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FDB577" w14:textId="09D56BB4" w:rsidR="0080201A" w:rsidRDefault="0080201A" w:rsidP="000F3A37">
      <w:pPr>
        <w:suppressAutoHyphens/>
      </w:pPr>
      <w:r>
        <w:t xml:space="preserve">Guillaume, Antoine. </w:t>
      </w:r>
      <w:r w:rsidR="0076385D">
        <w:t xml:space="preserve">To appear in </w:t>
      </w:r>
      <w:r>
        <w:t xml:space="preserve">The Negative Existential Cycle from a </w:t>
      </w:r>
      <w:r w:rsidR="000F3A37">
        <w:t>Historical</w:t>
      </w:r>
      <w:r>
        <w:t xml:space="preserve">-comparative </w:t>
      </w:r>
      <w:r w:rsidR="000F3A37">
        <w:t>Perspective</w:t>
      </w:r>
      <w:r>
        <w:t xml:space="preserve">. </w:t>
      </w:r>
      <w:r w:rsidR="0076385D">
        <w:t xml:space="preserve">Edited by </w:t>
      </w:r>
      <w:r>
        <w:t>Ljuba Veselinova &amp; Arja Hamari.</w:t>
      </w:r>
      <w:r w:rsidR="0076385D">
        <w:t xml:space="preserve"> Language Science Press Series Studies in Diversity Linguistics.</w:t>
      </w:r>
    </w:p>
    <w:p w14:paraId="48350C49" w14:textId="3574965C" w:rsidR="00301550" w:rsidRDefault="0080201A" w:rsidP="000F3A37">
      <w:pPr>
        <w:suppressAutoHyphens/>
      </w:pPr>
      <w:r>
        <w:t xml:space="preserve">Last version: </w:t>
      </w:r>
      <w:r w:rsidR="001F0214">
        <w:t>21</w:t>
      </w:r>
      <w:r w:rsidR="00CF3E01">
        <w:t xml:space="preserve"> October</w:t>
      </w:r>
      <w:r w:rsidR="00580396">
        <w:t xml:space="preserve"> 2019</w:t>
      </w:r>
      <w:bookmarkStart w:id="0" w:name="_GoBack"/>
      <w:bookmarkEnd w:id="0"/>
    </w:p>
    <w:p w14:paraId="7556CD97" w14:textId="7518E460" w:rsidR="00580396" w:rsidRDefault="00580396" w:rsidP="000F3A37">
      <w:pPr>
        <w:suppressAutoHyphens/>
        <w:jc w:val="center"/>
        <w:rPr>
          <w:b/>
          <w:sz w:val="32"/>
          <w:szCs w:val="32"/>
        </w:rPr>
      </w:pPr>
    </w:p>
    <w:p w14:paraId="56FE1EB9" w14:textId="5AA7CED6" w:rsidR="00806072" w:rsidRDefault="00806072" w:rsidP="000F3A37">
      <w:pPr>
        <w:suppressAutoHyphens/>
        <w:jc w:val="center"/>
        <w:rPr>
          <w:b/>
          <w:sz w:val="32"/>
          <w:szCs w:val="32"/>
        </w:rPr>
      </w:pPr>
    </w:p>
    <w:p w14:paraId="72B6D1EA" w14:textId="77777777" w:rsidR="00806072" w:rsidRDefault="00806072" w:rsidP="000F3A37">
      <w:pPr>
        <w:suppressAutoHyphens/>
        <w:jc w:val="center"/>
        <w:rPr>
          <w:b/>
          <w:sz w:val="32"/>
          <w:szCs w:val="32"/>
        </w:rPr>
      </w:pPr>
    </w:p>
    <w:p w14:paraId="5B4A2F32" w14:textId="22E34761" w:rsidR="00D643CA" w:rsidRDefault="00784B6B" w:rsidP="000F3A37">
      <w:pPr>
        <w:suppressAutoHyphens/>
        <w:jc w:val="center"/>
        <w:rPr>
          <w:b/>
          <w:sz w:val="32"/>
          <w:szCs w:val="32"/>
        </w:rPr>
      </w:pPr>
      <w:r>
        <w:rPr>
          <w:b/>
          <w:sz w:val="32"/>
          <w:szCs w:val="32"/>
        </w:rPr>
        <w:t xml:space="preserve">Negation in Tacana (Amazonian Bolivia): </w:t>
      </w:r>
      <w:r w:rsidR="000F3A37">
        <w:rPr>
          <w:b/>
          <w:sz w:val="32"/>
          <w:szCs w:val="32"/>
        </w:rPr>
        <w:t xml:space="preserve">Synchronic </w:t>
      </w:r>
      <w:r>
        <w:rPr>
          <w:b/>
          <w:sz w:val="32"/>
          <w:szCs w:val="32"/>
        </w:rPr>
        <w:t>description and diachronic reconstruction</w:t>
      </w:r>
    </w:p>
    <w:p w14:paraId="7D57F236" w14:textId="16108DC8" w:rsidR="004D79B7" w:rsidRDefault="004D79B7" w:rsidP="000F3A37">
      <w:pPr>
        <w:suppressAutoHyphens/>
      </w:pPr>
    </w:p>
    <w:p w14:paraId="0F7FE2FC" w14:textId="5796D763" w:rsidR="00E47E7E" w:rsidRDefault="00E47E7E" w:rsidP="000F3A37">
      <w:pPr>
        <w:suppressAutoHyphens/>
      </w:pPr>
    </w:p>
    <w:p w14:paraId="66E54074" w14:textId="77777777" w:rsidR="00262C44" w:rsidRPr="00E47E7E" w:rsidRDefault="00262C44" w:rsidP="000F3A37">
      <w:pPr>
        <w:suppressAutoHyphens/>
      </w:pPr>
    </w:p>
    <w:p w14:paraId="72DE9288" w14:textId="77777777" w:rsidR="00AA23E5" w:rsidRPr="006E4211" w:rsidRDefault="007B33BC" w:rsidP="000F3A37">
      <w:pPr>
        <w:pStyle w:val="Otsikko1"/>
        <w:suppressAutoHyphens/>
      </w:pPr>
      <w:r w:rsidRPr="006E4211">
        <w:t>Introduction</w:t>
      </w:r>
    </w:p>
    <w:p w14:paraId="0F83FC3C" w14:textId="77777777" w:rsidR="003B5D58" w:rsidRDefault="003B5D58" w:rsidP="000F3A37">
      <w:pPr>
        <w:suppressAutoHyphens/>
        <w:rPr>
          <w:lang w:eastAsia="fr-FR"/>
        </w:rPr>
      </w:pPr>
    </w:p>
    <w:p w14:paraId="2FF2B3BB" w14:textId="446AF47D" w:rsidR="009952EF" w:rsidRPr="00CE2AB0" w:rsidRDefault="005D6F50" w:rsidP="000F3A37">
      <w:pPr>
        <w:suppressAutoHyphens/>
      </w:pPr>
      <w:r>
        <w:t xml:space="preserve">Tacana </w:t>
      </w:r>
      <w:r w:rsidR="009952EF">
        <w:t>is one of the five ext</w:t>
      </w:r>
      <w:r w:rsidR="001C5F25">
        <w:t>a</w:t>
      </w:r>
      <w:r w:rsidR="009952EF">
        <w:t xml:space="preserve">nt languages of the small </w:t>
      </w:r>
      <w:r w:rsidR="009952EF" w:rsidRPr="006F3423">
        <w:t>Takanan family from the Amazonian lowlands of Bolivia and Peru (</w:t>
      </w:r>
      <w:r w:rsidR="009952EF">
        <w:t>together with Cavineña, Ese Ejja, Araona</w:t>
      </w:r>
      <w:r w:rsidR="009952EF" w:rsidRPr="006F3423">
        <w:t xml:space="preserve"> and Reyesano)</w:t>
      </w:r>
      <w:r w:rsidR="009952EF">
        <w:t>. The language is critically endangered, being only spoken by a few dozens of elderly people, and basically un</w:t>
      </w:r>
      <w:r w:rsidR="00CE2AB0">
        <w:t xml:space="preserve">described, except in the form </w:t>
      </w:r>
      <w:r w:rsidR="0044312B">
        <w:t xml:space="preserve">of </w:t>
      </w:r>
      <w:r w:rsidR="00CE2AB0">
        <w:t xml:space="preserve">a </w:t>
      </w:r>
      <w:r w:rsidR="00A50252" w:rsidRPr="00CE2AB0">
        <w:t>tagmemic grammar</w:t>
      </w:r>
      <w:r w:rsidR="00185CC1">
        <w:t xml:space="preserve"> </w:t>
      </w:r>
      <w:r w:rsidR="00185CC1">
        <w:fldChar w:fldCharType="begin"/>
      </w:r>
      <w:r w:rsidR="00617205">
        <w:instrText xml:space="preserve"> ADDIN ZOTERO_ITEM CSL_CITATION {"citationID":"HUQHV6xb","properties":{"formattedCitation":"(Ottaviano &amp; Ottaviano 1965; 1967)","plainCitation":"(Ottaviano &amp; Ottaviano 1965; 1967)","noteIndex":0},"citationItems":[{"id":2343,"uris":["http://zotero.org/users/local/CvLwMZ1A/items/BR3K8G4A"],"uri":["http://zotero.org/users/local/CvLwMZ1A/items/BR3K8G4A"],"itemData":{"id":2343,"type":"chapter","title":"Tacana","container-title":"Gramáticas estructurales de lenguas bolivianas","collection-title":"Gramáticas estructurales de lenguas bolivianas","collection-number":"3","publisher":"Instituto Lingüístico de Verano","publisher-place":"Riberalta, Bolivia","page":"309-417","event-place":"Riberalta, Bolivia","author":[{"family":"Ottaviano","given":"John"},{"family":"Ottaviano","given":"Ida","dropping-particle":"de"}],"editor":[{"family":"Matteson","given":"Esther"}],"issued":{"date-parts":[["1965"]]}}},{"id":1516,"uris":["http://zotero.org/users/local/CvLwMZ1A/items/MIKKN9NP"],"uri":["http://zotero.org/users/local/CvLwMZ1A/items/MIKKN9NP"],"itemData":{"id":1516,"type":"chapter","title":"Tacana","container-title":"Bolivian Indian grammars: I","collection-title":"Summer Institute of Linguistics Publications in Linguistics and Related Fields","collection-number":"16","publisher":"Summer Institute of Linguistics of the University of Oklahoma","publisher-place":"Norman","page":"139-207","event-place":"Norman","author":[{"family":"Ottaviano","given":"John"},{"family":"Ottaviano","given":"Ida","dropping-particle":"de"}],"editor":[{"family":"Matteson","given":"Esther"}],"issued":{"date-parts":[["1967"]]}},"suppress-author":true}],"schema":"https://github.com/citation-style-language/schema/raw/master/csl-citation.json"} </w:instrText>
      </w:r>
      <w:r w:rsidR="00185CC1">
        <w:fldChar w:fldCharType="separate"/>
      </w:r>
      <w:r w:rsidR="00185CC1" w:rsidRPr="00185CC1">
        <w:t>(Ottaviano &amp; Ottaviano 1965; 1967)</w:t>
      </w:r>
      <w:r w:rsidR="00185CC1">
        <w:fldChar w:fldCharType="end"/>
      </w:r>
      <w:r w:rsidR="003D0D06">
        <w:t>.</w:t>
      </w:r>
    </w:p>
    <w:p w14:paraId="2E58E8EF" w14:textId="7EE7ABA2" w:rsidR="009952EF" w:rsidRDefault="009952EF" w:rsidP="000F3A37">
      <w:pPr>
        <w:suppressAutoHyphens/>
        <w:ind w:firstLine="284"/>
      </w:pPr>
      <w:r>
        <w:t xml:space="preserve">This </w:t>
      </w:r>
      <w:r w:rsidRPr="00CA2422">
        <w:t>paper is the first stu</w:t>
      </w:r>
      <w:r>
        <w:t xml:space="preserve">dy of negation in this language. It is mostly based on </w:t>
      </w:r>
      <w:r w:rsidR="00775135">
        <w:t xml:space="preserve">a corpus of </w:t>
      </w:r>
      <w:r>
        <w:t>first</w:t>
      </w:r>
      <w:r w:rsidR="001B7E75">
        <w:t xml:space="preserve">hand </w:t>
      </w:r>
      <w:r>
        <w:t xml:space="preserve">data (texts and elicitations) from the Tumupasa dialect that I collected during four months of fieldwork conducted </w:t>
      </w:r>
      <w:r w:rsidR="008341E7">
        <w:t>on</w:t>
      </w:r>
      <w:r>
        <w:t xml:space="preserve"> four field trips between 2009 and 2013</w:t>
      </w:r>
      <w:r w:rsidR="00775135">
        <w:t xml:space="preserve">. The data </w:t>
      </w:r>
      <w:r w:rsidR="00051AAD">
        <w:t xml:space="preserve">are </w:t>
      </w:r>
      <w:r w:rsidR="00775135">
        <w:t>complemented by secondhand materials published by the Summer Institute of Linguistics, consi</w:t>
      </w:r>
      <w:r w:rsidR="005A006E">
        <w:t>s</w:t>
      </w:r>
      <w:r w:rsidR="00775135">
        <w:t xml:space="preserve">ting of a number of texts </w:t>
      </w:r>
      <w:r w:rsidR="00775135" w:rsidRPr="006E4211">
        <w:rPr>
          <w:szCs w:val="24"/>
        </w:rPr>
        <w:fldChar w:fldCharType="begin"/>
      </w:r>
      <w:r w:rsidR="00617205">
        <w:rPr>
          <w:szCs w:val="24"/>
        </w:rPr>
        <w:instrText xml:space="preserve"> ADDIN ZOTERO_ITEM CSL_CITATION {"citationID":"rIErtdS5","properties":{"formattedCitation":"(Ottaviano 1980)","plainCitation":"(Ottaviano 1980)","noteIndex":0},"citationItems":[{"id":918,"uris":["http://zotero.org/users/local/CvLwMZ1A/items/93CXAKS2"],"uri":["http://zotero.org/users/local/CvLwMZ1A/items/93CXAKS2"],"itemData":{"id":918,"type":"book","title":"Textos tacana","publisher":"Instituto Lingüístico de Verano","publisher-place":"Riberalta, Bolivia","event-place":"Riberalta, Bolivia","author":[{"family":"Ottaviano","given":"Ida","dropping-particle":"de"}],"issued":{"date-parts":[["1980"]]}}}],"schema":"https://github.com/citation-style-language/schema/raw/master/csl-citation.json"} </w:instrText>
      </w:r>
      <w:r w:rsidR="00775135" w:rsidRPr="006E4211">
        <w:rPr>
          <w:szCs w:val="24"/>
        </w:rPr>
        <w:fldChar w:fldCharType="separate"/>
      </w:r>
      <w:r w:rsidR="00775135" w:rsidRPr="006E4211">
        <w:rPr>
          <w:szCs w:val="24"/>
        </w:rPr>
        <w:t>(Ottaviano 1980)</w:t>
      </w:r>
      <w:r w:rsidR="00775135" w:rsidRPr="006E4211">
        <w:rPr>
          <w:szCs w:val="24"/>
        </w:rPr>
        <w:fldChar w:fldCharType="end"/>
      </w:r>
      <w:r w:rsidR="00775135">
        <w:rPr>
          <w:szCs w:val="24"/>
        </w:rPr>
        <w:t xml:space="preserve"> and </w:t>
      </w:r>
      <w:r w:rsidR="00775135" w:rsidRPr="006E4211">
        <w:rPr>
          <w:szCs w:val="24"/>
        </w:rPr>
        <w:t xml:space="preserve">sentences </w:t>
      </w:r>
      <w:r w:rsidR="00775135">
        <w:rPr>
          <w:szCs w:val="24"/>
        </w:rPr>
        <w:t xml:space="preserve">that illustrate </w:t>
      </w:r>
      <w:r w:rsidR="000F3A37">
        <w:rPr>
          <w:szCs w:val="24"/>
        </w:rPr>
        <w:t xml:space="preserve">dictionary </w:t>
      </w:r>
      <w:r w:rsidR="00775135">
        <w:rPr>
          <w:szCs w:val="24"/>
        </w:rPr>
        <w:t xml:space="preserve">entries </w:t>
      </w:r>
      <w:r w:rsidR="00775135" w:rsidRPr="006E4211">
        <w:rPr>
          <w:szCs w:val="24"/>
        </w:rPr>
        <w:fldChar w:fldCharType="begin"/>
      </w:r>
      <w:r w:rsidR="00617205">
        <w:rPr>
          <w:szCs w:val="24"/>
        </w:rPr>
        <w:instrText xml:space="preserve"> ADDIN ZOTERO_ITEM CSL_CITATION {"citationID":"jl1zuS9D","properties":{"formattedCitation":"(Ottaviano &amp; Ottaviano 1989)","plainCitation":"(Ottaviano &amp; Ottaviano 1989)","noteIndex":0},"citationItems":[{"id":1267,"uris":["http://zotero.org/users/local/CvLwMZ1A/items/HDHR62AA"],"uri":["http://zotero.org/users/local/CvLwMZ1A/items/HDHR62AA"],"itemData":{"id":1267,"type":"book","title":"Diccionario tacana-castellano, castellano-tacana","publisher":"Summer Institute of Linguistics","publisher-place":"Dallas, TX, U.S.A","number-of-pages":"vii, 233","source":"The Open Library","event-place":"Dallas, TX, U.S.A","ISBN":"0-88312-717-2","author":[{"family":"Ottaviano","given":"John"},{"family":"Ottaviano","given":"Ida","dropping-particle":"de"}],"issued":{"date-parts":[["1989"]]}}}],"schema":"https://github.com/citation-style-language/schema/raw/master/csl-citation.json"} </w:instrText>
      </w:r>
      <w:r w:rsidR="00775135" w:rsidRPr="006E4211">
        <w:rPr>
          <w:szCs w:val="24"/>
        </w:rPr>
        <w:fldChar w:fldCharType="separate"/>
      </w:r>
      <w:r w:rsidR="00775135" w:rsidRPr="006E4211">
        <w:rPr>
          <w:szCs w:val="24"/>
        </w:rPr>
        <w:t>(Ottaviano &amp; Ottaviano 1989)</w:t>
      </w:r>
      <w:r w:rsidR="00775135" w:rsidRPr="006E4211">
        <w:rPr>
          <w:szCs w:val="24"/>
        </w:rPr>
        <w:fldChar w:fldCharType="end"/>
      </w:r>
      <w:r w:rsidR="00775135">
        <w:rPr>
          <w:szCs w:val="24"/>
        </w:rPr>
        <w:t xml:space="preserve">. Ultimately, some data from the </w:t>
      </w:r>
      <w:r w:rsidR="0028695A">
        <w:rPr>
          <w:szCs w:val="24"/>
        </w:rPr>
        <w:t>mid-</w:t>
      </w:r>
      <w:r w:rsidR="00E57DE0">
        <w:rPr>
          <w:szCs w:val="24"/>
        </w:rPr>
        <w:t>19</w:t>
      </w:r>
      <w:r w:rsidR="00E57DE0" w:rsidRPr="00E57DE0">
        <w:rPr>
          <w:szCs w:val="24"/>
          <w:vertAlign w:val="superscript"/>
        </w:rPr>
        <w:t>th</w:t>
      </w:r>
      <w:r w:rsidR="00775135">
        <w:rPr>
          <w:szCs w:val="24"/>
        </w:rPr>
        <w:t xml:space="preserve"> century </w:t>
      </w:r>
      <w:r w:rsidR="0028695A">
        <w:rPr>
          <w:szCs w:val="24"/>
        </w:rPr>
        <w:t xml:space="preserve">are </w:t>
      </w:r>
      <w:r w:rsidR="00775135">
        <w:rPr>
          <w:szCs w:val="24"/>
        </w:rPr>
        <w:t xml:space="preserve">also </w:t>
      </w:r>
      <w:r w:rsidR="00FB021C">
        <w:rPr>
          <w:szCs w:val="24"/>
        </w:rPr>
        <w:t>presented in the section on</w:t>
      </w:r>
      <w:r w:rsidR="0028695A">
        <w:rPr>
          <w:szCs w:val="24"/>
        </w:rPr>
        <w:t xml:space="preserve"> diachrony </w:t>
      </w:r>
      <w:r w:rsidR="00775135" w:rsidRPr="007F58E0">
        <w:rPr>
          <w:lang w:val="en-GB"/>
        </w:rPr>
        <w:fldChar w:fldCharType="begin"/>
      </w:r>
      <w:r w:rsidR="00617205">
        <w:rPr>
          <w:lang w:val="en-GB"/>
        </w:rPr>
        <w:instrText xml:space="preserve"> ADDIN ZOTERO_ITEM CSL_CITATION {"citationID":"8PAFt3XF","properties":{"formattedCitation":"(Lafone Quevedo 1902)","plainCitation":"(Lafone Quevedo 1902)","noteIndex":0},"citationItems":[{"id":767,"uris":["http://zotero.org/users/local/CvLwMZ1A/items/2A3EQQMX"],"uri":["http://zotero.org/users/local/CvLwMZ1A/items/2A3EQQMX"],"itemData":{"id":767,"type":"article-journal","title":"Arte y vocabulario de la lengua tacana. Manuscrito del R. P. Fray Nicolás Armentia con introducción, notas y apéndices por Samuel A. Lafone Quevedo","container-title":"Revista del Museo de La Plata","page":"63-172","volume":"10","author":[{"family":"Lafone Quevedo","given":"Samuel A"}],"issued":{"date-parts":[["1902"]]}}}],"schema":"https://github.com/citation-style-language/schema/raw/master/csl-citation.json"} </w:instrText>
      </w:r>
      <w:r w:rsidR="00775135" w:rsidRPr="007F58E0">
        <w:rPr>
          <w:lang w:val="en-GB"/>
        </w:rPr>
        <w:fldChar w:fldCharType="separate"/>
      </w:r>
      <w:r w:rsidR="00775135" w:rsidRPr="00022C1E">
        <w:t>(Lafone Quevedo 1902)</w:t>
      </w:r>
      <w:r w:rsidR="00775135" w:rsidRPr="007F58E0">
        <w:rPr>
          <w:lang w:val="en-GB"/>
        </w:rPr>
        <w:fldChar w:fldCharType="end"/>
      </w:r>
      <w:r w:rsidR="00C92F44">
        <w:rPr>
          <w:lang w:val="en-GB"/>
        </w:rPr>
        <w:t>.</w:t>
      </w:r>
      <w:r w:rsidR="006D1CE8" w:rsidRPr="006D1CE8">
        <w:t xml:space="preserve"> </w:t>
      </w:r>
      <w:r w:rsidR="006D1CE8" w:rsidRPr="003413D2">
        <w:t xml:space="preserve">Note that no controlled elicitation with native speakers was conducted specifically on the topic of </w:t>
      </w:r>
      <w:r w:rsidR="006D1CE8">
        <w:t>negation</w:t>
      </w:r>
      <w:r w:rsidR="006D1CE8" w:rsidRPr="003413D2">
        <w:t>, which means that the study relies exclusively on my own interpretation of the available corpus.</w:t>
      </w:r>
    </w:p>
    <w:p w14:paraId="432296E6" w14:textId="25459D02" w:rsidR="00FB5FAD" w:rsidRDefault="009952EF" w:rsidP="000F3A37">
      <w:pPr>
        <w:suppressAutoHyphens/>
        <w:ind w:firstLine="284"/>
      </w:pPr>
      <w:r>
        <w:t>The goal</w:t>
      </w:r>
      <w:r w:rsidR="00A26957">
        <w:t>s</w:t>
      </w:r>
      <w:r>
        <w:t xml:space="preserve"> of this paper </w:t>
      </w:r>
      <w:r w:rsidR="00A26957">
        <w:t xml:space="preserve">are </w:t>
      </w:r>
      <w:r w:rsidR="00292DA1">
        <w:t>twofold: (1)</w:t>
      </w:r>
      <w:r w:rsidR="00EE5471">
        <w:t xml:space="preserve"> to</w:t>
      </w:r>
      <w:r w:rsidR="00292DA1">
        <w:t xml:space="preserve"> provide</w:t>
      </w:r>
      <w:r>
        <w:t xml:space="preserve"> </w:t>
      </w:r>
      <w:r w:rsidR="00A30B5A">
        <w:t xml:space="preserve">a </w:t>
      </w:r>
      <w:r w:rsidR="00A50252">
        <w:t xml:space="preserve">detailed </w:t>
      </w:r>
      <w:r w:rsidR="00A30B5A">
        <w:t xml:space="preserve">description </w:t>
      </w:r>
      <w:r w:rsidR="00A50252">
        <w:t xml:space="preserve">of </w:t>
      </w:r>
      <w:r w:rsidR="00C862B5">
        <w:t>a wide range of</w:t>
      </w:r>
      <w:r w:rsidR="00114E09">
        <w:t xml:space="preserve"> </w:t>
      </w:r>
      <w:r w:rsidR="00EB15E1">
        <w:t>negation</w:t>
      </w:r>
      <w:r w:rsidR="002D240F">
        <w:t xml:space="preserve"> </w:t>
      </w:r>
      <w:r w:rsidR="00EB15E1">
        <w:t xml:space="preserve">constructions in Tacana and </w:t>
      </w:r>
      <w:r w:rsidR="00292DA1">
        <w:t xml:space="preserve">(2) </w:t>
      </w:r>
      <w:r w:rsidR="00EE5471">
        <w:t xml:space="preserve">to </w:t>
      </w:r>
      <w:r w:rsidR="00292DA1">
        <w:t>attempt</w:t>
      </w:r>
      <w:r w:rsidR="00A50252">
        <w:t xml:space="preserve"> </w:t>
      </w:r>
      <w:r w:rsidR="00EB15E1">
        <w:t xml:space="preserve">a </w:t>
      </w:r>
      <w:r w:rsidR="00A50252">
        <w:t xml:space="preserve">historical reconstruction of </w:t>
      </w:r>
      <w:r w:rsidR="00AE4F04">
        <w:t xml:space="preserve">some of </w:t>
      </w:r>
      <w:r w:rsidR="00A50252">
        <w:t xml:space="preserve">the </w:t>
      </w:r>
      <w:r w:rsidR="0088055F">
        <w:t xml:space="preserve">negation </w:t>
      </w:r>
      <w:r w:rsidR="008E30CE">
        <w:t>markers</w:t>
      </w:r>
      <w:r w:rsidR="00A50252">
        <w:t xml:space="preserve"> and </w:t>
      </w:r>
      <w:r w:rsidR="00B47E63">
        <w:t>patterns</w:t>
      </w:r>
      <w:r w:rsidR="00AE4F04">
        <w:t xml:space="preserve">. </w:t>
      </w:r>
      <w:r w:rsidR="005F3816" w:rsidRPr="00625A2B">
        <w:t xml:space="preserve">One </w:t>
      </w:r>
      <w:r w:rsidR="003B5D58" w:rsidRPr="00625A2B">
        <w:t>significant contribution</w:t>
      </w:r>
      <w:r w:rsidR="00CE1C21" w:rsidRPr="00625A2B">
        <w:t xml:space="preserve"> to</w:t>
      </w:r>
      <w:r w:rsidR="00A766DE" w:rsidRPr="00625A2B">
        <w:t xml:space="preserve"> the</w:t>
      </w:r>
      <w:r w:rsidR="00CE1C21" w:rsidRPr="00625A2B">
        <w:t xml:space="preserve"> field of diachronic typologies of negation</w:t>
      </w:r>
      <w:r w:rsidR="003B5D58" w:rsidRPr="00625A2B">
        <w:t xml:space="preserve"> is the reconstruction</w:t>
      </w:r>
      <w:r w:rsidR="002B1B2D" w:rsidRPr="00625A2B">
        <w:t xml:space="preserve"> for one of the </w:t>
      </w:r>
      <w:r w:rsidR="0035122F" w:rsidRPr="00625A2B">
        <w:t>Standard Negation (</w:t>
      </w:r>
      <w:r w:rsidR="00DE42C2" w:rsidRPr="008B710C">
        <w:t>hereafter</w:t>
      </w:r>
      <w:r w:rsidR="00DE42C2" w:rsidRPr="00625A2B">
        <w:t xml:space="preserve"> </w:t>
      </w:r>
      <w:r w:rsidR="002B1B2D" w:rsidRPr="00625A2B">
        <w:t>SN</w:t>
      </w:r>
      <w:r w:rsidR="00F27450" w:rsidRPr="00625A2B">
        <w:t>)</w:t>
      </w:r>
      <w:r w:rsidR="002B1B2D" w:rsidRPr="00625A2B">
        <w:t xml:space="preserve"> markers</w:t>
      </w:r>
      <w:r w:rsidR="003B5D58" w:rsidRPr="00625A2B">
        <w:t xml:space="preserve"> of a</w:t>
      </w:r>
      <w:r w:rsidR="00A766DE" w:rsidRPr="00625A2B">
        <w:t>n etymology</w:t>
      </w:r>
      <w:r w:rsidR="003B5D58" w:rsidRPr="00625A2B">
        <w:t xml:space="preserve"> </w:t>
      </w:r>
      <w:r w:rsidR="003660E9" w:rsidRPr="00625A2B">
        <w:t xml:space="preserve">(stand-alone negation word ‘no’) </w:t>
      </w:r>
      <w:r w:rsidR="00A766DE" w:rsidRPr="00625A2B">
        <w:t xml:space="preserve">and </w:t>
      </w:r>
      <w:r w:rsidR="002B1B2D" w:rsidRPr="00625A2B">
        <w:t>t</w:t>
      </w:r>
      <w:r w:rsidR="00FB5FAD" w:rsidRPr="00625A2B">
        <w:t>ype of Jesperse</w:t>
      </w:r>
      <w:r w:rsidR="002B1B2D" w:rsidRPr="00625A2B">
        <w:t>n Cycle</w:t>
      </w:r>
      <w:r w:rsidR="00A766DE" w:rsidRPr="00625A2B">
        <w:t xml:space="preserve"> </w:t>
      </w:r>
      <w:r w:rsidR="003660E9" w:rsidRPr="00625A2B">
        <w:t>(from the right of the verb to the left of the verb)</w:t>
      </w:r>
      <w:r w:rsidR="00EE5471">
        <w:t>, which</w:t>
      </w:r>
      <w:r w:rsidR="003B5D58" w:rsidRPr="00625A2B">
        <w:t xml:space="preserve"> </w:t>
      </w:r>
      <w:r w:rsidR="00A766DE" w:rsidRPr="00625A2B">
        <w:t xml:space="preserve">are </w:t>
      </w:r>
      <w:r w:rsidR="003B5D58" w:rsidRPr="00625A2B">
        <w:t xml:space="preserve">not commonly reported in </w:t>
      </w:r>
      <w:r w:rsidR="00A766DE" w:rsidRPr="00625A2B">
        <w:t>general studies on negation</w:t>
      </w:r>
      <w:r w:rsidR="00FB5FAD" w:rsidRPr="00625A2B">
        <w:t>.</w:t>
      </w:r>
      <w:r w:rsidR="00AC77B8" w:rsidRPr="00625A2B">
        <w:t xml:space="preserve"> </w:t>
      </w:r>
      <w:r w:rsidR="0002045B" w:rsidRPr="00625A2B">
        <w:t>The proposed reconstruction also contributes to current studies o</w:t>
      </w:r>
      <w:r w:rsidR="009C6FDD">
        <w:t>n</w:t>
      </w:r>
      <w:r w:rsidR="0002045B" w:rsidRPr="00625A2B">
        <w:t xml:space="preserve"> the </w:t>
      </w:r>
      <w:r w:rsidR="00F90CDB" w:rsidRPr="00625A2B">
        <w:t xml:space="preserve">interactions between SN and </w:t>
      </w:r>
      <w:r w:rsidR="00A76961" w:rsidRPr="00625A2B">
        <w:t>the Negative Existential Cycle</w:t>
      </w:r>
      <w:r w:rsidR="0002045B" w:rsidRPr="00625A2B">
        <w:t xml:space="preserve"> (</w:t>
      </w:r>
      <w:r w:rsidR="009C6FDD">
        <w:t xml:space="preserve">the </w:t>
      </w:r>
      <w:r w:rsidR="0002045B" w:rsidRPr="00625A2B">
        <w:t>general theme of the volume)</w:t>
      </w:r>
      <w:r w:rsidR="00E458D3" w:rsidRPr="00625A2B">
        <w:t xml:space="preserve"> in </w:t>
      </w:r>
      <w:r w:rsidR="00A418E9" w:rsidRPr="00625A2B">
        <w:t>arguing</w:t>
      </w:r>
      <w:r w:rsidR="00E458D3" w:rsidRPr="00625A2B">
        <w:t xml:space="preserve"> that the</w:t>
      </w:r>
      <w:r w:rsidR="00250A5D" w:rsidRPr="00625A2B">
        <w:t xml:space="preserve"> Tacana</w:t>
      </w:r>
      <w:r w:rsidR="00E458D3" w:rsidRPr="00625A2B">
        <w:t xml:space="preserve"> stand-alone negation word ‘no’ originated in a negative existential predicate.</w:t>
      </w:r>
      <w:r w:rsidR="00FD2155" w:rsidRPr="00625A2B">
        <w:t xml:space="preserve"> In </w:t>
      </w:r>
      <w:r w:rsidR="009C6FDD">
        <w:t xml:space="preserve">so </w:t>
      </w:r>
      <w:r w:rsidR="00FD2155" w:rsidRPr="00625A2B">
        <w:t xml:space="preserve">doing, the paper adds to the </w:t>
      </w:r>
      <w:r w:rsidR="00583B44" w:rsidRPr="00625A2B">
        <w:t xml:space="preserve">diachronic </w:t>
      </w:r>
      <w:r w:rsidR="00FD2155" w:rsidRPr="00625A2B">
        <w:t xml:space="preserve">literature on languages where a negative existential </w:t>
      </w:r>
      <w:r w:rsidR="00360E46" w:rsidRPr="00625A2B">
        <w:t xml:space="preserve">breaks into </w:t>
      </w:r>
      <w:r w:rsidR="00403A84" w:rsidRPr="00625A2B">
        <w:t>the verbal domain</w:t>
      </w:r>
      <w:r w:rsidR="00B65E43" w:rsidRPr="00625A2B">
        <w:t xml:space="preserve"> through a stand-alone negation stage</w:t>
      </w:r>
      <w:r w:rsidR="00246721" w:rsidRPr="00114E09">
        <w:t xml:space="preserve"> </w:t>
      </w:r>
      <w:r w:rsidR="00246721">
        <w:rPr>
          <w:highlight w:val="yellow"/>
        </w:rPr>
        <w:fldChar w:fldCharType="begin"/>
      </w:r>
      <w:r w:rsidR="006F145E">
        <w:rPr>
          <w:highlight w:val="yellow"/>
        </w:rPr>
        <w:instrText xml:space="preserve"> ADDIN ZOTERO_ITEM CSL_CITATION {"citationID":"1bi6KDQp","properties":{"formattedCitation":"(Croft 1991: 10, 13\\uc0\\u8211{}14; Veselinova 2013: 127ff; 2016: 155\\uc0\\u8211{}156)","plainCitation":"(Croft 1991: 10, 13–14; Veselinova 2013: 127ff; 2016: 155–156)","noteIndex":0},"citationItems":[{"id":2235,"uris":["http://zotero.org/users/local/CvLwMZ1A/items/M2QJ66KM"],"uri":["http://zotero.org/users/local/CvLwMZ1A/items/M2QJ66KM"],"itemData":{"id":2235,"type":"article-journal","title":"The evolution of negation","container-title":"Journal of Linguistics","page":"1-27","volume":"27","author":[{"family":"Croft","given":"William"}],"issued":{"date-parts":[["1991"]]}},"locator":"10, 13-14"},{"id":2906,"uris":["http://zotero.org/users/local/CvLwMZ1A/items/LBGUB4SR"],"uri":["http://zotero.org/users/local/CvLwMZ1A/items/LBGUB4SR"],"itemData":{"id":2906,"type":"article-journal","title":"Negative existentials: a cross-linguistic study","container-title":"Rivista di Linguistica","page":"107-145","volume":"25","issue":"1","author":[{"family":"Veselinova","given":"Ljuba"}],"issued":{"date-parts":[["2013"]]}},"locator":"127ff"},{"id":2250,"uris":["http://zotero.org/users/local/CvLwMZ1A/items/2HN9FM9J"],"uri":["http://zotero.org/users/local/CvLwMZ1A/items/2HN9FM9J"],"itemData":{"id":2250,"type":"chapter","title":"The negative existential cycle viewed through the lens of comparative data","container-title":"Linguistik Aktuell/Linguistics Today","publisher":"John Benjamins Publishing Company","publisher-place":"Amsterdam","page":"139-188","volume":"227","source":"CrossRef","event-place":"Amsterdam","language":"en","editor":[{"family":"Gelderen","given":"Elly","non-dropping-particle":"van"}],"author":[{"family":"Veselinova","given":"Ljuba N."}],"issued":{"date-parts":[["2016",2,22]]}},"locator":"155-156","suppress-author":true}],"schema":"https://github.com/citation-style-language/schema/raw/master/csl-citation.json"} </w:instrText>
      </w:r>
      <w:r w:rsidR="00246721">
        <w:rPr>
          <w:highlight w:val="yellow"/>
        </w:rPr>
        <w:fldChar w:fldCharType="separate"/>
      </w:r>
      <w:r w:rsidR="006F145E" w:rsidRPr="006F145E">
        <w:rPr>
          <w:szCs w:val="24"/>
        </w:rPr>
        <w:t>(Croft 1991: 10, 13–14; Veselinova 2013: 127ff; 2016: 155–156)</w:t>
      </w:r>
      <w:r w:rsidR="00246721">
        <w:rPr>
          <w:highlight w:val="yellow"/>
        </w:rPr>
        <w:fldChar w:fldCharType="end"/>
      </w:r>
      <w:r w:rsidR="00403A84" w:rsidRPr="00114E09">
        <w:t>.</w:t>
      </w:r>
    </w:p>
    <w:p w14:paraId="660B162A" w14:textId="0C839C57" w:rsidR="003E4EC6" w:rsidRDefault="00EB15E1" w:rsidP="000F3A37">
      <w:pPr>
        <w:suppressAutoHyphens/>
        <w:ind w:firstLine="284"/>
      </w:pPr>
      <w:r>
        <w:rPr>
          <w:lang w:eastAsia="fr-FR"/>
        </w:rPr>
        <w:t>I</w:t>
      </w:r>
      <w:r w:rsidR="005A006E">
        <w:rPr>
          <w:lang w:eastAsia="fr-FR"/>
        </w:rPr>
        <w:t>n the li</w:t>
      </w:r>
      <w:r w:rsidRPr="006E4211">
        <w:rPr>
          <w:lang w:eastAsia="fr-FR"/>
        </w:rPr>
        <w:t>terature</w:t>
      </w:r>
      <w:r>
        <w:t xml:space="preserve">, </w:t>
      </w:r>
      <w:r w:rsidR="004F19E1">
        <w:t>the grammaticalization of stand-alone negation words</w:t>
      </w:r>
      <w:r w:rsidR="00E97A81">
        <w:t xml:space="preserve"> (</w:t>
      </w:r>
      <w:r w:rsidR="00AC5A8F">
        <w:t>also known as</w:t>
      </w:r>
      <w:r w:rsidR="00E97A81" w:rsidRPr="003548DF">
        <w:t xml:space="preserve"> </w:t>
      </w:r>
      <w:r w:rsidR="009C6FDD">
        <w:t>“</w:t>
      </w:r>
      <w:r w:rsidR="007C7BDC">
        <w:t>absolute negators</w:t>
      </w:r>
      <w:r w:rsidR="002D240F">
        <w:t>,”</w:t>
      </w:r>
      <w:r w:rsidR="007C7BDC">
        <w:t xml:space="preserve"> </w:t>
      </w:r>
      <w:r w:rsidR="009C6FDD">
        <w:t>“</w:t>
      </w:r>
      <w:r w:rsidR="00D5593B" w:rsidRPr="003548DF">
        <w:t>pro-sentence words no!</w:t>
      </w:r>
      <w:r w:rsidR="002D240F">
        <w:t>,”</w:t>
      </w:r>
      <w:r w:rsidR="00D5593B" w:rsidRPr="003548DF">
        <w:t xml:space="preserve"> </w:t>
      </w:r>
      <w:r w:rsidR="009C6FDD">
        <w:t>“</w:t>
      </w:r>
      <w:r w:rsidR="00E97A81" w:rsidRPr="003548DF">
        <w:t>negative replies</w:t>
      </w:r>
      <w:r w:rsidR="001D43CA" w:rsidRPr="003548DF">
        <w:t xml:space="preserve"> to polarity questions</w:t>
      </w:r>
      <w:r w:rsidR="002D240F">
        <w:t>,”</w:t>
      </w:r>
      <w:r w:rsidR="00E97A81" w:rsidRPr="003548DF">
        <w:t xml:space="preserve"> </w:t>
      </w:r>
      <w:r w:rsidR="009C6FDD">
        <w:t>“</w:t>
      </w:r>
      <w:r w:rsidR="00E97A81" w:rsidRPr="003548DF">
        <w:t>short answers no</w:t>
      </w:r>
      <w:r w:rsidR="00D5593B" w:rsidRPr="003548DF">
        <w:t>!</w:t>
      </w:r>
      <w:r w:rsidR="002D240F">
        <w:t>,”</w:t>
      </w:r>
      <w:r w:rsidR="00D5593B" w:rsidRPr="003548DF">
        <w:rPr>
          <w:b/>
          <w:lang w:eastAsia="fr-FR"/>
        </w:rPr>
        <w:t xml:space="preserve"> </w:t>
      </w:r>
      <w:r w:rsidR="009C6FDD">
        <w:rPr>
          <w:lang w:eastAsia="fr-FR"/>
        </w:rPr>
        <w:t>“</w:t>
      </w:r>
      <w:r w:rsidR="0050628F" w:rsidRPr="003548DF">
        <w:rPr>
          <w:lang w:eastAsia="fr-FR"/>
        </w:rPr>
        <w:t>negative interjection</w:t>
      </w:r>
      <w:r w:rsidR="0086780B" w:rsidRPr="003548DF">
        <w:rPr>
          <w:lang w:eastAsia="fr-FR"/>
        </w:rPr>
        <w:t>s</w:t>
      </w:r>
      <w:r w:rsidR="002D240F">
        <w:rPr>
          <w:lang w:eastAsia="fr-FR"/>
        </w:rPr>
        <w:t>,”</w:t>
      </w:r>
      <w:r w:rsidR="0050628F" w:rsidRPr="003548DF">
        <w:rPr>
          <w:lang w:eastAsia="fr-FR"/>
        </w:rPr>
        <w:t xml:space="preserve"> </w:t>
      </w:r>
      <w:r w:rsidR="00D5593B" w:rsidRPr="003548DF">
        <w:t>etc.</w:t>
      </w:r>
      <w:r w:rsidR="00E97A81" w:rsidRPr="003548DF">
        <w:t>)</w:t>
      </w:r>
      <w:r w:rsidR="00D5593B" w:rsidRPr="003548DF">
        <w:t xml:space="preserve"> </w:t>
      </w:r>
      <w:r w:rsidR="005C332D">
        <w:t>as</w:t>
      </w:r>
      <w:r w:rsidR="00D5593B">
        <w:t xml:space="preserve"> SN mark</w:t>
      </w:r>
      <w:r w:rsidR="00FB5FAD">
        <w:t xml:space="preserve">ers through a reinforcement/strengthening process (Jespersen Cycle) </w:t>
      </w:r>
      <w:r w:rsidR="003E4EC6">
        <w:t>is well</w:t>
      </w:r>
      <w:r w:rsidR="00E95E50">
        <w:t xml:space="preserve"> documented</w:t>
      </w:r>
      <w:r w:rsidR="00FB5FAD">
        <w:t>.</w:t>
      </w:r>
      <w:r w:rsidR="00E95E50">
        <w:t xml:space="preserve"> </w:t>
      </w:r>
      <w:r w:rsidR="00FB5FAD">
        <w:t>The</w:t>
      </w:r>
      <w:r w:rsidR="00617205">
        <w:t xml:space="preserve"> phenomenon</w:t>
      </w:r>
      <w:r w:rsidR="00FB5FAD">
        <w:t xml:space="preserve"> is attested, for instance, </w:t>
      </w:r>
      <w:r w:rsidR="00E95E50">
        <w:t xml:space="preserve">in </w:t>
      </w:r>
      <w:r w:rsidR="00610709">
        <w:t xml:space="preserve">such </w:t>
      </w:r>
      <w:r w:rsidR="00D5593B">
        <w:t>languages as Brazilian Portuguese, Carib</w:t>
      </w:r>
      <w:r w:rsidR="008062A0">
        <w:t>be</w:t>
      </w:r>
      <w:r w:rsidR="00D5593B">
        <w:t>an Spanish</w:t>
      </w:r>
      <w:r w:rsidR="007C7BDC">
        <w:t xml:space="preserve"> dialects</w:t>
      </w:r>
      <w:r w:rsidR="00D5593B">
        <w:t xml:space="preserve">, </w:t>
      </w:r>
      <w:r w:rsidR="007C7BDC">
        <w:t xml:space="preserve">northern </w:t>
      </w:r>
      <w:r w:rsidR="00D5593B">
        <w:t>Italia</w:t>
      </w:r>
      <w:r w:rsidR="002246B7">
        <w:t>n</w:t>
      </w:r>
      <w:r w:rsidR="007C7BDC">
        <w:t xml:space="preserve"> dialects</w:t>
      </w:r>
      <w:r w:rsidR="002246B7">
        <w:t>, Dutch, Africaans</w:t>
      </w:r>
      <w:r w:rsidR="00C24E3A">
        <w:t>,</w:t>
      </w:r>
      <w:r w:rsidR="002246B7">
        <w:t xml:space="preserve"> Swedish</w:t>
      </w:r>
      <w:r w:rsidR="000A060A">
        <w:t xml:space="preserve"> and</w:t>
      </w:r>
      <w:r w:rsidR="009448A3">
        <w:t xml:space="preserve"> Sino-Russian</w:t>
      </w:r>
      <w:r w:rsidR="002D240F">
        <w:t xml:space="preserve"> </w:t>
      </w:r>
      <w:r w:rsidR="004C74DD" w:rsidRPr="00225F59">
        <w:fldChar w:fldCharType="begin"/>
      </w:r>
      <w:r w:rsidR="00AE3E80">
        <w:instrText xml:space="preserve"> ADDIN ZOTERO_ITEM CSL_CITATION {"citationID":"qNIdJ8V6","properties":{"formattedCitation":"(see, among others, Schwegler 1988; van der Auwera 2009: 49; Veselinova 2013: 127ff; 2016: 155\\uc0\\u8211{}156)","plainCitation":"(see, among others, Schwegler 1988; van der Auwera 2009: 49; Veselinova 2013: 127ff; 2016: 155–156)","noteIndex":0},"citationItems":[{"id":2783,"uris":["http://zotero.org/users/local/CvLwMZ1A/items/X6BXR8V8"],"uri":["http://zotero.org/users/local/CvLwMZ1A/items/X6BXR8V8"],"itemData":{"id":2783,"type":"article-journal","title":"Word-order changes in predicate negation strategies in Romance languages","container-title":"Diachronica","page":"21-58","volume":"5","issue":"1-2","author":[{"family":"Schwegler","given":"Armin"}],"issued":{"date-parts":[["1988"]]}},"prefix":"see, among others, "},{"id":2311,"uris":["http://zotero.org/users/local/CvLwMZ1A/items/7PGUFDTI"],"uri":["http://zotero.org/users/local/CvLwMZ1A/items/7PGUFDTI"],"itemData":{"id":2311,"type":"chapter","title":"The Jespersen cycles","container-title":"Linguistik Aktuell/Linguistics Today","publisher":"John Benjamins Publishing Company","publisher-place":"Amsterdam","volume":"146","source":"CrossRef","event-place":"Amsterdam","ISBN":"978-90-272-5529-7","language":"en","editor":[{"family":"Gelderen","given":"Elly","non-dropping-particle":"van"}],"author":[{"family":"Auwera","given":"Johan","non-dropping-particle":"van der"}],"issued":{"date-parts":[["2009"]]},"accessed":{"date-parts":[["2016",9,20]]}},"locator":"49"},{"id":2906,"uris":["http://zotero.org/users/local/CvLwMZ1A/items/LBGUB4SR"],"uri":["http://zotero.org/users/local/CvLwMZ1A/items/LBGUB4SR"],"itemData":{"id":2906,"type":"article-journal","title":"Negative existentials: a cross-linguistic study","container-title":"Rivista di Linguistica","page":"107-145","volume":"25","issue":"1","author":[{"family":"Veselinova","given":"Ljuba"}],"issued":{"date-parts":[["2013"]]}},"locator":"127ff"},{"id":2250,"uris":["http://zotero.org/users/local/CvLwMZ1A/items/2HN9FM9J"],"uri":["http://zotero.org/users/local/CvLwMZ1A/items/2HN9FM9J"],"itemData":{"id":2250,"type":"chapter","title":"The negative existential cycle viewed through the lens of comparative data","container-title":"Linguistik Aktuell/Linguistics Today","publisher":"John Benjamins Publishing Company","publisher-place":"Amsterdam","page":"139-188","volume":"227","source":"CrossRef","event-place":"Amsterdam","language":"en","editor":[{"family":"Gelderen","given":"Elly","non-dropping-particle":"van"}],"author":[{"family":"Veselinova","given":"Ljuba N."}],"issued":{"date-parts":[["2016",2,22]]}},"locator":"155-156","suppress-author":true}],"schema":"https://github.com/citation-style-language/schema/raw/master/csl-citation.json"} </w:instrText>
      </w:r>
      <w:r w:rsidR="004C74DD" w:rsidRPr="00225F59">
        <w:fldChar w:fldCharType="separate"/>
      </w:r>
      <w:r w:rsidR="00AE3E80" w:rsidRPr="00AE3E80">
        <w:rPr>
          <w:szCs w:val="24"/>
        </w:rPr>
        <w:t>(see, among others, Schwegler 1988; van der Auwera 2009: 49; Veselinova 2013: 127ff; 2016: 155–156)</w:t>
      </w:r>
      <w:r w:rsidR="004C74DD" w:rsidRPr="00225F59">
        <w:fldChar w:fldCharType="end"/>
      </w:r>
      <w:r w:rsidR="002246B7" w:rsidRPr="00922AE7">
        <w:fldChar w:fldCharType="begin"/>
      </w:r>
      <w:r w:rsidR="00DC34E0">
        <w:instrText xml:space="preserve"> ADDIN ZOTERO_ITEM CSL_CITATION {"citationID":"D75XFdnW","properties":{"formattedCitation":"(see, among others, Schwegler 1988; van der Auwera 2009: 49; Veselinova 2013; 2016; Bernander, Devos &amp; Gibson This volume, and references therein)","plainCitation":"(see, among others, Schwegler 1988; van der Auwera 2009: 49; Veselinova 2013; 2016; Bernander, Devos &amp; Gibson This volume, and references therein)","dontUpdate":true,"noteIndex":0},"citationItems":[{"id":2783,"uris":["http://zotero.org/users/local/CvLwMZ1A/items/X6BXR8V8"],"uri":["http://zotero.org/users/local/CvLwMZ1A/items/X6BXR8V8"],"itemData":{"id":2783,"type":"article-journal","title":"Word-order changes in predicate negation strategies in Romance languages","container-title":"Diachronica","page":"21-58","volume":"5","issue":"1-2","author":[{"family":"Schwegler","given":"Armin"}],"issued":{"date-parts":[["1988"]]}},"prefix":"see, among others, "},{"id":2311,"uris":["http://zotero.org/users/local/CvLwMZ1A/items/7PGUFDTI"],"uri":["http://zotero.org/users/local/CvLwMZ1A/items/7PGUFDTI"],"itemData":{"id":2311,"type":"chapter","title":"The Jespersen cycles","container-title":"Linguistik Aktuell/Linguistics Today","publisher":"John Benjamins Publishing Company","publisher-place":"Amsterdam","volume":"146","source":"CrossRef","event-place":"Amsterdam","ISBN":"978-90-272-5529-7","language":"en","editor":[{"family":"Gelderen","given":"Elly","non-dropping-particle":"van"}],"author":[{"family":"Auwera","given":"Johan","non-dropping-particle":"van der"}],"issued":{"date-parts":[["2009"]]},"accessed":{"date-parts":[["2016",9,20]]}},"locator":"49"},{"id":2906,"uris":["http://zotero.org/users/local/CvLwMZ1A/items/LBGUB4SR"],"uri":["http://zotero.org/users/local/CvLwMZ1A/items/LBGUB4SR"],"itemData":{"id":2906,"type":"article-journal","title":"Negative existentials: a cross-linguistic study","container-title":"Rivista di Linguistica","page":"107-145","volume":"25","issue":"1","author":[{"family":"Veselinova","given":"Ljuba"}],"issued":{"date-parts":[["2013"]]}}},{"id":2250,"uris":["http://zotero.org/users/local/CvLwMZ1A/items/2HN9FM9J"],"uri":["http://zotero.org/users/local/CvLwMZ1A/items/2HN9FM9J"],"itemData":{"id":2250,"type":"chapter","title":"The negative existential cycle viewed through the lens of comparative data","container-title":"Linguistik Aktuell/Linguistics Today","publisher":"John Benjamins Publishing Company","publisher-place":"Amsterdam","page":"139-188","volume":"227","source":"CrossRef","event-place":"Amsterdam","language":"en","editor":[{"family":"Gelderen","given":"Elly","non-dropping-particle":"van"}],"author":[{"family":"Veselinova","given":"Ljuba N."}],"issued":{"date-parts":[["2016",2,22]]}},"suppress-author":true},{"id":2948,"uris":["http://zotero.org/users/local/CvLwMZ1A/items/MIFGC2DK"],"uri":["http://zotero.org/users/local/CvLwMZ1A/items/MIFGC2DK"],"itemData":{"id":2948,"type":"chapter","title":"The negative existential cycle in Bantu","author":[{"family":"Bernander","given":"Rasmus"},{"family":"Devos","given":"Maud"},{"family":"Gibson","given":"Hannah"}],"issued":{"literal":"This volume"}},"suffix":", and references therein"}],"schema":"https://github.com/citation-style-language/schema/raw/master/csl-citation.json"} </w:instrText>
      </w:r>
      <w:r w:rsidR="002246B7" w:rsidRPr="00922AE7">
        <w:fldChar w:fldCharType="end"/>
      </w:r>
      <w:r w:rsidR="002246B7" w:rsidRPr="004C74DD">
        <w:t xml:space="preserve">. </w:t>
      </w:r>
      <w:r w:rsidR="003E4EC6" w:rsidRPr="00922AE7">
        <w:t>As illustrated</w:t>
      </w:r>
      <w:r w:rsidR="00610709">
        <w:t>,</w:t>
      </w:r>
      <w:r w:rsidR="003E4EC6" w:rsidRPr="00922AE7">
        <w:t xml:space="preserve"> for instance</w:t>
      </w:r>
      <w:r w:rsidR="00610709">
        <w:t>,</w:t>
      </w:r>
      <w:r w:rsidR="003E4EC6" w:rsidRPr="00922AE7">
        <w:t xml:space="preserve"> in Brazilian</w:t>
      </w:r>
      <w:r w:rsidR="003E4EC6">
        <w:rPr>
          <w:lang w:eastAsia="fr-FR"/>
        </w:rPr>
        <w:t xml:space="preserve"> Portuguese </w:t>
      </w:r>
      <w:r w:rsidR="003E4EC6">
        <w:rPr>
          <w:lang w:eastAsia="fr-FR"/>
        </w:rPr>
        <w:fldChar w:fldCharType="begin"/>
      </w:r>
      <w:r w:rsidR="003E4EC6">
        <w:rPr>
          <w:lang w:eastAsia="fr-FR"/>
        </w:rPr>
        <w:instrText xml:space="preserve"> REF brazilian \h </w:instrText>
      </w:r>
      <w:r w:rsidR="003E4EC6">
        <w:rPr>
          <w:lang w:eastAsia="fr-FR"/>
        </w:rPr>
      </w:r>
      <w:r w:rsidR="003E4EC6">
        <w:rPr>
          <w:lang w:eastAsia="fr-FR"/>
        </w:rPr>
        <w:fldChar w:fldCharType="separate"/>
      </w:r>
      <w:r w:rsidR="00D24E65" w:rsidRPr="006E4211">
        <w:t>(</w:t>
      </w:r>
      <w:r w:rsidR="00D24E65">
        <w:rPr>
          <w:noProof/>
        </w:rPr>
        <w:t>1</w:t>
      </w:r>
      <w:r w:rsidR="003E4EC6">
        <w:rPr>
          <w:lang w:eastAsia="fr-FR"/>
        </w:rPr>
        <w:fldChar w:fldCharType="end"/>
      </w:r>
      <w:r w:rsidR="003E4EC6">
        <w:rPr>
          <w:lang w:eastAsia="fr-FR"/>
        </w:rPr>
        <w:t>), a word meaning ‘no</w:t>
      </w:r>
      <w:r w:rsidR="002D240F">
        <w:rPr>
          <w:lang w:eastAsia="fr-FR"/>
        </w:rPr>
        <w:t>,’</w:t>
      </w:r>
      <w:r w:rsidR="003E4EC6">
        <w:rPr>
          <w:lang w:eastAsia="fr-FR"/>
        </w:rPr>
        <w:t xml:space="preserve"> originally used outside of a negative clause</w:t>
      </w:r>
      <w:r w:rsidR="00552717">
        <w:rPr>
          <w:lang w:eastAsia="fr-FR"/>
        </w:rPr>
        <w:t xml:space="preserve"> (stage 2)</w:t>
      </w:r>
      <w:r w:rsidR="003E4EC6">
        <w:rPr>
          <w:lang w:eastAsia="fr-FR"/>
        </w:rPr>
        <w:t>, ends up replacing the original SN marker inside of the clause</w:t>
      </w:r>
      <w:r w:rsidR="00552717">
        <w:rPr>
          <w:lang w:eastAsia="fr-FR"/>
        </w:rPr>
        <w:t xml:space="preserve"> (stage 5)</w:t>
      </w:r>
      <w:r w:rsidR="003E4EC6">
        <w:rPr>
          <w:lang w:eastAsia="fr-FR"/>
        </w:rPr>
        <w:t>.</w:t>
      </w:r>
    </w:p>
    <w:p w14:paraId="525E3A40" w14:textId="77777777" w:rsidR="003E4EC6" w:rsidRDefault="003E4EC6" w:rsidP="000F3A37">
      <w:pPr>
        <w:suppressAutoHyphens/>
        <w:rPr>
          <w:lang w:eastAsia="fr-FR"/>
        </w:rPr>
      </w:pPr>
    </w:p>
    <w:p w14:paraId="03ED7FCC" w14:textId="04A9F8A1" w:rsidR="003E4EC6" w:rsidRPr="006E4211" w:rsidRDefault="003E4EC6" w:rsidP="000F3A37">
      <w:pPr>
        <w:pStyle w:val="morphemebreak"/>
        <w:tabs>
          <w:tab w:val="left" w:pos="567"/>
          <w:tab w:val="left" w:pos="851"/>
          <w:tab w:val="left" w:pos="2835"/>
          <w:tab w:val="left" w:pos="3544"/>
          <w:tab w:val="left" w:pos="4253"/>
          <w:tab w:val="left" w:pos="4820"/>
          <w:tab w:val="left" w:pos="7655"/>
          <w:tab w:val="left" w:pos="8222"/>
        </w:tabs>
        <w:suppressAutoHyphens/>
      </w:pPr>
      <w:bookmarkStart w:id="1" w:name="brazilian"/>
      <w:r w:rsidRPr="006E4211">
        <w:lastRenderedPageBreak/>
        <w:t>(</w:t>
      </w:r>
      <w:r w:rsidR="0090309A">
        <w:rPr>
          <w:noProof/>
        </w:rPr>
        <w:fldChar w:fldCharType="begin"/>
      </w:r>
      <w:r w:rsidR="0090309A">
        <w:rPr>
          <w:noProof/>
        </w:rPr>
        <w:instrText xml:space="preserve"> SEQ ex \* MERGEFORMAT </w:instrText>
      </w:r>
      <w:r w:rsidR="0090309A">
        <w:rPr>
          <w:noProof/>
        </w:rPr>
        <w:fldChar w:fldCharType="separate"/>
      </w:r>
      <w:r w:rsidR="00D24E65">
        <w:rPr>
          <w:noProof/>
        </w:rPr>
        <w:t>1</w:t>
      </w:r>
      <w:r w:rsidR="0090309A">
        <w:rPr>
          <w:noProof/>
        </w:rPr>
        <w:fldChar w:fldCharType="end"/>
      </w:r>
      <w:bookmarkEnd w:id="1"/>
      <w:r w:rsidRPr="006E4211">
        <w:t>)</w:t>
      </w:r>
      <w:r w:rsidRPr="006E4211">
        <w:tab/>
        <w:t>Brazilian Portuguese</w:t>
      </w:r>
      <w:r>
        <w:t xml:space="preserve"> </w:t>
      </w:r>
      <w:r>
        <w:fldChar w:fldCharType="begin"/>
      </w:r>
      <w:r w:rsidR="00536125">
        <w:instrText xml:space="preserve"> ADDIN ZOTERO_ITEM CSL_CITATION {"citationID":"FYEKbbGm","properties":{"formattedCitation":"(evolutionary path based on discussion in Creissels 2006: 149\\uc0\\u8211{}150)","plainCitation":"(evolutionary path based on discussion in Creissels 2006: 149–150)","noteIndex":0},"citationItems":[{"id":1444,"uris":["http://zotero.org/users/local/CvLwMZ1A/items/PRSW4HXH"],"uri":["http://zotero.org/users/local/CvLwMZ1A/items/PRSW4HXH"],"itemData":{"id":1444,"type":"book","title":"Syntaxe générale, une introduction typologique","publisher":"Hermès - Lavoisier","publisher-place":"Paris","volume":"2","event-place":"Paris","author":[{"family":"Creissels","given":"Denis"}],"issued":{"date-parts":[["2006"]]}},"locator":"149-150","prefix":"evolutionary path based on discussion in"}],"schema":"https://github.com/citation-style-language/schema/raw/master/csl-citation.json"} </w:instrText>
      </w:r>
      <w:r>
        <w:fldChar w:fldCharType="separate"/>
      </w:r>
      <w:r w:rsidR="00536125" w:rsidRPr="00536125">
        <w:rPr>
          <w:szCs w:val="24"/>
        </w:rPr>
        <w:t>(evolutionary path based on discussion in Creissels 2006: 149–150)</w:t>
      </w:r>
      <w:r>
        <w:fldChar w:fldCharType="end"/>
      </w:r>
    </w:p>
    <w:p w14:paraId="494C60B8" w14:textId="77777777" w:rsidR="003E4EC6" w:rsidRDefault="003E4EC6" w:rsidP="000F3A37">
      <w:pPr>
        <w:pStyle w:val="morphemebreak"/>
        <w:tabs>
          <w:tab w:val="left" w:pos="567"/>
          <w:tab w:val="left" w:pos="851"/>
          <w:tab w:val="left" w:pos="2835"/>
          <w:tab w:val="left" w:pos="3544"/>
          <w:tab w:val="left" w:pos="4253"/>
          <w:tab w:val="left" w:pos="4820"/>
          <w:tab w:val="left" w:pos="7655"/>
          <w:tab w:val="left" w:pos="8222"/>
        </w:tabs>
        <w:suppressAutoHyphens/>
      </w:pPr>
    </w:p>
    <w:p w14:paraId="122741BF" w14:textId="77777777" w:rsidR="003E4EC6" w:rsidRPr="00DB7B6C" w:rsidRDefault="003E4EC6" w:rsidP="000F3A37">
      <w:pPr>
        <w:keepNext/>
        <w:keepLines/>
        <w:tabs>
          <w:tab w:val="left" w:pos="1701"/>
        </w:tabs>
        <w:suppressAutoHyphens/>
        <w:ind w:left="567"/>
        <w:rPr>
          <w:lang w:eastAsia="fr-FR"/>
        </w:rPr>
      </w:pPr>
      <w:r>
        <w:rPr>
          <w:lang w:eastAsia="fr-FR"/>
        </w:rPr>
        <w:t>stage 1</w:t>
      </w:r>
      <w:r>
        <w:rPr>
          <w:lang w:eastAsia="fr-FR"/>
        </w:rPr>
        <w:tab/>
      </w:r>
      <w:r w:rsidRPr="001D4826">
        <w:rPr>
          <w:b/>
          <w:i/>
        </w:rPr>
        <w:t>N</w:t>
      </w:r>
      <w:r w:rsidRPr="001D4826">
        <w:rPr>
          <w:b/>
          <w:i/>
          <w:lang w:val="pt-BR"/>
        </w:rPr>
        <w:t>ã</w:t>
      </w:r>
      <w:r w:rsidRPr="00E21C15">
        <w:rPr>
          <w:b/>
          <w:i/>
        </w:rPr>
        <w:t>o</w:t>
      </w:r>
      <w:r>
        <w:rPr>
          <w:i/>
        </w:rPr>
        <w:t xml:space="preserve"> sei.</w:t>
      </w:r>
    </w:p>
    <w:p w14:paraId="0711FA22" w14:textId="77777777" w:rsidR="003E4EC6" w:rsidRPr="00C1390D" w:rsidRDefault="003E4EC6" w:rsidP="000F3A37">
      <w:pPr>
        <w:keepNext/>
        <w:keepLines/>
        <w:tabs>
          <w:tab w:val="left" w:pos="1701"/>
        </w:tabs>
        <w:suppressAutoHyphens/>
        <w:ind w:left="567"/>
        <w:rPr>
          <w:lang w:eastAsia="fr-FR"/>
        </w:rPr>
      </w:pPr>
      <w:r>
        <w:rPr>
          <w:lang w:eastAsia="fr-FR"/>
        </w:rPr>
        <w:t>stage 2</w:t>
      </w:r>
      <w:r>
        <w:rPr>
          <w:lang w:eastAsia="fr-FR"/>
        </w:rPr>
        <w:tab/>
      </w:r>
      <w:r>
        <w:rPr>
          <w:b/>
          <w:i/>
        </w:rPr>
        <w:t>N</w:t>
      </w:r>
      <w:r w:rsidRPr="001D4826">
        <w:rPr>
          <w:b/>
          <w:i/>
          <w:lang w:val="pt-BR"/>
        </w:rPr>
        <w:t>ã</w:t>
      </w:r>
      <w:r w:rsidRPr="00E21C15">
        <w:rPr>
          <w:b/>
          <w:i/>
        </w:rPr>
        <w:t>o</w:t>
      </w:r>
      <w:r>
        <w:rPr>
          <w:i/>
        </w:rPr>
        <w:t xml:space="preserve"> sei, (</w:t>
      </w:r>
      <w:r w:rsidRPr="00980F93">
        <w:rPr>
          <w:b/>
          <w:i/>
          <w:u w:val="single"/>
        </w:rPr>
        <w:t>n</w:t>
      </w:r>
      <w:r w:rsidRPr="00980F93">
        <w:rPr>
          <w:b/>
          <w:i/>
          <w:u w:val="single"/>
          <w:lang w:val="pt-BR"/>
        </w:rPr>
        <w:t>ã</w:t>
      </w:r>
      <w:r w:rsidRPr="00980F93">
        <w:rPr>
          <w:b/>
          <w:i/>
          <w:u w:val="single"/>
        </w:rPr>
        <w:t>o</w:t>
      </w:r>
      <w:r>
        <w:rPr>
          <w:i/>
        </w:rPr>
        <w:t>!)</w:t>
      </w:r>
    </w:p>
    <w:p w14:paraId="57B5913D" w14:textId="77777777" w:rsidR="003E4EC6" w:rsidRPr="006E4211" w:rsidRDefault="003E4EC6" w:rsidP="000F3A37">
      <w:pPr>
        <w:keepNext/>
        <w:keepLines/>
        <w:tabs>
          <w:tab w:val="left" w:pos="1701"/>
        </w:tabs>
        <w:suppressAutoHyphens/>
        <w:ind w:left="567"/>
        <w:rPr>
          <w:lang w:eastAsia="fr-FR"/>
        </w:rPr>
      </w:pPr>
      <w:r>
        <w:rPr>
          <w:lang w:eastAsia="fr-FR"/>
        </w:rPr>
        <w:t>stage 3</w:t>
      </w:r>
      <w:r>
        <w:rPr>
          <w:lang w:eastAsia="fr-FR"/>
        </w:rPr>
        <w:tab/>
      </w:r>
      <w:r>
        <w:rPr>
          <w:b/>
          <w:i/>
        </w:rPr>
        <w:t>N</w:t>
      </w:r>
      <w:r w:rsidRPr="001D4826">
        <w:rPr>
          <w:b/>
          <w:i/>
          <w:lang w:val="pt-BR"/>
        </w:rPr>
        <w:t>ã</w:t>
      </w:r>
      <w:r w:rsidRPr="00E21C15">
        <w:rPr>
          <w:b/>
          <w:i/>
        </w:rPr>
        <w:t>o</w:t>
      </w:r>
      <w:r>
        <w:rPr>
          <w:i/>
        </w:rPr>
        <w:t xml:space="preserve"> sei </w:t>
      </w:r>
      <w:r w:rsidRPr="00980F93">
        <w:rPr>
          <w:b/>
          <w:i/>
          <w:u w:val="single"/>
        </w:rPr>
        <w:t>n</w:t>
      </w:r>
      <w:r w:rsidRPr="00980F93">
        <w:rPr>
          <w:b/>
          <w:i/>
          <w:u w:val="single"/>
          <w:lang w:val="pt-BR"/>
        </w:rPr>
        <w:t>ã</w:t>
      </w:r>
      <w:r w:rsidRPr="00980F93">
        <w:rPr>
          <w:b/>
          <w:i/>
          <w:u w:val="single"/>
        </w:rPr>
        <w:t>o</w:t>
      </w:r>
      <w:r>
        <w:rPr>
          <w:i/>
        </w:rPr>
        <w:t>.</w:t>
      </w:r>
    </w:p>
    <w:p w14:paraId="6B91B569" w14:textId="77777777" w:rsidR="003E4EC6" w:rsidRDefault="003E4EC6" w:rsidP="000F3A37">
      <w:pPr>
        <w:keepNext/>
        <w:keepLines/>
        <w:tabs>
          <w:tab w:val="left" w:pos="1701"/>
        </w:tabs>
        <w:suppressAutoHyphens/>
        <w:ind w:left="567"/>
        <w:rPr>
          <w:i/>
        </w:rPr>
      </w:pPr>
      <w:r>
        <w:rPr>
          <w:lang w:eastAsia="fr-FR"/>
        </w:rPr>
        <w:t>stage 4</w:t>
      </w:r>
      <w:r>
        <w:rPr>
          <w:lang w:eastAsia="fr-FR"/>
        </w:rPr>
        <w:tab/>
      </w:r>
      <w:r>
        <w:t>(</w:t>
      </w:r>
      <w:r>
        <w:rPr>
          <w:b/>
          <w:i/>
        </w:rPr>
        <w:t>N</w:t>
      </w:r>
      <w:r w:rsidRPr="001D4826">
        <w:rPr>
          <w:b/>
          <w:i/>
          <w:lang w:val="pt-BR"/>
        </w:rPr>
        <w:t>ã</w:t>
      </w:r>
      <w:r w:rsidRPr="00E21C15">
        <w:rPr>
          <w:b/>
          <w:i/>
        </w:rPr>
        <w:t>o</w:t>
      </w:r>
      <w:r>
        <w:t>)</w:t>
      </w:r>
      <w:r>
        <w:rPr>
          <w:i/>
        </w:rPr>
        <w:t xml:space="preserve"> sei </w:t>
      </w:r>
      <w:r w:rsidRPr="00980F93">
        <w:rPr>
          <w:b/>
          <w:i/>
          <w:u w:val="single"/>
        </w:rPr>
        <w:t>n</w:t>
      </w:r>
      <w:r w:rsidRPr="00980F93">
        <w:rPr>
          <w:b/>
          <w:i/>
          <w:u w:val="single"/>
          <w:lang w:val="pt-BR"/>
        </w:rPr>
        <w:t>ã</w:t>
      </w:r>
      <w:r w:rsidRPr="00980F93">
        <w:rPr>
          <w:b/>
          <w:i/>
          <w:u w:val="single"/>
        </w:rPr>
        <w:t>o</w:t>
      </w:r>
      <w:r>
        <w:rPr>
          <w:i/>
        </w:rPr>
        <w:t>.</w:t>
      </w:r>
    </w:p>
    <w:p w14:paraId="4FE97EB2" w14:textId="77777777" w:rsidR="003E4EC6" w:rsidRPr="006E4211" w:rsidRDefault="003E4EC6" w:rsidP="000F3A37">
      <w:pPr>
        <w:keepNext/>
        <w:keepLines/>
        <w:tabs>
          <w:tab w:val="left" w:pos="1701"/>
        </w:tabs>
        <w:suppressAutoHyphens/>
        <w:ind w:left="567"/>
        <w:rPr>
          <w:lang w:eastAsia="fr-FR"/>
        </w:rPr>
      </w:pPr>
      <w:r>
        <w:rPr>
          <w:lang w:eastAsia="fr-FR"/>
        </w:rPr>
        <w:t>stage 5</w:t>
      </w:r>
      <w:r>
        <w:rPr>
          <w:lang w:eastAsia="fr-FR"/>
        </w:rPr>
        <w:tab/>
      </w:r>
      <w:r>
        <w:rPr>
          <w:i/>
        </w:rPr>
        <w:t xml:space="preserve">Sei </w:t>
      </w:r>
      <w:r w:rsidRPr="00980F93">
        <w:rPr>
          <w:b/>
          <w:i/>
          <w:u w:val="single"/>
        </w:rPr>
        <w:t>n</w:t>
      </w:r>
      <w:r w:rsidRPr="00980F93">
        <w:rPr>
          <w:b/>
          <w:i/>
          <w:u w:val="single"/>
          <w:lang w:val="pt-BR"/>
        </w:rPr>
        <w:t>ã</w:t>
      </w:r>
      <w:r w:rsidRPr="00980F93">
        <w:rPr>
          <w:b/>
          <w:i/>
          <w:u w:val="single"/>
        </w:rPr>
        <w:t>o</w:t>
      </w:r>
      <w:r>
        <w:rPr>
          <w:i/>
        </w:rPr>
        <w:t>.</w:t>
      </w:r>
    </w:p>
    <w:p w14:paraId="559A2A52" w14:textId="77777777" w:rsidR="002246B7" w:rsidRDefault="002246B7" w:rsidP="000F3A37">
      <w:pPr>
        <w:suppressAutoHyphens/>
        <w:ind w:firstLine="284"/>
      </w:pPr>
    </w:p>
    <w:p w14:paraId="77F2B532" w14:textId="5B5238C8" w:rsidR="002A5F7F" w:rsidRDefault="003E4EC6" w:rsidP="000F3A37">
      <w:pPr>
        <w:suppressAutoHyphens/>
      </w:pPr>
      <w:r>
        <w:t xml:space="preserve">In all these languages, </w:t>
      </w:r>
      <w:r w:rsidR="00090221">
        <w:t xml:space="preserve">however, </w:t>
      </w:r>
      <w:r>
        <w:t>the</w:t>
      </w:r>
      <w:r w:rsidR="00090221">
        <w:t xml:space="preserve"> </w:t>
      </w:r>
      <w:r w:rsidR="0023675F">
        <w:t>cycle</w:t>
      </w:r>
      <w:r w:rsidR="00090221">
        <w:t xml:space="preserve"> </w:t>
      </w:r>
      <w:r w:rsidR="00C874E1">
        <w:t xml:space="preserve">operates </w:t>
      </w:r>
      <w:r w:rsidR="0023675F">
        <w:t xml:space="preserve">from the left of the verb to the </w:t>
      </w:r>
      <w:r w:rsidR="004D5658">
        <w:t>right</w:t>
      </w:r>
      <w:r w:rsidR="0023675F">
        <w:t xml:space="preserve"> of the verb</w:t>
      </w:r>
      <w:r w:rsidR="00090221">
        <w:t xml:space="preserve">, </w:t>
      </w:r>
      <w:r w:rsidR="00B33B11">
        <w:t>in other words</w:t>
      </w:r>
      <w:r w:rsidR="00617205">
        <w:t xml:space="preserve"> </w:t>
      </w:r>
      <w:r w:rsidR="00090221">
        <w:t xml:space="preserve">from a </w:t>
      </w:r>
      <w:r w:rsidR="00617205">
        <w:t>preverbal to postverbal SN marker</w:t>
      </w:r>
      <w:r w:rsidR="00090221">
        <w:t>.</w:t>
      </w:r>
      <w:r w:rsidR="00090221" w:rsidRPr="00090221">
        <w:t xml:space="preserve"> </w:t>
      </w:r>
      <w:r w:rsidR="00090221">
        <w:t xml:space="preserve">In Tacana, </w:t>
      </w:r>
      <w:r w:rsidR="002A5F7F">
        <w:t>as I argue</w:t>
      </w:r>
      <w:r w:rsidR="008062A0">
        <w:t xml:space="preserve"> here</w:t>
      </w:r>
      <w:r w:rsidR="002A5F7F">
        <w:t xml:space="preserve">, </w:t>
      </w:r>
      <w:r w:rsidR="00090221">
        <w:t xml:space="preserve">the </w:t>
      </w:r>
      <w:r w:rsidR="009A501D">
        <w:t xml:space="preserve">same </w:t>
      </w:r>
      <w:r w:rsidR="00617205">
        <w:t xml:space="preserve">type of etymology and grammaticalization </w:t>
      </w:r>
      <w:r w:rsidR="000847C0">
        <w:t>path</w:t>
      </w:r>
      <w:r w:rsidR="00D02034">
        <w:t>way</w:t>
      </w:r>
      <w:r w:rsidR="000847C0">
        <w:t xml:space="preserve"> </w:t>
      </w:r>
      <w:r w:rsidR="009A501D">
        <w:t xml:space="preserve">holds, but the direction of </w:t>
      </w:r>
      <w:r w:rsidR="00617205">
        <w:t xml:space="preserve">the cycle </w:t>
      </w:r>
      <w:r w:rsidR="009A501D">
        <w:t xml:space="preserve">is the </w:t>
      </w:r>
      <w:r w:rsidR="00610709">
        <w:t>opposite</w:t>
      </w:r>
      <w:r w:rsidR="00617205">
        <w:t>. Here,</w:t>
      </w:r>
      <w:r w:rsidR="009A501D">
        <w:t xml:space="preserve"> </w:t>
      </w:r>
      <w:r w:rsidR="00617205">
        <w:t>a postverbal SN marker is</w:t>
      </w:r>
      <w:r w:rsidR="003D742A">
        <w:t xml:space="preserve"> in the process of</w:t>
      </w:r>
      <w:r w:rsidR="00617205">
        <w:t xml:space="preserve"> being replaced by </w:t>
      </w:r>
      <w:r w:rsidR="009A501D">
        <w:t xml:space="preserve">a </w:t>
      </w:r>
      <w:r w:rsidR="009A501D" w:rsidRPr="003E4EC6">
        <w:rPr>
          <w:lang w:eastAsia="fr-FR"/>
        </w:rPr>
        <w:t>negative stand-alone</w:t>
      </w:r>
      <w:r w:rsidR="009A501D" w:rsidRPr="005C1008">
        <w:rPr>
          <w:b/>
          <w:lang w:eastAsia="fr-FR"/>
        </w:rPr>
        <w:t xml:space="preserve"> </w:t>
      </w:r>
      <w:r w:rsidR="00617205">
        <w:t>word in preverbal position</w:t>
      </w:r>
      <w:r w:rsidR="009A501D">
        <w:t xml:space="preserve">. This results in the phenomenon </w:t>
      </w:r>
      <w:r w:rsidR="00416721">
        <w:t xml:space="preserve">called a Jespersen Cycle </w:t>
      </w:r>
      <w:r w:rsidR="009C6FDD">
        <w:t>“</w:t>
      </w:r>
      <w:r w:rsidR="00416721">
        <w:t>in reverse</w:t>
      </w:r>
      <w:r w:rsidR="009C6FDD">
        <w:t>”</w:t>
      </w:r>
      <w:r w:rsidR="00416721">
        <w:t xml:space="preserve"> by </w:t>
      </w:r>
      <w:r w:rsidR="00DF37BE">
        <w:t xml:space="preserve">van der </w:t>
      </w:r>
      <w:r w:rsidR="00416721">
        <w:t xml:space="preserve">Auwera &amp; Vossen </w:t>
      </w:r>
      <w:r w:rsidR="00416721">
        <w:fldChar w:fldCharType="begin"/>
      </w:r>
      <w:r w:rsidR="00416721">
        <w:instrText xml:space="preserve"> ADDIN ZOTERO_ITEM CSL_CITATION {"citationID":"UHOmOaFM","properties":{"formattedCitation":"(2016)","plainCitation":"(2016)","noteIndex":0},"citationItems":[{"id":2187,"uris":["http://zotero.org/users/local/CvLwMZ1A/items/MFWRFKBF"],"uri":["http://zotero.org/users/local/CvLwMZ1A/items/MFWRFKBF"],"itemData":{"id":2187,"type":"chapter","title":"Jespersen cycles in the Mayan, Quechuan and Maipurean languages","container-title":"Cyclical Change Continued","collection-title":"Linguistik Aktuell/Linguistics Today","collection-number":"227","publisher":"John Benjamins Publishing Company","publisher-place":"Amsterdam","page":"189-218","source":"CrossRef","event-place":"Amsterdam","language":"en","editor":[{"family":"Gelderen","given":"Elly","non-dropping-particle":"van"}],"author":[{"family":"Auwera","given":"Johan","non-dropping-particle":"van der"},{"family":"Vossen","given":"Frens"}],"issued":{"date-parts":[["2016",2,22]]}},"suppress-author":true}],"schema":"https://github.com/citation-style-language/schema/raw/master/csl-citation.json"} </w:instrText>
      </w:r>
      <w:r w:rsidR="00416721">
        <w:fldChar w:fldCharType="separate"/>
      </w:r>
      <w:r w:rsidR="00416721" w:rsidRPr="00FC0BA6">
        <w:t>(2016)</w:t>
      </w:r>
      <w:r w:rsidR="00416721">
        <w:fldChar w:fldCharType="end"/>
      </w:r>
      <w:r w:rsidR="00416721">
        <w:t xml:space="preserve"> and Vossen </w:t>
      </w:r>
      <w:r w:rsidR="00416721">
        <w:fldChar w:fldCharType="begin"/>
      </w:r>
      <w:r w:rsidR="00416721">
        <w:instrText xml:space="preserve"> ADDIN ZOTERO_ITEM CSL_CITATION {"citationID":"gUOZIPKZ","properties":{"formattedCitation":"(2016)","plainCitation":"(2016)","noteIndex":0},"citationItems":[{"id":2238,"uris":["http://zotero.org/users/local/CvLwMZ1A/items/DNGUAARA"],"uri":["http://zotero.org/users/local/CvLwMZ1A/items/DNGUAARA"],"itemData":{"id":2238,"type":"thesis","title":"On the typology of the Jespersen Cycles","publisher":"Universiteit Antwerpen","publisher-place":"Antwerp","genre":"doctoral dissertation","event-place":"Antwerp","author":[{"family":"Vossen","given":"Frens"}],"issued":{"date-parts":[["2016"]]}},"suppress-author":true}],"schema":"https://github.com/citation-style-language/schema/raw/master/csl-citation.json"} </w:instrText>
      </w:r>
      <w:r w:rsidR="00416721">
        <w:fldChar w:fldCharType="separate"/>
      </w:r>
      <w:r w:rsidR="00416721" w:rsidRPr="00FC0BA6">
        <w:t>(2016)</w:t>
      </w:r>
      <w:r w:rsidR="00416721">
        <w:fldChar w:fldCharType="end"/>
      </w:r>
      <w:r w:rsidR="00610709">
        <w:t>;</w:t>
      </w:r>
      <w:r w:rsidR="00416721">
        <w:t xml:space="preserve"> according to these authors, </w:t>
      </w:r>
      <w:r w:rsidR="00610709">
        <w:t xml:space="preserve">it </w:t>
      </w:r>
      <w:r w:rsidR="00416721">
        <w:t>appears to be common in South American languages.</w:t>
      </w:r>
    </w:p>
    <w:p w14:paraId="5394C48A" w14:textId="215531B4" w:rsidR="00B412BA" w:rsidRDefault="00113EC0" w:rsidP="000F3A37">
      <w:pPr>
        <w:suppressAutoHyphens/>
        <w:ind w:firstLine="284"/>
      </w:pPr>
      <w:r w:rsidRPr="00AD30B8">
        <w:t>The paper is organized in</w:t>
      </w:r>
      <w:r w:rsidR="00F650C1" w:rsidRPr="00AD30B8">
        <w:t xml:space="preserve"> </w:t>
      </w:r>
      <w:r w:rsidR="00491231" w:rsidRPr="00AD30B8">
        <w:t xml:space="preserve">two </w:t>
      </w:r>
      <w:r w:rsidR="00C13466" w:rsidRPr="00AD30B8">
        <w:t>main</w:t>
      </w:r>
      <w:r w:rsidRPr="00AD30B8">
        <w:t xml:space="preserve"> parts. The</w:t>
      </w:r>
      <w:r w:rsidR="009B7692" w:rsidRPr="00AD30B8">
        <w:t xml:space="preserve"> first </w:t>
      </w:r>
      <w:r w:rsidR="00491231" w:rsidRPr="00AD30B8">
        <w:t>part</w:t>
      </w:r>
      <w:r w:rsidR="00F650C1" w:rsidRPr="00AD30B8">
        <w:t xml:space="preserve"> </w:t>
      </w:r>
      <w:r w:rsidR="00491231" w:rsidRPr="00AD30B8">
        <w:t>is descriptive</w:t>
      </w:r>
      <w:r w:rsidR="001659B2">
        <w:t xml:space="preserve">, with </w:t>
      </w:r>
      <w:r w:rsidR="00B865FC">
        <w:t xml:space="preserve">a short introduction on Tacana </w:t>
      </w:r>
      <w:r w:rsidR="00491231" w:rsidRPr="00AD30B8">
        <w:t>clause structure and verbal predication (§</w:t>
      </w:r>
      <w:r w:rsidR="00491231" w:rsidRPr="00AD30B8">
        <w:fldChar w:fldCharType="begin"/>
      </w:r>
      <w:r w:rsidR="00491231" w:rsidRPr="00AD30B8">
        <w:instrText xml:space="preserve"> REF _Ref17106444 \n \h </w:instrText>
      </w:r>
      <w:r w:rsidR="00AD30B8">
        <w:instrText xml:space="preserve"> \* MERGEFORMAT </w:instrText>
      </w:r>
      <w:r w:rsidR="00491231" w:rsidRPr="00AD30B8">
        <w:fldChar w:fldCharType="separate"/>
      </w:r>
      <w:r w:rsidR="00D24E65">
        <w:t>2</w:t>
      </w:r>
      <w:r w:rsidR="00491231" w:rsidRPr="00AD30B8">
        <w:fldChar w:fldCharType="end"/>
      </w:r>
      <w:r w:rsidR="00491231" w:rsidRPr="00AD30B8">
        <w:t>)</w:t>
      </w:r>
      <w:r w:rsidR="00B865FC">
        <w:t xml:space="preserve"> and</w:t>
      </w:r>
      <w:r w:rsidR="00491231" w:rsidRPr="00AD30B8">
        <w:t xml:space="preserve"> </w:t>
      </w:r>
      <w:r w:rsidR="00295F97">
        <w:t>a</w:t>
      </w:r>
      <w:r w:rsidR="00707685">
        <w:t xml:space="preserve"> presentation</w:t>
      </w:r>
      <w:r w:rsidR="00491231" w:rsidRPr="00AD30B8">
        <w:t xml:space="preserve"> </w:t>
      </w:r>
      <w:r w:rsidR="00295F97">
        <w:t xml:space="preserve">of </w:t>
      </w:r>
      <w:r w:rsidR="00DC73DD" w:rsidRPr="00DC73DD">
        <w:t>six</w:t>
      </w:r>
      <w:r w:rsidR="00707685" w:rsidRPr="00DC73DD">
        <w:t xml:space="preserve"> </w:t>
      </w:r>
      <w:r w:rsidR="00295F97" w:rsidRPr="00DC73DD">
        <w:t>n</w:t>
      </w:r>
      <w:r w:rsidR="00295F97">
        <w:t>egation construction</w:t>
      </w:r>
      <w:r w:rsidR="00B865FC">
        <w:t>s</w:t>
      </w:r>
      <w:r w:rsidR="00D8165F">
        <w:t xml:space="preserve">: </w:t>
      </w:r>
      <w:r w:rsidR="00581033">
        <w:t xml:space="preserve">(1) </w:t>
      </w:r>
      <w:r w:rsidR="00C25A1F" w:rsidRPr="007535EB">
        <w:rPr>
          <w:b/>
        </w:rPr>
        <w:t>S</w:t>
      </w:r>
      <w:r w:rsidR="00AE55CE">
        <w:rPr>
          <w:b/>
        </w:rPr>
        <w:t>t</w:t>
      </w:r>
      <w:r w:rsidR="00D8165F" w:rsidRPr="007535EB">
        <w:rPr>
          <w:b/>
        </w:rPr>
        <w:t xml:space="preserve">andard </w:t>
      </w:r>
      <w:r w:rsidR="00C25A1F" w:rsidRPr="007535EB">
        <w:rPr>
          <w:b/>
        </w:rPr>
        <w:t>N</w:t>
      </w:r>
      <w:r w:rsidR="00D8165F" w:rsidRPr="007535EB">
        <w:rPr>
          <w:b/>
        </w:rPr>
        <w:t>egation (SN)</w:t>
      </w:r>
      <w:r w:rsidR="00610709" w:rsidRPr="00B6642E">
        <w:rPr>
          <w:bCs/>
        </w:rPr>
        <w:t>,</w:t>
      </w:r>
      <w:r w:rsidR="00581033">
        <w:t xml:space="preserve"> </w:t>
      </w:r>
      <w:r w:rsidR="00E630D4">
        <w:t xml:space="preserve">which </w:t>
      </w:r>
      <w:r w:rsidR="00AA79E2">
        <w:t>applies, by definition</w:t>
      </w:r>
      <w:r w:rsidR="00622A7F">
        <w:t xml:space="preserve">, </w:t>
      </w:r>
      <w:r w:rsidR="00E630D4">
        <w:t xml:space="preserve">to </w:t>
      </w:r>
      <w:r w:rsidR="00C25A1F" w:rsidRPr="00AD30B8">
        <w:t xml:space="preserve">declarative </w:t>
      </w:r>
      <w:r w:rsidR="00A61EBB">
        <w:t xml:space="preserve">main </w:t>
      </w:r>
      <w:r w:rsidR="00C25A1F" w:rsidRPr="00AD30B8">
        <w:t>clauses with</w:t>
      </w:r>
      <w:r w:rsidR="00C625B3">
        <w:t xml:space="preserve"> a</w:t>
      </w:r>
      <w:r w:rsidR="00C25A1F" w:rsidRPr="00AD30B8">
        <w:t xml:space="preserve"> finite verb</w:t>
      </w:r>
      <w:r w:rsidR="00C625B3">
        <w:t xml:space="preserve"> predicate</w:t>
      </w:r>
      <w:r w:rsidR="00DA61E8" w:rsidRPr="00AD30B8">
        <w:t xml:space="preserve"> </w:t>
      </w:r>
      <w:r w:rsidR="003C0D3B">
        <w:fldChar w:fldCharType="begin"/>
      </w:r>
      <w:r w:rsidR="003C0D3B">
        <w:instrText xml:space="preserve"> ADDIN ZOTERO_ITEM CSL_CITATION {"citationID":"a4x8bGbv","properties":{"formattedCitation":"(Miestamo 2005)","plainCitation":"(Miestamo 2005)","noteIndex":0},"citationItems":[{"id":2114,"uris":["http://zotero.org/users/local/CvLwMZ1A/items/RZG6DSKC"],"uri":["http://zotero.org/users/local/CvLwMZ1A/items/RZG6DSKC"],"itemData":{"id":2114,"type":"book","title":"Standard negation: the negation of declarative verbal main clauses in a typological perspective","collection-title":"Empirical approaches to language typology","collection-number":"31","publisher":"Mouton de Gruyter","publisher-place":"Berlin ; New York","number-of-pages":"490","event-place":"Berlin ; New York","title-short":"Standard negation","author":[{"family":"Miestamo","given":"Matti"}],"issued":{"date-parts":[["2005"]]}}}],"schema":"https://github.com/citation-style-language/schema/raw/master/csl-citation.json"} </w:instrText>
      </w:r>
      <w:r w:rsidR="003C0D3B">
        <w:fldChar w:fldCharType="separate"/>
      </w:r>
      <w:r w:rsidR="003C0D3B" w:rsidRPr="00AA79E2">
        <w:t>(Miestamo 2005)</w:t>
      </w:r>
      <w:r w:rsidR="003C0D3B">
        <w:fldChar w:fldCharType="end"/>
      </w:r>
      <w:r w:rsidR="003C0D3B" w:rsidRPr="00AD30B8">
        <w:t xml:space="preserve"> </w:t>
      </w:r>
      <w:r w:rsidR="00DA61E8" w:rsidRPr="00AD30B8">
        <w:t>(§</w:t>
      </w:r>
      <w:r w:rsidR="00DA61E8" w:rsidRPr="00AD30B8">
        <w:fldChar w:fldCharType="begin"/>
      </w:r>
      <w:r w:rsidR="00DA61E8" w:rsidRPr="00AD30B8">
        <w:instrText xml:space="preserve"> REF _Ref16260869 \n \h </w:instrText>
      </w:r>
      <w:r w:rsidR="00AD30B8">
        <w:instrText xml:space="preserve"> \* MERGEFORMAT </w:instrText>
      </w:r>
      <w:r w:rsidR="00DA61E8" w:rsidRPr="00AD30B8">
        <w:fldChar w:fldCharType="separate"/>
      </w:r>
      <w:r w:rsidR="00D24E65">
        <w:t>3</w:t>
      </w:r>
      <w:r w:rsidR="00DA61E8" w:rsidRPr="00AD30B8">
        <w:fldChar w:fldCharType="end"/>
      </w:r>
      <w:r w:rsidR="00DA61E8" w:rsidRPr="00AD30B8">
        <w:t xml:space="preserve">) </w:t>
      </w:r>
      <w:r w:rsidR="00AA79E2">
        <w:t>but also</w:t>
      </w:r>
      <w:r w:rsidR="00296D6F">
        <w:t xml:space="preserve">, </w:t>
      </w:r>
      <w:r w:rsidR="00AA79E2">
        <w:t>in Tacana</w:t>
      </w:r>
      <w:r w:rsidR="005C52E9">
        <w:t xml:space="preserve">, </w:t>
      </w:r>
      <w:r w:rsidR="003C0D3B">
        <w:t xml:space="preserve">to </w:t>
      </w:r>
      <w:r w:rsidR="00DA61E8" w:rsidRPr="00AD30B8">
        <w:t xml:space="preserve">non-verbal </w:t>
      </w:r>
      <w:r w:rsidR="00E630D4">
        <w:t xml:space="preserve">clauses expressing </w:t>
      </w:r>
      <w:r w:rsidR="00DA61E8" w:rsidRPr="00AD30B8">
        <w:t>equation, proper inclusion, attribution</w:t>
      </w:r>
      <w:r w:rsidR="0017081E" w:rsidRPr="00AD30B8">
        <w:t xml:space="preserve"> </w:t>
      </w:r>
      <w:r w:rsidR="00E630D4">
        <w:t xml:space="preserve">relations </w:t>
      </w:r>
      <w:r w:rsidR="0017081E" w:rsidRPr="00AD30B8">
        <w:t>(§</w:t>
      </w:r>
      <w:r w:rsidR="00491231" w:rsidRPr="00AD30B8">
        <w:fldChar w:fldCharType="begin"/>
      </w:r>
      <w:r w:rsidR="00491231" w:rsidRPr="00AD30B8">
        <w:instrText xml:space="preserve"> REF _Ref16503826 \n \h </w:instrText>
      </w:r>
      <w:r w:rsidR="00AD30B8">
        <w:instrText xml:space="preserve"> \* MERGEFORMAT </w:instrText>
      </w:r>
      <w:r w:rsidR="00491231" w:rsidRPr="00AD30B8">
        <w:fldChar w:fldCharType="separate"/>
      </w:r>
      <w:r w:rsidR="00D24E65">
        <w:t>4</w:t>
      </w:r>
      <w:r w:rsidR="00491231" w:rsidRPr="00AD30B8">
        <w:fldChar w:fldCharType="end"/>
      </w:r>
      <w:r w:rsidR="0017081E" w:rsidRPr="00AD30B8">
        <w:t>)</w:t>
      </w:r>
      <w:r w:rsidR="00581033">
        <w:t xml:space="preserve"> and </w:t>
      </w:r>
      <w:r w:rsidR="0083324C">
        <w:t>(</w:t>
      </w:r>
      <w:r w:rsidR="004468BF">
        <w:t>in rare cases</w:t>
      </w:r>
      <w:r w:rsidR="00581033">
        <w:t xml:space="preserve">) </w:t>
      </w:r>
      <w:r w:rsidR="0017081E" w:rsidRPr="00AD30B8">
        <w:t>existen</w:t>
      </w:r>
      <w:r w:rsidR="006E7BD8">
        <w:t xml:space="preserve">ce or </w:t>
      </w:r>
      <w:r w:rsidR="002D36F2">
        <w:t>locati</w:t>
      </w:r>
      <w:r w:rsidR="006E7BD8">
        <w:t>on</w:t>
      </w:r>
      <w:r w:rsidR="0017081E" w:rsidRPr="00AD30B8">
        <w:t xml:space="preserve"> (§</w:t>
      </w:r>
      <w:r w:rsidR="00491231" w:rsidRPr="00AD30B8">
        <w:fldChar w:fldCharType="begin"/>
      </w:r>
      <w:r w:rsidR="00491231" w:rsidRPr="00AD30B8">
        <w:instrText xml:space="preserve"> REF _Ref16586088 \n \h </w:instrText>
      </w:r>
      <w:r w:rsidR="00AD30B8">
        <w:instrText xml:space="preserve"> \* MERGEFORMAT </w:instrText>
      </w:r>
      <w:r w:rsidR="00491231" w:rsidRPr="00AD30B8">
        <w:fldChar w:fldCharType="separate"/>
      </w:r>
      <w:r w:rsidR="00D24E65">
        <w:t>5</w:t>
      </w:r>
      <w:r w:rsidR="00491231" w:rsidRPr="00AD30B8">
        <w:fldChar w:fldCharType="end"/>
      </w:r>
      <w:r w:rsidR="000876B4">
        <w:t xml:space="preserve">); </w:t>
      </w:r>
      <w:r w:rsidR="00B12024">
        <w:t xml:space="preserve">(2) </w:t>
      </w:r>
      <w:r w:rsidR="00B6642E" w:rsidRPr="001911C2">
        <w:rPr>
          <w:b/>
        </w:rPr>
        <w:t>negation</w:t>
      </w:r>
      <w:r w:rsidR="00B12024" w:rsidRPr="001911C2">
        <w:rPr>
          <w:b/>
        </w:rPr>
        <w:t xml:space="preserve"> </w:t>
      </w:r>
      <w:r w:rsidR="00943FF9" w:rsidRPr="001911C2">
        <w:rPr>
          <w:b/>
        </w:rPr>
        <w:t xml:space="preserve">of </w:t>
      </w:r>
      <w:r w:rsidR="00B12024" w:rsidRPr="001911C2">
        <w:rPr>
          <w:b/>
        </w:rPr>
        <w:t>existential/locative adjective predicate</w:t>
      </w:r>
      <w:r w:rsidR="00943FF9" w:rsidRPr="001911C2">
        <w:rPr>
          <w:b/>
        </w:rPr>
        <w:t>s</w:t>
      </w:r>
      <w:r w:rsidR="00CF1763">
        <w:t xml:space="preserve">; </w:t>
      </w:r>
      <w:r w:rsidR="00962BA9">
        <w:t xml:space="preserve">(3) </w:t>
      </w:r>
      <w:r w:rsidR="00962BA9" w:rsidRPr="00EC1C26">
        <w:rPr>
          <w:b/>
        </w:rPr>
        <w:t xml:space="preserve">negation </w:t>
      </w:r>
      <w:r w:rsidR="004826F5" w:rsidRPr="00EC1C26">
        <w:rPr>
          <w:b/>
        </w:rPr>
        <w:t>of declarative clauses with a non-finite predicate</w:t>
      </w:r>
      <w:r w:rsidR="00EC1C26">
        <w:t xml:space="preserve"> </w:t>
      </w:r>
      <w:r w:rsidR="0083324C">
        <w:t xml:space="preserve">with two subtypes </w:t>
      </w:r>
      <w:r w:rsidR="00EC1C26">
        <w:t>(§</w:t>
      </w:r>
      <w:r w:rsidR="00EC1C26" w:rsidRPr="00AD30B8">
        <w:fldChar w:fldCharType="begin"/>
      </w:r>
      <w:r w:rsidR="00EC1C26" w:rsidRPr="00AD30B8">
        <w:instrText xml:space="preserve"> REF _Ref16260876 \n \h </w:instrText>
      </w:r>
      <w:r w:rsidR="00EC1C26">
        <w:instrText xml:space="preserve"> \* MERGEFORMAT </w:instrText>
      </w:r>
      <w:r w:rsidR="00EC1C26" w:rsidRPr="00AD30B8">
        <w:fldChar w:fldCharType="separate"/>
      </w:r>
      <w:r w:rsidR="00D24E65">
        <w:t>6</w:t>
      </w:r>
      <w:r w:rsidR="00EC1C26" w:rsidRPr="00AD30B8">
        <w:fldChar w:fldCharType="end"/>
      </w:r>
      <w:r w:rsidR="00EC1C26">
        <w:t>)</w:t>
      </w:r>
      <w:r w:rsidR="009B39D5">
        <w:t>; (4)</w:t>
      </w:r>
      <w:r w:rsidR="0062055F">
        <w:t xml:space="preserve"> </w:t>
      </w:r>
      <w:r w:rsidR="00EC1C26">
        <w:t xml:space="preserve">non-clausal </w:t>
      </w:r>
      <w:r w:rsidR="00EC1C26" w:rsidRPr="00EC1C26">
        <w:rPr>
          <w:b/>
        </w:rPr>
        <w:t xml:space="preserve">stand-alone </w:t>
      </w:r>
      <w:r w:rsidR="00136E40">
        <w:rPr>
          <w:b/>
        </w:rPr>
        <w:t xml:space="preserve">negation </w:t>
      </w:r>
      <w:r w:rsidR="00136E40">
        <w:t>(§</w:t>
      </w:r>
      <w:r w:rsidR="00136E40">
        <w:fldChar w:fldCharType="begin"/>
      </w:r>
      <w:r w:rsidR="00136E40">
        <w:instrText xml:space="preserve"> REF _Ref16673749 \n \h </w:instrText>
      </w:r>
      <w:r w:rsidR="00136E40">
        <w:fldChar w:fldCharType="separate"/>
      </w:r>
      <w:r w:rsidR="00D24E65">
        <w:t>7</w:t>
      </w:r>
      <w:r w:rsidR="00136E40">
        <w:fldChar w:fldCharType="end"/>
      </w:r>
      <w:r w:rsidR="00136E40">
        <w:t xml:space="preserve">); </w:t>
      </w:r>
      <w:r w:rsidR="00136E40" w:rsidRPr="00136E40">
        <w:t>(5)</w:t>
      </w:r>
      <w:r w:rsidR="00136E40">
        <w:rPr>
          <w:b/>
        </w:rPr>
        <w:t xml:space="preserve"> </w:t>
      </w:r>
      <w:r w:rsidR="00136E40">
        <w:t xml:space="preserve">non-clausal </w:t>
      </w:r>
      <w:r w:rsidR="00EC1C26" w:rsidRPr="00EC1C26">
        <w:rPr>
          <w:b/>
        </w:rPr>
        <w:t>constituent negation</w:t>
      </w:r>
      <w:r w:rsidR="00EC1C26">
        <w:t xml:space="preserve"> </w:t>
      </w:r>
      <w:r w:rsidR="002E2EED">
        <w:t xml:space="preserve">with two subtypes </w:t>
      </w:r>
      <w:r w:rsidR="00EC1C26">
        <w:t>(§</w:t>
      </w:r>
      <w:r w:rsidR="00EC1C26">
        <w:fldChar w:fldCharType="begin"/>
      </w:r>
      <w:r w:rsidR="00EC1C26">
        <w:instrText xml:space="preserve"> REF _Ref16673749 \n \h </w:instrText>
      </w:r>
      <w:r w:rsidR="00EC1C26">
        <w:fldChar w:fldCharType="separate"/>
      </w:r>
      <w:r w:rsidR="00D24E65">
        <w:t>7</w:t>
      </w:r>
      <w:r w:rsidR="00EC1C26">
        <w:fldChar w:fldCharType="end"/>
      </w:r>
      <w:r w:rsidR="0097780A">
        <w:t>)</w:t>
      </w:r>
      <w:r w:rsidR="00262DA3">
        <w:t>; and (6</w:t>
      </w:r>
      <w:r w:rsidR="0097780A">
        <w:t xml:space="preserve">) </w:t>
      </w:r>
      <w:r w:rsidR="009B39D5" w:rsidRPr="009B39D5">
        <w:rPr>
          <w:b/>
        </w:rPr>
        <w:t>negation of command (hortative and imperative) clauses</w:t>
      </w:r>
      <w:r w:rsidR="009B39D5">
        <w:t xml:space="preserve"> </w:t>
      </w:r>
      <w:r w:rsidR="003F260E">
        <w:t xml:space="preserve">with two subtypes </w:t>
      </w:r>
      <w:r w:rsidR="009B39D5">
        <w:t>(§</w:t>
      </w:r>
      <w:r w:rsidR="00EC1C26">
        <w:fldChar w:fldCharType="begin"/>
      </w:r>
      <w:r w:rsidR="00EC1C26">
        <w:instrText xml:space="preserve"> REF _Ref17106457 \n \h </w:instrText>
      </w:r>
      <w:r w:rsidR="00EC1C26">
        <w:fldChar w:fldCharType="separate"/>
      </w:r>
      <w:r w:rsidR="00D24E65">
        <w:t>8</w:t>
      </w:r>
      <w:r w:rsidR="00EC1C26">
        <w:fldChar w:fldCharType="end"/>
      </w:r>
      <w:r w:rsidR="009B39D5">
        <w:t>).</w:t>
      </w:r>
      <w:r w:rsidR="00667CB1">
        <w:rPr>
          <w:rStyle w:val="Alaviitteenviite"/>
        </w:rPr>
        <w:footnoteReference w:id="1"/>
      </w:r>
      <w:r w:rsidR="009B39D5">
        <w:t xml:space="preserve"> </w:t>
      </w:r>
      <w:r w:rsidR="009E5892">
        <w:t>A summary table of all the construction</w:t>
      </w:r>
      <w:r w:rsidR="00610709">
        <w:t>s</w:t>
      </w:r>
      <w:r w:rsidR="009E5892">
        <w:t xml:space="preserve"> is provided in </w:t>
      </w:r>
      <w:r w:rsidR="00610709">
        <w:t xml:space="preserve">Section </w:t>
      </w:r>
      <w:r w:rsidR="00EC1C26">
        <w:fldChar w:fldCharType="begin"/>
      </w:r>
      <w:r w:rsidR="00EC1C26">
        <w:instrText xml:space="preserve"> REF _Ref17106458 \n \h </w:instrText>
      </w:r>
      <w:r w:rsidR="00EC1C26">
        <w:fldChar w:fldCharType="separate"/>
      </w:r>
      <w:r w:rsidR="00D24E65">
        <w:t>9</w:t>
      </w:r>
      <w:r w:rsidR="00EC1C26">
        <w:fldChar w:fldCharType="end"/>
      </w:r>
      <w:r w:rsidR="009E5892">
        <w:t>. The second part of the pap</w:t>
      </w:r>
      <w:r w:rsidR="009E5892" w:rsidRPr="009E5892">
        <w:t xml:space="preserve">er </w:t>
      </w:r>
      <w:r w:rsidR="006971CB">
        <w:t>is diachronic, engaging</w:t>
      </w:r>
      <w:r w:rsidR="0059004E" w:rsidRPr="009E5892">
        <w:t xml:space="preserve"> in a reconstruction of </w:t>
      </w:r>
      <w:r w:rsidR="00F5451A">
        <w:t xml:space="preserve">the </w:t>
      </w:r>
      <w:r w:rsidR="00D532A2">
        <w:t>declarative clause</w:t>
      </w:r>
      <w:r w:rsidR="00F5451A">
        <w:t xml:space="preserve"> negation </w:t>
      </w:r>
      <w:r w:rsidR="006E712A">
        <w:t xml:space="preserve">markers and </w:t>
      </w:r>
      <w:r w:rsidR="00F5451A">
        <w:t xml:space="preserve">patterns: </w:t>
      </w:r>
      <w:r w:rsidR="006971CB">
        <w:t xml:space="preserve">SN and </w:t>
      </w:r>
      <w:r w:rsidR="006971CB" w:rsidRPr="006971CB">
        <w:t>negation of declarative clauses with a non-finite predicate</w:t>
      </w:r>
      <w:r w:rsidR="006E712A">
        <w:t xml:space="preserve"> </w:t>
      </w:r>
      <w:r w:rsidR="0059004E" w:rsidRPr="009E5892">
        <w:t>(§</w:t>
      </w:r>
      <w:r w:rsidR="009B7692" w:rsidRPr="009E5892">
        <w:fldChar w:fldCharType="begin"/>
      </w:r>
      <w:r w:rsidR="009B7692" w:rsidRPr="009E5892">
        <w:instrText xml:space="preserve"> REF _Ref505873058 \n \h </w:instrText>
      </w:r>
      <w:r w:rsidR="00600387" w:rsidRPr="009E5892">
        <w:instrText xml:space="preserve"> \* MERGEFORMAT </w:instrText>
      </w:r>
      <w:r w:rsidR="009B7692" w:rsidRPr="009E5892">
        <w:fldChar w:fldCharType="separate"/>
      </w:r>
      <w:r w:rsidR="00D24E65">
        <w:t>10</w:t>
      </w:r>
      <w:r w:rsidR="009B7692" w:rsidRPr="009E5892">
        <w:fldChar w:fldCharType="end"/>
      </w:r>
      <w:r w:rsidR="00AD254E" w:rsidRPr="009E5892">
        <w:t>).</w:t>
      </w:r>
      <w:r w:rsidR="00A02923" w:rsidRPr="009E5892">
        <w:t xml:space="preserve"> A summary and </w:t>
      </w:r>
      <w:r w:rsidR="00EE7173" w:rsidRPr="009E5892">
        <w:t xml:space="preserve">a </w:t>
      </w:r>
      <w:r w:rsidR="00A02923" w:rsidRPr="009E5892">
        <w:t>conclusion are provided in §</w:t>
      </w:r>
      <w:r w:rsidR="00A02923" w:rsidRPr="009E5892">
        <w:fldChar w:fldCharType="begin"/>
      </w:r>
      <w:r w:rsidR="00A02923" w:rsidRPr="009E5892">
        <w:instrText xml:space="preserve"> REF _Ref511720632 \n \h </w:instrText>
      </w:r>
      <w:r w:rsidR="00600387" w:rsidRPr="009E5892">
        <w:instrText xml:space="preserve"> \* MERGEFORMAT </w:instrText>
      </w:r>
      <w:r w:rsidR="00A02923" w:rsidRPr="009E5892">
        <w:fldChar w:fldCharType="separate"/>
      </w:r>
      <w:r w:rsidR="00D24E65">
        <w:t>11</w:t>
      </w:r>
      <w:r w:rsidR="00A02923" w:rsidRPr="009E5892">
        <w:fldChar w:fldCharType="end"/>
      </w:r>
      <w:r w:rsidR="00A02923" w:rsidRPr="009E5892">
        <w:t>.</w:t>
      </w:r>
    </w:p>
    <w:p w14:paraId="413F5C86" w14:textId="3504CFDC" w:rsidR="00A719E0" w:rsidRDefault="00A719E0" w:rsidP="000F3A37">
      <w:pPr>
        <w:suppressAutoHyphens/>
      </w:pPr>
    </w:p>
    <w:p w14:paraId="68FDCF9A" w14:textId="77777777" w:rsidR="00694F91" w:rsidRPr="006E4211" w:rsidRDefault="00694F91" w:rsidP="000F3A37">
      <w:pPr>
        <w:suppressAutoHyphens/>
      </w:pPr>
    </w:p>
    <w:p w14:paraId="61A15EE1" w14:textId="1B298F2B" w:rsidR="00C331E6" w:rsidRPr="006E4211" w:rsidRDefault="001659B2" w:rsidP="000F3A37">
      <w:pPr>
        <w:pStyle w:val="Otsikko1"/>
        <w:suppressAutoHyphens/>
      </w:pPr>
      <w:bookmarkStart w:id="2" w:name="_Ref17106444"/>
      <w:r>
        <w:t>Basic facts on</w:t>
      </w:r>
      <w:r w:rsidR="009405E1">
        <w:t xml:space="preserve"> </w:t>
      </w:r>
      <w:r w:rsidR="00A30399">
        <w:t xml:space="preserve">Tacana </w:t>
      </w:r>
      <w:r w:rsidR="009405E1">
        <w:t xml:space="preserve">clause structure and </w:t>
      </w:r>
      <w:r w:rsidR="00E42CCD">
        <w:t xml:space="preserve">verbal </w:t>
      </w:r>
      <w:r w:rsidR="009405E1">
        <w:t>predication</w:t>
      </w:r>
      <w:bookmarkEnd w:id="2"/>
    </w:p>
    <w:p w14:paraId="42F09934" w14:textId="7E1E7660" w:rsidR="00CD2886" w:rsidRDefault="00CD2886" w:rsidP="000F3A37">
      <w:pPr>
        <w:suppressAutoHyphens/>
        <w:ind w:firstLine="284"/>
      </w:pPr>
    </w:p>
    <w:p w14:paraId="46B32B0F" w14:textId="7D5FDBA3" w:rsidR="00FC1EC7" w:rsidRDefault="00DD7725" w:rsidP="000F3A37">
      <w:pPr>
        <w:suppressAutoHyphens/>
        <w:rPr>
          <w:lang w:eastAsia="fr-FR"/>
        </w:rPr>
      </w:pPr>
      <w:r>
        <w:t>M</w:t>
      </w:r>
      <w:r w:rsidR="00FC1EC7" w:rsidRPr="00183CBA">
        <w:t>ain clause</w:t>
      </w:r>
      <w:r w:rsidR="00FC1EC7">
        <w:t>s in Tacana consist of an obligatory predicate</w:t>
      </w:r>
      <w:r w:rsidR="00FC1EC7">
        <w:rPr>
          <w:rStyle w:val="Alaviitteenviite"/>
        </w:rPr>
        <w:footnoteReference w:id="2"/>
      </w:r>
      <w:r w:rsidR="00FC1EC7">
        <w:t xml:space="preserve"> and optional arguments and/or obliques and/or adjuncts. When overtly expressed, the arguments, whether NPs or pronouns, display a (split)</w:t>
      </w:r>
      <w:r w:rsidR="00FC1EC7">
        <w:rPr>
          <w:rStyle w:val="Alaviitteenviite"/>
          <w:lang w:eastAsia="fr-FR"/>
        </w:rPr>
        <w:footnoteReference w:id="3"/>
      </w:r>
      <w:r w:rsidR="00FC1EC7">
        <w:t xml:space="preserve"> </w:t>
      </w:r>
      <w:r w:rsidR="00FC1EC7" w:rsidRPr="006E4211">
        <w:rPr>
          <w:lang w:eastAsia="fr-FR"/>
        </w:rPr>
        <w:t xml:space="preserve">ergative case-marking </w:t>
      </w:r>
      <w:r w:rsidR="00FC1EC7">
        <w:rPr>
          <w:lang w:eastAsia="fr-FR"/>
        </w:rPr>
        <w:t xml:space="preserve">system, as illustrated in </w:t>
      </w:r>
      <w:r w:rsidR="00FC1EC7">
        <w:rPr>
          <w:lang w:eastAsia="fr-FR"/>
        </w:rPr>
        <w:fldChar w:fldCharType="begin"/>
      </w:r>
      <w:r w:rsidR="00FC1EC7">
        <w:rPr>
          <w:lang w:eastAsia="fr-FR"/>
        </w:rPr>
        <w:instrText xml:space="preserve"> REF jiawe \h </w:instrText>
      </w:r>
      <w:r w:rsidR="00FC1EC7">
        <w:rPr>
          <w:lang w:eastAsia="fr-FR"/>
        </w:rPr>
      </w:r>
      <w:r w:rsidR="00FC1EC7">
        <w:rPr>
          <w:lang w:eastAsia="fr-FR"/>
        </w:rPr>
        <w:fldChar w:fldCharType="separate"/>
      </w:r>
      <w:r w:rsidR="00D24E65" w:rsidRPr="006E4211">
        <w:t>(</w:t>
      </w:r>
      <w:r w:rsidR="00D24E65">
        <w:rPr>
          <w:noProof/>
        </w:rPr>
        <w:t>2</w:t>
      </w:r>
      <w:r w:rsidR="00FC1EC7">
        <w:rPr>
          <w:lang w:eastAsia="fr-FR"/>
        </w:rPr>
        <w:fldChar w:fldCharType="end"/>
      </w:r>
      <w:r w:rsidR="00FC1EC7">
        <w:rPr>
          <w:lang w:eastAsia="fr-FR"/>
        </w:rPr>
        <w:t xml:space="preserve">a), with an ergative marked A NP and absolutive (unmarked) O NP, and </w:t>
      </w:r>
      <w:r w:rsidR="00FC1EC7">
        <w:rPr>
          <w:lang w:eastAsia="fr-FR"/>
        </w:rPr>
        <w:fldChar w:fldCharType="begin"/>
      </w:r>
      <w:r w:rsidR="00FC1EC7">
        <w:rPr>
          <w:lang w:eastAsia="fr-FR"/>
        </w:rPr>
        <w:instrText xml:space="preserve"> REF jiawe \h </w:instrText>
      </w:r>
      <w:r w:rsidR="00FC1EC7">
        <w:rPr>
          <w:lang w:eastAsia="fr-FR"/>
        </w:rPr>
      </w:r>
      <w:r w:rsidR="00FC1EC7">
        <w:rPr>
          <w:lang w:eastAsia="fr-FR"/>
        </w:rPr>
        <w:fldChar w:fldCharType="separate"/>
      </w:r>
      <w:r w:rsidR="00D24E65" w:rsidRPr="006E4211">
        <w:t>(</w:t>
      </w:r>
      <w:r w:rsidR="00D24E65">
        <w:rPr>
          <w:noProof/>
        </w:rPr>
        <w:t>2</w:t>
      </w:r>
      <w:r w:rsidR="00FC1EC7">
        <w:rPr>
          <w:lang w:eastAsia="fr-FR"/>
        </w:rPr>
        <w:fldChar w:fldCharType="end"/>
      </w:r>
      <w:r w:rsidR="00FC1EC7">
        <w:rPr>
          <w:lang w:eastAsia="fr-FR"/>
        </w:rPr>
        <w:t>b), with an absolutive (unmarked) S NP.</w:t>
      </w:r>
      <w:bookmarkStart w:id="3" w:name="_Ref513540585"/>
      <w:r w:rsidR="00FC1EC7">
        <w:rPr>
          <w:rStyle w:val="Alaviitteenviite"/>
          <w:lang w:eastAsia="fr-FR"/>
        </w:rPr>
        <w:footnoteReference w:id="4"/>
      </w:r>
      <w:bookmarkEnd w:id="3"/>
    </w:p>
    <w:p w14:paraId="6287B55E" w14:textId="77777777" w:rsidR="00FC1EC7" w:rsidRDefault="00FC1EC7" w:rsidP="000F3A37">
      <w:pPr>
        <w:suppressAutoHyphens/>
      </w:pPr>
    </w:p>
    <w:p w14:paraId="0B45BC9B" w14:textId="3D27EB12" w:rsidR="00FC1EC7" w:rsidRDefault="00FC1EC7" w:rsidP="000F3A37">
      <w:pPr>
        <w:keepNext/>
        <w:keepLines/>
        <w:tabs>
          <w:tab w:val="left" w:pos="567"/>
          <w:tab w:val="left" w:pos="851"/>
          <w:tab w:val="left" w:pos="1560"/>
          <w:tab w:val="left" w:pos="2268"/>
          <w:tab w:val="left" w:pos="2835"/>
          <w:tab w:val="left" w:pos="4962"/>
        </w:tabs>
        <w:suppressAutoHyphens/>
        <w:ind w:left="567" w:hanging="567"/>
      </w:pPr>
      <w:bookmarkStart w:id="4" w:name="jiawe"/>
      <w:r w:rsidRPr="006E4211">
        <w:t>(</w:t>
      </w:r>
      <w:r w:rsidR="0090309A">
        <w:rPr>
          <w:noProof/>
        </w:rPr>
        <w:fldChar w:fldCharType="begin"/>
      </w:r>
      <w:r w:rsidR="0090309A">
        <w:rPr>
          <w:noProof/>
        </w:rPr>
        <w:instrText xml:space="preserve"> SEQ ex \* MERGEFORMAT </w:instrText>
      </w:r>
      <w:r w:rsidR="0090309A">
        <w:rPr>
          <w:noProof/>
        </w:rPr>
        <w:fldChar w:fldCharType="separate"/>
      </w:r>
      <w:r w:rsidR="00D24E65">
        <w:rPr>
          <w:noProof/>
        </w:rPr>
        <w:t>2</w:t>
      </w:r>
      <w:r w:rsidR="0090309A">
        <w:rPr>
          <w:noProof/>
        </w:rPr>
        <w:fldChar w:fldCharType="end"/>
      </w:r>
      <w:bookmarkEnd w:id="4"/>
      <w:r w:rsidRPr="006E4211">
        <w:t>)</w:t>
      </w:r>
      <w:r>
        <w:tab/>
      </w:r>
      <w:r w:rsidR="00D46AEA">
        <w:t xml:space="preserve">transitive </w:t>
      </w:r>
      <w:r>
        <w:t>and intransitive declarative main clauses</w:t>
      </w:r>
    </w:p>
    <w:p w14:paraId="0D61378A" w14:textId="77777777" w:rsidR="00FC1EC7" w:rsidRDefault="00FC1EC7" w:rsidP="000F3A37">
      <w:pPr>
        <w:keepNext/>
        <w:keepLines/>
        <w:tabs>
          <w:tab w:val="left" w:pos="567"/>
          <w:tab w:val="left" w:pos="851"/>
          <w:tab w:val="left" w:pos="1560"/>
          <w:tab w:val="left" w:pos="2268"/>
          <w:tab w:val="left" w:pos="2835"/>
          <w:tab w:val="left" w:pos="4962"/>
        </w:tabs>
        <w:suppressAutoHyphens/>
      </w:pPr>
    </w:p>
    <w:p w14:paraId="659C6992" w14:textId="77777777" w:rsidR="00FC1EC7" w:rsidRPr="005A006E" w:rsidRDefault="00FC1EC7" w:rsidP="000F3A37">
      <w:pPr>
        <w:keepNext/>
        <w:keepLines/>
        <w:tabs>
          <w:tab w:val="left" w:pos="567"/>
          <w:tab w:val="left" w:pos="851"/>
          <w:tab w:val="left" w:pos="1560"/>
          <w:tab w:val="left" w:pos="2268"/>
          <w:tab w:val="left" w:pos="2977"/>
          <w:tab w:val="left" w:pos="5245"/>
        </w:tabs>
        <w:suppressAutoHyphens/>
        <w:rPr>
          <w:lang w:val="sv-SE"/>
        </w:rPr>
      </w:pPr>
      <w:r w:rsidRPr="006E4211">
        <w:tab/>
      </w:r>
      <w:r w:rsidRPr="006E4211">
        <w:tab/>
      </w:r>
      <w:r w:rsidRPr="006E4211">
        <w:tab/>
      </w:r>
      <w:r w:rsidRPr="006E4211">
        <w:tab/>
      </w:r>
      <w:r w:rsidRPr="005A006E">
        <w:rPr>
          <w:lang w:val="sv-SE"/>
        </w:rPr>
        <w:t>O</w:t>
      </w:r>
      <w:r w:rsidRPr="005A006E">
        <w:rPr>
          <w:lang w:val="sv-SE"/>
        </w:rPr>
        <w:tab/>
        <w:t>A</w:t>
      </w:r>
      <w:r w:rsidRPr="005A006E">
        <w:rPr>
          <w:lang w:val="sv-SE"/>
        </w:rPr>
        <w:tab/>
        <w:t>V</w:t>
      </w:r>
    </w:p>
    <w:p w14:paraId="3C8AE7F9" w14:textId="77777777" w:rsidR="00FC1EC7" w:rsidRPr="005A006E" w:rsidRDefault="00FC1EC7" w:rsidP="000F3A37">
      <w:pPr>
        <w:keepNext/>
        <w:keepLines/>
        <w:tabs>
          <w:tab w:val="left" w:pos="567"/>
          <w:tab w:val="left" w:pos="851"/>
          <w:tab w:val="left" w:pos="1560"/>
          <w:tab w:val="left" w:pos="2268"/>
          <w:tab w:val="left" w:pos="2977"/>
          <w:tab w:val="left" w:pos="5245"/>
        </w:tabs>
        <w:suppressAutoHyphens/>
        <w:rPr>
          <w:lang w:val="sv-SE"/>
        </w:rPr>
      </w:pPr>
      <w:r w:rsidRPr="005A006E">
        <w:rPr>
          <w:lang w:val="sv-SE"/>
        </w:rPr>
        <w:tab/>
        <w:t>a.</w:t>
      </w:r>
      <w:r w:rsidRPr="005A006E">
        <w:rPr>
          <w:lang w:val="sv-SE"/>
        </w:rPr>
        <w:tab/>
      </w:r>
      <w:r w:rsidRPr="005A006E">
        <w:rPr>
          <w:i/>
          <w:lang w:val="sv-SE"/>
        </w:rPr>
        <w:t>Jiawe</w:t>
      </w:r>
      <w:r w:rsidRPr="005A006E">
        <w:rPr>
          <w:i/>
          <w:lang w:val="sv-SE"/>
        </w:rPr>
        <w:tab/>
        <w:t>=da</w:t>
      </w:r>
      <w:r w:rsidRPr="005A006E">
        <w:rPr>
          <w:i/>
          <w:lang w:val="sv-SE"/>
        </w:rPr>
        <w:tab/>
        <w:t>id'eti</w:t>
      </w:r>
      <w:r w:rsidRPr="005A006E">
        <w:rPr>
          <w:lang w:val="sv-SE"/>
        </w:rPr>
        <w:tab/>
      </w:r>
      <w:r w:rsidRPr="005A006E">
        <w:rPr>
          <w:i/>
          <w:lang w:val="sv-SE"/>
        </w:rPr>
        <w:t>biwa</w:t>
      </w:r>
      <w:r w:rsidRPr="00942214">
        <w:rPr>
          <w:b/>
          <w:i/>
          <w:lang w:val="sv-SE"/>
        </w:rPr>
        <w:t>=ja</w:t>
      </w:r>
      <w:r w:rsidRPr="005A006E">
        <w:rPr>
          <w:lang w:val="sv-SE"/>
        </w:rPr>
        <w:tab/>
      </w:r>
      <w:r w:rsidRPr="00AB67C4">
        <w:rPr>
          <w:i/>
          <w:lang w:val="sv-SE"/>
        </w:rPr>
        <w:t>y-abu-ta-(a)ni</w:t>
      </w:r>
      <w:r w:rsidRPr="00AB67C4">
        <w:rPr>
          <w:lang w:val="sv-SE"/>
        </w:rPr>
        <w:t>.</w:t>
      </w:r>
    </w:p>
    <w:p w14:paraId="37F1FE72" w14:textId="4DA46BCC" w:rsidR="00FC1EC7" w:rsidRPr="006E4211" w:rsidRDefault="00FC1EC7" w:rsidP="000F3A37">
      <w:pPr>
        <w:keepNext/>
        <w:keepLines/>
        <w:tabs>
          <w:tab w:val="left" w:pos="567"/>
          <w:tab w:val="left" w:pos="851"/>
          <w:tab w:val="left" w:pos="1560"/>
          <w:tab w:val="left" w:pos="2268"/>
          <w:tab w:val="left" w:pos="2977"/>
          <w:tab w:val="left" w:pos="5245"/>
        </w:tabs>
        <w:suppressAutoHyphens/>
      </w:pPr>
      <w:r w:rsidRPr="005A006E">
        <w:rPr>
          <w:lang w:val="sv-SE"/>
        </w:rPr>
        <w:tab/>
      </w:r>
      <w:r w:rsidRPr="005A006E">
        <w:rPr>
          <w:lang w:val="sv-SE"/>
        </w:rPr>
        <w:tab/>
      </w:r>
      <w:r w:rsidRPr="006E4211">
        <w:t>now</w:t>
      </w:r>
      <w:r w:rsidRPr="006E4211">
        <w:tab/>
        <w:t>=</w:t>
      </w:r>
      <w:r>
        <w:rPr>
          <w:smallCaps/>
          <w:sz w:val="22"/>
        </w:rPr>
        <w:t>ptc</w:t>
      </w:r>
      <w:r w:rsidRPr="006E4211">
        <w:tab/>
        <w:t>sun</w:t>
      </w:r>
      <w:r w:rsidRPr="006E4211">
        <w:tab/>
        <w:t>spider_monkey=</w:t>
      </w:r>
      <w:r w:rsidRPr="006E4211">
        <w:rPr>
          <w:smallCaps/>
          <w:sz w:val="22"/>
        </w:rPr>
        <w:t>erg</w:t>
      </w:r>
      <w:r w:rsidRPr="006E4211">
        <w:tab/>
      </w:r>
      <w:r>
        <w:rPr>
          <w:smallCaps/>
          <w:sz w:val="22"/>
        </w:rPr>
        <w:t>i</w:t>
      </w:r>
      <w:r w:rsidRPr="006E4211">
        <w:rPr>
          <w:smallCaps/>
          <w:sz w:val="22"/>
        </w:rPr>
        <w:t>pfv</w:t>
      </w:r>
      <w:r>
        <w:t>-carry-</w:t>
      </w:r>
      <w:r w:rsidRPr="006E4211">
        <w:t>3</w:t>
      </w:r>
      <w:r>
        <w:t>A</w:t>
      </w:r>
      <w:r>
        <w:rPr>
          <w:smallCaps/>
          <w:sz w:val="22"/>
        </w:rPr>
        <w:t>-i</w:t>
      </w:r>
      <w:r w:rsidRPr="006E4211">
        <w:rPr>
          <w:smallCaps/>
          <w:sz w:val="22"/>
        </w:rPr>
        <w:t>pfv.sit</w:t>
      </w:r>
    </w:p>
    <w:p w14:paraId="59BB1DB9" w14:textId="77777777" w:rsidR="00FC1EC7" w:rsidRPr="00051AAD" w:rsidRDefault="00FC1EC7" w:rsidP="000F3A37">
      <w:pPr>
        <w:pStyle w:val="freetranslationenglish"/>
        <w:keepNext/>
        <w:keepLines/>
        <w:suppressAutoHyphens/>
        <w:rPr>
          <w:lang w:val="es-ES"/>
        </w:rPr>
      </w:pPr>
      <w:r w:rsidRPr="00051AAD">
        <w:rPr>
          <w:lang w:val="es-ES"/>
        </w:rPr>
        <w:t>‘Ahora lo está cargando el marimono.’</w:t>
      </w:r>
    </w:p>
    <w:p w14:paraId="7A7038E4" w14:textId="77777777" w:rsidR="00FC1EC7" w:rsidRPr="006E4211" w:rsidRDefault="00FC1EC7" w:rsidP="000F3A37">
      <w:pPr>
        <w:pStyle w:val="freetranslationenglish"/>
        <w:keepNext/>
        <w:keepLines/>
        <w:suppressAutoHyphens/>
      </w:pPr>
      <w:r w:rsidRPr="006E4211">
        <w:t>‘Now the spider monkey is carrying the sun.’ so007</w:t>
      </w:r>
    </w:p>
    <w:p w14:paraId="3E43783E" w14:textId="77777777" w:rsidR="00FC1EC7" w:rsidRPr="006E4211" w:rsidRDefault="00FC1EC7" w:rsidP="000F3A37">
      <w:pPr>
        <w:tabs>
          <w:tab w:val="left" w:pos="567"/>
          <w:tab w:val="left" w:pos="851"/>
        </w:tabs>
        <w:suppressAutoHyphens/>
      </w:pPr>
    </w:p>
    <w:p w14:paraId="3D68AE47" w14:textId="77777777" w:rsidR="00FC1EC7" w:rsidRPr="00051AAD" w:rsidRDefault="00FC1EC7" w:rsidP="000F3A37">
      <w:pPr>
        <w:pStyle w:val="morphemebreak"/>
        <w:tabs>
          <w:tab w:val="left" w:pos="567"/>
          <w:tab w:val="left" w:pos="851"/>
          <w:tab w:val="left" w:pos="2410"/>
          <w:tab w:val="left" w:pos="3119"/>
          <w:tab w:val="left" w:pos="4111"/>
          <w:tab w:val="left" w:pos="5529"/>
          <w:tab w:val="left" w:pos="6804"/>
        </w:tabs>
        <w:suppressAutoHyphens/>
        <w:rPr>
          <w:lang w:val="es-ES"/>
        </w:rPr>
      </w:pPr>
      <w:r w:rsidRPr="006E4211">
        <w:tab/>
      </w:r>
      <w:r w:rsidRPr="006E4211">
        <w:tab/>
      </w:r>
      <w:r w:rsidRPr="00051AAD">
        <w:rPr>
          <w:lang w:val="es-ES"/>
        </w:rPr>
        <w:t>S</w:t>
      </w:r>
      <w:r w:rsidRPr="00051AAD">
        <w:rPr>
          <w:lang w:val="es-ES"/>
        </w:rPr>
        <w:tab/>
      </w:r>
      <w:r w:rsidRPr="00051AAD">
        <w:rPr>
          <w:lang w:val="es-ES"/>
        </w:rPr>
        <w:tab/>
      </w:r>
      <w:r w:rsidRPr="00051AAD">
        <w:rPr>
          <w:lang w:val="es-ES"/>
        </w:rPr>
        <w:tab/>
      </w:r>
      <w:r w:rsidRPr="00051AAD">
        <w:rPr>
          <w:lang w:val="es-ES"/>
        </w:rPr>
        <w:tab/>
      </w:r>
      <w:r w:rsidRPr="00051AAD">
        <w:rPr>
          <w:lang w:val="es-ES"/>
        </w:rPr>
        <w:tab/>
        <w:t>V</w:t>
      </w:r>
    </w:p>
    <w:p w14:paraId="73F2A5C4" w14:textId="77777777" w:rsidR="00FC1EC7" w:rsidRPr="00051AAD" w:rsidRDefault="00FC1EC7" w:rsidP="000F3A37">
      <w:pPr>
        <w:pStyle w:val="morphemebreak"/>
        <w:tabs>
          <w:tab w:val="left" w:pos="567"/>
          <w:tab w:val="left" w:pos="851"/>
          <w:tab w:val="left" w:pos="2410"/>
          <w:tab w:val="left" w:pos="3119"/>
          <w:tab w:val="left" w:pos="4111"/>
          <w:tab w:val="left" w:pos="5529"/>
          <w:tab w:val="left" w:pos="6804"/>
        </w:tabs>
        <w:suppressAutoHyphens/>
        <w:rPr>
          <w:lang w:val="es-ES"/>
        </w:rPr>
      </w:pPr>
      <w:r w:rsidRPr="00051AAD">
        <w:rPr>
          <w:lang w:val="es-ES"/>
        </w:rPr>
        <w:tab/>
        <w:t>b.</w:t>
      </w:r>
      <w:r w:rsidRPr="00051AAD">
        <w:rPr>
          <w:lang w:val="es-ES"/>
        </w:rPr>
        <w:tab/>
      </w:r>
      <w:r w:rsidRPr="00051AAD">
        <w:rPr>
          <w:i/>
          <w:lang w:val="es-ES"/>
        </w:rPr>
        <w:t>Biwa</w:t>
      </w:r>
      <w:r w:rsidRPr="00051AAD">
        <w:rPr>
          <w:lang w:val="es-ES"/>
        </w:rPr>
        <w:tab/>
        <w:t>=</w:t>
      </w:r>
      <w:r w:rsidRPr="00051AAD">
        <w:rPr>
          <w:i/>
          <w:lang w:val="es-ES"/>
        </w:rPr>
        <w:t>da</w:t>
      </w:r>
      <w:r w:rsidRPr="00051AAD">
        <w:rPr>
          <w:i/>
          <w:lang w:val="es-ES"/>
        </w:rPr>
        <w:tab/>
        <w:t>kema</w:t>
      </w:r>
      <w:r w:rsidRPr="00051AAD">
        <w:rPr>
          <w:lang w:val="es-ES"/>
        </w:rPr>
        <w:tab/>
        <w:t>[</w:t>
      </w:r>
      <w:r w:rsidRPr="00051AAD">
        <w:rPr>
          <w:i/>
          <w:lang w:val="es-ES"/>
        </w:rPr>
        <w:t>tsakwa</w:t>
      </w:r>
      <w:r w:rsidRPr="00051AAD">
        <w:rPr>
          <w:i/>
          <w:lang w:val="es-ES"/>
        </w:rPr>
        <w:tab/>
        <w:t>echa=su</w:t>
      </w:r>
      <w:r w:rsidRPr="00051AAD">
        <w:rPr>
          <w:lang w:val="es-ES"/>
        </w:rPr>
        <w:t>]</w:t>
      </w:r>
      <w:r w:rsidRPr="00051AAD">
        <w:rPr>
          <w:lang w:val="es-ES"/>
        </w:rPr>
        <w:tab/>
      </w:r>
      <w:r w:rsidRPr="00051AAD">
        <w:rPr>
          <w:i/>
          <w:lang w:val="es-ES"/>
        </w:rPr>
        <w:t>bade-ti</w:t>
      </w:r>
      <w:r w:rsidRPr="00AB67C4">
        <w:rPr>
          <w:i/>
          <w:lang w:val="es-ES"/>
        </w:rPr>
        <w:t>-a</w:t>
      </w:r>
      <w:r w:rsidRPr="00AB67C4">
        <w:rPr>
          <w:lang w:val="es-ES"/>
        </w:rPr>
        <w:t>.</w:t>
      </w:r>
    </w:p>
    <w:p w14:paraId="3ECE5773" w14:textId="67209516" w:rsidR="00FC1EC7" w:rsidRPr="006E4211" w:rsidRDefault="00FC1EC7" w:rsidP="000F3A37">
      <w:pPr>
        <w:pStyle w:val="gloseinenglish"/>
        <w:tabs>
          <w:tab w:val="left" w:pos="567"/>
          <w:tab w:val="left" w:pos="851"/>
          <w:tab w:val="left" w:pos="2410"/>
          <w:tab w:val="left" w:pos="3119"/>
          <w:tab w:val="left" w:pos="4111"/>
          <w:tab w:val="left" w:pos="5529"/>
          <w:tab w:val="left" w:pos="6804"/>
        </w:tabs>
        <w:suppressAutoHyphens/>
      </w:pPr>
      <w:r w:rsidRPr="00051AAD">
        <w:rPr>
          <w:lang w:val="es-ES"/>
        </w:rPr>
        <w:tab/>
      </w:r>
      <w:r w:rsidRPr="00051AAD">
        <w:rPr>
          <w:lang w:val="es-ES"/>
        </w:rPr>
        <w:tab/>
      </w:r>
      <w:r w:rsidRPr="006E4211">
        <w:t>spider_monkey</w:t>
      </w:r>
      <w:r w:rsidRPr="006E4211">
        <w:tab/>
        <w:t>=</w:t>
      </w:r>
      <w:r>
        <w:rPr>
          <w:smallCaps/>
          <w:sz w:val="22"/>
        </w:rPr>
        <w:t>ptc</w:t>
      </w:r>
      <w:r w:rsidRPr="006E4211">
        <w:tab/>
        <w:t>1</w:t>
      </w:r>
      <w:r w:rsidRPr="006E4211">
        <w:rPr>
          <w:smallCaps/>
          <w:sz w:val="22"/>
        </w:rPr>
        <w:t>sg.dat</w:t>
      </w:r>
      <w:r w:rsidRPr="006E4211">
        <w:tab/>
        <w:t>mapajo(tree)</w:t>
      </w:r>
      <w:r w:rsidRPr="006E4211">
        <w:tab/>
        <w:t>branch=</w:t>
      </w:r>
      <w:r w:rsidRPr="006E4211">
        <w:rPr>
          <w:smallCaps/>
          <w:sz w:val="22"/>
        </w:rPr>
        <w:t>loc</w:t>
      </w:r>
      <w:r w:rsidRPr="006E4211">
        <w:tab/>
        <w:t>hang-</w:t>
      </w:r>
      <w:r w:rsidR="00383FED">
        <w:rPr>
          <w:smallCaps/>
          <w:sz w:val="22"/>
        </w:rPr>
        <w:t>go-p</w:t>
      </w:r>
      <w:r w:rsidRPr="006E4211">
        <w:rPr>
          <w:smallCaps/>
          <w:sz w:val="22"/>
        </w:rPr>
        <w:t>st</w:t>
      </w:r>
    </w:p>
    <w:p w14:paraId="0CFDAB60" w14:textId="77777777" w:rsidR="00FC1EC7" w:rsidRPr="006E4211" w:rsidRDefault="00FC1EC7" w:rsidP="000F3A37">
      <w:pPr>
        <w:pStyle w:val="freetranslationenglish"/>
        <w:suppressAutoHyphens/>
      </w:pPr>
      <w:r w:rsidRPr="005A006E">
        <w:rPr>
          <w:lang w:val="sv-SE"/>
        </w:rPr>
        <w:t xml:space="preserve">‘Mi marimono se colgó en gajo de mapajo.’ </w:t>
      </w:r>
      <w:r>
        <w:t>(elicited)</w:t>
      </w:r>
    </w:p>
    <w:p w14:paraId="7AA4381F" w14:textId="77777777" w:rsidR="00FC1EC7" w:rsidRPr="006E4211" w:rsidRDefault="00FC1EC7" w:rsidP="000F3A37">
      <w:pPr>
        <w:pStyle w:val="freetranslationenglish"/>
        <w:suppressAutoHyphens/>
      </w:pPr>
      <w:r w:rsidRPr="006E4211">
        <w:t>‘The spider monkey (that I shot) went to hang on the branch of a mapajo</w:t>
      </w:r>
      <w:r>
        <w:t xml:space="preserve"> (</w:t>
      </w:r>
      <w:r w:rsidRPr="00943FF9">
        <w:rPr>
          <w:i/>
          <w:iCs/>
        </w:rPr>
        <w:t>Ceiba pentandra</w:t>
      </w:r>
      <w:r>
        <w:t>)</w:t>
      </w:r>
      <w:r w:rsidRPr="006E4211">
        <w:t xml:space="preserve"> tree.’</w:t>
      </w:r>
    </w:p>
    <w:p w14:paraId="0909EA96" w14:textId="6FFE3AFC" w:rsidR="00FC1EC7" w:rsidRDefault="00FC1EC7" w:rsidP="000F3A37">
      <w:pPr>
        <w:suppressAutoHyphens/>
      </w:pPr>
    </w:p>
    <w:p w14:paraId="69CBAF6B" w14:textId="550C15A8" w:rsidR="00FC1EC7" w:rsidRDefault="00FC1EC7" w:rsidP="000F3A37">
      <w:pPr>
        <w:suppressAutoHyphens/>
      </w:pPr>
      <w:r>
        <w:t xml:space="preserve">The arguments, especially when expressed by NPs, do not have strict ordering restrictions and can appear in any position in the clause depending on their discourse-pragmatic status. Pronominal arguments, on the other hand, tend to occur either in first position in the clause (when contrastive) or second position (when </w:t>
      </w:r>
      <w:r w:rsidRPr="00B9518D">
        <w:rPr>
          <w:szCs w:val="24"/>
        </w:rPr>
        <w:t>refe</w:t>
      </w:r>
      <w:r w:rsidR="003B3F38">
        <w:rPr>
          <w:szCs w:val="24"/>
        </w:rPr>
        <w:t>r</w:t>
      </w:r>
      <w:r w:rsidRPr="00B9518D">
        <w:rPr>
          <w:szCs w:val="24"/>
        </w:rPr>
        <w:t>ring to continuing topics</w:t>
      </w:r>
      <w:r>
        <w:rPr>
          <w:szCs w:val="24"/>
        </w:rPr>
        <w:t>).</w:t>
      </w:r>
    </w:p>
    <w:p w14:paraId="19A4F1AE" w14:textId="2FBF0C5A" w:rsidR="00A342CC" w:rsidRPr="00D078C2" w:rsidRDefault="00571102" w:rsidP="000F3A37">
      <w:pPr>
        <w:suppressAutoHyphens/>
        <w:ind w:firstLine="284"/>
      </w:pPr>
      <w:r>
        <w:t>V</w:t>
      </w:r>
      <w:r w:rsidR="005160FA">
        <w:t xml:space="preserve">erbal </w:t>
      </w:r>
      <w:r w:rsidR="00D73CFD" w:rsidRPr="00183CBA">
        <w:t>main clause</w:t>
      </w:r>
      <w:r w:rsidR="00D73CFD">
        <w:t xml:space="preserve">s can be headed by two types of </w:t>
      </w:r>
      <w:r w:rsidR="00DC31B5">
        <w:t>predicates</w:t>
      </w:r>
      <w:r w:rsidR="0087195C" w:rsidRPr="0087195C">
        <w:t xml:space="preserve"> </w:t>
      </w:r>
      <w:r w:rsidR="0087195C" w:rsidRPr="00681603">
        <w:t>without semantic differences</w:t>
      </w:r>
      <w:r w:rsidR="0087195C">
        <w:t>:</w:t>
      </w:r>
      <w:r w:rsidR="00D73CFD">
        <w:t xml:space="preserve"> </w:t>
      </w:r>
      <w:r w:rsidR="003B3F38">
        <w:t xml:space="preserve">a </w:t>
      </w:r>
      <w:r w:rsidR="00FB4A95" w:rsidRPr="00FB4A95">
        <w:rPr>
          <w:b/>
        </w:rPr>
        <w:t xml:space="preserve">finite verb </w:t>
      </w:r>
      <w:r w:rsidR="000F26B7">
        <w:rPr>
          <w:b/>
        </w:rPr>
        <w:t>predicate</w:t>
      </w:r>
      <w:r w:rsidR="000134F4">
        <w:rPr>
          <w:lang w:eastAsia="fr-FR"/>
        </w:rPr>
        <w:t>,</w:t>
      </w:r>
      <w:r w:rsidR="00A342CC">
        <w:rPr>
          <w:lang w:eastAsia="fr-FR"/>
        </w:rPr>
        <w:t xml:space="preserve"> </w:t>
      </w:r>
      <w:r w:rsidR="0087195C">
        <w:rPr>
          <w:lang w:eastAsia="fr-FR"/>
        </w:rPr>
        <w:t xml:space="preserve">where </w:t>
      </w:r>
      <w:r w:rsidR="0087195C">
        <w:t xml:space="preserve">the verb takes the </w:t>
      </w:r>
      <w:r w:rsidR="0087195C" w:rsidRPr="00681603">
        <w:t>inflectional morphology</w:t>
      </w:r>
      <w:r w:rsidR="0087195C">
        <w:t xml:space="preserve">, </w:t>
      </w:r>
      <w:r w:rsidR="000614DB">
        <w:t xml:space="preserve">as </w:t>
      </w:r>
      <w:r w:rsidR="000614DB">
        <w:rPr>
          <w:lang w:eastAsia="fr-FR"/>
        </w:rPr>
        <w:t xml:space="preserve">illustrated in </w:t>
      </w:r>
      <w:r w:rsidR="000614DB">
        <w:rPr>
          <w:lang w:eastAsia="fr-FR"/>
        </w:rPr>
        <w:fldChar w:fldCharType="begin"/>
      </w:r>
      <w:r w:rsidR="000614DB">
        <w:rPr>
          <w:lang w:eastAsia="fr-FR"/>
        </w:rPr>
        <w:instrText xml:space="preserve"> REF jiawe \h </w:instrText>
      </w:r>
      <w:r w:rsidR="000614DB">
        <w:rPr>
          <w:lang w:eastAsia="fr-FR"/>
        </w:rPr>
      </w:r>
      <w:r w:rsidR="000614DB">
        <w:rPr>
          <w:lang w:eastAsia="fr-FR"/>
        </w:rPr>
        <w:fldChar w:fldCharType="separate"/>
      </w:r>
      <w:r w:rsidR="00D24E65" w:rsidRPr="006E4211">
        <w:t>(</w:t>
      </w:r>
      <w:r w:rsidR="00D24E65">
        <w:rPr>
          <w:noProof/>
        </w:rPr>
        <w:t>2</w:t>
      </w:r>
      <w:r w:rsidR="000614DB">
        <w:rPr>
          <w:lang w:eastAsia="fr-FR"/>
        </w:rPr>
        <w:fldChar w:fldCharType="end"/>
      </w:r>
      <w:r w:rsidR="000614DB">
        <w:rPr>
          <w:lang w:eastAsia="fr-FR"/>
        </w:rPr>
        <w:t xml:space="preserve">), </w:t>
      </w:r>
      <w:r w:rsidR="00D73CFD" w:rsidRPr="00A00FD8">
        <w:t>and</w:t>
      </w:r>
      <w:r w:rsidR="00AD254E">
        <w:t xml:space="preserve"> </w:t>
      </w:r>
      <w:r w:rsidR="003B3F38">
        <w:t xml:space="preserve">a </w:t>
      </w:r>
      <w:r w:rsidR="00FB4A95" w:rsidRPr="00FB4A95">
        <w:rPr>
          <w:b/>
        </w:rPr>
        <w:t xml:space="preserve">non-finite verb </w:t>
      </w:r>
      <w:r w:rsidR="000F26B7">
        <w:rPr>
          <w:b/>
        </w:rPr>
        <w:t>predicate</w:t>
      </w:r>
      <w:r w:rsidR="000134F4">
        <w:t xml:space="preserve">, </w:t>
      </w:r>
      <w:r w:rsidR="0087195C">
        <w:rPr>
          <w:lang w:eastAsia="fr-FR"/>
        </w:rPr>
        <w:t xml:space="preserve">where </w:t>
      </w:r>
      <w:r w:rsidR="0087195C">
        <w:t xml:space="preserve">the </w:t>
      </w:r>
      <w:r w:rsidR="0087195C" w:rsidRPr="00681603">
        <w:t xml:space="preserve">verb does not take </w:t>
      </w:r>
      <w:r w:rsidR="00D078C2">
        <w:t xml:space="preserve">the </w:t>
      </w:r>
      <w:r w:rsidR="0087195C" w:rsidRPr="00681603">
        <w:t>inflectional morphology</w:t>
      </w:r>
      <w:r w:rsidR="0087195C">
        <w:t>, which is optionally carried by a generic auxiliary (light verb).</w:t>
      </w:r>
      <w:r w:rsidR="00740A5B">
        <w:t xml:space="preserve"> Both types are illustrated in </w:t>
      </w:r>
      <w:r w:rsidR="00740A5B">
        <w:rPr>
          <w:lang w:eastAsia="fr-FR"/>
        </w:rPr>
        <w:fldChar w:fldCharType="begin"/>
      </w:r>
      <w:r w:rsidR="00740A5B">
        <w:rPr>
          <w:lang w:eastAsia="fr-FR"/>
        </w:rPr>
        <w:instrText xml:space="preserve"> REF dapiada \h </w:instrText>
      </w:r>
      <w:r w:rsidR="00740A5B">
        <w:rPr>
          <w:lang w:eastAsia="fr-FR"/>
        </w:rPr>
      </w:r>
      <w:r w:rsidR="00740A5B">
        <w:rPr>
          <w:lang w:eastAsia="fr-FR"/>
        </w:rPr>
        <w:fldChar w:fldCharType="separate"/>
      </w:r>
      <w:r w:rsidR="00D24E65" w:rsidRPr="00D24E65">
        <w:t>(</w:t>
      </w:r>
      <w:r w:rsidR="00D24E65" w:rsidRPr="00D24E65">
        <w:rPr>
          <w:noProof/>
        </w:rPr>
        <w:t>3</w:t>
      </w:r>
      <w:r w:rsidR="00740A5B">
        <w:rPr>
          <w:lang w:eastAsia="fr-FR"/>
        </w:rPr>
        <w:fldChar w:fldCharType="end"/>
      </w:r>
      <w:r w:rsidR="000614DB">
        <w:rPr>
          <w:lang w:eastAsia="fr-FR"/>
        </w:rPr>
        <w:t>)</w:t>
      </w:r>
      <w:r w:rsidR="00740A5B">
        <w:rPr>
          <w:lang w:eastAsia="fr-FR"/>
        </w:rPr>
        <w:t xml:space="preserve"> with the same </w:t>
      </w:r>
      <w:r w:rsidR="00D078C2">
        <w:rPr>
          <w:lang w:eastAsia="fr-FR"/>
        </w:rPr>
        <w:t xml:space="preserve">verb root </w:t>
      </w:r>
      <w:r w:rsidR="00D078C2">
        <w:rPr>
          <w:i/>
          <w:lang w:eastAsia="fr-FR"/>
        </w:rPr>
        <w:t xml:space="preserve">tutua </w:t>
      </w:r>
      <w:r w:rsidR="00D078C2">
        <w:rPr>
          <w:lang w:eastAsia="fr-FR"/>
        </w:rPr>
        <w:t>‘spill</w:t>
      </w:r>
      <w:r w:rsidR="002D240F">
        <w:rPr>
          <w:lang w:eastAsia="fr-FR"/>
        </w:rPr>
        <w:t>,’</w:t>
      </w:r>
      <w:r w:rsidR="00D078C2">
        <w:rPr>
          <w:lang w:eastAsia="fr-FR"/>
        </w:rPr>
        <w:t xml:space="preserve"> used in the </w:t>
      </w:r>
      <w:r w:rsidR="00D078C2" w:rsidRPr="00D078C2">
        <w:rPr>
          <w:lang w:eastAsia="fr-FR"/>
        </w:rPr>
        <w:t>finite verb construction</w:t>
      </w:r>
      <w:r w:rsidR="00D078C2">
        <w:rPr>
          <w:lang w:eastAsia="fr-FR"/>
        </w:rPr>
        <w:t xml:space="preserve"> in the first clause and in the </w:t>
      </w:r>
      <w:r w:rsidR="00D078C2" w:rsidRPr="00D078C2">
        <w:rPr>
          <w:lang w:eastAsia="fr-FR"/>
        </w:rPr>
        <w:t>non-finite verb construction</w:t>
      </w:r>
      <w:r w:rsidR="00D078C2">
        <w:rPr>
          <w:lang w:eastAsia="fr-FR"/>
        </w:rPr>
        <w:t xml:space="preserve"> in the second.</w:t>
      </w:r>
    </w:p>
    <w:p w14:paraId="46F11AB3" w14:textId="77777777" w:rsidR="00A342CC" w:rsidRPr="00CD2886" w:rsidRDefault="00A342CC" w:rsidP="000F3A37">
      <w:pPr>
        <w:suppressAutoHyphens/>
      </w:pPr>
    </w:p>
    <w:p w14:paraId="10AF1D3A" w14:textId="5859DC3A" w:rsidR="00A342CC" w:rsidRPr="00F64F05" w:rsidRDefault="00A342CC" w:rsidP="000F3A37">
      <w:pPr>
        <w:pStyle w:val="morphemebreak"/>
        <w:tabs>
          <w:tab w:val="left" w:pos="567"/>
          <w:tab w:val="left" w:pos="840"/>
          <w:tab w:val="left" w:pos="1560"/>
          <w:tab w:val="left" w:pos="2127"/>
          <w:tab w:val="left" w:pos="2694"/>
          <w:tab w:val="left" w:pos="3261"/>
          <w:tab w:val="left" w:pos="3828"/>
          <w:tab w:val="left" w:pos="5103"/>
          <w:tab w:val="left" w:pos="7088"/>
          <w:tab w:val="left" w:pos="7797"/>
        </w:tabs>
        <w:suppressAutoHyphens/>
        <w:rPr>
          <w:lang w:val="fr-FR"/>
        </w:rPr>
      </w:pPr>
      <w:bookmarkStart w:id="5" w:name="dapiada"/>
      <w:r w:rsidRPr="00A342CC">
        <w:rPr>
          <w:lang w:val="es-ES"/>
        </w:rPr>
        <w:t>(</w:t>
      </w:r>
      <w:r>
        <w:fldChar w:fldCharType="begin"/>
      </w:r>
      <w:r w:rsidRPr="00A342CC">
        <w:rPr>
          <w:lang w:val="es-ES"/>
        </w:rPr>
        <w:instrText xml:space="preserve"> SEQ ex \* MERGEFORMAT </w:instrText>
      </w:r>
      <w:r>
        <w:fldChar w:fldCharType="separate"/>
      </w:r>
      <w:r w:rsidR="00D24E65">
        <w:rPr>
          <w:noProof/>
          <w:lang w:val="es-ES"/>
        </w:rPr>
        <w:t>3</w:t>
      </w:r>
      <w:r>
        <w:rPr>
          <w:noProof/>
        </w:rPr>
        <w:fldChar w:fldCharType="end"/>
      </w:r>
      <w:bookmarkEnd w:id="5"/>
      <w:r w:rsidRPr="00A342CC">
        <w:rPr>
          <w:lang w:val="es-ES"/>
        </w:rPr>
        <w:t>)</w:t>
      </w:r>
      <w:r w:rsidRPr="00A342CC">
        <w:rPr>
          <w:lang w:val="es-ES"/>
        </w:rPr>
        <w:tab/>
      </w:r>
      <w:r w:rsidRPr="00A342CC">
        <w:rPr>
          <w:lang w:val="es-ES"/>
        </w:rPr>
        <w:tab/>
      </w:r>
      <w:r w:rsidRPr="00A342CC">
        <w:rPr>
          <w:i/>
          <w:lang w:val="es-ES"/>
        </w:rPr>
        <w:t>Dapia</w:t>
      </w:r>
      <w:r w:rsidRPr="00A342CC">
        <w:rPr>
          <w:i/>
          <w:lang w:val="es-ES"/>
        </w:rPr>
        <w:tab/>
        <w:t>=da</w:t>
      </w:r>
      <w:r w:rsidRPr="00A342CC">
        <w:rPr>
          <w:i/>
          <w:lang w:val="es-ES"/>
        </w:rPr>
        <w:tab/>
        <w:t>etse</w:t>
      </w:r>
      <w:r w:rsidRPr="00A342CC">
        <w:rPr>
          <w:i/>
          <w:lang w:val="es-ES"/>
        </w:rPr>
        <w:tab/>
        <w:t>beu</w:t>
      </w:r>
      <w:r w:rsidRPr="00A342CC">
        <w:rPr>
          <w:i/>
          <w:lang w:val="es-ES"/>
        </w:rPr>
        <w:tab/>
        <w:t>se</w:t>
      </w:r>
      <w:r w:rsidRPr="00A342CC">
        <w:rPr>
          <w:i/>
          <w:lang w:val="es-ES"/>
        </w:rPr>
        <w:tab/>
      </w:r>
      <w:r w:rsidRPr="009F0DC4">
        <w:rPr>
          <w:b/>
          <w:i/>
          <w:u w:val="single"/>
          <w:lang w:val="es-ES"/>
        </w:rPr>
        <w:t>e</w:t>
      </w:r>
      <w:r w:rsidRPr="00CF7692">
        <w:rPr>
          <w:b/>
          <w:i/>
          <w:lang w:val="es-ES"/>
        </w:rPr>
        <w:t>-</w:t>
      </w:r>
      <w:r w:rsidRPr="00A342CC">
        <w:rPr>
          <w:b/>
          <w:i/>
          <w:lang w:val="es-ES"/>
        </w:rPr>
        <w:t>tutua</w:t>
      </w:r>
      <w:r w:rsidRPr="00A342CC">
        <w:rPr>
          <w:lang w:val="es-ES"/>
        </w:rPr>
        <w:t>.</w:t>
      </w:r>
      <w:r w:rsidRPr="00A342CC">
        <w:rPr>
          <w:lang w:val="es-ES"/>
        </w:rPr>
        <w:tab/>
      </w:r>
      <w:r w:rsidRPr="00F64F05">
        <w:rPr>
          <w:i/>
          <w:lang w:val="fr-FR"/>
        </w:rPr>
        <w:t>E-jemi-tsua</w:t>
      </w:r>
      <w:r w:rsidRPr="00F64F05">
        <w:rPr>
          <w:i/>
          <w:lang w:val="fr-FR"/>
        </w:rPr>
        <w:tab/>
        <w:t>=da</w:t>
      </w:r>
      <w:r w:rsidRPr="00F64F05">
        <w:rPr>
          <w:i/>
          <w:lang w:val="fr-FR"/>
        </w:rPr>
        <w:tab/>
        <w:t>etse</w:t>
      </w:r>
    </w:p>
    <w:p w14:paraId="2900E2AF" w14:textId="6B64233F" w:rsidR="00A342CC" w:rsidRPr="00865DC4" w:rsidRDefault="00A342CC" w:rsidP="000F3A37">
      <w:pPr>
        <w:pStyle w:val="glossinEnglish"/>
        <w:tabs>
          <w:tab w:val="left" w:pos="567"/>
          <w:tab w:val="left" w:pos="840"/>
          <w:tab w:val="left" w:pos="1560"/>
          <w:tab w:val="left" w:pos="2127"/>
          <w:tab w:val="left" w:pos="2694"/>
          <w:tab w:val="left" w:pos="3261"/>
          <w:tab w:val="left" w:pos="3828"/>
          <w:tab w:val="left" w:pos="5103"/>
          <w:tab w:val="left" w:pos="7088"/>
          <w:tab w:val="left" w:pos="7797"/>
        </w:tabs>
        <w:suppressAutoHyphens/>
        <w:rPr>
          <w:lang w:val="fr-FR"/>
        </w:rPr>
      </w:pPr>
      <w:r w:rsidRPr="00F64F05">
        <w:rPr>
          <w:lang w:val="fr-FR"/>
        </w:rPr>
        <w:tab/>
      </w:r>
      <w:r w:rsidRPr="00F64F05">
        <w:rPr>
          <w:lang w:val="fr-FR"/>
        </w:rPr>
        <w:tab/>
      </w:r>
      <w:r w:rsidRPr="00865DC4">
        <w:rPr>
          <w:lang w:val="fr-FR"/>
        </w:rPr>
        <w:t>there</w:t>
      </w:r>
      <w:r w:rsidRPr="00865DC4">
        <w:rPr>
          <w:lang w:val="fr-FR"/>
        </w:rPr>
        <w:tab/>
        <w:t>=</w:t>
      </w:r>
      <w:r w:rsidRPr="00865DC4">
        <w:rPr>
          <w:smallCaps/>
          <w:lang w:val="fr-FR"/>
        </w:rPr>
        <w:t>ptc</w:t>
      </w:r>
      <w:r w:rsidRPr="00865DC4">
        <w:rPr>
          <w:smallCaps/>
          <w:lang w:val="fr-FR"/>
        </w:rPr>
        <w:tab/>
        <w:t>1</w:t>
      </w:r>
      <w:r w:rsidR="00865DC4" w:rsidRPr="00865DC4">
        <w:rPr>
          <w:smallCaps/>
          <w:lang w:val="fr-FR"/>
        </w:rPr>
        <w:t>du</w:t>
      </w:r>
      <w:r w:rsidRPr="00865DC4">
        <w:rPr>
          <w:smallCaps/>
          <w:lang w:val="fr-FR"/>
        </w:rPr>
        <w:tab/>
        <w:t>ptc</w:t>
      </w:r>
      <w:r w:rsidRPr="00865DC4">
        <w:rPr>
          <w:lang w:val="fr-FR"/>
        </w:rPr>
        <w:tab/>
        <w:t>fish</w:t>
      </w:r>
      <w:r w:rsidRPr="00865DC4">
        <w:rPr>
          <w:lang w:val="fr-FR"/>
        </w:rPr>
        <w:tab/>
      </w:r>
      <w:r w:rsidRPr="00865DC4">
        <w:rPr>
          <w:smallCaps/>
          <w:lang w:val="fr-FR"/>
        </w:rPr>
        <w:t>fut-</w:t>
      </w:r>
      <w:r w:rsidRPr="00865DC4">
        <w:rPr>
          <w:lang w:val="fr-FR"/>
        </w:rPr>
        <w:t>spill</w:t>
      </w:r>
      <w:r w:rsidRPr="00865DC4">
        <w:rPr>
          <w:lang w:val="fr-FR"/>
        </w:rPr>
        <w:tab/>
      </w:r>
      <w:r w:rsidRPr="00865DC4">
        <w:rPr>
          <w:smallCaps/>
          <w:lang w:val="fr-FR"/>
        </w:rPr>
        <w:t>fut</w:t>
      </w:r>
      <w:r w:rsidRPr="00865DC4">
        <w:rPr>
          <w:lang w:val="fr-FR"/>
        </w:rPr>
        <w:t>-take.out-go.up</w:t>
      </w:r>
      <w:r w:rsidRPr="00865DC4">
        <w:rPr>
          <w:lang w:val="fr-FR"/>
        </w:rPr>
        <w:tab/>
        <w:t>=</w:t>
      </w:r>
      <w:r w:rsidRPr="00865DC4">
        <w:rPr>
          <w:smallCaps/>
          <w:lang w:val="fr-FR"/>
        </w:rPr>
        <w:t>ptc</w:t>
      </w:r>
      <w:r w:rsidRPr="00865DC4">
        <w:rPr>
          <w:lang w:val="fr-FR"/>
        </w:rPr>
        <w:tab/>
        <w:t>1</w:t>
      </w:r>
      <w:r w:rsidR="00865DC4" w:rsidRPr="00865DC4">
        <w:rPr>
          <w:smallCaps/>
          <w:lang w:val="fr-FR"/>
        </w:rPr>
        <w:t>du</w:t>
      </w:r>
    </w:p>
    <w:p w14:paraId="22051849" w14:textId="77777777" w:rsidR="00A342CC" w:rsidRPr="00A342CC" w:rsidRDefault="00A342CC" w:rsidP="000F3A37">
      <w:pPr>
        <w:pStyle w:val="morphemebreak"/>
        <w:tabs>
          <w:tab w:val="left" w:pos="1701"/>
          <w:tab w:val="left" w:pos="2410"/>
          <w:tab w:val="left" w:pos="3119"/>
          <w:tab w:val="left" w:pos="3828"/>
        </w:tabs>
        <w:suppressAutoHyphens/>
        <w:ind w:left="1134"/>
        <w:rPr>
          <w:lang w:val="es-ES"/>
        </w:rPr>
      </w:pPr>
      <w:r w:rsidRPr="00A342CC">
        <w:rPr>
          <w:i/>
          <w:lang w:val="es-ES"/>
        </w:rPr>
        <w:t>beu</w:t>
      </w:r>
      <w:r w:rsidRPr="00A342CC">
        <w:rPr>
          <w:i/>
          <w:lang w:val="es-ES"/>
        </w:rPr>
        <w:tab/>
      </w:r>
      <w:r w:rsidRPr="00A342CC">
        <w:rPr>
          <w:b/>
          <w:i/>
          <w:lang w:val="es-ES"/>
        </w:rPr>
        <w:t>tutua</w:t>
      </w:r>
      <w:r w:rsidRPr="00A342CC">
        <w:rPr>
          <w:i/>
          <w:lang w:val="es-ES"/>
        </w:rPr>
        <w:tab/>
        <w:t>=da</w:t>
      </w:r>
      <w:r w:rsidRPr="00A342CC">
        <w:rPr>
          <w:i/>
          <w:lang w:val="es-ES"/>
        </w:rPr>
        <w:tab/>
        <w:t>etse</w:t>
      </w:r>
      <w:r w:rsidRPr="00A342CC">
        <w:rPr>
          <w:i/>
          <w:lang w:val="es-ES"/>
        </w:rPr>
        <w:tab/>
      </w:r>
      <w:r w:rsidRPr="009F0DC4">
        <w:rPr>
          <w:b/>
          <w:i/>
          <w:u w:val="single"/>
          <w:lang w:val="es-ES"/>
        </w:rPr>
        <w:t>y</w:t>
      </w:r>
      <w:r w:rsidRPr="00CF7692">
        <w:rPr>
          <w:b/>
          <w:i/>
          <w:lang w:val="es-ES"/>
        </w:rPr>
        <w:t>-</w:t>
      </w:r>
      <w:r w:rsidRPr="00A342CC">
        <w:rPr>
          <w:b/>
          <w:i/>
          <w:lang w:val="es-ES"/>
        </w:rPr>
        <w:t>a.</w:t>
      </w:r>
    </w:p>
    <w:p w14:paraId="388171A6" w14:textId="5A2BFC4E" w:rsidR="00A342CC" w:rsidRPr="00865DC4" w:rsidRDefault="00A342CC" w:rsidP="000F3A37">
      <w:pPr>
        <w:pStyle w:val="glossinEnglish"/>
        <w:tabs>
          <w:tab w:val="left" w:pos="1701"/>
          <w:tab w:val="left" w:pos="2410"/>
          <w:tab w:val="left" w:pos="3119"/>
          <w:tab w:val="left" w:pos="3828"/>
        </w:tabs>
        <w:suppressAutoHyphens/>
        <w:ind w:left="1134"/>
        <w:rPr>
          <w:lang w:val="fr-FR"/>
        </w:rPr>
      </w:pPr>
      <w:r w:rsidRPr="00865DC4">
        <w:rPr>
          <w:smallCaps/>
          <w:lang w:val="fr-FR"/>
        </w:rPr>
        <w:t>ptc</w:t>
      </w:r>
      <w:r w:rsidRPr="00865DC4">
        <w:rPr>
          <w:lang w:val="fr-FR"/>
        </w:rPr>
        <w:tab/>
        <w:t>spill</w:t>
      </w:r>
      <w:r w:rsidRPr="00865DC4">
        <w:rPr>
          <w:lang w:val="fr-FR"/>
        </w:rPr>
        <w:tab/>
        <w:t>=</w:t>
      </w:r>
      <w:r w:rsidRPr="00865DC4">
        <w:rPr>
          <w:smallCaps/>
          <w:lang w:val="fr-FR"/>
        </w:rPr>
        <w:t>ptc</w:t>
      </w:r>
      <w:r w:rsidR="00865DC4" w:rsidRPr="00865DC4">
        <w:rPr>
          <w:smallCaps/>
          <w:lang w:val="fr-FR"/>
        </w:rPr>
        <w:tab/>
        <w:t>1du</w:t>
      </w:r>
      <w:r w:rsidRPr="00865DC4">
        <w:rPr>
          <w:smallCaps/>
          <w:lang w:val="fr-FR"/>
        </w:rPr>
        <w:tab/>
        <w:t>fut-</w:t>
      </w:r>
      <w:r w:rsidRPr="00865DC4">
        <w:rPr>
          <w:lang w:val="fr-FR"/>
        </w:rPr>
        <w:t>do</w:t>
      </w:r>
    </w:p>
    <w:p w14:paraId="58F1D1EF" w14:textId="308509F4" w:rsidR="00A342CC" w:rsidRPr="00B9518D" w:rsidRDefault="00A342CC" w:rsidP="000F3A37">
      <w:pPr>
        <w:pStyle w:val="freetranslationenglish"/>
        <w:suppressAutoHyphens/>
      </w:pPr>
      <w:r w:rsidRPr="00B9518D">
        <w:t xml:space="preserve">‘There we are going to spill the fishes (on the ground). We are going to </w:t>
      </w:r>
      <w:r w:rsidR="00997A2B">
        <w:t>lift</w:t>
      </w:r>
      <w:r w:rsidRPr="00B9518D">
        <w:t xml:space="preserve"> (the fish trap) </w:t>
      </w:r>
      <w:r w:rsidR="00997A2B">
        <w:t xml:space="preserve">up </w:t>
      </w:r>
      <w:r w:rsidRPr="00B9518D">
        <w:t>and then spill them (on the ground).’ em044-045</w:t>
      </w:r>
    </w:p>
    <w:p w14:paraId="08E0665C" w14:textId="22E137A3" w:rsidR="00BC2ADE" w:rsidRDefault="00BC2ADE" w:rsidP="000F3A37">
      <w:pPr>
        <w:suppressAutoHyphens/>
        <w:ind w:firstLine="284"/>
      </w:pPr>
    </w:p>
    <w:p w14:paraId="35202DD3" w14:textId="0F4506E5" w:rsidR="00865DC4" w:rsidRDefault="00865DC4" w:rsidP="000F3A37">
      <w:pPr>
        <w:suppressAutoHyphens/>
        <w:ind w:firstLine="284"/>
      </w:pPr>
    </w:p>
    <w:p w14:paraId="1DF663B1" w14:textId="51E025D4" w:rsidR="00006C6E" w:rsidRDefault="00006C6E" w:rsidP="000F3A37">
      <w:pPr>
        <w:suppressAutoHyphens/>
        <w:ind w:firstLine="284"/>
      </w:pPr>
      <w:r w:rsidRPr="00006C6E">
        <w:t>There is no difference in (at least propositional) meaning between finite verb constructions and non-finite verb constructions. The reasons motivating the use of one construction or the other is not fully understood yet, although it might have to do with the discourse status of the event or some specific discourse genres.</w:t>
      </w:r>
      <w:r w:rsidRPr="00006C6E">
        <w:rPr>
          <w:rStyle w:val="Alaviitteenviite"/>
        </w:rPr>
        <w:footnoteReference w:id="5"/>
      </w:r>
    </w:p>
    <w:p w14:paraId="60FD2F67" w14:textId="3B078D65" w:rsidR="00D210B6" w:rsidRDefault="00B077B9" w:rsidP="000F3A37">
      <w:pPr>
        <w:suppressAutoHyphens/>
        <w:ind w:firstLine="284"/>
      </w:pPr>
      <w:r>
        <w:t>Finally, b</w:t>
      </w:r>
      <w:r w:rsidR="00D73CFD">
        <w:t xml:space="preserve">oth </w:t>
      </w:r>
      <w:r w:rsidR="00B83BE1">
        <w:t xml:space="preserve">types </w:t>
      </w:r>
      <w:r w:rsidR="0087345E">
        <w:t xml:space="preserve">of predicates </w:t>
      </w:r>
      <w:r w:rsidR="00B83BE1">
        <w:t xml:space="preserve">do not have </w:t>
      </w:r>
      <w:r w:rsidR="00AD254E">
        <w:t xml:space="preserve">any </w:t>
      </w:r>
      <w:r w:rsidR="00B83BE1">
        <w:t xml:space="preserve">impact on </w:t>
      </w:r>
      <w:r w:rsidR="00F53203">
        <w:t xml:space="preserve">the </w:t>
      </w:r>
      <w:r w:rsidR="00B83BE1">
        <w:t>way the arguments are expressed</w:t>
      </w:r>
      <w:r w:rsidR="00AD254E">
        <w:t xml:space="preserve">. </w:t>
      </w:r>
      <w:r w:rsidR="001E3A61">
        <w:t>W</w:t>
      </w:r>
      <w:r w:rsidR="00D73CFD">
        <w:t xml:space="preserve">hen negated, </w:t>
      </w:r>
      <w:r w:rsidR="001E3A61">
        <w:t xml:space="preserve">however, </w:t>
      </w:r>
      <w:r w:rsidR="00B83BE1">
        <w:t xml:space="preserve">they require </w:t>
      </w:r>
      <w:r w:rsidR="00D73CFD">
        <w:t>distinct construction</w:t>
      </w:r>
      <w:r w:rsidR="000016D7">
        <w:t>s</w:t>
      </w:r>
      <w:r w:rsidR="00D73CFD">
        <w:t>.</w:t>
      </w:r>
      <w:r w:rsidR="007C0FD9">
        <w:t xml:space="preserve"> </w:t>
      </w:r>
      <w:r w:rsidR="00812216">
        <w:t>T</w:t>
      </w:r>
      <w:r w:rsidR="007C0FD9">
        <w:t xml:space="preserve">he construction used to negate </w:t>
      </w:r>
      <w:r w:rsidR="007C0FD9" w:rsidRPr="007C0FD9">
        <w:t>finite verb</w:t>
      </w:r>
      <w:r w:rsidR="00812216">
        <w:t>al main clauses is</w:t>
      </w:r>
      <w:r w:rsidR="00570082">
        <w:t xml:space="preserve"> </w:t>
      </w:r>
      <w:r w:rsidR="00812216">
        <w:t xml:space="preserve">also used to negate a </w:t>
      </w:r>
      <w:r w:rsidR="007C0FD9">
        <w:t>number of non-verbal clauses</w:t>
      </w:r>
      <w:r w:rsidR="00812216">
        <w:t>. It</w:t>
      </w:r>
      <w:r w:rsidR="007C0FD9">
        <w:t xml:space="preserve"> will be called Standard Negation </w:t>
      </w:r>
      <w:r w:rsidR="007C0FD9" w:rsidRPr="008B710C">
        <w:t>(</w:t>
      </w:r>
      <w:r w:rsidR="00D210B6" w:rsidRPr="008B710C">
        <w:t xml:space="preserve">SN) and discussed first, as it applies to </w:t>
      </w:r>
      <w:r w:rsidR="00566146" w:rsidRPr="008B710C">
        <w:t>verbal clauses (§</w:t>
      </w:r>
      <w:r w:rsidR="00497C95" w:rsidRPr="008B710C">
        <w:fldChar w:fldCharType="begin"/>
      </w:r>
      <w:r w:rsidR="00497C95" w:rsidRPr="008B710C">
        <w:instrText xml:space="preserve"> REF _Ref16260869 \n \h </w:instrText>
      </w:r>
      <w:r w:rsidR="008B710C">
        <w:instrText xml:space="preserve"> \* MERGEFORMAT </w:instrText>
      </w:r>
      <w:r w:rsidR="00497C95" w:rsidRPr="008B710C">
        <w:fldChar w:fldCharType="separate"/>
      </w:r>
      <w:r w:rsidR="00D24E65">
        <w:t>3</w:t>
      </w:r>
      <w:r w:rsidR="00497C95" w:rsidRPr="008B710C">
        <w:fldChar w:fldCharType="end"/>
      </w:r>
      <w:r w:rsidR="00566146" w:rsidRPr="008B710C">
        <w:t>) and non-verbal clauses (§</w:t>
      </w:r>
      <w:r w:rsidR="008B710C">
        <w:fldChar w:fldCharType="begin"/>
      </w:r>
      <w:r w:rsidR="008B710C">
        <w:instrText xml:space="preserve"> REF _Ref16503826 \n \h </w:instrText>
      </w:r>
      <w:r w:rsidR="008B710C">
        <w:fldChar w:fldCharType="separate"/>
      </w:r>
      <w:r w:rsidR="00D24E65">
        <w:t>4</w:t>
      </w:r>
      <w:r w:rsidR="008B710C">
        <w:fldChar w:fldCharType="end"/>
      </w:r>
      <w:r w:rsidR="008B710C">
        <w:t xml:space="preserve"> and §</w:t>
      </w:r>
      <w:r w:rsidR="008B710C">
        <w:fldChar w:fldCharType="begin"/>
      </w:r>
      <w:r w:rsidR="008B710C">
        <w:instrText xml:space="preserve"> REF _Ref16586088 \n \h </w:instrText>
      </w:r>
      <w:r w:rsidR="008B710C">
        <w:fldChar w:fldCharType="separate"/>
      </w:r>
      <w:r w:rsidR="00D24E65">
        <w:t>5</w:t>
      </w:r>
      <w:r w:rsidR="008B710C">
        <w:fldChar w:fldCharType="end"/>
      </w:r>
      <w:r w:rsidR="008B710C">
        <w:t>)</w:t>
      </w:r>
      <w:r w:rsidR="00566146" w:rsidRPr="008B710C">
        <w:t xml:space="preserve">. </w:t>
      </w:r>
      <w:r w:rsidR="00D210B6" w:rsidRPr="008B710C">
        <w:t xml:space="preserve">The construction used to negate non-finite verbal main clauses will be </w:t>
      </w:r>
      <w:r w:rsidR="00566146" w:rsidRPr="008B710C">
        <w:t>discussed in a separate section</w:t>
      </w:r>
      <w:r w:rsidR="00497C95" w:rsidRPr="008B710C">
        <w:t xml:space="preserve"> (§</w:t>
      </w:r>
      <w:r w:rsidR="00497C95" w:rsidRPr="008B710C">
        <w:fldChar w:fldCharType="begin"/>
      </w:r>
      <w:r w:rsidR="00497C95" w:rsidRPr="008B710C">
        <w:instrText xml:space="preserve"> REF _Ref16260876 \n \h </w:instrText>
      </w:r>
      <w:r w:rsidR="002B1C4E" w:rsidRPr="008B710C">
        <w:instrText xml:space="preserve"> \* MERGEFORMAT </w:instrText>
      </w:r>
      <w:r w:rsidR="00497C95" w:rsidRPr="008B710C">
        <w:fldChar w:fldCharType="separate"/>
      </w:r>
      <w:r w:rsidR="00D24E65">
        <w:t>6</w:t>
      </w:r>
      <w:r w:rsidR="00497C95" w:rsidRPr="008B710C">
        <w:fldChar w:fldCharType="end"/>
      </w:r>
      <w:r w:rsidR="00566146" w:rsidRPr="008B710C">
        <w:t>).</w:t>
      </w:r>
    </w:p>
    <w:p w14:paraId="1115651A" w14:textId="77777777" w:rsidR="009F0DC4" w:rsidRDefault="009F0DC4" w:rsidP="000F3A37">
      <w:pPr>
        <w:suppressAutoHyphens/>
        <w:ind w:firstLine="284"/>
      </w:pPr>
    </w:p>
    <w:p w14:paraId="7AB5929A" w14:textId="2DD044A5" w:rsidR="00C413D9" w:rsidRPr="006E4211" w:rsidRDefault="00C413D9" w:rsidP="000F3A37">
      <w:pPr>
        <w:suppressAutoHyphens/>
        <w:rPr>
          <w:lang w:eastAsia="fr-FR"/>
        </w:rPr>
      </w:pPr>
    </w:p>
    <w:p w14:paraId="06B583B0" w14:textId="056F9F92" w:rsidR="00C331E6" w:rsidRPr="006E4211" w:rsidRDefault="009405E1" w:rsidP="000F3A37">
      <w:pPr>
        <w:pStyle w:val="Otsikko1"/>
        <w:suppressAutoHyphens/>
      </w:pPr>
      <w:bookmarkStart w:id="6" w:name="_Ref16260869"/>
      <w:r>
        <w:t xml:space="preserve">Negation of </w:t>
      </w:r>
      <w:r w:rsidRPr="00F650C1">
        <w:t>declarative</w:t>
      </w:r>
      <w:r w:rsidR="000F26B7">
        <w:t xml:space="preserve"> </w:t>
      </w:r>
      <w:r w:rsidR="001B358A">
        <w:t xml:space="preserve">clauses with </w:t>
      </w:r>
      <w:r w:rsidR="00AE538E">
        <w:t xml:space="preserve">a </w:t>
      </w:r>
      <w:r>
        <w:t xml:space="preserve">finite </w:t>
      </w:r>
      <w:r w:rsidR="001B358A">
        <w:t xml:space="preserve">verb predicate </w:t>
      </w:r>
      <w:r>
        <w:t>(Standard Negation)</w:t>
      </w:r>
      <w:bookmarkEnd w:id="6"/>
    </w:p>
    <w:p w14:paraId="314CFD8D" w14:textId="77777777" w:rsidR="00DA047A" w:rsidRDefault="00DA047A" w:rsidP="000F3A37">
      <w:pPr>
        <w:suppressAutoHyphens/>
        <w:rPr>
          <w:lang w:eastAsia="fr-FR"/>
        </w:rPr>
      </w:pPr>
    </w:p>
    <w:p w14:paraId="77D50678" w14:textId="1EFB5D5D" w:rsidR="00CA57FE" w:rsidRDefault="00C413D9" w:rsidP="000F3A37">
      <w:pPr>
        <w:suppressAutoHyphens/>
        <w:rPr>
          <w:lang w:eastAsia="fr-FR"/>
        </w:rPr>
      </w:pPr>
      <w:r w:rsidRPr="00CA57FE">
        <w:t>In</w:t>
      </w:r>
      <w:r w:rsidR="00A2658B">
        <w:t xml:space="preserve"> clauses with a</w:t>
      </w:r>
      <w:r>
        <w:rPr>
          <w:b/>
        </w:rPr>
        <w:t xml:space="preserve"> </w:t>
      </w:r>
      <w:r w:rsidR="00225788">
        <w:rPr>
          <w:b/>
        </w:rPr>
        <w:t xml:space="preserve">finite </w:t>
      </w:r>
      <w:r>
        <w:rPr>
          <w:b/>
        </w:rPr>
        <w:t>verb</w:t>
      </w:r>
      <w:r w:rsidR="00350036">
        <w:rPr>
          <w:b/>
        </w:rPr>
        <w:t xml:space="preserve"> predicate</w:t>
      </w:r>
      <w:r w:rsidR="00AE4A09">
        <w:t>,</w:t>
      </w:r>
      <w:r w:rsidRPr="005512C9">
        <w:t xml:space="preserve"> </w:t>
      </w:r>
      <w:r>
        <w:t xml:space="preserve">the lexical </w:t>
      </w:r>
      <w:r w:rsidRPr="005512C9">
        <w:t xml:space="preserve">verb </w:t>
      </w:r>
      <w:r w:rsidR="00876983">
        <w:t xml:space="preserve">stem, with or without derivational morphology, </w:t>
      </w:r>
      <w:r w:rsidRPr="005512C9">
        <w:t xml:space="preserve">directly </w:t>
      </w:r>
      <w:r>
        <w:t xml:space="preserve">and obligatorily </w:t>
      </w:r>
      <w:r w:rsidRPr="005512C9">
        <w:t>bears the inflectional morphology</w:t>
      </w:r>
      <w:r w:rsidR="00E45560">
        <w:t xml:space="preserve"> (basically TAM and 3</w:t>
      </w:r>
      <w:r w:rsidR="00E45560" w:rsidRPr="00E45560">
        <w:rPr>
          <w:vertAlign w:val="superscript"/>
        </w:rPr>
        <w:t>rd</w:t>
      </w:r>
      <w:r w:rsidR="00E45560">
        <w:t xml:space="preserve"> person indexation)</w:t>
      </w:r>
      <w:r>
        <w:t xml:space="preserve">, as </w:t>
      </w:r>
      <w:r w:rsidR="00DE024F">
        <w:t xml:space="preserve">illustrated in </w:t>
      </w:r>
      <w:r w:rsidR="00B83BE1">
        <w:rPr>
          <w:lang w:eastAsia="fr-FR"/>
        </w:rPr>
        <w:fldChar w:fldCharType="begin"/>
      </w:r>
      <w:r w:rsidR="00B83BE1">
        <w:rPr>
          <w:lang w:eastAsia="fr-FR"/>
        </w:rPr>
        <w:instrText xml:space="preserve"> REF jiawe \h </w:instrText>
      </w:r>
      <w:r w:rsidR="00B83BE1">
        <w:rPr>
          <w:lang w:eastAsia="fr-FR"/>
        </w:rPr>
      </w:r>
      <w:r w:rsidR="00B83BE1">
        <w:rPr>
          <w:lang w:eastAsia="fr-FR"/>
        </w:rPr>
        <w:fldChar w:fldCharType="separate"/>
      </w:r>
      <w:r w:rsidR="00D24E65" w:rsidRPr="006E4211">
        <w:t>(</w:t>
      </w:r>
      <w:r w:rsidR="00D24E65">
        <w:rPr>
          <w:noProof/>
        </w:rPr>
        <w:t>2</w:t>
      </w:r>
      <w:r w:rsidR="00B83BE1">
        <w:rPr>
          <w:lang w:eastAsia="fr-FR"/>
        </w:rPr>
        <w:fldChar w:fldCharType="end"/>
      </w:r>
      <w:r w:rsidR="00B83BE1">
        <w:rPr>
          <w:lang w:eastAsia="fr-FR"/>
        </w:rPr>
        <w:t>a,b) above</w:t>
      </w:r>
      <w:r w:rsidR="00A610C2">
        <w:rPr>
          <w:lang w:eastAsia="fr-FR"/>
        </w:rPr>
        <w:t xml:space="preserve">, in the first clause of </w:t>
      </w:r>
      <w:r w:rsidR="00A610C2">
        <w:rPr>
          <w:lang w:eastAsia="fr-FR"/>
        </w:rPr>
        <w:fldChar w:fldCharType="begin"/>
      </w:r>
      <w:r w:rsidR="00A610C2">
        <w:rPr>
          <w:lang w:eastAsia="fr-FR"/>
        </w:rPr>
        <w:instrText xml:space="preserve"> REF dapiada \h </w:instrText>
      </w:r>
      <w:r w:rsidR="00A610C2">
        <w:rPr>
          <w:lang w:eastAsia="fr-FR"/>
        </w:rPr>
      </w:r>
      <w:r w:rsidR="00A610C2">
        <w:rPr>
          <w:lang w:eastAsia="fr-FR"/>
        </w:rPr>
        <w:fldChar w:fldCharType="separate"/>
      </w:r>
      <w:r w:rsidR="00D24E65" w:rsidRPr="00D24E65">
        <w:t>(</w:t>
      </w:r>
      <w:r w:rsidR="00D24E65" w:rsidRPr="00D24E65">
        <w:rPr>
          <w:noProof/>
        </w:rPr>
        <w:t>3</w:t>
      </w:r>
      <w:r w:rsidR="00A610C2">
        <w:rPr>
          <w:lang w:eastAsia="fr-FR"/>
        </w:rPr>
        <w:fldChar w:fldCharType="end"/>
      </w:r>
      <w:r w:rsidR="00A610C2">
        <w:rPr>
          <w:lang w:eastAsia="fr-FR"/>
        </w:rPr>
        <w:t>)</w:t>
      </w:r>
      <w:r w:rsidR="00B83BE1">
        <w:rPr>
          <w:lang w:eastAsia="fr-FR"/>
        </w:rPr>
        <w:t xml:space="preserve"> </w:t>
      </w:r>
      <w:r w:rsidR="00DE024F">
        <w:rPr>
          <w:lang w:eastAsia="fr-FR"/>
        </w:rPr>
        <w:t xml:space="preserve">and </w:t>
      </w:r>
      <w:r w:rsidR="00DE024F">
        <w:rPr>
          <w:lang w:eastAsia="fr-FR"/>
        </w:rPr>
        <w:fldChar w:fldCharType="begin"/>
      </w:r>
      <w:r w:rsidR="00DE024F">
        <w:rPr>
          <w:lang w:eastAsia="fr-FR"/>
        </w:rPr>
        <w:instrText xml:space="preserve"> REF dapia \h </w:instrText>
      </w:r>
      <w:r w:rsidR="00DE024F">
        <w:rPr>
          <w:lang w:eastAsia="fr-FR"/>
        </w:rPr>
      </w:r>
      <w:r w:rsidR="00DE024F">
        <w:rPr>
          <w:lang w:eastAsia="fr-FR"/>
        </w:rPr>
        <w:fldChar w:fldCharType="separate"/>
      </w:r>
      <w:r w:rsidR="00D24E65" w:rsidRPr="006E4211">
        <w:t>(</w:t>
      </w:r>
      <w:r w:rsidR="00D24E65">
        <w:rPr>
          <w:noProof/>
        </w:rPr>
        <w:t>4</w:t>
      </w:r>
      <w:r w:rsidR="00DE024F">
        <w:rPr>
          <w:lang w:eastAsia="fr-FR"/>
        </w:rPr>
        <w:fldChar w:fldCharType="end"/>
      </w:r>
      <w:r w:rsidR="00C21907">
        <w:rPr>
          <w:lang w:eastAsia="fr-FR"/>
        </w:rPr>
        <w:t>a,b)</w:t>
      </w:r>
      <w:r w:rsidR="00DE024F">
        <w:rPr>
          <w:lang w:eastAsia="fr-FR"/>
        </w:rPr>
        <w:t xml:space="preserve">, </w:t>
      </w:r>
      <w:r w:rsidR="00B83BE1">
        <w:rPr>
          <w:lang w:eastAsia="fr-FR"/>
        </w:rPr>
        <w:t xml:space="preserve">and in </w:t>
      </w:r>
      <w:r w:rsidR="00CA57FE">
        <w:rPr>
          <w:lang w:eastAsia="fr-FR"/>
        </w:rPr>
        <w:fldChar w:fldCharType="begin"/>
      </w:r>
      <w:r w:rsidR="00CA57FE">
        <w:rPr>
          <w:lang w:eastAsia="fr-FR"/>
        </w:rPr>
        <w:instrText xml:space="preserve"> REF _Ref506473465 \h </w:instrText>
      </w:r>
      <w:r w:rsidR="00CA57FE">
        <w:rPr>
          <w:lang w:eastAsia="fr-FR"/>
        </w:rPr>
      </w:r>
      <w:r w:rsidR="00CA57FE">
        <w:rPr>
          <w:lang w:eastAsia="fr-FR"/>
        </w:rPr>
        <w:fldChar w:fldCharType="separate"/>
      </w:r>
      <w:r w:rsidR="00D24E65" w:rsidRPr="006E4211">
        <w:t xml:space="preserve">Table </w:t>
      </w:r>
      <w:r w:rsidR="00D24E65">
        <w:rPr>
          <w:noProof/>
        </w:rPr>
        <w:t>1</w:t>
      </w:r>
      <w:r w:rsidR="00CA57FE">
        <w:rPr>
          <w:lang w:eastAsia="fr-FR"/>
        </w:rPr>
        <w:fldChar w:fldCharType="end"/>
      </w:r>
      <w:r w:rsidR="00DE024F">
        <w:rPr>
          <w:lang w:eastAsia="fr-FR"/>
        </w:rPr>
        <w:t xml:space="preserve"> below</w:t>
      </w:r>
      <w:r w:rsidR="00CA57FE">
        <w:rPr>
          <w:lang w:eastAsia="fr-FR"/>
        </w:rPr>
        <w:t>, which shows the morphological structure of the predicate</w:t>
      </w:r>
      <w:r w:rsidR="00B83BE1">
        <w:rPr>
          <w:lang w:eastAsia="fr-FR"/>
        </w:rPr>
        <w:t>.</w:t>
      </w:r>
      <w:r w:rsidR="00CA57FE">
        <w:rPr>
          <w:lang w:eastAsia="fr-FR"/>
        </w:rPr>
        <w:t xml:space="preserve"> </w:t>
      </w:r>
      <w:r w:rsidR="00CA57FE">
        <w:t>In the examples</w:t>
      </w:r>
      <w:r w:rsidR="00DE024F" w:rsidRPr="00DE024F">
        <w:t xml:space="preserve"> </w:t>
      </w:r>
      <w:r w:rsidR="00DE024F">
        <w:t xml:space="preserve">and the </w:t>
      </w:r>
      <w:r w:rsidR="001E3A61">
        <w:t>table</w:t>
      </w:r>
      <w:r w:rsidR="00CA57FE">
        <w:t>, the inflectional affixes are in bold and underlined.</w:t>
      </w:r>
    </w:p>
    <w:p w14:paraId="7F8C2E72" w14:textId="77777777" w:rsidR="00CA57FE" w:rsidRDefault="00CA57FE" w:rsidP="000F3A37">
      <w:pPr>
        <w:suppressAutoHyphens/>
      </w:pPr>
    </w:p>
    <w:p w14:paraId="70FF2136" w14:textId="79DB229D" w:rsidR="000C25A1" w:rsidRDefault="000C25A1" w:rsidP="000F3A37">
      <w:pPr>
        <w:keepNext/>
        <w:keepLines/>
        <w:tabs>
          <w:tab w:val="left" w:pos="567"/>
          <w:tab w:val="left" w:pos="851"/>
          <w:tab w:val="left" w:pos="1560"/>
          <w:tab w:val="left" w:pos="2268"/>
          <w:tab w:val="left" w:pos="2835"/>
          <w:tab w:val="left" w:pos="4962"/>
        </w:tabs>
        <w:suppressAutoHyphens/>
        <w:ind w:left="567" w:hanging="567"/>
      </w:pPr>
      <w:bookmarkStart w:id="7" w:name="dapia"/>
      <w:r w:rsidRPr="006E4211">
        <w:t>(</w:t>
      </w:r>
      <w:r w:rsidR="0090309A">
        <w:rPr>
          <w:noProof/>
        </w:rPr>
        <w:fldChar w:fldCharType="begin"/>
      </w:r>
      <w:r w:rsidR="0090309A">
        <w:rPr>
          <w:noProof/>
        </w:rPr>
        <w:instrText xml:space="preserve"> SEQ ex \* MERGEFORMAT </w:instrText>
      </w:r>
      <w:r w:rsidR="0090309A">
        <w:rPr>
          <w:noProof/>
        </w:rPr>
        <w:fldChar w:fldCharType="separate"/>
      </w:r>
      <w:r w:rsidR="00D24E65">
        <w:rPr>
          <w:noProof/>
        </w:rPr>
        <w:t>4</w:t>
      </w:r>
      <w:r w:rsidR="0090309A">
        <w:rPr>
          <w:noProof/>
        </w:rPr>
        <w:fldChar w:fldCharType="end"/>
      </w:r>
      <w:bookmarkEnd w:id="7"/>
      <w:r w:rsidRPr="006E4211">
        <w:t>)</w:t>
      </w:r>
      <w:r>
        <w:tab/>
      </w:r>
      <w:r w:rsidR="00D46AEA">
        <w:t xml:space="preserve">transitive </w:t>
      </w:r>
      <w:r>
        <w:t>and intransitive main clauses with a</w:t>
      </w:r>
      <w:r w:rsidR="00225788">
        <w:t xml:space="preserve"> finite verbal</w:t>
      </w:r>
      <w:r>
        <w:t xml:space="preserve"> predicate</w:t>
      </w:r>
    </w:p>
    <w:p w14:paraId="06AA131A" w14:textId="77777777" w:rsidR="000C25A1" w:rsidRDefault="000C25A1" w:rsidP="000F3A37">
      <w:pPr>
        <w:suppressAutoHyphens/>
      </w:pPr>
    </w:p>
    <w:p w14:paraId="45AB70EF" w14:textId="77777777" w:rsidR="000C25A1" w:rsidRPr="00802B31" w:rsidRDefault="000C25A1" w:rsidP="000F3A37">
      <w:pPr>
        <w:pStyle w:val="morphemebreak"/>
        <w:tabs>
          <w:tab w:val="left" w:pos="567"/>
          <w:tab w:val="left" w:pos="840"/>
          <w:tab w:val="left" w:pos="1560"/>
          <w:tab w:val="left" w:pos="2268"/>
          <w:tab w:val="left" w:pos="2835"/>
          <w:tab w:val="left" w:pos="3402"/>
          <w:tab w:val="left" w:pos="3969"/>
        </w:tabs>
        <w:suppressAutoHyphens/>
        <w:rPr>
          <w:lang w:val="fi-FI"/>
        </w:rPr>
      </w:pPr>
      <w:r>
        <w:tab/>
      </w:r>
      <w:r>
        <w:tab/>
      </w:r>
      <w:r>
        <w:tab/>
      </w:r>
      <w:r>
        <w:tab/>
      </w:r>
      <w:r w:rsidRPr="00802B31">
        <w:rPr>
          <w:lang w:val="fi-FI"/>
        </w:rPr>
        <w:t>A</w:t>
      </w:r>
      <w:r w:rsidRPr="00802B31">
        <w:rPr>
          <w:lang w:val="fi-FI"/>
        </w:rPr>
        <w:tab/>
      </w:r>
      <w:r w:rsidRPr="00802B31">
        <w:rPr>
          <w:lang w:val="fi-FI"/>
        </w:rPr>
        <w:tab/>
        <w:t>O</w:t>
      </w:r>
      <w:r w:rsidRPr="00802B31">
        <w:rPr>
          <w:lang w:val="fi-FI"/>
        </w:rPr>
        <w:tab/>
        <w:t>V</w:t>
      </w:r>
    </w:p>
    <w:p w14:paraId="5D186C45" w14:textId="77777777" w:rsidR="000C25A1" w:rsidRPr="00802B31" w:rsidRDefault="000C25A1" w:rsidP="000F3A37">
      <w:pPr>
        <w:pStyle w:val="morphemebreak"/>
        <w:tabs>
          <w:tab w:val="left" w:pos="567"/>
          <w:tab w:val="left" w:pos="840"/>
          <w:tab w:val="left" w:pos="1560"/>
          <w:tab w:val="left" w:pos="2268"/>
          <w:tab w:val="left" w:pos="2835"/>
          <w:tab w:val="left" w:pos="3402"/>
          <w:tab w:val="left" w:pos="3969"/>
        </w:tabs>
        <w:suppressAutoHyphens/>
        <w:rPr>
          <w:lang w:val="fi-FI"/>
        </w:rPr>
      </w:pPr>
      <w:r w:rsidRPr="00802B31">
        <w:rPr>
          <w:lang w:val="fi-FI"/>
        </w:rPr>
        <w:tab/>
        <w:t>a.</w:t>
      </w:r>
      <w:r w:rsidRPr="00802B31">
        <w:rPr>
          <w:lang w:val="fi-FI"/>
        </w:rPr>
        <w:tab/>
      </w:r>
      <w:r w:rsidRPr="00802B31">
        <w:rPr>
          <w:i/>
          <w:lang w:val="fi-FI"/>
        </w:rPr>
        <w:t>Dapia</w:t>
      </w:r>
      <w:r w:rsidRPr="00802B31">
        <w:rPr>
          <w:i/>
          <w:lang w:val="fi-FI"/>
        </w:rPr>
        <w:tab/>
        <w:t>=da</w:t>
      </w:r>
      <w:r w:rsidRPr="00802B31">
        <w:rPr>
          <w:i/>
          <w:lang w:val="fi-FI"/>
        </w:rPr>
        <w:tab/>
        <w:t>etse</w:t>
      </w:r>
      <w:r w:rsidRPr="00802B31">
        <w:rPr>
          <w:i/>
          <w:lang w:val="fi-FI"/>
        </w:rPr>
        <w:tab/>
        <w:t>beu</w:t>
      </w:r>
      <w:r w:rsidRPr="00802B31">
        <w:rPr>
          <w:i/>
          <w:lang w:val="fi-FI"/>
        </w:rPr>
        <w:tab/>
        <w:t>se</w:t>
      </w:r>
      <w:r w:rsidRPr="00802B31">
        <w:rPr>
          <w:i/>
          <w:lang w:val="fi-FI"/>
        </w:rPr>
        <w:tab/>
      </w:r>
      <w:r w:rsidRPr="00802B31">
        <w:rPr>
          <w:b/>
          <w:i/>
          <w:u w:val="single"/>
          <w:lang w:val="fi-FI"/>
        </w:rPr>
        <w:t>e</w:t>
      </w:r>
      <w:r w:rsidRPr="00CF7692">
        <w:rPr>
          <w:b/>
          <w:i/>
          <w:lang w:val="fi-FI"/>
        </w:rPr>
        <w:t>-</w:t>
      </w:r>
      <w:r w:rsidRPr="00802B31">
        <w:rPr>
          <w:i/>
          <w:lang w:val="fi-FI"/>
        </w:rPr>
        <w:t>tutua</w:t>
      </w:r>
      <w:r w:rsidRPr="00802B31">
        <w:rPr>
          <w:lang w:val="fi-FI"/>
        </w:rPr>
        <w:t>.</w:t>
      </w:r>
    </w:p>
    <w:p w14:paraId="0CFE7F0B" w14:textId="5DACA6A6" w:rsidR="000C25A1" w:rsidRPr="00865DC4" w:rsidRDefault="000C25A1" w:rsidP="000F3A37">
      <w:pPr>
        <w:pStyle w:val="glossinEnglish"/>
        <w:tabs>
          <w:tab w:val="left" w:pos="567"/>
          <w:tab w:val="left" w:pos="840"/>
          <w:tab w:val="left" w:pos="1560"/>
          <w:tab w:val="left" w:pos="2268"/>
          <w:tab w:val="left" w:pos="2835"/>
          <w:tab w:val="left" w:pos="3402"/>
          <w:tab w:val="left" w:pos="3969"/>
        </w:tabs>
        <w:suppressAutoHyphens/>
        <w:rPr>
          <w:lang w:val="fr-FR"/>
        </w:rPr>
      </w:pPr>
      <w:r w:rsidRPr="00802B31">
        <w:rPr>
          <w:lang w:val="fi-FI"/>
        </w:rPr>
        <w:tab/>
      </w:r>
      <w:r w:rsidRPr="00802B31">
        <w:rPr>
          <w:lang w:val="fi-FI"/>
        </w:rPr>
        <w:tab/>
      </w:r>
      <w:r w:rsidRPr="00865DC4">
        <w:rPr>
          <w:lang w:val="fr-FR"/>
        </w:rPr>
        <w:t>there</w:t>
      </w:r>
      <w:r w:rsidRPr="00865DC4">
        <w:rPr>
          <w:lang w:val="fr-FR"/>
        </w:rPr>
        <w:tab/>
        <w:t>=</w:t>
      </w:r>
      <w:r w:rsidR="00470BC8" w:rsidRPr="00865DC4">
        <w:rPr>
          <w:smallCaps/>
          <w:lang w:val="fr-FR"/>
        </w:rPr>
        <w:t>ptc</w:t>
      </w:r>
      <w:r w:rsidRPr="00865DC4">
        <w:rPr>
          <w:smallCaps/>
          <w:lang w:val="fr-FR"/>
        </w:rPr>
        <w:tab/>
        <w:t>1</w:t>
      </w:r>
      <w:r w:rsidR="00865DC4" w:rsidRPr="00865DC4">
        <w:rPr>
          <w:smallCaps/>
          <w:lang w:val="fr-FR"/>
        </w:rPr>
        <w:t>du</w:t>
      </w:r>
      <w:r w:rsidRPr="00865DC4">
        <w:rPr>
          <w:smallCaps/>
          <w:lang w:val="fr-FR"/>
        </w:rPr>
        <w:tab/>
      </w:r>
      <w:r w:rsidR="00174ED9">
        <w:rPr>
          <w:smallCaps/>
          <w:lang w:val="fr-FR"/>
        </w:rPr>
        <w:t>ptc</w:t>
      </w:r>
      <w:r w:rsidRPr="00865DC4">
        <w:rPr>
          <w:lang w:val="fr-FR"/>
        </w:rPr>
        <w:tab/>
        <w:t>fish</w:t>
      </w:r>
      <w:r w:rsidRPr="00865DC4">
        <w:rPr>
          <w:lang w:val="fr-FR"/>
        </w:rPr>
        <w:tab/>
      </w:r>
      <w:r w:rsidRPr="00865DC4">
        <w:rPr>
          <w:smallCaps/>
          <w:lang w:val="fr-FR"/>
        </w:rPr>
        <w:t>fut</w:t>
      </w:r>
      <w:r w:rsidRPr="00865DC4">
        <w:rPr>
          <w:lang w:val="fr-FR"/>
        </w:rPr>
        <w:t>-spill</w:t>
      </w:r>
    </w:p>
    <w:p w14:paraId="1A5C72A9" w14:textId="77777777" w:rsidR="000C25A1" w:rsidRPr="00051AAD" w:rsidRDefault="000C25A1" w:rsidP="000F3A37">
      <w:pPr>
        <w:pStyle w:val="freetranslationenglish"/>
        <w:suppressAutoHyphens/>
        <w:rPr>
          <w:lang w:val="es-ES"/>
        </w:rPr>
      </w:pPr>
      <w:r w:rsidRPr="00051AAD">
        <w:rPr>
          <w:lang w:val="es-ES"/>
        </w:rPr>
        <w:t>‘Ahí ya lo vamos a vaciar los peces.’ em044</w:t>
      </w:r>
    </w:p>
    <w:p w14:paraId="67A77092" w14:textId="5053B158" w:rsidR="000C25A1" w:rsidRDefault="000C25A1" w:rsidP="000F3A37">
      <w:pPr>
        <w:pStyle w:val="freetranslationenglish"/>
        <w:suppressAutoHyphens/>
      </w:pPr>
      <w:r>
        <w:t>‘There we are going spill the fish</w:t>
      </w:r>
      <w:r w:rsidR="00650FD4">
        <w:t>es</w:t>
      </w:r>
      <w:r>
        <w:t xml:space="preserve"> (on the ground).’</w:t>
      </w:r>
    </w:p>
    <w:p w14:paraId="1D966D34" w14:textId="77777777" w:rsidR="000C25A1" w:rsidRDefault="000C25A1" w:rsidP="000F3A37">
      <w:pPr>
        <w:suppressAutoHyphens/>
      </w:pPr>
    </w:p>
    <w:p w14:paraId="7753FDE1" w14:textId="3FACCEBB" w:rsidR="008C5083" w:rsidRPr="00802B31" w:rsidRDefault="008C5083" w:rsidP="000F3A37">
      <w:pPr>
        <w:pStyle w:val="morphemebreak"/>
        <w:tabs>
          <w:tab w:val="left" w:pos="567"/>
          <w:tab w:val="left" w:pos="851"/>
          <w:tab w:val="left" w:pos="1418"/>
          <w:tab w:val="left" w:pos="2127"/>
          <w:tab w:val="left" w:pos="5103"/>
          <w:tab w:val="left" w:pos="5670"/>
          <w:tab w:val="left" w:pos="6600"/>
          <w:tab w:val="left" w:pos="8040"/>
          <w:tab w:val="left" w:pos="8880"/>
        </w:tabs>
        <w:suppressAutoHyphens/>
        <w:rPr>
          <w:lang w:val="fi-FI"/>
        </w:rPr>
      </w:pPr>
      <w:r>
        <w:tab/>
      </w:r>
      <w:r>
        <w:tab/>
      </w:r>
      <w:r>
        <w:tab/>
      </w:r>
      <w:r>
        <w:tab/>
      </w:r>
      <w:r w:rsidRPr="00802B31">
        <w:rPr>
          <w:lang w:val="fi-FI"/>
        </w:rPr>
        <w:t>V</w:t>
      </w:r>
      <w:r w:rsidRPr="00802B31">
        <w:rPr>
          <w:lang w:val="fi-FI"/>
        </w:rPr>
        <w:tab/>
      </w:r>
      <w:r w:rsidRPr="00802B31">
        <w:rPr>
          <w:lang w:val="fi-FI"/>
        </w:rPr>
        <w:tab/>
        <w:t>S</w:t>
      </w:r>
    </w:p>
    <w:p w14:paraId="2EE82767" w14:textId="77777777" w:rsidR="000C25A1" w:rsidRPr="00802B31" w:rsidRDefault="000C25A1" w:rsidP="000F3A37">
      <w:pPr>
        <w:pStyle w:val="morphemebreak"/>
        <w:tabs>
          <w:tab w:val="left" w:pos="567"/>
          <w:tab w:val="left" w:pos="851"/>
          <w:tab w:val="left" w:pos="1418"/>
          <w:tab w:val="left" w:pos="2127"/>
          <w:tab w:val="left" w:pos="5103"/>
          <w:tab w:val="left" w:pos="5670"/>
          <w:tab w:val="left" w:pos="6600"/>
          <w:tab w:val="left" w:pos="8040"/>
          <w:tab w:val="left" w:pos="8880"/>
        </w:tabs>
        <w:suppressAutoHyphens/>
        <w:rPr>
          <w:lang w:val="fi-FI"/>
        </w:rPr>
      </w:pPr>
      <w:r w:rsidRPr="00802B31">
        <w:rPr>
          <w:lang w:val="fi-FI"/>
        </w:rPr>
        <w:tab/>
        <w:t>b.</w:t>
      </w:r>
      <w:r w:rsidRPr="00802B31">
        <w:rPr>
          <w:lang w:val="fi-FI"/>
        </w:rPr>
        <w:tab/>
      </w:r>
      <w:r w:rsidRPr="00802B31">
        <w:rPr>
          <w:i/>
          <w:lang w:val="fi-FI"/>
        </w:rPr>
        <w:t>Beu</w:t>
      </w:r>
      <w:r w:rsidRPr="00802B31">
        <w:rPr>
          <w:i/>
          <w:lang w:val="fi-FI"/>
        </w:rPr>
        <w:tab/>
        <w:t>=pa</w:t>
      </w:r>
      <w:r w:rsidRPr="00802B31">
        <w:rPr>
          <w:i/>
          <w:lang w:val="fi-FI"/>
        </w:rPr>
        <w:tab/>
        <w:t>ja-mesia-ti-</w:t>
      </w:r>
      <w:r w:rsidRPr="00802B31">
        <w:rPr>
          <w:b/>
          <w:i/>
          <w:u w:val="single"/>
          <w:lang w:val="fi-FI"/>
        </w:rPr>
        <w:t>idha</w:t>
      </w:r>
      <w:r w:rsidRPr="00802B31">
        <w:rPr>
          <w:i/>
          <w:lang w:val="fi-FI"/>
        </w:rPr>
        <w:tab/>
        <w:t>jida</w:t>
      </w:r>
      <w:r w:rsidRPr="00802B31">
        <w:rPr>
          <w:i/>
          <w:lang w:val="fi-FI"/>
        </w:rPr>
        <w:tab/>
        <w:t>deja</w:t>
      </w:r>
      <w:r w:rsidRPr="00802B31">
        <w:rPr>
          <w:lang w:val="fi-FI"/>
        </w:rPr>
        <w:t>,</w:t>
      </w:r>
    </w:p>
    <w:p w14:paraId="1B3C6726" w14:textId="7D136DCE" w:rsidR="000C25A1" w:rsidRDefault="000C25A1" w:rsidP="000F3A37">
      <w:pPr>
        <w:pStyle w:val="glossinEnglish"/>
        <w:tabs>
          <w:tab w:val="left" w:pos="567"/>
          <w:tab w:val="left" w:pos="851"/>
          <w:tab w:val="left" w:pos="1418"/>
          <w:tab w:val="left" w:pos="2127"/>
          <w:tab w:val="left" w:pos="5103"/>
          <w:tab w:val="left" w:pos="5670"/>
          <w:tab w:val="left" w:pos="6600"/>
          <w:tab w:val="left" w:pos="8040"/>
          <w:tab w:val="left" w:pos="8880"/>
        </w:tabs>
        <w:suppressAutoHyphens/>
      </w:pPr>
      <w:r w:rsidRPr="00802B31">
        <w:rPr>
          <w:lang w:val="fi-FI"/>
        </w:rPr>
        <w:tab/>
      </w:r>
      <w:r w:rsidRPr="00802B31">
        <w:rPr>
          <w:lang w:val="fi-FI"/>
        </w:rPr>
        <w:tab/>
      </w:r>
      <w:r w:rsidR="00174ED9">
        <w:rPr>
          <w:smallCaps/>
        </w:rPr>
        <w:t>ptc</w:t>
      </w:r>
      <w:r w:rsidRPr="000C25A1">
        <w:rPr>
          <w:smallCaps/>
        </w:rPr>
        <w:tab/>
      </w:r>
      <w:r>
        <w:rPr>
          <w:smallCaps/>
        </w:rPr>
        <w:t>=</w:t>
      </w:r>
      <w:r w:rsidRPr="000C25A1">
        <w:rPr>
          <w:smallCaps/>
        </w:rPr>
        <w:t>rep</w:t>
      </w:r>
      <w:r w:rsidRPr="000C25A1">
        <w:rPr>
          <w:smallCaps/>
        </w:rPr>
        <w:tab/>
      </w:r>
      <w:r>
        <w:rPr>
          <w:smallCaps/>
        </w:rPr>
        <w:t>mid</w:t>
      </w:r>
      <w:r>
        <w:t>-let_go_of</w:t>
      </w:r>
      <w:r w:rsidRPr="000C25A1">
        <w:rPr>
          <w:smallCaps/>
        </w:rPr>
        <w:t>-mid-</w:t>
      </w:r>
      <w:r w:rsidR="00174ED9" w:rsidRPr="00174ED9">
        <w:rPr>
          <w:smallCaps/>
          <w:sz w:val="22"/>
        </w:rPr>
        <w:t>rem.pst</w:t>
      </w:r>
      <w:r>
        <w:tab/>
        <w:t>that</w:t>
      </w:r>
      <w:r>
        <w:tab/>
        <w:t>man</w:t>
      </w:r>
    </w:p>
    <w:p w14:paraId="774DD047" w14:textId="77777777" w:rsidR="000C25A1" w:rsidRPr="00051AAD" w:rsidRDefault="000C25A1" w:rsidP="000F3A37">
      <w:pPr>
        <w:pStyle w:val="morphemebreak"/>
        <w:tabs>
          <w:tab w:val="left" w:pos="2410"/>
          <w:tab w:val="left" w:pos="3360"/>
          <w:tab w:val="left" w:pos="4320"/>
          <w:tab w:val="left" w:pos="5160"/>
          <w:tab w:val="left" w:pos="5760"/>
          <w:tab w:val="left" w:pos="6600"/>
          <w:tab w:val="left" w:pos="8040"/>
          <w:tab w:val="left" w:pos="8880"/>
        </w:tabs>
        <w:suppressAutoHyphens/>
        <w:ind w:left="1134"/>
        <w:rPr>
          <w:lang w:val="es-ES"/>
        </w:rPr>
      </w:pPr>
      <w:r w:rsidRPr="00051AAD">
        <w:rPr>
          <w:i/>
          <w:lang w:val="es-ES"/>
        </w:rPr>
        <w:t>mawi</w:t>
      </w:r>
      <w:r w:rsidRPr="00051AAD">
        <w:rPr>
          <w:i/>
          <w:lang w:val="es-ES"/>
        </w:rPr>
        <w:tab/>
        <w:t>echa=jenetia</w:t>
      </w:r>
      <w:r w:rsidRPr="00051AAD">
        <w:rPr>
          <w:lang w:val="es-ES"/>
        </w:rPr>
        <w:t>.</w:t>
      </w:r>
    </w:p>
    <w:p w14:paraId="7F3C2BD3" w14:textId="77777777" w:rsidR="000C25A1" w:rsidRPr="00051AAD" w:rsidRDefault="000C25A1" w:rsidP="000F3A37">
      <w:pPr>
        <w:pStyle w:val="glossinEnglish"/>
        <w:tabs>
          <w:tab w:val="left" w:pos="2410"/>
          <w:tab w:val="left" w:pos="3360"/>
          <w:tab w:val="left" w:pos="4320"/>
          <w:tab w:val="left" w:pos="5160"/>
          <w:tab w:val="left" w:pos="5760"/>
          <w:tab w:val="left" w:pos="6600"/>
          <w:tab w:val="left" w:pos="8040"/>
          <w:tab w:val="left" w:pos="8880"/>
        </w:tabs>
        <w:suppressAutoHyphens/>
        <w:ind w:left="1134"/>
        <w:rPr>
          <w:lang w:val="es-ES"/>
        </w:rPr>
      </w:pPr>
      <w:r w:rsidRPr="00051AAD">
        <w:rPr>
          <w:lang w:val="es-ES"/>
        </w:rPr>
        <w:t>almendrillo</w:t>
      </w:r>
      <w:r w:rsidRPr="00051AAD">
        <w:rPr>
          <w:lang w:val="es-ES"/>
        </w:rPr>
        <w:tab/>
        <w:t>branch=</w:t>
      </w:r>
      <w:r w:rsidRPr="00051AAD">
        <w:rPr>
          <w:smallCaps/>
          <w:lang w:val="es-ES"/>
        </w:rPr>
        <w:t>abl</w:t>
      </w:r>
    </w:p>
    <w:p w14:paraId="426A3D68" w14:textId="706E74AE" w:rsidR="000C25A1" w:rsidRPr="005A006E" w:rsidRDefault="000C25A1" w:rsidP="000F3A37">
      <w:pPr>
        <w:pStyle w:val="freetranslationenglish"/>
        <w:suppressAutoHyphens/>
        <w:rPr>
          <w:lang w:val="sv-SE"/>
        </w:rPr>
      </w:pPr>
      <w:r w:rsidRPr="005A006E">
        <w:rPr>
          <w:lang w:val="sv-SE"/>
        </w:rPr>
        <w:t>‘Ya dice se l</w:t>
      </w:r>
      <w:r w:rsidR="003D6C31">
        <w:rPr>
          <w:lang w:val="sv-SE"/>
        </w:rPr>
        <w:t>argó del gajo del alamendrillo.’</w:t>
      </w:r>
      <w:r w:rsidRPr="005A006E">
        <w:rPr>
          <w:lang w:val="sv-SE"/>
        </w:rPr>
        <w:t xml:space="preserve"> ch083</w:t>
      </w:r>
    </w:p>
    <w:p w14:paraId="00C28D16" w14:textId="2D5AAFEC" w:rsidR="000C25A1" w:rsidRDefault="000C25A1" w:rsidP="000F3A37">
      <w:pPr>
        <w:pStyle w:val="freetranslationenglish"/>
        <w:suppressAutoHyphens/>
      </w:pPr>
      <w:r>
        <w:t>‘He let go of himself from the almendrillo branch.’</w:t>
      </w:r>
    </w:p>
    <w:p w14:paraId="113944A6" w14:textId="77777777" w:rsidR="000C25A1" w:rsidRDefault="000C25A1" w:rsidP="000F3A37">
      <w:pPr>
        <w:suppressAutoHyphens/>
      </w:pPr>
    </w:p>
    <w:p w14:paraId="13F31F29" w14:textId="77777777" w:rsidR="000C25A1" w:rsidRDefault="000C25A1" w:rsidP="000F3A37">
      <w:pPr>
        <w:suppressAutoHyphens/>
      </w:pPr>
    </w:p>
    <w:p w14:paraId="1838CC1E" w14:textId="10AD387C" w:rsidR="00E57F80" w:rsidRPr="006E4211" w:rsidRDefault="00E57F80" w:rsidP="000F3A37">
      <w:pPr>
        <w:pStyle w:val="Kuvaotsikko"/>
        <w:keepNext/>
        <w:keepLines/>
        <w:suppressAutoHyphens/>
        <w:rPr>
          <w:lang w:eastAsia="fr-FR"/>
        </w:rPr>
      </w:pPr>
      <w:bookmarkStart w:id="8" w:name="_Ref506473465"/>
      <w:r w:rsidRPr="006E4211">
        <w:t xml:space="preserve">Table </w:t>
      </w:r>
      <w:r w:rsidRPr="006E4211">
        <w:fldChar w:fldCharType="begin"/>
      </w:r>
      <w:r w:rsidRPr="006E4211">
        <w:instrText xml:space="preserve"> SEQ Table \* ARABIC </w:instrText>
      </w:r>
      <w:r w:rsidRPr="006E4211">
        <w:fldChar w:fldCharType="separate"/>
      </w:r>
      <w:r w:rsidR="00D24E65">
        <w:rPr>
          <w:noProof/>
        </w:rPr>
        <w:t>1</w:t>
      </w:r>
      <w:r w:rsidRPr="006E4211">
        <w:fldChar w:fldCharType="end"/>
      </w:r>
      <w:bookmarkEnd w:id="8"/>
      <w:r w:rsidRPr="006E4211">
        <w:t>.</w:t>
      </w:r>
      <w:r w:rsidR="00CA57FE">
        <w:t xml:space="preserve"> </w:t>
      </w:r>
      <w:r w:rsidR="00CA57FE" w:rsidRPr="00DA7032">
        <w:rPr>
          <w:i w:val="0"/>
          <w:iCs/>
        </w:rPr>
        <w:t>Diagram</w:t>
      </w:r>
      <w:r w:rsidRPr="00DA7032">
        <w:rPr>
          <w:i w:val="0"/>
          <w:iCs/>
        </w:rPr>
        <w:t xml:space="preserve"> of </w:t>
      </w:r>
      <w:r w:rsidR="00FB4A95" w:rsidRPr="00DA7032">
        <w:rPr>
          <w:i w:val="0"/>
          <w:iCs/>
        </w:rPr>
        <w:t>finite verb construction</w:t>
      </w:r>
    </w:p>
    <w:tbl>
      <w:tblPr>
        <w:tblW w:w="4503"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675"/>
        <w:gridCol w:w="3828"/>
      </w:tblGrid>
      <w:tr w:rsidR="00E57F80" w:rsidRPr="006E4211" w14:paraId="055616D1" w14:textId="77777777" w:rsidTr="00E45560">
        <w:tc>
          <w:tcPr>
            <w:tcW w:w="675" w:type="dxa"/>
            <w:tcBorders>
              <w:top w:val="single" w:sz="4" w:space="0" w:color="auto"/>
              <w:bottom w:val="nil"/>
            </w:tcBorders>
            <w:shd w:val="clear" w:color="auto" w:fill="auto"/>
          </w:tcPr>
          <w:p w14:paraId="55FB5378" w14:textId="77777777" w:rsidR="00E57F80" w:rsidRPr="006E4211" w:rsidRDefault="00E57F80" w:rsidP="000F3A37">
            <w:pPr>
              <w:keepNext/>
              <w:keepLines/>
              <w:suppressAutoHyphens/>
              <w:rPr>
                <w:b/>
                <w:szCs w:val="24"/>
              </w:rPr>
            </w:pPr>
            <w:r w:rsidRPr="006E4211">
              <w:rPr>
                <w:b/>
                <w:szCs w:val="24"/>
              </w:rPr>
              <w:t>-3</w:t>
            </w:r>
          </w:p>
        </w:tc>
        <w:tc>
          <w:tcPr>
            <w:tcW w:w="3828" w:type="dxa"/>
            <w:tcBorders>
              <w:top w:val="single" w:sz="4" w:space="0" w:color="auto"/>
              <w:bottom w:val="nil"/>
            </w:tcBorders>
            <w:shd w:val="clear" w:color="auto" w:fill="auto"/>
          </w:tcPr>
          <w:p w14:paraId="25BE01C1" w14:textId="77777777" w:rsidR="00E57F80" w:rsidRPr="006E4211" w:rsidRDefault="00E57F80" w:rsidP="000F3A37">
            <w:pPr>
              <w:keepNext/>
              <w:keepLines/>
              <w:suppressAutoHyphens/>
              <w:rPr>
                <w:b/>
                <w:szCs w:val="24"/>
                <w:u w:val="single"/>
              </w:rPr>
            </w:pPr>
            <w:r w:rsidRPr="006E4211">
              <w:rPr>
                <w:b/>
                <w:szCs w:val="24"/>
                <w:u w:val="single"/>
              </w:rPr>
              <w:t>TAM</w:t>
            </w:r>
          </w:p>
        </w:tc>
      </w:tr>
      <w:tr w:rsidR="00E57F80" w:rsidRPr="006E4211" w14:paraId="64FBC984" w14:textId="77777777" w:rsidTr="00E45560">
        <w:tc>
          <w:tcPr>
            <w:tcW w:w="675" w:type="dxa"/>
            <w:tcBorders>
              <w:top w:val="nil"/>
              <w:bottom w:val="nil"/>
            </w:tcBorders>
            <w:shd w:val="clear" w:color="auto" w:fill="auto"/>
          </w:tcPr>
          <w:p w14:paraId="52B61143" w14:textId="77777777" w:rsidR="00E57F80" w:rsidRPr="006E4211" w:rsidRDefault="00E57F80" w:rsidP="000F3A37">
            <w:pPr>
              <w:keepNext/>
              <w:keepLines/>
              <w:suppressAutoHyphens/>
              <w:rPr>
                <w:szCs w:val="24"/>
              </w:rPr>
            </w:pPr>
            <w:r w:rsidRPr="006E4211">
              <w:rPr>
                <w:szCs w:val="24"/>
              </w:rPr>
              <w:t>-2</w:t>
            </w:r>
          </w:p>
        </w:tc>
        <w:tc>
          <w:tcPr>
            <w:tcW w:w="3828" w:type="dxa"/>
            <w:tcBorders>
              <w:top w:val="nil"/>
              <w:bottom w:val="nil"/>
            </w:tcBorders>
            <w:shd w:val="clear" w:color="auto" w:fill="auto"/>
          </w:tcPr>
          <w:p w14:paraId="2DC1202A" w14:textId="5F292C6A" w:rsidR="00E57F80" w:rsidRPr="006E4211" w:rsidRDefault="0028245D" w:rsidP="000F3A37">
            <w:pPr>
              <w:keepNext/>
              <w:keepLines/>
              <w:suppressAutoHyphens/>
              <w:rPr>
                <w:szCs w:val="24"/>
              </w:rPr>
            </w:pPr>
            <w:r>
              <w:rPr>
                <w:szCs w:val="24"/>
              </w:rPr>
              <w:t>v</w:t>
            </w:r>
            <w:r w:rsidR="00E57F80" w:rsidRPr="006E4211">
              <w:rPr>
                <w:szCs w:val="24"/>
              </w:rPr>
              <w:t>alency</w:t>
            </w:r>
            <w:r w:rsidR="00B20242">
              <w:rPr>
                <w:szCs w:val="24"/>
              </w:rPr>
              <w:t xml:space="preserve"> </w:t>
            </w:r>
            <w:r w:rsidR="00E57F80" w:rsidRPr="006E4211">
              <w:rPr>
                <w:szCs w:val="24"/>
              </w:rPr>
              <w:t>change</w:t>
            </w:r>
          </w:p>
        </w:tc>
      </w:tr>
      <w:tr w:rsidR="00E57F80" w:rsidRPr="006E4211" w14:paraId="6345190D" w14:textId="77777777" w:rsidTr="00E45560">
        <w:tc>
          <w:tcPr>
            <w:tcW w:w="675" w:type="dxa"/>
            <w:tcBorders>
              <w:top w:val="nil"/>
              <w:bottom w:val="single" w:sz="4" w:space="0" w:color="auto"/>
            </w:tcBorders>
            <w:shd w:val="clear" w:color="auto" w:fill="auto"/>
          </w:tcPr>
          <w:p w14:paraId="2A6EBA20" w14:textId="77777777" w:rsidR="00E57F80" w:rsidRPr="006E4211" w:rsidRDefault="00E57F80" w:rsidP="000F3A37">
            <w:pPr>
              <w:keepNext/>
              <w:keepLines/>
              <w:suppressAutoHyphens/>
              <w:rPr>
                <w:szCs w:val="24"/>
              </w:rPr>
            </w:pPr>
            <w:r w:rsidRPr="006E4211">
              <w:rPr>
                <w:szCs w:val="24"/>
              </w:rPr>
              <w:t>-1</w:t>
            </w:r>
          </w:p>
        </w:tc>
        <w:tc>
          <w:tcPr>
            <w:tcW w:w="3828" w:type="dxa"/>
            <w:tcBorders>
              <w:top w:val="nil"/>
              <w:bottom w:val="single" w:sz="4" w:space="0" w:color="auto"/>
            </w:tcBorders>
            <w:shd w:val="clear" w:color="auto" w:fill="auto"/>
          </w:tcPr>
          <w:p w14:paraId="74E72A0D" w14:textId="2000FA1C" w:rsidR="00E57F80" w:rsidRPr="006E4211" w:rsidRDefault="0028245D" w:rsidP="000F3A37">
            <w:pPr>
              <w:keepNext/>
              <w:keepLines/>
              <w:suppressAutoHyphens/>
              <w:rPr>
                <w:szCs w:val="24"/>
              </w:rPr>
            </w:pPr>
            <w:r>
              <w:rPr>
                <w:szCs w:val="24"/>
              </w:rPr>
              <w:t>c</w:t>
            </w:r>
            <w:r w:rsidR="00E57F80" w:rsidRPr="006E4211">
              <w:rPr>
                <w:szCs w:val="24"/>
              </w:rPr>
              <w:t>ompounded</w:t>
            </w:r>
            <w:r w:rsidR="0083116A">
              <w:rPr>
                <w:szCs w:val="24"/>
              </w:rPr>
              <w:t>/incorporated</w:t>
            </w:r>
            <w:r w:rsidR="00E57F80" w:rsidRPr="006E4211">
              <w:rPr>
                <w:szCs w:val="24"/>
              </w:rPr>
              <w:t xml:space="preserve"> noun</w:t>
            </w:r>
          </w:p>
        </w:tc>
      </w:tr>
      <w:tr w:rsidR="00E57F80" w:rsidRPr="006E4211" w14:paraId="36994AB1" w14:textId="77777777" w:rsidTr="00E45560">
        <w:tc>
          <w:tcPr>
            <w:tcW w:w="675" w:type="dxa"/>
            <w:tcBorders>
              <w:top w:val="single" w:sz="4" w:space="0" w:color="auto"/>
              <w:left w:val="single" w:sz="4" w:space="0" w:color="auto"/>
              <w:bottom w:val="single" w:sz="4" w:space="0" w:color="auto"/>
            </w:tcBorders>
            <w:shd w:val="clear" w:color="auto" w:fill="auto"/>
          </w:tcPr>
          <w:p w14:paraId="6CDEE9F4" w14:textId="77777777" w:rsidR="00E57F80" w:rsidRPr="006E4211" w:rsidRDefault="00E57F80" w:rsidP="000F3A37">
            <w:pPr>
              <w:keepNext/>
              <w:keepLines/>
              <w:suppressAutoHyphens/>
              <w:rPr>
                <w:b/>
                <w:szCs w:val="24"/>
              </w:rPr>
            </w:pPr>
            <w:r w:rsidRPr="006E4211">
              <w:rPr>
                <w:b/>
                <w:szCs w:val="24"/>
              </w:rPr>
              <w:t>0</w:t>
            </w:r>
          </w:p>
        </w:tc>
        <w:tc>
          <w:tcPr>
            <w:tcW w:w="3828" w:type="dxa"/>
            <w:tcBorders>
              <w:top w:val="single" w:sz="4" w:space="0" w:color="auto"/>
              <w:bottom w:val="single" w:sz="4" w:space="0" w:color="auto"/>
              <w:right w:val="single" w:sz="4" w:space="0" w:color="auto"/>
            </w:tcBorders>
            <w:shd w:val="clear" w:color="auto" w:fill="auto"/>
          </w:tcPr>
          <w:p w14:paraId="3EC21480" w14:textId="4B6E06C2" w:rsidR="00E57F80" w:rsidRPr="006E4211" w:rsidRDefault="0028245D" w:rsidP="000F3A37">
            <w:pPr>
              <w:keepNext/>
              <w:keepLines/>
              <w:suppressAutoHyphens/>
              <w:rPr>
                <w:b/>
                <w:szCs w:val="24"/>
              </w:rPr>
            </w:pPr>
            <w:r>
              <w:rPr>
                <w:b/>
                <w:szCs w:val="24"/>
              </w:rPr>
              <w:t>v</w:t>
            </w:r>
            <w:r w:rsidR="00E57F80" w:rsidRPr="006E4211">
              <w:rPr>
                <w:b/>
                <w:szCs w:val="24"/>
              </w:rPr>
              <w:t>erb root</w:t>
            </w:r>
          </w:p>
        </w:tc>
      </w:tr>
      <w:tr w:rsidR="00E57F80" w:rsidRPr="006E4211" w14:paraId="61F5CCD6" w14:textId="77777777" w:rsidTr="00E45560">
        <w:tc>
          <w:tcPr>
            <w:tcW w:w="675" w:type="dxa"/>
            <w:tcBorders>
              <w:top w:val="single" w:sz="4" w:space="0" w:color="auto"/>
              <w:bottom w:val="nil"/>
            </w:tcBorders>
            <w:shd w:val="clear" w:color="auto" w:fill="auto"/>
          </w:tcPr>
          <w:p w14:paraId="31D33A20" w14:textId="77777777" w:rsidR="00E57F80" w:rsidRPr="006E4211" w:rsidRDefault="00E57F80" w:rsidP="000F3A37">
            <w:pPr>
              <w:keepNext/>
              <w:keepLines/>
              <w:suppressAutoHyphens/>
              <w:rPr>
                <w:szCs w:val="24"/>
              </w:rPr>
            </w:pPr>
            <w:r w:rsidRPr="006E4211">
              <w:rPr>
                <w:szCs w:val="24"/>
              </w:rPr>
              <w:t>+1</w:t>
            </w:r>
          </w:p>
        </w:tc>
        <w:tc>
          <w:tcPr>
            <w:tcW w:w="3828" w:type="dxa"/>
            <w:tcBorders>
              <w:top w:val="single" w:sz="4" w:space="0" w:color="auto"/>
              <w:bottom w:val="nil"/>
            </w:tcBorders>
            <w:shd w:val="clear" w:color="auto" w:fill="auto"/>
          </w:tcPr>
          <w:p w14:paraId="0F699E97" w14:textId="7BDB31AA" w:rsidR="00E57F80" w:rsidRPr="006E4211" w:rsidRDefault="0028245D" w:rsidP="000F3A37">
            <w:pPr>
              <w:keepNext/>
              <w:keepLines/>
              <w:suppressAutoHyphens/>
              <w:rPr>
                <w:szCs w:val="24"/>
              </w:rPr>
            </w:pPr>
            <w:r>
              <w:rPr>
                <w:szCs w:val="24"/>
              </w:rPr>
              <w:t>c</w:t>
            </w:r>
            <w:r w:rsidR="00E57F80" w:rsidRPr="006E4211">
              <w:rPr>
                <w:szCs w:val="24"/>
              </w:rPr>
              <w:t>ompounded</w:t>
            </w:r>
            <w:r w:rsidR="0083116A">
              <w:rPr>
                <w:szCs w:val="24"/>
              </w:rPr>
              <w:t>/incorporated</w:t>
            </w:r>
            <w:r w:rsidR="00E57F80" w:rsidRPr="006E4211">
              <w:rPr>
                <w:szCs w:val="24"/>
              </w:rPr>
              <w:t xml:space="preserve"> verb</w:t>
            </w:r>
          </w:p>
        </w:tc>
      </w:tr>
      <w:tr w:rsidR="00E57F80" w:rsidRPr="006E4211" w14:paraId="783CA957" w14:textId="77777777" w:rsidTr="00E45560">
        <w:tc>
          <w:tcPr>
            <w:tcW w:w="675" w:type="dxa"/>
            <w:tcBorders>
              <w:top w:val="nil"/>
              <w:bottom w:val="nil"/>
            </w:tcBorders>
            <w:shd w:val="clear" w:color="auto" w:fill="auto"/>
          </w:tcPr>
          <w:p w14:paraId="2DC0209C" w14:textId="77777777" w:rsidR="00E57F80" w:rsidRPr="006E4211" w:rsidRDefault="00E57F80" w:rsidP="000F3A37">
            <w:pPr>
              <w:keepNext/>
              <w:keepLines/>
              <w:suppressAutoHyphens/>
              <w:rPr>
                <w:szCs w:val="24"/>
              </w:rPr>
            </w:pPr>
            <w:r w:rsidRPr="006E4211">
              <w:rPr>
                <w:szCs w:val="24"/>
              </w:rPr>
              <w:t>+2</w:t>
            </w:r>
          </w:p>
        </w:tc>
        <w:tc>
          <w:tcPr>
            <w:tcW w:w="3828" w:type="dxa"/>
            <w:tcBorders>
              <w:top w:val="nil"/>
              <w:bottom w:val="nil"/>
            </w:tcBorders>
            <w:shd w:val="clear" w:color="auto" w:fill="auto"/>
          </w:tcPr>
          <w:p w14:paraId="3EAFC59B" w14:textId="5E3F9524" w:rsidR="00E57F80" w:rsidRPr="006E4211" w:rsidRDefault="0028245D" w:rsidP="000F3A37">
            <w:pPr>
              <w:keepNext/>
              <w:keepLines/>
              <w:suppressAutoHyphens/>
              <w:rPr>
                <w:szCs w:val="24"/>
              </w:rPr>
            </w:pPr>
            <w:r>
              <w:rPr>
                <w:szCs w:val="24"/>
              </w:rPr>
              <w:t>v</w:t>
            </w:r>
            <w:r w:rsidR="00E57F80" w:rsidRPr="006E4211">
              <w:rPr>
                <w:szCs w:val="24"/>
              </w:rPr>
              <w:t>alency</w:t>
            </w:r>
            <w:r w:rsidR="00B20242">
              <w:rPr>
                <w:szCs w:val="24"/>
              </w:rPr>
              <w:t xml:space="preserve"> </w:t>
            </w:r>
            <w:r w:rsidR="00E57F80" w:rsidRPr="006E4211">
              <w:rPr>
                <w:szCs w:val="24"/>
              </w:rPr>
              <w:t>change</w:t>
            </w:r>
          </w:p>
        </w:tc>
      </w:tr>
      <w:tr w:rsidR="00E57F80" w:rsidRPr="006E4211" w14:paraId="2F65B0B3" w14:textId="77777777" w:rsidTr="00E45560">
        <w:tc>
          <w:tcPr>
            <w:tcW w:w="675" w:type="dxa"/>
            <w:tcBorders>
              <w:top w:val="nil"/>
              <w:bottom w:val="nil"/>
            </w:tcBorders>
            <w:shd w:val="clear" w:color="auto" w:fill="auto"/>
          </w:tcPr>
          <w:p w14:paraId="4A396D3C" w14:textId="77777777" w:rsidR="00E57F80" w:rsidRPr="006E4211" w:rsidRDefault="00E57F80" w:rsidP="000F3A37">
            <w:pPr>
              <w:keepNext/>
              <w:keepLines/>
              <w:suppressAutoHyphens/>
              <w:rPr>
                <w:b/>
                <w:szCs w:val="24"/>
              </w:rPr>
            </w:pPr>
            <w:r w:rsidRPr="006E4211">
              <w:rPr>
                <w:szCs w:val="24"/>
              </w:rPr>
              <w:t>+3</w:t>
            </w:r>
          </w:p>
        </w:tc>
        <w:tc>
          <w:tcPr>
            <w:tcW w:w="3828" w:type="dxa"/>
            <w:tcBorders>
              <w:top w:val="nil"/>
              <w:bottom w:val="nil"/>
            </w:tcBorders>
            <w:shd w:val="clear" w:color="auto" w:fill="auto"/>
          </w:tcPr>
          <w:p w14:paraId="18206F97" w14:textId="218E9C6E" w:rsidR="00E57F80" w:rsidRPr="006E4211" w:rsidRDefault="00E57F80" w:rsidP="000F3A37">
            <w:pPr>
              <w:keepNext/>
              <w:keepLines/>
              <w:suppressAutoHyphens/>
              <w:rPr>
                <w:szCs w:val="24"/>
              </w:rPr>
            </w:pPr>
            <w:r w:rsidRPr="006E4211">
              <w:rPr>
                <w:szCs w:val="24"/>
              </w:rPr>
              <w:t>‘</w:t>
            </w:r>
            <w:r w:rsidR="0028245D">
              <w:rPr>
                <w:szCs w:val="24"/>
              </w:rPr>
              <w:t>a</w:t>
            </w:r>
            <w:r w:rsidRPr="006E4211">
              <w:rPr>
                <w:szCs w:val="24"/>
              </w:rPr>
              <w:t>dverbial-like’</w:t>
            </w:r>
          </w:p>
        </w:tc>
      </w:tr>
      <w:tr w:rsidR="00E57F80" w:rsidRPr="006E4211" w14:paraId="3136119B" w14:textId="77777777" w:rsidTr="00E45560">
        <w:tc>
          <w:tcPr>
            <w:tcW w:w="675" w:type="dxa"/>
            <w:tcBorders>
              <w:top w:val="nil"/>
              <w:bottom w:val="nil"/>
            </w:tcBorders>
            <w:shd w:val="clear" w:color="auto" w:fill="auto"/>
          </w:tcPr>
          <w:p w14:paraId="6B388962" w14:textId="77777777" w:rsidR="00E57F80" w:rsidRPr="006E4211" w:rsidRDefault="00E57F80" w:rsidP="000F3A37">
            <w:pPr>
              <w:keepNext/>
              <w:keepLines/>
              <w:suppressAutoHyphens/>
              <w:rPr>
                <w:b/>
                <w:szCs w:val="24"/>
              </w:rPr>
            </w:pPr>
            <w:r w:rsidRPr="006E4211">
              <w:rPr>
                <w:b/>
                <w:szCs w:val="24"/>
              </w:rPr>
              <w:t>+4</w:t>
            </w:r>
          </w:p>
        </w:tc>
        <w:tc>
          <w:tcPr>
            <w:tcW w:w="3828" w:type="dxa"/>
            <w:tcBorders>
              <w:top w:val="nil"/>
              <w:bottom w:val="nil"/>
            </w:tcBorders>
            <w:shd w:val="clear" w:color="auto" w:fill="auto"/>
          </w:tcPr>
          <w:p w14:paraId="72FB63F1" w14:textId="77777777" w:rsidR="00E57F80" w:rsidRPr="006E4211" w:rsidRDefault="00E57F80" w:rsidP="000F3A37">
            <w:pPr>
              <w:keepNext/>
              <w:keepLines/>
              <w:suppressAutoHyphens/>
              <w:rPr>
                <w:b/>
                <w:i/>
                <w:szCs w:val="24"/>
                <w:u w:val="single"/>
              </w:rPr>
            </w:pPr>
            <w:r w:rsidRPr="006E4211">
              <w:rPr>
                <w:b/>
                <w:szCs w:val="24"/>
                <w:u w:val="single"/>
              </w:rPr>
              <w:t>3</w:t>
            </w:r>
            <w:r w:rsidRPr="006E4211">
              <w:rPr>
                <w:b/>
                <w:szCs w:val="24"/>
                <w:u w:val="single"/>
                <w:vertAlign w:val="superscript"/>
              </w:rPr>
              <w:t>rd</w:t>
            </w:r>
            <w:r w:rsidRPr="006E4211">
              <w:rPr>
                <w:b/>
                <w:szCs w:val="24"/>
                <w:u w:val="single"/>
              </w:rPr>
              <w:t xml:space="preserve"> person indexation</w:t>
            </w:r>
          </w:p>
        </w:tc>
      </w:tr>
      <w:tr w:rsidR="00E57F80" w:rsidRPr="006E4211" w14:paraId="1746ACC0" w14:textId="77777777" w:rsidTr="00E45560">
        <w:tc>
          <w:tcPr>
            <w:tcW w:w="675" w:type="dxa"/>
            <w:tcBorders>
              <w:top w:val="nil"/>
              <w:bottom w:val="nil"/>
            </w:tcBorders>
            <w:shd w:val="clear" w:color="auto" w:fill="auto"/>
          </w:tcPr>
          <w:p w14:paraId="024E474C" w14:textId="77777777" w:rsidR="00E57F80" w:rsidRPr="006E4211" w:rsidRDefault="00E57F80" w:rsidP="000F3A37">
            <w:pPr>
              <w:keepNext/>
              <w:keepLines/>
              <w:suppressAutoHyphens/>
              <w:rPr>
                <w:b/>
                <w:szCs w:val="24"/>
              </w:rPr>
            </w:pPr>
            <w:r w:rsidRPr="006E4211">
              <w:rPr>
                <w:b/>
                <w:szCs w:val="24"/>
              </w:rPr>
              <w:t>+5</w:t>
            </w:r>
          </w:p>
        </w:tc>
        <w:tc>
          <w:tcPr>
            <w:tcW w:w="3828" w:type="dxa"/>
            <w:tcBorders>
              <w:top w:val="nil"/>
              <w:bottom w:val="nil"/>
            </w:tcBorders>
            <w:shd w:val="clear" w:color="auto" w:fill="auto"/>
          </w:tcPr>
          <w:p w14:paraId="1011D5E0" w14:textId="5FC7321F" w:rsidR="00E57F80" w:rsidRPr="006E4211" w:rsidRDefault="0028245D" w:rsidP="000F3A37">
            <w:pPr>
              <w:keepNext/>
              <w:keepLines/>
              <w:suppressAutoHyphens/>
              <w:rPr>
                <w:b/>
                <w:i/>
                <w:szCs w:val="24"/>
                <w:u w:val="single"/>
              </w:rPr>
            </w:pPr>
            <w:r>
              <w:rPr>
                <w:b/>
                <w:szCs w:val="24"/>
                <w:u w:val="single"/>
              </w:rPr>
              <w:t>t</w:t>
            </w:r>
            <w:r w:rsidR="00DA7032">
              <w:rPr>
                <w:b/>
                <w:szCs w:val="24"/>
                <w:u w:val="single"/>
              </w:rPr>
              <w:t>emporal distance</w:t>
            </w:r>
            <w:r w:rsidR="00E57F80" w:rsidRPr="006E4211">
              <w:rPr>
                <w:b/>
                <w:szCs w:val="24"/>
                <w:u w:val="single"/>
              </w:rPr>
              <w:t xml:space="preserve"> </w:t>
            </w:r>
            <w:r w:rsidR="00E57F80" w:rsidRPr="006E4211">
              <w:rPr>
                <w:b/>
                <w:i/>
                <w:szCs w:val="24"/>
                <w:u w:val="single"/>
              </w:rPr>
              <w:t>-iti-</w:t>
            </w:r>
          </w:p>
        </w:tc>
      </w:tr>
      <w:tr w:rsidR="00E57F80" w:rsidRPr="006E4211" w14:paraId="54AC97F2" w14:textId="77777777" w:rsidTr="00E45560">
        <w:tc>
          <w:tcPr>
            <w:tcW w:w="675" w:type="dxa"/>
            <w:tcBorders>
              <w:top w:val="nil"/>
              <w:bottom w:val="nil"/>
            </w:tcBorders>
            <w:shd w:val="clear" w:color="auto" w:fill="auto"/>
          </w:tcPr>
          <w:p w14:paraId="0D5DF8FA" w14:textId="77777777" w:rsidR="00E57F80" w:rsidRPr="006E4211" w:rsidRDefault="00E57F80" w:rsidP="000F3A37">
            <w:pPr>
              <w:keepNext/>
              <w:keepLines/>
              <w:suppressAutoHyphens/>
              <w:rPr>
                <w:b/>
                <w:szCs w:val="24"/>
              </w:rPr>
            </w:pPr>
            <w:r w:rsidRPr="006E4211">
              <w:rPr>
                <w:b/>
                <w:szCs w:val="24"/>
              </w:rPr>
              <w:t>+6</w:t>
            </w:r>
          </w:p>
        </w:tc>
        <w:tc>
          <w:tcPr>
            <w:tcW w:w="3828" w:type="dxa"/>
            <w:tcBorders>
              <w:top w:val="nil"/>
              <w:bottom w:val="nil"/>
            </w:tcBorders>
            <w:shd w:val="clear" w:color="auto" w:fill="auto"/>
          </w:tcPr>
          <w:p w14:paraId="69253D46" w14:textId="73E1FF64" w:rsidR="00E57F80" w:rsidRPr="006E4211" w:rsidRDefault="00E57F80" w:rsidP="000F3A37">
            <w:pPr>
              <w:keepNext/>
              <w:keepLines/>
              <w:suppressAutoHyphens/>
              <w:rPr>
                <w:b/>
                <w:i/>
                <w:szCs w:val="24"/>
                <w:u w:val="single"/>
              </w:rPr>
            </w:pPr>
            <w:r w:rsidRPr="006E4211">
              <w:rPr>
                <w:b/>
                <w:szCs w:val="24"/>
                <w:u w:val="single"/>
              </w:rPr>
              <w:t>‘</w:t>
            </w:r>
            <w:r w:rsidR="0028245D">
              <w:rPr>
                <w:b/>
                <w:szCs w:val="24"/>
                <w:u w:val="single"/>
              </w:rPr>
              <w:t>b</w:t>
            </w:r>
            <w:r w:rsidRPr="006E4211">
              <w:rPr>
                <w:b/>
                <w:szCs w:val="24"/>
                <w:u w:val="single"/>
              </w:rPr>
              <w:t xml:space="preserve">ack’ </w:t>
            </w:r>
            <w:r w:rsidRPr="006E4211">
              <w:rPr>
                <w:b/>
                <w:i/>
                <w:szCs w:val="24"/>
                <w:u w:val="single"/>
              </w:rPr>
              <w:t>-iba-</w:t>
            </w:r>
          </w:p>
        </w:tc>
      </w:tr>
      <w:tr w:rsidR="00E57F80" w:rsidRPr="006E4211" w14:paraId="48D3A519" w14:textId="77777777" w:rsidTr="00E45560">
        <w:tc>
          <w:tcPr>
            <w:tcW w:w="675" w:type="dxa"/>
            <w:tcBorders>
              <w:top w:val="nil"/>
              <w:bottom w:val="nil"/>
            </w:tcBorders>
            <w:shd w:val="clear" w:color="auto" w:fill="auto"/>
          </w:tcPr>
          <w:p w14:paraId="7C4DFFDE" w14:textId="77777777" w:rsidR="00E57F80" w:rsidRPr="006E4211" w:rsidRDefault="00E57F80" w:rsidP="000F3A37">
            <w:pPr>
              <w:keepNext/>
              <w:keepLines/>
              <w:suppressAutoHyphens/>
              <w:rPr>
                <w:b/>
                <w:szCs w:val="24"/>
              </w:rPr>
            </w:pPr>
            <w:r w:rsidRPr="006E4211">
              <w:rPr>
                <w:szCs w:val="24"/>
              </w:rPr>
              <w:t>+7</w:t>
            </w:r>
          </w:p>
        </w:tc>
        <w:tc>
          <w:tcPr>
            <w:tcW w:w="3828" w:type="dxa"/>
            <w:tcBorders>
              <w:top w:val="nil"/>
              <w:bottom w:val="nil"/>
            </w:tcBorders>
            <w:shd w:val="clear" w:color="auto" w:fill="auto"/>
          </w:tcPr>
          <w:p w14:paraId="575DE980" w14:textId="7C511736" w:rsidR="00E57F80" w:rsidRPr="006E4211" w:rsidRDefault="00E57F80" w:rsidP="000F3A37">
            <w:pPr>
              <w:keepNext/>
              <w:keepLines/>
              <w:suppressAutoHyphens/>
              <w:rPr>
                <w:i/>
                <w:szCs w:val="24"/>
              </w:rPr>
            </w:pPr>
            <w:r w:rsidRPr="006E4211">
              <w:rPr>
                <w:szCs w:val="24"/>
              </w:rPr>
              <w:t>‘</w:t>
            </w:r>
            <w:r w:rsidR="00E01284">
              <w:rPr>
                <w:szCs w:val="24"/>
              </w:rPr>
              <w:t>a</w:t>
            </w:r>
            <w:r w:rsidRPr="006E4211">
              <w:rPr>
                <w:szCs w:val="24"/>
              </w:rPr>
              <w:t>dverbial-like’</w:t>
            </w:r>
          </w:p>
        </w:tc>
      </w:tr>
      <w:tr w:rsidR="00E57F80" w:rsidRPr="006E4211" w14:paraId="29A62012" w14:textId="77777777" w:rsidTr="00E45560">
        <w:tc>
          <w:tcPr>
            <w:tcW w:w="675" w:type="dxa"/>
            <w:tcBorders>
              <w:top w:val="nil"/>
              <w:bottom w:val="nil"/>
            </w:tcBorders>
            <w:shd w:val="clear" w:color="auto" w:fill="auto"/>
          </w:tcPr>
          <w:p w14:paraId="7A718280" w14:textId="77777777" w:rsidR="00E57F80" w:rsidRPr="006E4211" w:rsidRDefault="00E57F80" w:rsidP="000F3A37">
            <w:pPr>
              <w:keepNext/>
              <w:keepLines/>
              <w:suppressAutoHyphens/>
              <w:rPr>
                <w:szCs w:val="24"/>
              </w:rPr>
            </w:pPr>
            <w:r w:rsidRPr="006E4211">
              <w:rPr>
                <w:szCs w:val="24"/>
              </w:rPr>
              <w:t>+8</w:t>
            </w:r>
          </w:p>
        </w:tc>
        <w:tc>
          <w:tcPr>
            <w:tcW w:w="3828" w:type="dxa"/>
            <w:tcBorders>
              <w:top w:val="nil"/>
              <w:bottom w:val="nil"/>
            </w:tcBorders>
            <w:shd w:val="clear" w:color="auto" w:fill="auto"/>
          </w:tcPr>
          <w:p w14:paraId="6FA86135" w14:textId="77777777" w:rsidR="00E57F80" w:rsidRPr="006E4211" w:rsidRDefault="00E57F80" w:rsidP="000F3A37">
            <w:pPr>
              <w:keepNext/>
              <w:keepLines/>
              <w:suppressAutoHyphens/>
              <w:rPr>
                <w:b/>
                <w:szCs w:val="24"/>
                <w:u w:val="single"/>
              </w:rPr>
            </w:pPr>
            <w:r w:rsidRPr="006E4211">
              <w:rPr>
                <w:b/>
                <w:szCs w:val="24"/>
                <w:u w:val="single"/>
              </w:rPr>
              <w:t>TAM</w:t>
            </w:r>
          </w:p>
        </w:tc>
      </w:tr>
      <w:tr w:rsidR="00E57F80" w:rsidRPr="006E4211" w14:paraId="3630CED9" w14:textId="77777777" w:rsidTr="00E45560">
        <w:tc>
          <w:tcPr>
            <w:tcW w:w="675" w:type="dxa"/>
            <w:tcBorders>
              <w:top w:val="nil"/>
            </w:tcBorders>
          </w:tcPr>
          <w:p w14:paraId="65292914" w14:textId="77777777" w:rsidR="00E57F80" w:rsidRPr="006E4211" w:rsidRDefault="00E57F80" w:rsidP="000F3A37">
            <w:pPr>
              <w:keepNext/>
              <w:keepLines/>
              <w:suppressAutoHyphens/>
              <w:rPr>
                <w:szCs w:val="24"/>
              </w:rPr>
            </w:pPr>
            <w:r w:rsidRPr="006E4211">
              <w:rPr>
                <w:szCs w:val="24"/>
              </w:rPr>
              <w:t>+9</w:t>
            </w:r>
          </w:p>
        </w:tc>
        <w:tc>
          <w:tcPr>
            <w:tcW w:w="3828" w:type="dxa"/>
            <w:tcBorders>
              <w:top w:val="nil"/>
            </w:tcBorders>
          </w:tcPr>
          <w:p w14:paraId="7719DC99" w14:textId="383CA70A" w:rsidR="00E57F80" w:rsidRPr="006E4211" w:rsidRDefault="00E01284" w:rsidP="000F3A37">
            <w:pPr>
              <w:keepNext/>
              <w:keepLines/>
              <w:suppressAutoHyphens/>
              <w:rPr>
                <w:i/>
                <w:szCs w:val="24"/>
              </w:rPr>
            </w:pPr>
            <w:r>
              <w:rPr>
                <w:szCs w:val="24"/>
              </w:rPr>
              <w:t>r</w:t>
            </w:r>
            <w:r w:rsidR="00E57F80" w:rsidRPr="006E4211">
              <w:rPr>
                <w:szCs w:val="24"/>
              </w:rPr>
              <w:t xml:space="preserve">eiterative </w:t>
            </w:r>
            <w:r w:rsidR="00E57F80" w:rsidRPr="006E4211">
              <w:rPr>
                <w:i/>
                <w:szCs w:val="24"/>
              </w:rPr>
              <w:t>-yu</w:t>
            </w:r>
          </w:p>
        </w:tc>
      </w:tr>
    </w:tbl>
    <w:p w14:paraId="74552879" w14:textId="77777777" w:rsidR="007E7C5C" w:rsidRDefault="007E7C5C" w:rsidP="000F3A37">
      <w:pPr>
        <w:suppressAutoHyphens/>
      </w:pPr>
    </w:p>
    <w:p w14:paraId="22CD82C5" w14:textId="5F54D0B2" w:rsidR="007335E6" w:rsidRDefault="007335E6" w:rsidP="000F3A37">
      <w:pPr>
        <w:suppressAutoHyphens/>
        <w:ind w:firstLine="284"/>
      </w:pPr>
      <w:r>
        <w:t>Negation of declarative</w:t>
      </w:r>
      <w:r w:rsidR="00B1316F">
        <w:t xml:space="preserve"> (and interrogative)</w:t>
      </w:r>
      <w:r>
        <w:t xml:space="preserve"> main clauses containing </w:t>
      </w:r>
      <w:r w:rsidR="00660B31">
        <w:t>a finite verb construction</w:t>
      </w:r>
      <w:r w:rsidR="00C173C4">
        <w:t xml:space="preserve"> is realized through a discontinuous</w:t>
      </w:r>
      <w:r>
        <w:t xml:space="preserve"> embracing construction involving two particles: the preverbal independent </w:t>
      </w:r>
      <w:r w:rsidRPr="000264BD">
        <w:rPr>
          <w:b/>
          <w:i/>
        </w:rPr>
        <w:t>aimue</w:t>
      </w:r>
      <w:r>
        <w:t xml:space="preserve"> </w:t>
      </w:r>
      <w:r w:rsidR="000656DD">
        <w:t>[ajmu</w:t>
      </w:r>
      <w:r w:rsidR="00DD4396" w:rsidRPr="006E4211">
        <w:t>e]</w:t>
      </w:r>
      <w:r w:rsidR="00F07697">
        <w:t xml:space="preserve"> </w:t>
      </w:r>
      <w:r w:rsidR="000656DD">
        <w:t>~</w:t>
      </w:r>
      <w:r w:rsidR="000656DD" w:rsidRPr="000656DD">
        <w:t xml:space="preserve"> </w:t>
      </w:r>
      <w:r w:rsidR="000656DD">
        <w:t>[ajmw</w:t>
      </w:r>
      <w:r w:rsidR="000656DD" w:rsidRPr="006E4211">
        <w:t>e]</w:t>
      </w:r>
      <w:r w:rsidR="00AB34FF">
        <w:rPr>
          <w:rStyle w:val="Alaviitteenviite"/>
        </w:rPr>
        <w:footnoteReference w:id="6"/>
      </w:r>
      <w:r w:rsidR="00DD4396" w:rsidRPr="00302F19">
        <w:t xml:space="preserve"> </w:t>
      </w:r>
      <w:r>
        <w:t xml:space="preserve">and the postverbal enclitic </w:t>
      </w:r>
      <w:r w:rsidRPr="000264BD">
        <w:rPr>
          <w:b/>
          <w:i/>
        </w:rPr>
        <w:t>=mawe</w:t>
      </w:r>
      <w:r w:rsidR="00DD4396">
        <w:rPr>
          <w:b/>
          <w:i/>
        </w:rPr>
        <w:t xml:space="preserve"> </w:t>
      </w:r>
      <w:r w:rsidR="00DD4396">
        <w:rPr>
          <w:b/>
        </w:rPr>
        <w:t>[</w:t>
      </w:r>
      <w:r w:rsidR="00DD4396" w:rsidRPr="006E4211">
        <w:t>maße</w:t>
      </w:r>
      <w:r w:rsidR="00DD4396">
        <w:rPr>
          <w:b/>
        </w:rPr>
        <w:t xml:space="preserve">] </w:t>
      </w:r>
      <w:r w:rsidR="00FA611C">
        <w:t>(with a variant</w:t>
      </w:r>
      <w:r w:rsidR="00DD4396">
        <w:t xml:space="preserve"> =</w:t>
      </w:r>
      <w:r w:rsidR="00DD4396" w:rsidRPr="006A3002">
        <w:rPr>
          <w:i/>
        </w:rPr>
        <w:t>mue</w:t>
      </w:r>
      <w:r w:rsidR="00DD4396">
        <w:rPr>
          <w:i/>
        </w:rPr>
        <w:t xml:space="preserve"> </w:t>
      </w:r>
      <w:r w:rsidR="00DD4396">
        <w:t>[mue</w:t>
      </w:r>
      <w:r w:rsidR="00B145CE">
        <w:t xml:space="preserve">] </w:t>
      </w:r>
      <w:r w:rsidR="00FA611C">
        <w:t>~</w:t>
      </w:r>
      <w:r w:rsidR="00B145CE">
        <w:t xml:space="preserve"> [</w:t>
      </w:r>
      <w:r w:rsidR="00864EE4">
        <w:t>mwe]). The construction is</w:t>
      </w:r>
      <w:r w:rsidR="00DD4396">
        <w:t xml:space="preserve"> illustrated in </w:t>
      </w:r>
      <w:r w:rsidR="00DD4396">
        <w:fldChar w:fldCharType="begin"/>
      </w:r>
      <w:r w:rsidR="00DD4396">
        <w:instrText xml:space="preserve"> REF aimue \h </w:instrText>
      </w:r>
      <w:r w:rsidR="00DD4396">
        <w:fldChar w:fldCharType="separate"/>
      </w:r>
      <w:r w:rsidR="00D24E65" w:rsidRPr="00F56B41">
        <w:t>(</w:t>
      </w:r>
      <w:r w:rsidR="00D24E65" w:rsidRPr="00F56B41">
        <w:rPr>
          <w:noProof/>
        </w:rPr>
        <w:t>5</w:t>
      </w:r>
      <w:r w:rsidR="00DD4396">
        <w:fldChar w:fldCharType="end"/>
      </w:r>
      <w:r w:rsidR="00864EE4">
        <w:t>a) with a transitive clause, and</w:t>
      </w:r>
      <w:r w:rsidR="00B51EE0">
        <w:t xml:space="preserve"> in</w:t>
      </w:r>
      <w:r w:rsidR="00864EE4">
        <w:t xml:space="preserve"> </w:t>
      </w:r>
      <w:r w:rsidR="00455910">
        <w:fldChar w:fldCharType="begin"/>
      </w:r>
      <w:r w:rsidR="00455910">
        <w:instrText xml:space="preserve"> REF aimue \h </w:instrText>
      </w:r>
      <w:r w:rsidR="00455910">
        <w:fldChar w:fldCharType="separate"/>
      </w:r>
      <w:r w:rsidR="00D24E65" w:rsidRPr="00F56B41">
        <w:t>(</w:t>
      </w:r>
      <w:r w:rsidR="00D24E65" w:rsidRPr="00F56B41">
        <w:rPr>
          <w:noProof/>
        </w:rPr>
        <w:t>5</w:t>
      </w:r>
      <w:r w:rsidR="00455910">
        <w:fldChar w:fldCharType="end"/>
      </w:r>
      <w:r w:rsidR="00864EE4">
        <w:t xml:space="preserve">b) with an intransitive clause. </w:t>
      </w:r>
    </w:p>
    <w:p w14:paraId="6E32D3D1" w14:textId="77777777" w:rsidR="00C331E6" w:rsidRPr="006E4211" w:rsidRDefault="00C331E6" w:rsidP="000F3A37">
      <w:pPr>
        <w:suppressAutoHyphens/>
      </w:pPr>
    </w:p>
    <w:p w14:paraId="2EF4E38D" w14:textId="38E0C736" w:rsidR="00C331E6" w:rsidRPr="00802B31" w:rsidRDefault="00C331E6" w:rsidP="000F3A37">
      <w:pPr>
        <w:pStyle w:val="morphemebreak"/>
        <w:tabs>
          <w:tab w:val="left" w:pos="567"/>
          <w:tab w:val="left" w:pos="851"/>
          <w:tab w:val="left" w:pos="1701"/>
          <w:tab w:val="left" w:pos="3119"/>
          <w:tab w:val="left" w:pos="4253"/>
          <w:tab w:val="left" w:pos="8080"/>
        </w:tabs>
        <w:suppressAutoHyphens/>
        <w:rPr>
          <w:lang w:val="fi-FI"/>
        </w:rPr>
      </w:pPr>
      <w:bookmarkStart w:id="9" w:name="aimue"/>
      <w:r w:rsidRPr="00802B31">
        <w:rPr>
          <w:lang w:val="fi-FI"/>
        </w:rPr>
        <w:t>(</w:t>
      </w:r>
      <w:r w:rsidR="003A2EDB">
        <w:fldChar w:fldCharType="begin"/>
      </w:r>
      <w:r w:rsidR="003A2EDB" w:rsidRPr="00802B31">
        <w:rPr>
          <w:lang w:val="fi-FI"/>
        </w:rPr>
        <w:instrText xml:space="preserve"> SEQ ex \* MERGEFORMAT </w:instrText>
      </w:r>
      <w:r w:rsidR="003A2EDB">
        <w:fldChar w:fldCharType="separate"/>
      </w:r>
      <w:r w:rsidR="00D24E65">
        <w:rPr>
          <w:noProof/>
          <w:lang w:val="fi-FI"/>
        </w:rPr>
        <w:t>5</w:t>
      </w:r>
      <w:r w:rsidR="003A2EDB">
        <w:rPr>
          <w:noProof/>
        </w:rPr>
        <w:fldChar w:fldCharType="end"/>
      </w:r>
      <w:bookmarkEnd w:id="9"/>
      <w:r w:rsidR="00DD4396" w:rsidRPr="00802B31">
        <w:rPr>
          <w:lang w:val="fi-FI"/>
        </w:rPr>
        <w:t>)</w:t>
      </w:r>
      <w:r w:rsidR="00DD4396" w:rsidRPr="00802B31">
        <w:rPr>
          <w:lang w:val="fi-FI"/>
        </w:rPr>
        <w:tab/>
      </w:r>
      <w:r w:rsidR="00DD4396" w:rsidRPr="00802B31">
        <w:rPr>
          <w:lang w:val="fi-FI"/>
        </w:rPr>
        <w:tab/>
      </w:r>
      <w:r w:rsidR="00DD4396" w:rsidRPr="00802B31">
        <w:rPr>
          <w:lang w:val="fi-FI"/>
        </w:rPr>
        <w:tab/>
        <w:t>O</w:t>
      </w:r>
      <w:r w:rsidR="00DD4396" w:rsidRPr="00802B31">
        <w:rPr>
          <w:lang w:val="fi-FI"/>
        </w:rPr>
        <w:tab/>
      </w:r>
      <w:r w:rsidRPr="00802B31">
        <w:rPr>
          <w:lang w:val="fi-FI"/>
        </w:rPr>
        <w:t>A</w:t>
      </w:r>
      <w:r w:rsidRPr="00802B31">
        <w:rPr>
          <w:lang w:val="fi-FI"/>
        </w:rPr>
        <w:tab/>
        <w:t>V</w:t>
      </w:r>
    </w:p>
    <w:p w14:paraId="03CA5DFC" w14:textId="77777777" w:rsidR="00C331E6" w:rsidRPr="00802B31" w:rsidRDefault="00C331E6" w:rsidP="000F3A37">
      <w:pPr>
        <w:pStyle w:val="morphemebreak"/>
        <w:tabs>
          <w:tab w:val="left" w:pos="567"/>
          <w:tab w:val="left" w:pos="851"/>
          <w:tab w:val="left" w:pos="1701"/>
          <w:tab w:val="left" w:pos="3119"/>
          <w:tab w:val="left" w:pos="4253"/>
          <w:tab w:val="left" w:pos="8080"/>
        </w:tabs>
        <w:suppressAutoHyphens/>
        <w:rPr>
          <w:lang w:val="fi-FI"/>
        </w:rPr>
      </w:pPr>
      <w:r w:rsidRPr="00802B31">
        <w:rPr>
          <w:lang w:val="fi-FI"/>
        </w:rPr>
        <w:tab/>
        <w:t>a.</w:t>
      </w:r>
      <w:r w:rsidRPr="00802B31">
        <w:rPr>
          <w:lang w:val="fi-FI"/>
        </w:rPr>
        <w:tab/>
      </w:r>
      <w:r w:rsidRPr="00802B31">
        <w:rPr>
          <w:b/>
          <w:i/>
          <w:lang w:val="fi-FI"/>
        </w:rPr>
        <w:t>Aimue</w:t>
      </w:r>
      <w:r w:rsidRPr="00802B31">
        <w:rPr>
          <w:i/>
          <w:lang w:val="fi-FI"/>
        </w:rPr>
        <w:tab/>
        <w:t>ejije=kwana</w:t>
      </w:r>
      <w:r w:rsidRPr="00802B31">
        <w:rPr>
          <w:i/>
          <w:lang w:val="fi-FI"/>
        </w:rPr>
        <w:tab/>
        <w:t>yama</w:t>
      </w:r>
      <w:r w:rsidRPr="00802B31">
        <w:rPr>
          <w:i/>
          <w:lang w:val="fi-FI"/>
        </w:rPr>
        <w:tab/>
      </w:r>
      <w:r w:rsidRPr="00802B31">
        <w:rPr>
          <w:b/>
          <w:i/>
          <w:u w:val="single"/>
          <w:lang w:val="fi-FI"/>
        </w:rPr>
        <w:t>e</w:t>
      </w:r>
      <w:r w:rsidRPr="00802B31">
        <w:rPr>
          <w:b/>
          <w:i/>
          <w:lang w:val="fi-FI"/>
        </w:rPr>
        <w:t>-</w:t>
      </w:r>
      <w:r w:rsidRPr="00802B31">
        <w:rPr>
          <w:i/>
          <w:lang w:val="fi-FI"/>
        </w:rPr>
        <w:t>shanapa-eni-</w:t>
      </w:r>
      <w:r w:rsidRPr="00802B31">
        <w:rPr>
          <w:b/>
          <w:i/>
          <w:u w:val="single"/>
          <w:lang w:val="fi-FI"/>
        </w:rPr>
        <w:t>inia</w:t>
      </w:r>
      <w:r w:rsidRPr="00802B31">
        <w:rPr>
          <w:i/>
          <w:lang w:val="fi-FI"/>
        </w:rPr>
        <w:t>=</w:t>
      </w:r>
      <w:r w:rsidRPr="00802B31">
        <w:rPr>
          <w:b/>
          <w:i/>
          <w:lang w:val="fi-FI"/>
        </w:rPr>
        <w:t>mawe</w:t>
      </w:r>
      <w:r w:rsidRPr="00802B31">
        <w:rPr>
          <w:i/>
          <w:lang w:val="fi-FI"/>
        </w:rPr>
        <w:t>.</w:t>
      </w:r>
    </w:p>
    <w:p w14:paraId="05844426" w14:textId="62D41E4E" w:rsidR="00C331E6" w:rsidRPr="006E4211" w:rsidRDefault="00C331E6" w:rsidP="000F3A37">
      <w:pPr>
        <w:pStyle w:val="glossinSpanish"/>
        <w:tabs>
          <w:tab w:val="left" w:pos="567"/>
          <w:tab w:val="left" w:pos="851"/>
          <w:tab w:val="left" w:pos="1701"/>
          <w:tab w:val="left" w:pos="3119"/>
          <w:tab w:val="left" w:pos="4253"/>
          <w:tab w:val="left" w:pos="8080"/>
        </w:tabs>
        <w:suppressAutoHyphens/>
        <w:rPr>
          <w:lang w:val="en-US"/>
        </w:rPr>
      </w:pPr>
      <w:r w:rsidRPr="00802B31">
        <w:rPr>
          <w:lang w:val="fi-FI"/>
        </w:rPr>
        <w:tab/>
      </w:r>
      <w:r w:rsidRPr="00802B31">
        <w:rPr>
          <w:lang w:val="fi-FI"/>
        </w:rPr>
        <w:tab/>
      </w:r>
      <w:r w:rsidRPr="006E4211">
        <w:rPr>
          <w:smallCaps/>
          <w:sz w:val="22"/>
          <w:lang w:val="en-US"/>
        </w:rPr>
        <w:t>neg</w:t>
      </w:r>
      <w:r w:rsidRPr="006E4211">
        <w:rPr>
          <w:lang w:val="en-US"/>
        </w:rPr>
        <w:tab/>
        <w:t>jungle=</w:t>
      </w:r>
      <w:r w:rsidR="00B641B2">
        <w:rPr>
          <w:smallCaps/>
          <w:sz w:val="22"/>
          <w:lang w:val="en-US"/>
        </w:rPr>
        <w:t>pl</w:t>
      </w:r>
      <w:r w:rsidR="00B641B2">
        <w:rPr>
          <w:smallCaps/>
          <w:sz w:val="22"/>
          <w:lang w:val="en-US"/>
        </w:rPr>
        <w:tab/>
        <w:t>1sg.erg</w:t>
      </w:r>
      <w:r w:rsidR="00B641B2">
        <w:rPr>
          <w:smallCaps/>
          <w:sz w:val="22"/>
          <w:lang w:val="en-US"/>
        </w:rPr>
        <w:tab/>
        <w:t>i</w:t>
      </w:r>
      <w:r w:rsidRPr="006E4211">
        <w:rPr>
          <w:smallCaps/>
          <w:sz w:val="22"/>
          <w:lang w:val="en-US"/>
        </w:rPr>
        <w:t>pfv</w:t>
      </w:r>
      <w:r w:rsidRPr="006E4211">
        <w:rPr>
          <w:lang w:val="en-US"/>
        </w:rPr>
        <w:t>-know-</w:t>
      </w:r>
      <w:r w:rsidR="00DD4396">
        <w:rPr>
          <w:smallCaps/>
          <w:sz w:val="22"/>
          <w:lang w:val="en-US"/>
        </w:rPr>
        <w:t>well-i</w:t>
      </w:r>
      <w:r w:rsidRPr="006E4211">
        <w:rPr>
          <w:smallCaps/>
          <w:sz w:val="22"/>
          <w:lang w:val="en-US"/>
        </w:rPr>
        <w:t>pfv.sit.</w:t>
      </w:r>
      <w:r w:rsidRPr="006E4211">
        <w:rPr>
          <w:lang w:val="en-US"/>
        </w:rPr>
        <w:t>1/2=</w:t>
      </w:r>
      <w:r w:rsidRPr="006E4211">
        <w:rPr>
          <w:smallCaps/>
          <w:sz w:val="22"/>
          <w:lang w:val="en-US"/>
        </w:rPr>
        <w:t>neg</w:t>
      </w:r>
    </w:p>
    <w:p w14:paraId="3E3710BD" w14:textId="507F0E85" w:rsidR="00C331E6" w:rsidRPr="00051AAD" w:rsidRDefault="00C331E6" w:rsidP="000F3A37">
      <w:pPr>
        <w:pStyle w:val="freetranslationenglish"/>
        <w:suppressAutoHyphens/>
        <w:rPr>
          <w:lang w:val="es-ES"/>
        </w:rPr>
      </w:pPr>
      <w:r w:rsidRPr="00051AAD">
        <w:rPr>
          <w:lang w:val="es-ES"/>
        </w:rPr>
        <w:t>‘Y</w:t>
      </w:r>
      <w:r w:rsidR="00AF6B09">
        <w:rPr>
          <w:lang w:val="es-ES"/>
        </w:rPr>
        <w:t>a no conozco estos montes bien.’</w:t>
      </w:r>
      <w:r w:rsidRPr="00051AAD">
        <w:rPr>
          <w:lang w:val="es-ES"/>
        </w:rPr>
        <w:t xml:space="preserve"> ch132</w:t>
      </w:r>
    </w:p>
    <w:p w14:paraId="6189FF92" w14:textId="62866FE1" w:rsidR="00C331E6" w:rsidRPr="006E4211" w:rsidRDefault="00C331E6" w:rsidP="000F3A37">
      <w:pPr>
        <w:pStyle w:val="freetranslationenglish"/>
        <w:suppressAutoHyphens/>
      </w:pPr>
      <w:r w:rsidRPr="006E4211">
        <w:t>‘I don’t know these jungles well</w:t>
      </w:r>
      <w:r w:rsidR="00AF6B09">
        <w:t xml:space="preserve"> anymore</w:t>
      </w:r>
      <w:r w:rsidRPr="006E4211">
        <w:t>.’</w:t>
      </w:r>
    </w:p>
    <w:p w14:paraId="061E66E0" w14:textId="77777777" w:rsidR="00C331E6" w:rsidRPr="006E4211" w:rsidRDefault="00C331E6" w:rsidP="000F3A37">
      <w:pPr>
        <w:suppressAutoHyphens/>
      </w:pPr>
    </w:p>
    <w:p w14:paraId="575D42E4" w14:textId="77777777" w:rsidR="00C331E6" w:rsidRPr="00051AAD" w:rsidRDefault="00C331E6" w:rsidP="000F3A37">
      <w:pPr>
        <w:pStyle w:val="morphemebreak"/>
        <w:tabs>
          <w:tab w:val="left" w:pos="567"/>
          <w:tab w:val="left" w:pos="840"/>
          <w:tab w:val="left" w:pos="1560"/>
          <w:tab w:val="left" w:pos="2268"/>
          <w:tab w:val="left" w:pos="2835"/>
          <w:tab w:val="left" w:pos="4200"/>
          <w:tab w:val="left" w:pos="5040"/>
          <w:tab w:val="left" w:pos="5640"/>
          <w:tab w:val="left" w:pos="6360"/>
          <w:tab w:val="left" w:pos="7080"/>
          <w:tab w:val="left" w:pos="7920"/>
          <w:tab w:val="left" w:pos="8640"/>
          <w:tab w:val="left" w:pos="9480"/>
          <w:tab w:val="left" w:pos="10560"/>
        </w:tabs>
        <w:suppressAutoHyphens/>
        <w:rPr>
          <w:lang w:val="es-ES"/>
        </w:rPr>
      </w:pPr>
      <w:r w:rsidRPr="006E4211">
        <w:tab/>
      </w:r>
      <w:r w:rsidRPr="006E4211">
        <w:tab/>
      </w:r>
      <w:r w:rsidRPr="006E4211">
        <w:tab/>
      </w:r>
      <w:r w:rsidRPr="006E4211">
        <w:tab/>
      </w:r>
      <w:r w:rsidRPr="00051AAD">
        <w:rPr>
          <w:lang w:val="es-ES"/>
        </w:rPr>
        <w:t>S</w:t>
      </w:r>
      <w:r w:rsidRPr="00051AAD">
        <w:rPr>
          <w:lang w:val="es-ES"/>
        </w:rPr>
        <w:tab/>
        <w:t>V</w:t>
      </w:r>
    </w:p>
    <w:p w14:paraId="2FDC026A" w14:textId="77777777" w:rsidR="00C331E6" w:rsidRPr="00051AAD" w:rsidRDefault="00C331E6" w:rsidP="000F3A37">
      <w:pPr>
        <w:pStyle w:val="morphemebreak"/>
        <w:tabs>
          <w:tab w:val="left" w:pos="567"/>
          <w:tab w:val="left" w:pos="840"/>
          <w:tab w:val="left" w:pos="1560"/>
          <w:tab w:val="left" w:pos="2268"/>
          <w:tab w:val="left" w:pos="2835"/>
          <w:tab w:val="left" w:pos="4200"/>
          <w:tab w:val="left" w:pos="5040"/>
          <w:tab w:val="left" w:pos="5640"/>
          <w:tab w:val="left" w:pos="6360"/>
          <w:tab w:val="left" w:pos="7080"/>
          <w:tab w:val="left" w:pos="7920"/>
          <w:tab w:val="left" w:pos="8640"/>
          <w:tab w:val="left" w:pos="9480"/>
          <w:tab w:val="left" w:pos="10560"/>
        </w:tabs>
        <w:suppressAutoHyphens/>
        <w:rPr>
          <w:lang w:val="es-ES"/>
        </w:rPr>
      </w:pPr>
      <w:r w:rsidRPr="00051AAD">
        <w:rPr>
          <w:lang w:val="es-ES"/>
        </w:rPr>
        <w:tab/>
        <w:t>b.</w:t>
      </w:r>
      <w:r w:rsidRPr="00051AAD">
        <w:rPr>
          <w:lang w:val="es-ES"/>
        </w:rPr>
        <w:tab/>
      </w:r>
      <w:r w:rsidRPr="00051AAD">
        <w:rPr>
          <w:b/>
          <w:i/>
          <w:lang w:val="es-ES"/>
        </w:rPr>
        <w:t>Aimue</w:t>
      </w:r>
      <w:r w:rsidRPr="00051AAD">
        <w:rPr>
          <w:i/>
          <w:lang w:val="es-ES"/>
        </w:rPr>
        <w:tab/>
        <w:t>=da</w:t>
      </w:r>
      <w:r w:rsidRPr="00051AAD">
        <w:rPr>
          <w:i/>
          <w:lang w:val="es-ES"/>
        </w:rPr>
        <w:tab/>
        <w:t>ema</w:t>
      </w:r>
      <w:r w:rsidRPr="00051AAD">
        <w:rPr>
          <w:i/>
          <w:lang w:val="es-ES"/>
        </w:rPr>
        <w:tab/>
      </w:r>
      <w:r w:rsidRPr="00051AAD">
        <w:rPr>
          <w:b/>
          <w:i/>
          <w:u w:val="single"/>
          <w:lang w:val="es-ES"/>
        </w:rPr>
        <w:t>e</w:t>
      </w:r>
      <w:r w:rsidRPr="00051AAD">
        <w:rPr>
          <w:i/>
          <w:lang w:val="es-ES"/>
        </w:rPr>
        <w:t>-siapati-yu=</w:t>
      </w:r>
      <w:r w:rsidRPr="00051AAD">
        <w:rPr>
          <w:b/>
          <w:i/>
          <w:lang w:val="es-ES"/>
        </w:rPr>
        <w:t>mue</w:t>
      </w:r>
      <w:r w:rsidRPr="00051AAD">
        <w:rPr>
          <w:lang w:val="es-ES"/>
        </w:rPr>
        <w:t>.</w:t>
      </w:r>
    </w:p>
    <w:p w14:paraId="26557154" w14:textId="50EAB788" w:rsidR="00C331E6" w:rsidRPr="006E4211" w:rsidRDefault="00C331E6" w:rsidP="000F3A37">
      <w:pPr>
        <w:pStyle w:val="glossinEnglish"/>
        <w:tabs>
          <w:tab w:val="left" w:pos="567"/>
          <w:tab w:val="left" w:pos="840"/>
          <w:tab w:val="left" w:pos="1560"/>
          <w:tab w:val="left" w:pos="2268"/>
          <w:tab w:val="left" w:pos="2835"/>
          <w:tab w:val="left" w:pos="4200"/>
          <w:tab w:val="left" w:pos="5040"/>
          <w:tab w:val="left" w:pos="5640"/>
          <w:tab w:val="left" w:pos="6360"/>
          <w:tab w:val="left" w:pos="7080"/>
          <w:tab w:val="left" w:pos="7920"/>
          <w:tab w:val="left" w:pos="8640"/>
          <w:tab w:val="left" w:pos="9480"/>
          <w:tab w:val="left" w:pos="10560"/>
        </w:tabs>
        <w:suppressAutoHyphens/>
      </w:pPr>
      <w:r w:rsidRPr="00051AAD">
        <w:rPr>
          <w:lang w:val="es-ES"/>
        </w:rPr>
        <w:tab/>
      </w:r>
      <w:r w:rsidRPr="00051AAD">
        <w:rPr>
          <w:lang w:val="es-ES"/>
        </w:rPr>
        <w:tab/>
      </w:r>
      <w:r w:rsidRPr="006E4211">
        <w:rPr>
          <w:smallCaps/>
        </w:rPr>
        <w:t>neg</w:t>
      </w:r>
      <w:r w:rsidRPr="006E4211">
        <w:rPr>
          <w:smallCaps/>
        </w:rPr>
        <w:tab/>
        <w:t>=</w:t>
      </w:r>
      <w:r w:rsidR="00470BC8">
        <w:rPr>
          <w:smallCaps/>
        </w:rPr>
        <w:t>ptc</w:t>
      </w:r>
      <w:r w:rsidRPr="006E4211">
        <w:rPr>
          <w:smallCaps/>
        </w:rPr>
        <w:tab/>
        <w:t>1sg</w:t>
      </w:r>
      <w:r w:rsidRPr="006E4211">
        <w:rPr>
          <w:smallCaps/>
        </w:rPr>
        <w:tab/>
        <w:t>fut-</w:t>
      </w:r>
      <w:r w:rsidRPr="006E4211">
        <w:t>come_back-</w:t>
      </w:r>
      <w:r w:rsidRPr="006E4211">
        <w:rPr>
          <w:smallCaps/>
        </w:rPr>
        <w:t>it</w:t>
      </w:r>
      <w:r w:rsidR="0044554A">
        <w:rPr>
          <w:smallCaps/>
        </w:rPr>
        <w:t>e</w:t>
      </w:r>
      <w:r w:rsidRPr="006E4211">
        <w:rPr>
          <w:smallCaps/>
        </w:rPr>
        <w:t>r=neg</w:t>
      </w:r>
    </w:p>
    <w:p w14:paraId="36E96EAB" w14:textId="77777777" w:rsidR="00C331E6" w:rsidRPr="00051AAD" w:rsidRDefault="00C331E6" w:rsidP="000F3A37">
      <w:pPr>
        <w:pStyle w:val="freetranslationenglish"/>
        <w:suppressAutoHyphens/>
        <w:rPr>
          <w:lang w:val="es-ES"/>
        </w:rPr>
      </w:pPr>
      <w:r w:rsidRPr="00051AAD">
        <w:rPr>
          <w:lang w:val="es-ES"/>
        </w:rPr>
        <w:t>‘Ya no voy a regresar.’ na191</w:t>
      </w:r>
    </w:p>
    <w:p w14:paraId="34477714" w14:textId="38C680DE" w:rsidR="00C331E6" w:rsidRPr="006E4211" w:rsidRDefault="00C331E6" w:rsidP="000F3A37">
      <w:pPr>
        <w:pStyle w:val="freetranslationenglish"/>
        <w:suppressAutoHyphens/>
      </w:pPr>
      <w:r w:rsidRPr="006E4211">
        <w:t>‘I’m not going to come back again</w:t>
      </w:r>
      <w:r w:rsidR="00CB7608">
        <w:t xml:space="preserve"> anymore</w:t>
      </w:r>
      <w:r w:rsidRPr="006E4211">
        <w:t>.’</w:t>
      </w:r>
    </w:p>
    <w:p w14:paraId="34B015C1" w14:textId="18E405E4" w:rsidR="00C331E6" w:rsidRDefault="00C331E6" w:rsidP="000F3A37">
      <w:pPr>
        <w:suppressAutoHyphens/>
      </w:pPr>
    </w:p>
    <w:p w14:paraId="2AD257DE" w14:textId="79CF561B" w:rsidR="00EE5C35" w:rsidRPr="00660B31" w:rsidRDefault="00DD4396" w:rsidP="000F3A37">
      <w:pPr>
        <w:suppressAutoHyphens/>
      </w:pPr>
      <w:r>
        <w:t>The preverbal particle</w:t>
      </w:r>
      <w:r w:rsidR="00F56FA0">
        <w:t xml:space="preserve"> </w:t>
      </w:r>
      <w:r w:rsidR="00F56FA0">
        <w:rPr>
          <w:i/>
        </w:rPr>
        <w:t>aimue</w:t>
      </w:r>
      <w:r w:rsidR="00F56FA0">
        <w:t xml:space="preserve"> is</w:t>
      </w:r>
      <w:r w:rsidR="00C52FBA">
        <w:t xml:space="preserve"> phonologically stressed</w:t>
      </w:r>
      <w:r w:rsidR="00F56FA0">
        <w:t xml:space="preserve"> </w:t>
      </w:r>
      <w:r w:rsidR="00C52FBA">
        <w:t xml:space="preserve">and syntactically </w:t>
      </w:r>
      <w:r w:rsidR="00F56FA0">
        <w:t>free</w:t>
      </w:r>
      <w:r w:rsidR="00F1031E">
        <w:t xml:space="preserve">, </w:t>
      </w:r>
      <w:r w:rsidR="00F56FA0">
        <w:t>occur</w:t>
      </w:r>
      <w:r w:rsidR="00B20242">
        <w:t>ring</w:t>
      </w:r>
      <w:r w:rsidR="00F56FA0">
        <w:t xml:space="preserve"> anywhere before the </w:t>
      </w:r>
      <w:r w:rsidR="00AC3A87">
        <w:t>verb</w:t>
      </w:r>
      <w:r w:rsidR="008D7E4F">
        <w:t>. I</w:t>
      </w:r>
      <w:r w:rsidR="00F56FA0">
        <w:t>t is often the first word of the clause</w:t>
      </w:r>
      <w:r w:rsidR="008D7E4F">
        <w:t xml:space="preserve">, </w:t>
      </w:r>
      <w:r w:rsidR="00F56FA0">
        <w:t xml:space="preserve">as in </w:t>
      </w:r>
      <w:r w:rsidR="00F56FA0">
        <w:fldChar w:fldCharType="begin"/>
      </w:r>
      <w:r w:rsidR="00F56FA0">
        <w:instrText xml:space="preserve"> REF aimue \h </w:instrText>
      </w:r>
      <w:r w:rsidR="00F56FA0">
        <w:fldChar w:fldCharType="separate"/>
      </w:r>
      <w:r w:rsidR="00D24E65" w:rsidRPr="00B375CB">
        <w:t>(</w:t>
      </w:r>
      <w:r w:rsidR="00D24E65" w:rsidRPr="00B375CB">
        <w:rPr>
          <w:noProof/>
        </w:rPr>
        <w:t>5</w:t>
      </w:r>
      <w:r w:rsidR="00F56FA0">
        <w:fldChar w:fldCharType="end"/>
      </w:r>
      <w:r w:rsidR="00F56FA0">
        <w:t>a,b)</w:t>
      </w:r>
      <w:r w:rsidR="009C45A7">
        <w:t>;</w:t>
      </w:r>
      <w:r w:rsidR="006C408C">
        <w:t xml:space="preserve"> see also </w:t>
      </w:r>
      <w:r w:rsidR="006C408C">
        <w:fldChar w:fldCharType="begin"/>
      </w:r>
      <w:r w:rsidR="006C408C">
        <w:instrText xml:space="preserve"> REF aimueejuseuteta \h </w:instrText>
      </w:r>
      <w:r w:rsidR="006C408C">
        <w:fldChar w:fldCharType="separate"/>
      </w:r>
      <w:r w:rsidR="00D24E65" w:rsidRPr="00B375CB">
        <w:t>(</w:t>
      </w:r>
      <w:r w:rsidR="00D24E65" w:rsidRPr="00B375CB">
        <w:rPr>
          <w:noProof/>
        </w:rPr>
        <w:t>7</w:t>
      </w:r>
      <w:r w:rsidR="006C408C">
        <w:fldChar w:fldCharType="end"/>
      </w:r>
      <w:r w:rsidR="006C408C">
        <w:t>a,b) further below</w:t>
      </w:r>
      <w:r w:rsidR="009C45A7">
        <w:t>. B</w:t>
      </w:r>
      <w:r w:rsidR="00864EE4">
        <w:t xml:space="preserve">ut </w:t>
      </w:r>
      <w:r w:rsidR="008D7E4F">
        <w:t xml:space="preserve">this </w:t>
      </w:r>
      <w:r w:rsidR="00F56FA0">
        <w:t xml:space="preserve">is not </w:t>
      </w:r>
      <w:r w:rsidR="00864EE4">
        <w:t>an absolute requirement</w:t>
      </w:r>
      <w:r w:rsidR="008D7E4F">
        <w:t xml:space="preserve">, as in </w:t>
      </w:r>
      <w:r w:rsidR="00C93AF3">
        <w:fldChar w:fldCharType="begin"/>
      </w:r>
      <w:r w:rsidR="00C93AF3">
        <w:instrText xml:space="preserve"> REF jade \h </w:instrText>
      </w:r>
      <w:r w:rsidR="00C93AF3">
        <w:fldChar w:fldCharType="separate"/>
      </w:r>
      <w:r w:rsidR="00D24E65" w:rsidRPr="006E4211">
        <w:t>(</w:t>
      </w:r>
      <w:r w:rsidR="00D24E65">
        <w:rPr>
          <w:noProof/>
        </w:rPr>
        <w:t>6</w:t>
      </w:r>
      <w:r w:rsidR="00C93AF3">
        <w:fldChar w:fldCharType="end"/>
      </w:r>
      <w:r w:rsidR="00C93AF3">
        <w:t>a,b)</w:t>
      </w:r>
      <w:r w:rsidR="00C52FBA">
        <w:t xml:space="preserve">, where it is preceded by several clausal </w:t>
      </w:r>
      <w:r w:rsidR="000346CF">
        <w:t>constituents</w:t>
      </w:r>
      <w:r w:rsidR="00C52FBA">
        <w:t>.</w:t>
      </w:r>
      <w:r w:rsidR="00660B31">
        <w:t xml:space="preserve"> The </w:t>
      </w:r>
      <w:r w:rsidR="003C2722">
        <w:t xml:space="preserve">exact </w:t>
      </w:r>
      <w:r w:rsidR="00660B31">
        <w:t xml:space="preserve">motivations for placing </w:t>
      </w:r>
      <w:r w:rsidR="00660B31">
        <w:rPr>
          <w:i/>
        </w:rPr>
        <w:t>aimue</w:t>
      </w:r>
      <w:r w:rsidR="00660B31">
        <w:t xml:space="preserve"> in different positions before the </w:t>
      </w:r>
      <w:r w:rsidR="00AC3A87">
        <w:t xml:space="preserve">verb </w:t>
      </w:r>
      <w:r w:rsidR="003C2722">
        <w:t>remain to be investigated</w:t>
      </w:r>
      <w:r w:rsidR="00660B31">
        <w:t>.</w:t>
      </w:r>
    </w:p>
    <w:p w14:paraId="0B9F31B7" w14:textId="77777777" w:rsidR="00864EE4" w:rsidRDefault="00864EE4" w:rsidP="000F3A37">
      <w:pPr>
        <w:suppressAutoHyphens/>
      </w:pPr>
    </w:p>
    <w:p w14:paraId="39AB0055" w14:textId="16E5DE13" w:rsidR="00864EE4" w:rsidRPr="00E57DE0" w:rsidRDefault="00864EE4" w:rsidP="000F3A37">
      <w:pPr>
        <w:pStyle w:val="morphemebreak"/>
        <w:tabs>
          <w:tab w:val="left" w:pos="567"/>
          <w:tab w:val="left" w:pos="851"/>
          <w:tab w:val="left" w:pos="1843"/>
          <w:tab w:val="left" w:pos="2410"/>
          <w:tab w:val="left" w:pos="4111"/>
          <w:tab w:val="left" w:pos="4962"/>
          <w:tab w:val="left" w:pos="5812"/>
          <w:tab w:val="left" w:pos="6521"/>
          <w:tab w:val="left" w:pos="9120"/>
          <w:tab w:val="left" w:pos="10080"/>
          <w:tab w:val="left" w:pos="10920"/>
          <w:tab w:val="left" w:pos="11760"/>
          <w:tab w:val="left" w:pos="13560"/>
        </w:tabs>
        <w:suppressAutoHyphens/>
      </w:pPr>
      <w:bookmarkStart w:id="10" w:name="jade"/>
      <w:r w:rsidRPr="00E57DE0">
        <w:t>(</w:t>
      </w:r>
      <w:r w:rsidR="0090309A">
        <w:rPr>
          <w:noProof/>
        </w:rPr>
        <w:fldChar w:fldCharType="begin"/>
      </w:r>
      <w:r w:rsidR="0090309A" w:rsidRPr="00E57DE0">
        <w:rPr>
          <w:noProof/>
        </w:rPr>
        <w:instrText xml:space="preserve"> SEQ ex \* MERGEFORMAT </w:instrText>
      </w:r>
      <w:r w:rsidR="0090309A">
        <w:rPr>
          <w:noProof/>
        </w:rPr>
        <w:fldChar w:fldCharType="separate"/>
      </w:r>
      <w:r w:rsidR="00D24E65" w:rsidRPr="00E57DE0">
        <w:rPr>
          <w:noProof/>
        </w:rPr>
        <w:t>6</w:t>
      </w:r>
      <w:r w:rsidR="0090309A">
        <w:rPr>
          <w:noProof/>
        </w:rPr>
        <w:fldChar w:fldCharType="end"/>
      </w:r>
      <w:bookmarkEnd w:id="10"/>
      <w:r w:rsidRPr="00E57DE0">
        <w:t>)</w:t>
      </w:r>
      <w:r w:rsidRPr="00E57DE0">
        <w:tab/>
      </w:r>
      <w:r w:rsidRPr="00E57DE0">
        <w:tab/>
      </w:r>
      <w:r w:rsidRPr="00E57DE0">
        <w:tab/>
        <w:t>A</w:t>
      </w:r>
      <w:r w:rsidRPr="00E57DE0">
        <w:tab/>
      </w:r>
      <w:r w:rsidRPr="00E57DE0">
        <w:tab/>
      </w:r>
      <w:r w:rsidRPr="00E57DE0">
        <w:tab/>
      </w:r>
      <w:r w:rsidRPr="00E57DE0">
        <w:tab/>
      </w:r>
      <w:r w:rsidRPr="00E57DE0">
        <w:tab/>
        <w:t>V</w:t>
      </w:r>
    </w:p>
    <w:p w14:paraId="7038846F" w14:textId="77777777" w:rsidR="00864EE4" w:rsidRPr="00E57DE0" w:rsidRDefault="00864EE4" w:rsidP="000F3A37">
      <w:pPr>
        <w:pStyle w:val="morphemebreak"/>
        <w:tabs>
          <w:tab w:val="left" w:pos="567"/>
          <w:tab w:val="left" w:pos="851"/>
          <w:tab w:val="left" w:pos="1843"/>
          <w:tab w:val="left" w:pos="2410"/>
          <w:tab w:val="left" w:pos="3686"/>
          <w:tab w:val="left" w:pos="4678"/>
          <w:tab w:val="left" w:pos="5529"/>
          <w:tab w:val="left" w:pos="6521"/>
          <w:tab w:val="left" w:pos="9120"/>
          <w:tab w:val="left" w:pos="10080"/>
          <w:tab w:val="left" w:pos="10920"/>
          <w:tab w:val="left" w:pos="11760"/>
          <w:tab w:val="left" w:pos="13560"/>
        </w:tabs>
        <w:suppressAutoHyphens/>
      </w:pPr>
      <w:r w:rsidRPr="00E57DE0">
        <w:tab/>
        <w:t>a.</w:t>
      </w:r>
      <w:r w:rsidRPr="00E57DE0">
        <w:tab/>
      </w:r>
      <w:r w:rsidRPr="00E57DE0">
        <w:rPr>
          <w:i/>
        </w:rPr>
        <w:t>Jade</w:t>
      </w:r>
      <w:r w:rsidRPr="00E57DE0">
        <w:t>,</w:t>
      </w:r>
      <w:r w:rsidRPr="00E57DE0">
        <w:tab/>
        <w:t>[</w:t>
      </w:r>
      <w:r w:rsidRPr="004468BF">
        <w:rPr>
          <w:i/>
        </w:rPr>
        <w:t>ye=base=ja</w:t>
      </w:r>
      <w:r w:rsidRPr="004468BF">
        <w:t>]</w:t>
      </w:r>
      <w:r w:rsidRPr="004468BF">
        <w:tab/>
        <w:t>=</w:t>
      </w:r>
      <w:r w:rsidRPr="004468BF">
        <w:rPr>
          <w:i/>
        </w:rPr>
        <w:t>mu</w:t>
      </w:r>
      <w:r w:rsidRPr="004468BF">
        <w:rPr>
          <w:i/>
        </w:rPr>
        <w:tab/>
      </w:r>
      <w:r w:rsidRPr="004468BF">
        <w:rPr>
          <w:b/>
          <w:i/>
        </w:rPr>
        <w:t>aimue</w:t>
      </w:r>
      <w:r w:rsidRPr="004468BF">
        <w:t>,</w:t>
      </w:r>
      <w:r w:rsidRPr="004468BF">
        <w:rPr>
          <w:i/>
        </w:rPr>
        <w:tab/>
        <w:t>sai-da</w:t>
      </w:r>
      <w:r w:rsidRPr="004468BF">
        <w:rPr>
          <w:i/>
        </w:rPr>
        <w:tab/>
      </w:r>
      <w:r w:rsidRPr="004468BF">
        <w:rPr>
          <w:b/>
          <w:i/>
          <w:u w:val="single"/>
        </w:rPr>
        <w:t>y</w:t>
      </w:r>
      <w:r w:rsidRPr="004468BF">
        <w:rPr>
          <w:i/>
        </w:rPr>
        <w:t>-a-</w:t>
      </w:r>
      <w:r w:rsidRPr="00E57DE0">
        <w:rPr>
          <w:b/>
          <w:i/>
          <w:u w:val="single"/>
        </w:rPr>
        <w:t>ta-ani</w:t>
      </w:r>
      <w:r w:rsidRPr="00E57DE0">
        <w:rPr>
          <w:i/>
        </w:rPr>
        <w:t>=</w:t>
      </w:r>
      <w:r w:rsidRPr="00E57DE0">
        <w:rPr>
          <w:b/>
          <w:i/>
        </w:rPr>
        <w:t>mawe</w:t>
      </w:r>
      <w:r w:rsidRPr="00E57DE0">
        <w:t>.</w:t>
      </w:r>
    </w:p>
    <w:p w14:paraId="433D8212" w14:textId="2159951A" w:rsidR="00864EE4" w:rsidRPr="006E4211" w:rsidRDefault="00864EE4" w:rsidP="000F3A37">
      <w:pPr>
        <w:pStyle w:val="glossinEnglish"/>
        <w:tabs>
          <w:tab w:val="left" w:pos="567"/>
          <w:tab w:val="left" w:pos="851"/>
          <w:tab w:val="left" w:pos="1843"/>
          <w:tab w:val="left" w:pos="2410"/>
          <w:tab w:val="left" w:pos="3686"/>
          <w:tab w:val="left" w:pos="4678"/>
          <w:tab w:val="left" w:pos="5529"/>
          <w:tab w:val="left" w:pos="6521"/>
          <w:tab w:val="left" w:pos="9120"/>
          <w:tab w:val="left" w:pos="10080"/>
          <w:tab w:val="left" w:pos="10920"/>
          <w:tab w:val="left" w:pos="11760"/>
          <w:tab w:val="left" w:pos="13560"/>
        </w:tabs>
        <w:suppressAutoHyphens/>
      </w:pPr>
      <w:r w:rsidRPr="00E57DE0">
        <w:tab/>
      </w:r>
      <w:r w:rsidRPr="00E57DE0">
        <w:tab/>
      </w:r>
      <w:r w:rsidR="009C6FDD">
        <w:t>l</w:t>
      </w:r>
      <w:r w:rsidRPr="006E4211">
        <w:t>et</w:t>
      </w:r>
      <w:r w:rsidR="009C6FDD">
        <w:t>’</w:t>
      </w:r>
      <w:r w:rsidRPr="006E4211">
        <w:t>s_see</w:t>
      </w:r>
      <w:r w:rsidRPr="006E4211">
        <w:tab/>
        <w:t>this=</w:t>
      </w:r>
      <w:r w:rsidR="006F067E">
        <w:rPr>
          <w:smallCaps/>
        </w:rPr>
        <w:t>depr</w:t>
      </w:r>
      <w:r w:rsidRPr="006E4211">
        <w:t>=</w:t>
      </w:r>
      <w:r w:rsidRPr="006E4211">
        <w:rPr>
          <w:smallCaps/>
        </w:rPr>
        <w:t>erg</w:t>
      </w:r>
      <w:r w:rsidRPr="006E4211">
        <w:rPr>
          <w:smallCaps/>
        </w:rPr>
        <w:tab/>
        <w:t>=contr</w:t>
      </w:r>
      <w:r w:rsidRPr="006E4211">
        <w:rPr>
          <w:smallCaps/>
        </w:rPr>
        <w:tab/>
        <w:t>neg</w:t>
      </w:r>
      <w:r w:rsidRPr="006E4211">
        <w:tab/>
        <w:t>well-</w:t>
      </w:r>
      <w:r w:rsidR="00A472B4">
        <w:rPr>
          <w:smallCaps/>
        </w:rPr>
        <w:t>asf</w:t>
      </w:r>
      <w:r w:rsidR="00A472B4">
        <w:rPr>
          <w:smallCaps/>
        </w:rPr>
        <w:tab/>
        <w:t>i</w:t>
      </w:r>
      <w:r w:rsidRPr="006E4211">
        <w:rPr>
          <w:smallCaps/>
        </w:rPr>
        <w:t>pfv-</w:t>
      </w:r>
      <w:r w:rsidRPr="006E4211">
        <w:t>affect-</w:t>
      </w:r>
      <w:r w:rsidR="001756E4">
        <w:t>3A</w:t>
      </w:r>
      <w:r w:rsidRPr="006E4211">
        <w:t>-</w:t>
      </w:r>
      <w:r w:rsidR="00A472B4">
        <w:rPr>
          <w:smallCaps/>
        </w:rPr>
        <w:t>i</w:t>
      </w:r>
      <w:r w:rsidRPr="006E4211">
        <w:rPr>
          <w:smallCaps/>
        </w:rPr>
        <w:t>pfv.sit=neg</w:t>
      </w:r>
    </w:p>
    <w:p w14:paraId="29B3CE06" w14:textId="77777777" w:rsidR="00864EE4" w:rsidRPr="00051AAD" w:rsidRDefault="00864EE4" w:rsidP="000F3A37">
      <w:pPr>
        <w:pStyle w:val="freetranslationenglish"/>
        <w:suppressAutoHyphens/>
        <w:rPr>
          <w:lang w:val="es-ES"/>
        </w:rPr>
      </w:pPr>
      <w:r w:rsidRPr="00051AAD">
        <w:rPr>
          <w:lang w:val="es-ES"/>
        </w:rPr>
        <w:t>‘A ver, este no lo hace bien.’ bu092</w:t>
      </w:r>
    </w:p>
    <w:p w14:paraId="71F37BB7" w14:textId="77777777" w:rsidR="00864EE4" w:rsidRPr="006E4211" w:rsidRDefault="00864EE4" w:rsidP="000F3A37">
      <w:pPr>
        <w:pStyle w:val="freetranslationenglish"/>
        <w:suppressAutoHyphens/>
      </w:pPr>
      <w:r w:rsidRPr="006E4211">
        <w:t xml:space="preserve">‘Let’s see, this </w:t>
      </w:r>
      <w:r w:rsidRPr="00C35C88">
        <w:t>damned</w:t>
      </w:r>
      <w:r w:rsidRPr="006E4211">
        <w:t xml:space="preserve"> one doesn’t do it well.’</w:t>
      </w:r>
    </w:p>
    <w:p w14:paraId="24DE1CE2" w14:textId="77777777" w:rsidR="00864EE4" w:rsidRPr="006E4211" w:rsidRDefault="00864EE4" w:rsidP="000F3A37">
      <w:pPr>
        <w:suppressAutoHyphens/>
      </w:pPr>
    </w:p>
    <w:p w14:paraId="7806D840" w14:textId="77777777" w:rsidR="00864EE4" w:rsidRPr="00802B31" w:rsidRDefault="00864EE4" w:rsidP="000F3A37">
      <w:pPr>
        <w:pStyle w:val="morphemebreak"/>
        <w:tabs>
          <w:tab w:val="left" w:pos="567"/>
          <w:tab w:val="left" w:pos="851"/>
          <w:tab w:val="left" w:pos="1560"/>
          <w:tab w:val="left" w:pos="2127"/>
          <w:tab w:val="left" w:pos="2694"/>
          <w:tab w:val="left" w:pos="3686"/>
          <w:tab w:val="left" w:pos="5954"/>
          <w:tab w:val="left" w:pos="6663"/>
          <w:tab w:val="left" w:pos="7655"/>
        </w:tabs>
        <w:suppressAutoHyphens/>
        <w:rPr>
          <w:lang w:val="fi-FI"/>
        </w:rPr>
      </w:pPr>
      <w:r w:rsidRPr="006E4211">
        <w:tab/>
      </w:r>
      <w:r w:rsidRPr="006E4211">
        <w:tab/>
      </w:r>
      <w:r w:rsidRPr="00802B31">
        <w:rPr>
          <w:lang w:val="fi-FI"/>
        </w:rPr>
        <w:t>S</w:t>
      </w:r>
      <w:r w:rsidRPr="00802B31">
        <w:rPr>
          <w:lang w:val="fi-FI"/>
        </w:rPr>
        <w:tab/>
      </w:r>
      <w:r w:rsidRPr="00802B31">
        <w:rPr>
          <w:lang w:val="fi-FI"/>
        </w:rPr>
        <w:tab/>
      </w:r>
      <w:r w:rsidRPr="00802B31">
        <w:rPr>
          <w:lang w:val="fi-FI"/>
        </w:rPr>
        <w:tab/>
      </w:r>
      <w:r w:rsidRPr="00802B31">
        <w:rPr>
          <w:lang w:val="fi-FI"/>
        </w:rPr>
        <w:tab/>
      </w:r>
      <w:r w:rsidRPr="00802B31">
        <w:rPr>
          <w:lang w:val="fi-FI"/>
        </w:rPr>
        <w:tab/>
      </w:r>
      <w:r w:rsidRPr="00802B31">
        <w:rPr>
          <w:lang w:val="fi-FI"/>
        </w:rPr>
        <w:tab/>
      </w:r>
      <w:r w:rsidRPr="00802B31">
        <w:rPr>
          <w:lang w:val="fi-FI"/>
        </w:rPr>
        <w:tab/>
        <w:t>V</w:t>
      </w:r>
    </w:p>
    <w:p w14:paraId="39A2FA66" w14:textId="77777777" w:rsidR="00864EE4" w:rsidRPr="00802B31" w:rsidRDefault="00864EE4" w:rsidP="000F3A37">
      <w:pPr>
        <w:pStyle w:val="morphemebreak"/>
        <w:tabs>
          <w:tab w:val="left" w:pos="567"/>
          <w:tab w:val="left" w:pos="851"/>
          <w:tab w:val="left" w:pos="1560"/>
          <w:tab w:val="left" w:pos="2127"/>
          <w:tab w:val="left" w:pos="2694"/>
          <w:tab w:val="left" w:pos="3686"/>
          <w:tab w:val="left" w:pos="5954"/>
          <w:tab w:val="left" w:pos="6663"/>
          <w:tab w:val="left" w:pos="7655"/>
        </w:tabs>
        <w:suppressAutoHyphens/>
        <w:rPr>
          <w:lang w:val="fi-FI"/>
        </w:rPr>
      </w:pPr>
      <w:r w:rsidRPr="00802B31">
        <w:rPr>
          <w:lang w:val="fi-FI"/>
        </w:rPr>
        <w:tab/>
        <w:t>b.</w:t>
      </w:r>
      <w:r w:rsidRPr="00802B31">
        <w:rPr>
          <w:lang w:val="fi-FI"/>
        </w:rPr>
        <w:tab/>
        <w:t>[</w:t>
      </w:r>
      <w:r w:rsidRPr="00802B31">
        <w:rPr>
          <w:i/>
          <w:lang w:val="fi-FI"/>
        </w:rPr>
        <w:t>Piada</w:t>
      </w:r>
      <w:r w:rsidRPr="00802B31">
        <w:rPr>
          <w:i/>
          <w:lang w:val="fi-FI"/>
        </w:rPr>
        <w:tab/>
        <w:t>deja</w:t>
      </w:r>
      <w:r w:rsidRPr="00802B31">
        <w:rPr>
          <w:lang w:val="fi-FI"/>
        </w:rPr>
        <w:t>]</w:t>
      </w:r>
      <w:r w:rsidRPr="00802B31">
        <w:rPr>
          <w:i/>
          <w:lang w:val="fi-FI"/>
        </w:rPr>
        <w:tab/>
        <w:t>=pa</w:t>
      </w:r>
      <w:r w:rsidRPr="00802B31">
        <w:rPr>
          <w:lang w:val="fi-FI"/>
        </w:rPr>
        <w:t>,</w:t>
      </w:r>
      <w:r w:rsidRPr="00802B31">
        <w:rPr>
          <w:lang w:val="fi-FI"/>
        </w:rPr>
        <w:tab/>
        <w:t>[</w:t>
      </w:r>
      <w:r w:rsidRPr="00802B31">
        <w:rPr>
          <w:i/>
          <w:lang w:val="fi-FI"/>
        </w:rPr>
        <w:t>mesa,</w:t>
      </w:r>
      <w:r w:rsidRPr="00802B31">
        <w:rPr>
          <w:i/>
          <w:lang w:val="fi-FI"/>
        </w:rPr>
        <w:tab/>
        <w:t>d'aki=neje</w:t>
      </w:r>
      <w:r w:rsidRPr="00802B31">
        <w:rPr>
          <w:lang w:val="fi-FI"/>
        </w:rPr>
        <w:t>],</w:t>
      </w:r>
      <w:r w:rsidRPr="00802B31">
        <w:rPr>
          <w:lang w:val="fi-FI"/>
        </w:rPr>
        <w:tab/>
      </w:r>
      <w:r w:rsidRPr="00802B31">
        <w:rPr>
          <w:b/>
          <w:i/>
          <w:lang w:val="fi-FI"/>
        </w:rPr>
        <w:t>aimue</w:t>
      </w:r>
      <w:r w:rsidRPr="00802B31">
        <w:rPr>
          <w:i/>
          <w:lang w:val="fi-FI"/>
        </w:rPr>
        <w:tab/>
        <w:t>sai-da</w:t>
      </w:r>
      <w:r w:rsidRPr="00802B31">
        <w:rPr>
          <w:i/>
          <w:lang w:val="fi-FI"/>
        </w:rPr>
        <w:tab/>
        <w:t>jadusuti-</w:t>
      </w:r>
      <w:r w:rsidRPr="00802B31">
        <w:rPr>
          <w:b/>
          <w:i/>
          <w:u w:val="single"/>
          <w:lang w:val="fi-FI"/>
        </w:rPr>
        <w:t>ina</w:t>
      </w:r>
      <w:r w:rsidRPr="00802B31">
        <w:rPr>
          <w:i/>
          <w:lang w:val="fi-FI"/>
        </w:rPr>
        <w:t>=</w:t>
      </w:r>
      <w:r w:rsidRPr="00802B31">
        <w:rPr>
          <w:b/>
          <w:i/>
          <w:lang w:val="fi-FI"/>
        </w:rPr>
        <w:t>mawe</w:t>
      </w:r>
      <w:r w:rsidRPr="00802B31">
        <w:rPr>
          <w:lang w:val="fi-FI"/>
        </w:rPr>
        <w:t>.</w:t>
      </w:r>
    </w:p>
    <w:p w14:paraId="3C6CEB27" w14:textId="22475615" w:rsidR="00864EE4" w:rsidRPr="006E4211" w:rsidRDefault="00864EE4" w:rsidP="000F3A37">
      <w:pPr>
        <w:pStyle w:val="glossinEnglish"/>
        <w:tabs>
          <w:tab w:val="left" w:pos="567"/>
          <w:tab w:val="left" w:pos="851"/>
          <w:tab w:val="left" w:pos="1560"/>
          <w:tab w:val="left" w:pos="2127"/>
          <w:tab w:val="left" w:pos="2694"/>
          <w:tab w:val="left" w:pos="3686"/>
          <w:tab w:val="left" w:pos="5954"/>
          <w:tab w:val="left" w:pos="6663"/>
          <w:tab w:val="left" w:pos="7655"/>
        </w:tabs>
        <w:suppressAutoHyphens/>
      </w:pPr>
      <w:r w:rsidRPr="00802B31">
        <w:rPr>
          <w:lang w:val="fi-FI"/>
        </w:rPr>
        <w:tab/>
      </w:r>
      <w:r w:rsidRPr="00802B31">
        <w:rPr>
          <w:lang w:val="fi-FI"/>
        </w:rPr>
        <w:tab/>
      </w:r>
      <w:r w:rsidRPr="006E4211">
        <w:t>one</w:t>
      </w:r>
      <w:r w:rsidRPr="006E4211">
        <w:tab/>
        <w:t>man</w:t>
      </w:r>
      <w:r w:rsidRPr="006E4211">
        <w:tab/>
        <w:t>=</w:t>
      </w:r>
      <w:r w:rsidRPr="006E4211">
        <w:rPr>
          <w:smallCaps/>
        </w:rPr>
        <w:t>rep</w:t>
      </w:r>
      <w:r w:rsidRPr="006E4211">
        <w:rPr>
          <w:smallCaps/>
        </w:rPr>
        <w:tab/>
        <w:t>3sg.gen</w:t>
      </w:r>
      <w:r w:rsidRPr="006E4211">
        <w:tab/>
        <w:t>brother_in_law=</w:t>
      </w:r>
      <w:r w:rsidR="00547161">
        <w:rPr>
          <w:smallCaps/>
        </w:rPr>
        <w:t>ass</w:t>
      </w:r>
      <w:r w:rsidRPr="006E4211">
        <w:rPr>
          <w:smallCaps/>
        </w:rPr>
        <w:t>c</w:t>
      </w:r>
      <w:r w:rsidRPr="006E4211">
        <w:rPr>
          <w:smallCaps/>
        </w:rPr>
        <w:tab/>
        <w:t>neg</w:t>
      </w:r>
      <w:r w:rsidRPr="006E4211">
        <w:tab/>
        <w:t>well-</w:t>
      </w:r>
      <w:r w:rsidRPr="006E4211">
        <w:rPr>
          <w:smallCaps/>
        </w:rPr>
        <w:t>asf</w:t>
      </w:r>
      <w:r w:rsidRPr="006E4211">
        <w:tab/>
        <w:t>get_along-</w:t>
      </w:r>
      <w:r w:rsidR="00547161" w:rsidRPr="009859DB">
        <w:rPr>
          <w:smallCaps/>
        </w:rPr>
        <w:t>hab</w:t>
      </w:r>
      <w:r w:rsidR="00547161">
        <w:rPr>
          <w:smallCaps/>
        </w:rPr>
        <w:t>.pst</w:t>
      </w:r>
      <w:r w:rsidRPr="006E4211">
        <w:rPr>
          <w:smallCaps/>
        </w:rPr>
        <w:t>=neg</w:t>
      </w:r>
    </w:p>
    <w:p w14:paraId="398617AD" w14:textId="65A8F92F" w:rsidR="00864EE4" w:rsidRPr="00B375CB" w:rsidRDefault="009C6FDD" w:rsidP="000F3A37">
      <w:pPr>
        <w:pStyle w:val="freetranslationenglish"/>
        <w:suppressAutoHyphens/>
        <w:rPr>
          <w:lang w:val="es-ES"/>
        </w:rPr>
      </w:pPr>
      <w:r>
        <w:rPr>
          <w:lang w:val="es-ES"/>
        </w:rPr>
        <w:t>‘</w:t>
      </w:r>
      <w:r w:rsidR="00864EE4" w:rsidRPr="00051AAD">
        <w:rPr>
          <w:lang w:val="es-ES"/>
        </w:rPr>
        <w:t>Un hombre, dice, que con su cuñado no se llevaba bien.</w:t>
      </w:r>
      <w:r w:rsidRPr="00B375CB">
        <w:rPr>
          <w:lang w:val="es-ES"/>
        </w:rPr>
        <w:t>’</w:t>
      </w:r>
      <w:r w:rsidR="00864EE4" w:rsidRPr="00B375CB">
        <w:rPr>
          <w:lang w:val="es-ES"/>
        </w:rPr>
        <w:t xml:space="preserve"> ch003</w:t>
      </w:r>
    </w:p>
    <w:p w14:paraId="68471FE3" w14:textId="79EE0FBB" w:rsidR="00864EE4" w:rsidRPr="006E4211" w:rsidRDefault="00864EE4" w:rsidP="000F3A37">
      <w:pPr>
        <w:pStyle w:val="freetranslationenglish"/>
        <w:suppressAutoHyphens/>
      </w:pPr>
      <w:r w:rsidRPr="006E4211">
        <w:t xml:space="preserve">‘There </w:t>
      </w:r>
      <w:r w:rsidR="009C45A7">
        <w:t>were</w:t>
      </w:r>
      <w:r w:rsidR="009C45A7" w:rsidRPr="006E4211">
        <w:t xml:space="preserve"> </w:t>
      </w:r>
      <w:r w:rsidRPr="006E4211">
        <w:t>a man and his brother-in-law who did not get along well.’</w:t>
      </w:r>
    </w:p>
    <w:p w14:paraId="51817462" w14:textId="77777777" w:rsidR="00EE5C35" w:rsidRDefault="00EE5C35" w:rsidP="000F3A37">
      <w:pPr>
        <w:suppressAutoHyphens/>
      </w:pPr>
    </w:p>
    <w:p w14:paraId="20AE1088" w14:textId="5CD94F55" w:rsidR="00DD4396" w:rsidRPr="00A204A5" w:rsidRDefault="00DD4396" w:rsidP="000F3A37">
      <w:pPr>
        <w:suppressAutoHyphens/>
      </w:pPr>
      <w:r>
        <w:t xml:space="preserve">The postverbal particle </w:t>
      </w:r>
      <w:r>
        <w:rPr>
          <w:i/>
        </w:rPr>
        <w:t>=mawe</w:t>
      </w:r>
      <w:r w:rsidR="00864EE4">
        <w:t>, by contrast,</w:t>
      </w:r>
      <w:r>
        <w:t xml:space="preserve"> </w:t>
      </w:r>
      <w:r w:rsidR="00A204A5">
        <w:t>is a phonologically</w:t>
      </w:r>
      <w:r w:rsidR="009541D4">
        <w:t xml:space="preserve"> unstressed </w:t>
      </w:r>
      <w:r w:rsidR="00A204A5">
        <w:t>en</w:t>
      </w:r>
      <w:r w:rsidR="009541D4">
        <w:t xml:space="preserve">clitic with a </w:t>
      </w:r>
      <w:r w:rsidR="002D12FC">
        <w:t>rigid</w:t>
      </w:r>
      <w:r w:rsidR="009541D4">
        <w:t xml:space="preserve"> position. I</w:t>
      </w:r>
      <w:r>
        <w:t xml:space="preserve">t can </w:t>
      </w:r>
      <w:r w:rsidR="009541D4">
        <w:t xml:space="preserve">only </w:t>
      </w:r>
      <w:r>
        <w:t xml:space="preserve">attach to the </w:t>
      </w:r>
      <w:r w:rsidR="009A36F5">
        <w:t>verb</w:t>
      </w:r>
      <w:r>
        <w:t xml:space="preserve">. </w:t>
      </w:r>
      <w:r w:rsidR="00A204A5">
        <w:t xml:space="preserve">If the </w:t>
      </w:r>
      <w:r w:rsidR="00A04159">
        <w:t xml:space="preserve">verb </w:t>
      </w:r>
      <w:r w:rsidR="00A204A5">
        <w:t xml:space="preserve">of the negated clause is followed by one or more clausal constituents, </w:t>
      </w:r>
      <w:r w:rsidR="00A204A5">
        <w:rPr>
          <w:i/>
        </w:rPr>
        <w:t>=mawe</w:t>
      </w:r>
      <w:r w:rsidR="00A204A5">
        <w:t xml:space="preserve"> necessarily remains on the </w:t>
      </w:r>
      <w:r w:rsidR="00A04159">
        <w:t>verb</w:t>
      </w:r>
      <w:r w:rsidR="00A204A5">
        <w:t xml:space="preserve">, as in </w:t>
      </w:r>
      <w:r w:rsidR="00A204A5">
        <w:fldChar w:fldCharType="begin"/>
      </w:r>
      <w:r w:rsidR="00A204A5">
        <w:instrText xml:space="preserve"> REF aimueejuseuteta \h </w:instrText>
      </w:r>
      <w:r w:rsidR="00A204A5">
        <w:fldChar w:fldCharType="separate"/>
      </w:r>
      <w:r w:rsidR="00D24E65" w:rsidRPr="00B375CB">
        <w:t>(</w:t>
      </w:r>
      <w:r w:rsidR="00D24E65" w:rsidRPr="00B375CB">
        <w:rPr>
          <w:noProof/>
        </w:rPr>
        <w:t>7</w:t>
      </w:r>
      <w:r w:rsidR="00A204A5">
        <w:fldChar w:fldCharType="end"/>
      </w:r>
      <w:r w:rsidR="00A204A5">
        <w:t>a,b).</w:t>
      </w:r>
    </w:p>
    <w:p w14:paraId="35DB1BE1" w14:textId="77777777" w:rsidR="00C331E6" w:rsidRPr="006E4211" w:rsidRDefault="00C331E6" w:rsidP="000F3A37">
      <w:pPr>
        <w:suppressAutoHyphens/>
      </w:pPr>
    </w:p>
    <w:p w14:paraId="31C96560" w14:textId="6FCB99A6" w:rsidR="00C331E6" w:rsidRPr="008341E7" w:rsidRDefault="00C331E6" w:rsidP="000F3A37">
      <w:pPr>
        <w:pStyle w:val="morphemebreak"/>
        <w:tabs>
          <w:tab w:val="left" w:pos="567"/>
          <w:tab w:val="left" w:pos="840"/>
          <w:tab w:val="left" w:pos="1800"/>
          <w:tab w:val="left" w:pos="3969"/>
          <w:tab w:val="left" w:pos="6946"/>
        </w:tabs>
        <w:suppressAutoHyphens/>
        <w:rPr>
          <w:lang w:val="fi-FI"/>
        </w:rPr>
      </w:pPr>
      <w:bookmarkStart w:id="11" w:name="aimueejuseuteta"/>
      <w:r w:rsidRPr="008341E7">
        <w:rPr>
          <w:lang w:val="fi-FI"/>
        </w:rPr>
        <w:t>(</w:t>
      </w:r>
      <w:r w:rsidR="001E4E33">
        <w:fldChar w:fldCharType="begin"/>
      </w:r>
      <w:r w:rsidR="001E4E33" w:rsidRPr="008341E7">
        <w:rPr>
          <w:lang w:val="fi-FI"/>
        </w:rPr>
        <w:instrText xml:space="preserve"> SEQ ex \* MERGEFORMAT </w:instrText>
      </w:r>
      <w:r w:rsidR="001E4E33">
        <w:fldChar w:fldCharType="separate"/>
      </w:r>
      <w:r w:rsidR="00D24E65" w:rsidRPr="008341E7">
        <w:rPr>
          <w:noProof/>
          <w:lang w:val="fi-FI"/>
        </w:rPr>
        <w:t>7</w:t>
      </w:r>
      <w:r w:rsidR="001E4E33">
        <w:rPr>
          <w:noProof/>
        </w:rPr>
        <w:fldChar w:fldCharType="end"/>
      </w:r>
      <w:bookmarkEnd w:id="11"/>
      <w:r w:rsidRPr="008341E7">
        <w:rPr>
          <w:lang w:val="fi-FI"/>
        </w:rPr>
        <w:t>)</w:t>
      </w:r>
      <w:r w:rsidRPr="008341E7">
        <w:rPr>
          <w:lang w:val="fi-FI"/>
        </w:rPr>
        <w:tab/>
      </w:r>
      <w:r w:rsidRPr="008341E7">
        <w:rPr>
          <w:lang w:val="fi-FI"/>
        </w:rPr>
        <w:tab/>
      </w:r>
      <w:r w:rsidRPr="008341E7">
        <w:rPr>
          <w:lang w:val="fi-FI"/>
        </w:rPr>
        <w:tab/>
        <w:t>V</w:t>
      </w:r>
      <w:r w:rsidRPr="008341E7">
        <w:rPr>
          <w:lang w:val="fi-FI"/>
        </w:rPr>
        <w:tab/>
        <w:t>A</w:t>
      </w:r>
    </w:p>
    <w:p w14:paraId="1642D72A" w14:textId="77777777" w:rsidR="00C331E6" w:rsidRPr="008341E7" w:rsidRDefault="00C331E6" w:rsidP="000F3A37">
      <w:pPr>
        <w:pStyle w:val="morphemebreak"/>
        <w:tabs>
          <w:tab w:val="left" w:pos="567"/>
          <w:tab w:val="left" w:pos="840"/>
          <w:tab w:val="left" w:pos="1800"/>
          <w:tab w:val="left" w:pos="3969"/>
          <w:tab w:val="left" w:pos="6946"/>
        </w:tabs>
        <w:suppressAutoHyphens/>
        <w:rPr>
          <w:lang w:val="fi-FI"/>
        </w:rPr>
      </w:pPr>
      <w:r w:rsidRPr="008341E7">
        <w:rPr>
          <w:lang w:val="fi-FI"/>
        </w:rPr>
        <w:tab/>
        <w:t>a.</w:t>
      </w:r>
      <w:r w:rsidRPr="008341E7">
        <w:rPr>
          <w:lang w:val="fi-FI"/>
        </w:rPr>
        <w:tab/>
      </w:r>
      <w:r w:rsidRPr="008341E7">
        <w:rPr>
          <w:b/>
          <w:i/>
          <w:lang w:val="fi-FI"/>
        </w:rPr>
        <w:t>Aimue</w:t>
      </w:r>
      <w:r w:rsidRPr="008341E7">
        <w:rPr>
          <w:i/>
          <w:lang w:val="fi-FI"/>
        </w:rPr>
        <w:tab/>
      </w:r>
      <w:r w:rsidRPr="008341E7">
        <w:rPr>
          <w:b/>
          <w:i/>
          <w:u w:val="single"/>
          <w:lang w:val="fi-FI"/>
        </w:rPr>
        <w:t>e</w:t>
      </w:r>
      <w:r w:rsidRPr="008341E7">
        <w:rPr>
          <w:i/>
          <w:lang w:val="fi-FI"/>
        </w:rPr>
        <w:t>-juseute-</w:t>
      </w:r>
      <w:r w:rsidRPr="008341E7">
        <w:rPr>
          <w:b/>
          <w:i/>
          <w:u w:val="single"/>
          <w:lang w:val="fi-FI"/>
        </w:rPr>
        <w:t>ta</w:t>
      </w:r>
      <w:r w:rsidRPr="008341E7">
        <w:rPr>
          <w:b/>
          <w:i/>
          <w:lang w:val="fi-FI"/>
        </w:rPr>
        <w:t>=mawe</w:t>
      </w:r>
      <w:r w:rsidRPr="008341E7">
        <w:rPr>
          <w:i/>
          <w:lang w:val="fi-FI"/>
        </w:rPr>
        <w:t>,</w:t>
      </w:r>
      <w:r w:rsidRPr="008341E7">
        <w:rPr>
          <w:i/>
          <w:lang w:val="fi-FI"/>
        </w:rPr>
        <w:tab/>
        <w:t>beni=ja.</w:t>
      </w:r>
    </w:p>
    <w:p w14:paraId="1D451E15" w14:textId="0B7568BD" w:rsidR="00C331E6" w:rsidRPr="006E4211" w:rsidRDefault="00C331E6" w:rsidP="000F3A37">
      <w:pPr>
        <w:pStyle w:val="glossinEnglish"/>
        <w:tabs>
          <w:tab w:val="left" w:pos="567"/>
          <w:tab w:val="left" w:pos="840"/>
          <w:tab w:val="left" w:pos="1800"/>
          <w:tab w:val="left" w:pos="3969"/>
          <w:tab w:val="left" w:pos="6946"/>
        </w:tabs>
        <w:suppressAutoHyphens/>
      </w:pPr>
      <w:r w:rsidRPr="008341E7">
        <w:rPr>
          <w:lang w:val="fi-FI"/>
        </w:rPr>
        <w:tab/>
      </w:r>
      <w:r w:rsidRPr="008341E7">
        <w:rPr>
          <w:lang w:val="fi-FI"/>
        </w:rPr>
        <w:tab/>
      </w:r>
      <w:r w:rsidRPr="006E4211">
        <w:rPr>
          <w:smallCaps/>
        </w:rPr>
        <w:t>neg</w:t>
      </w:r>
      <w:r w:rsidRPr="006E4211">
        <w:rPr>
          <w:smallCaps/>
        </w:rPr>
        <w:tab/>
        <w:t>fut</w:t>
      </w:r>
      <w:r w:rsidRPr="006E4211">
        <w:t>-fell-</w:t>
      </w:r>
      <w:r w:rsidR="002C7451">
        <w:t>3A</w:t>
      </w:r>
      <w:r w:rsidRPr="006E4211">
        <w:t>=</w:t>
      </w:r>
      <w:r w:rsidRPr="006E4211">
        <w:rPr>
          <w:smallCaps/>
        </w:rPr>
        <w:t>neg</w:t>
      </w:r>
      <w:r w:rsidRPr="006E4211">
        <w:tab/>
        <w:t>wind=</w:t>
      </w:r>
      <w:r w:rsidRPr="006E4211">
        <w:rPr>
          <w:smallCaps/>
        </w:rPr>
        <w:t>erg</w:t>
      </w:r>
    </w:p>
    <w:p w14:paraId="7F9FCB77" w14:textId="77777777" w:rsidR="00C331E6" w:rsidRPr="00051AAD" w:rsidRDefault="00C331E6" w:rsidP="000F3A37">
      <w:pPr>
        <w:pStyle w:val="freetranslationenglish"/>
        <w:suppressAutoHyphens/>
        <w:rPr>
          <w:lang w:val="es-ES"/>
        </w:rPr>
      </w:pPr>
      <w:r w:rsidRPr="00051AAD">
        <w:rPr>
          <w:lang w:val="es-ES"/>
        </w:rPr>
        <w:t>‘No los va tumbar el viento.’ bu072</w:t>
      </w:r>
    </w:p>
    <w:p w14:paraId="304D8B25" w14:textId="77777777" w:rsidR="00C331E6" w:rsidRPr="006E4211" w:rsidRDefault="00C331E6" w:rsidP="000F3A37">
      <w:pPr>
        <w:pStyle w:val="freetranslationenglish"/>
        <w:suppressAutoHyphens/>
      </w:pPr>
      <w:r w:rsidRPr="006E4211">
        <w:t>‘The wind will not fell (the trees).’</w:t>
      </w:r>
    </w:p>
    <w:p w14:paraId="29DFC81C" w14:textId="77777777" w:rsidR="00C331E6" w:rsidRPr="006E4211" w:rsidRDefault="00C331E6" w:rsidP="000F3A37">
      <w:pPr>
        <w:suppressAutoHyphens/>
      </w:pPr>
    </w:p>
    <w:p w14:paraId="090CA075" w14:textId="77777777" w:rsidR="00C331E6" w:rsidRPr="006E4211" w:rsidRDefault="00C331E6" w:rsidP="000F3A37">
      <w:pPr>
        <w:pStyle w:val="morphemebreak"/>
        <w:tabs>
          <w:tab w:val="left" w:pos="567"/>
          <w:tab w:val="left" w:pos="851"/>
          <w:tab w:val="left" w:pos="2552"/>
          <w:tab w:val="left" w:pos="3402"/>
          <w:tab w:val="left" w:pos="4111"/>
          <w:tab w:val="left" w:pos="6237"/>
        </w:tabs>
        <w:suppressAutoHyphens/>
      </w:pPr>
      <w:r w:rsidRPr="006E4211">
        <w:tab/>
      </w:r>
      <w:r w:rsidRPr="006E4211">
        <w:tab/>
      </w:r>
      <w:r w:rsidRPr="006E4211">
        <w:tab/>
      </w:r>
      <w:r w:rsidRPr="006E4211">
        <w:tab/>
      </w:r>
      <w:r w:rsidRPr="006E4211">
        <w:tab/>
        <w:t>V</w:t>
      </w:r>
      <w:r w:rsidRPr="006E4211">
        <w:tab/>
        <w:t>S</w:t>
      </w:r>
    </w:p>
    <w:p w14:paraId="44746A84" w14:textId="77777777" w:rsidR="00C331E6" w:rsidRPr="006E4211" w:rsidRDefault="00C331E6" w:rsidP="000F3A37">
      <w:pPr>
        <w:pStyle w:val="morphemebreak"/>
        <w:tabs>
          <w:tab w:val="left" w:pos="567"/>
          <w:tab w:val="left" w:pos="851"/>
          <w:tab w:val="left" w:pos="2552"/>
          <w:tab w:val="left" w:pos="3402"/>
          <w:tab w:val="left" w:pos="4111"/>
          <w:tab w:val="left" w:pos="6237"/>
        </w:tabs>
        <w:suppressAutoHyphens/>
      </w:pPr>
      <w:r w:rsidRPr="006E4211">
        <w:tab/>
        <w:t>b.</w:t>
      </w:r>
      <w:r w:rsidRPr="006E4211">
        <w:tab/>
      </w:r>
      <w:r w:rsidRPr="006E4211">
        <w:rPr>
          <w:i/>
        </w:rPr>
        <w:t>Bute-ke!</w:t>
      </w:r>
      <w:r w:rsidRPr="006E4211">
        <w:rPr>
          <w:i/>
        </w:rPr>
        <w:tab/>
      </w:r>
      <w:r w:rsidRPr="006E4211">
        <w:rPr>
          <w:b/>
          <w:i/>
        </w:rPr>
        <w:t>Aimue</w:t>
      </w:r>
      <w:r w:rsidRPr="006E4211">
        <w:rPr>
          <w:i/>
        </w:rPr>
        <w:tab/>
        <w:t>=da</w:t>
      </w:r>
      <w:r w:rsidRPr="006E4211">
        <w:rPr>
          <w:i/>
        </w:rPr>
        <w:tab/>
      </w:r>
      <w:r w:rsidRPr="006E4211">
        <w:rPr>
          <w:b/>
          <w:i/>
          <w:u w:val="single"/>
        </w:rPr>
        <w:t>e</w:t>
      </w:r>
      <w:r w:rsidRPr="006E4211">
        <w:rPr>
          <w:i/>
        </w:rPr>
        <w:t>-kwinana</w:t>
      </w:r>
      <w:r w:rsidRPr="006E4211">
        <w:rPr>
          <w:b/>
          <w:i/>
        </w:rPr>
        <w:t>=mawe</w:t>
      </w:r>
      <w:r w:rsidRPr="006E4211">
        <w:rPr>
          <w:i/>
        </w:rPr>
        <w:t>,</w:t>
      </w:r>
      <w:r w:rsidRPr="006E4211">
        <w:rPr>
          <w:i/>
        </w:rPr>
        <w:tab/>
        <w:t>dukei.</w:t>
      </w:r>
    </w:p>
    <w:p w14:paraId="412724C4" w14:textId="03019417" w:rsidR="00C331E6" w:rsidRPr="006E4211" w:rsidRDefault="00C331E6" w:rsidP="000F3A37">
      <w:pPr>
        <w:pStyle w:val="glossinEnglish"/>
        <w:tabs>
          <w:tab w:val="left" w:pos="567"/>
          <w:tab w:val="left" w:pos="851"/>
          <w:tab w:val="left" w:pos="2552"/>
          <w:tab w:val="left" w:pos="3402"/>
          <w:tab w:val="left" w:pos="4111"/>
          <w:tab w:val="left" w:pos="6237"/>
        </w:tabs>
        <w:suppressAutoHyphens/>
      </w:pPr>
      <w:r w:rsidRPr="006E4211">
        <w:tab/>
      </w:r>
      <w:r w:rsidRPr="006E4211">
        <w:tab/>
        <w:t>go_down-</w:t>
      </w:r>
      <w:r w:rsidRPr="006E4211">
        <w:rPr>
          <w:smallCaps/>
        </w:rPr>
        <w:t>imp</w:t>
      </w:r>
      <w:r w:rsidRPr="006E4211">
        <w:tab/>
      </w:r>
      <w:r w:rsidRPr="006E4211">
        <w:rPr>
          <w:smallCaps/>
        </w:rPr>
        <w:t>neg</w:t>
      </w:r>
      <w:r w:rsidRPr="006E4211">
        <w:rPr>
          <w:smallCaps/>
        </w:rPr>
        <w:tab/>
        <w:t>=</w:t>
      </w:r>
      <w:r w:rsidR="00470BC8">
        <w:rPr>
          <w:smallCaps/>
        </w:rPr>
        <w:t>ptc</w:t>
      </w:r>
      <w:r w:rsidRPr="006E4211">
        <w:rPr>
          <w:smallCaps/>
        </w:rPr>
        <w:tab/>
        <w:t>fut</w:t>
      </w:r>
      <w:r w:rsidRPr="006E4211">
        <w:t>-go_out=</w:t>
      </w:r>
      <w:r w:rsidRPr="006E4211">
        <w:rPr>
          <w:smallCaps/>
        </w:rPr>
        <w:t>neg</w:t>
      </w:r>
      <w:r w:rsidRPr="006E4211">
        <w:tab/>
        <w:t>deer</w:t>
      </w:r>
    </w:p>
    <w:p w14:paraId="15BA52BD" w14:textId="2291BFBC" w:rsidR="00C331E6" w:rsidRPr="005A006E" w:rsidRDefault="00C331E6" w:rsidP="000F3A37">
      <w:pPr>
        <w:pStyle w:val="freetranslationenglish"/>
        <w:suppressAutoHyphens/>
        <w:rPr>
          <w:lang w:val="sv-SE"/>
        </w:rPr>
      </w:pPr>
      <w:r w:rsidRPr="005A006E">
        <w:rPr>
          <w:lang w:val="sv-SE"/>
        </w:rPr>
        <w:t>‘</w:t>
      </w:r>
      <w:r w:rsidR="000848C4" w:rsidRPr="00356187">
        <w:rPr>
          <w:lang w:val="pt-BR"/>
        </w:rPr>
        <w:t>¡</w:t>
      </w:r>
      <w:r w:rsidRPr="005A006E">
        <w:rPr>
          <w:lang w:val="sv-SE"/>
        </w:rPr>
        <w:t>Bájate! No va salir el venado.’ du018</w:t>
      </w:r>
    </w:p>
    <w:p w14:paraId="2804E6D7" w14:textId="77777777" w:rsidR="00C331E6" w:rsidRPr="006E4211" w:rsidRDefault="00C331E6" w:rsidP="000F3A37">
      <w:pPr>
        <w:pStyle w:val="freetranslationenglish"/>
        <w:suppressAutoHyphens/>
      </w:pPr>
      <w:r w:rsidRPr="006E4211">
        <w:t>‘Go down! The deer will not go out.’</w:t>
      </w:r>
    </w:p>
    <w:p w14:paraId="6FB34F67" w14:textId="27BB67E0" w:rsidR="00211912" w:rsidRDefault="00211912" w:rsidP="000F3A37">
      <w:pPr>
        <w:suppressAutoHyphens/>
      </w:pPr>
    </w:p>
    <w:p w14:paraId="4F2F4EF2" w14:textId="639AEE06" w:rsidR="009A0021" w:rsidRDefault="009A0021" w:rsidP="000F3A37">
      <w:pPr>
        <w:suppressAutoHyphens/>
        <w:ind w:firstLine="284"/>
      </w:pPr>
      <w:r>
        <w:t xml:space="preserve">In my corpus, </w:t>
      </w:r>
      <w:r w:rsidR="00B74BDF">
        <w:t xml:space="preserve">very few examples of </w:t>
      </w:r>
      <w:r>
        <w:t xml:space="preserve">negation of </w:t>
      </w:r>
      <w:r w:rsidR="00B74BDF">
        <w:t xml:space="preserve">interrogative </w:t>
      </w:r>
      <w:r>
        <w:t>clauses</w:t>
      </w:r>
      <w:r w:rsidR="00B74BDF">
        <w:t xml:space="preserve"> can be found. The ones that are available, such as </w:t>
      </w:r>
      <w:r w:rsidR="00B74BDF">
        <w:fldChar w:fldCharType="begin"/>
      </w:r>
      <w:r w:rsidR="00B74BDF">
        <w:instrText xml:space="preserve"> REF jukwajasu \h </w:instrText>
      </w:r>
      <w:r w:rsidR="00B74BDF">
        <w:fldChar w:fldCharType="separate"/>
      </w:r>
      <w:r w:rsidR="00D24E65" w:rsidRPr="00D24E65">
        <w:t>(</w:t>
      </w:r>
      <w:r w:rsidR="00D24E65" w:rsidRPr="00D24E65">
        <w:rPr>
          <w:noProof/>
        </w:rPr>
        <w:t>8</w:t>
      </w:r>
      <w:r w:rsidR="00B74BDF">
        <w:fldChar w:fldCharType="end"/>
      </w:r>
      <w:r w:rsidR="00B74BDF">
        <w:t>), suggest</w:t>
      </w:r>
      <w:r w:rsidR="00152662">
        <w:t xml:space="preserve"> nevertheless</w:t>
      </w:r>
      <w:r w:rsidR="00B74BDF">
        <w:t xml:space="preserve"> that they are negated </w:t>
      </w:r>
      <w:r w:rsidR="009C45A7">
        <w:t xml:space="preserve">by means of </w:t>
      </w:r>
      <w:r w:rsidR="00B74BDF">
        <w:t>the same pattern as in declarative clauses.</w:t>
      </w:r>
    </w:p>
    <w:p w14:paraId="64F47327" w14:textId="77777777" w:rsidR="009A0021" w:rsidRDefault="009A0021" w:rsidP="000F3A37">
      <w:pPr>
        <w:suppressAutoHyphens/>
      </w:pPr>
    </w:p>
    <w:p w14:paraId="10F285D3" w14:textId="596E24FF" w:rsidR="009A0021" w:rsidRPr="009A0021" w:rsidRDefault="009A0021" w:rsidP="000F3A37">
      <w:pPr>
        <w:pStyle w:val="morphemebreak"/>
        <w:tabs>
          <w:tab w:val="left" w:pos="851"/>
          <w:tab w:val="left" w:pos="1985"/>
          <w:tab w:val="left" w:pos="2694"/>
          <w:tab w:val="left" w:pos="3544"/>
          <w:tab w:val="left" w:pos="4253"/>
          <w:tab w:val="left" w:pos="7088"/>
          <w:tab w:val="left" w:pos="7797"/>
          <w:tab w:val="left" w:pos="9120"/>
          <w:tab w:val="left" w:pos="9720"/>
          <w:tab w:val="left" w:pos="10560"/>
          <w:tab w:val="left" w:pos="11280"/>
          <w:tab w:val="left" w:pos="12120"/>
        </w:tabs>
        <w:suppressAutoHyphens/>
        <w:rPr>
          <w:lang w:val="es-ES"/>
        </w:rPr>
      </w:pPr>
      <w:bookmarkStart w:id="12" w:name="jukwajasu"/>
      <w:r w:rsidRPr="009A0021">
        <w:rPr>
          <w:lang w:val="es-ES"/>
        </w:rPr>
        <w:t>(</w:t>
      </w:r>
      <w:r>
        <w:fldChar w:fldCharType="begin"/>
      </w:r>
      <w:r w:rsidRPr="009A0021">
        <w:rPr>
          <w:lang w:val="es-ES"/>
        </w:rPr>
        <w:instrText xml:space="preserve"> SEQ ex \* MERGEFORMAT </w:instrText>
      </w:r>
      <w:r>
        <w:fldChar w:fldCharType="separate"/>
      </w:r>
      <w:r w:rsidR="00D24E65">
        <w:rPr>
          <w:noProof/>
          <w:lang w:val="es-ES"/>
        </w:rPr>
        <w:t>8</w:t>
      </w:r>
      <w:r>
        <w:rPr>
          <w:noProof/>
        </w:rPr>
        <w:fldChar w:fldCharType="end"/>
      </w:r>
      <w:bookmarkEnd w:id="12"/>
      <w:r w:rsidRPr="009A0021">
        <w:rPr>
          <w:lang w:val="es-ES"/>
        </w:rPr>
        <w:t>)</w:t>
      </w:r>
      <w:r w:rsidRPr="009A0021">
        <w:rPr>
          <w:lang w:val="es-ES"/>
        </w:rPr>
        <w:tab/>
      </w:r>
      <w:r w:rsidRPr="009A0021">
        <w:rPr>
          <w:i/>
          <w:lang w:val="es-ES"/>
        </w:rPr>
        <w:t>Jukwajasu</w:t>
      </w:r>
      <w:r w:rsidRPr="009A0021">
        <w:rPr>
          <w:i/>
          <w:lang w:val="es-ES"/>
        </w:rPr>
        <w:tab/>
        <w:t>=da</w:t>
      </w:r>
      <w:r w:rsidRPr="009A0021">
        <w:rPr>
          <w:i/>
          <w:lang w:val="es-ES"/>
        </w:rPr>
        <w:tab/>
      </w:r>
      <w:r w:rsidRPr="009A0021">
        <w:rPr>
          <w:b/>
          <w:i/>
          <w:lang w:val="es-ES"/>
        </w:rPr>
        <w:t>aimue</w:t>
      </w:r>
      <w:r w:rsidRPr="009A0021">
        <w:rPr>
          <w:i/>
          <w:lang w:val="es-ES"/>
        </w:rPr>
        <w:tab/>
        <w:t>dasu</w:t>
      </w:r>
      <w:r w:rsidRPr="009A0021">
        <w:rPr>
          <w:i/>
          <w:lang w:val="es-ES"/>
        </w:rPr>
        <w:tab/>
      </w:r>
      <w:r w:rsidRPr="001C6E5C">
        <w:rPr>
          <w:b/>
          <w:i/>
          <w:u w:val="single"/>
          <w:lang w:val="es-ES"/>
        </w:rPr>
        <w:t>e-</w:t>
      </w:r>
      <w:r w:rsidRPr="009A0021">
        <w:rPr>
          <w:i/>
          <w:lang w:val="es-ES"/>
        </w:rPr>
        <w:t>nubi</w:t>
      </w:r>
      <w:r w:rsidRPr="001C6E5C">
        <w:rPr>
          <w:b/>
          <w:i/>
          <w:u w:val="single"/>
          <w:lang w:val="es-ES"/>
        </w:rPr>
        <w:t>-ani</w:t>
      </w:r>
      <w:r w:rsidRPr="009A0021">
        <w:rPr>
          <w:i/>
          <w:lang w:val="es-ES"/>
        </w:rPr>
        <w:t>=</w:t>
      </w:r>
      <w:r w:rsidRPr="009A0021">
        <w:rPr>
          <w:b/>
          <w:i/>
          <w:lang w:val="es-ES"/>
        </w:rPr>
        <w:t>mawe</w:t>
      </w:r>
      <w:r w:rsidRPr="009A0021">
        <w:rPr>
          <w:i/>
          <w:lang w:val="es-ES"/>
        </w:rPr>
        <w:tab/>
      </w:r>
      <w:r w:rsidRPr="009A0021">
        <w:rPr>
          <w:lang w:val="es-ES"/>
        </w:rPr>
        <w:t>[</w:t>
      </w:r>
      <w:r w:rsidRPr="009A0021">
        <w:rPr>
          <w:i/>
          <w:lang w:val="es-ES"/>
        </w:rPr>
        <w:t>yawi</w:t>
      </w:r>
      <w:r w:rsidRPr="009A0021">
        <w:rPr>
          <w:i/>
          <w:lang w:val="es-ES"/>
        </w:rPr>
        <w:tab/>
        <w:t>tipa=su</w:t>
      </w:r>
      <w:r w:rsidRPr="009A0021">
        <w:rPr>
          <w:lang w:val="es-ES"/>
        </w:rPr>
        <w:t>]?</w:t>
      </w:r>
    </w:p>
    <w:p w14:paraId="43049D49" w14:textId="77777777" w:rsidR="009A0021" w:rsidRDefault="009A0021" w:rsidP="000F3A37">
      <w:pPr>
        <w:pStyle w:val="glossinEnglish"/>
        <w:tabs>
          <w:tab w:val="left" w:pos="851"/>
          <w:tab w:val="left" w:pos="1985"/>
          <w:tab w:val="left" w:pos="2694"/>
          <w:tab w:val="left" w:pos="3544"/>
          <w:tab w:val="left" w:pos="4253"/>
          <w:tab w:val="left" w:pos="7088"/>
          <w:tab w:val="left" w:pos="7797"/>
          <w:tab w:val="left" w:pos="9120"/>
          <w:tab w:val="left" w:pos="9720"/>
          <w:tab w:val="left" w:pos="10560"/>
          <w:tab w:val="left" w:pos="11280"/>
          <w:tab w:val="left" w:pos="12120"/>
        </w:tabs>
        <w:suppressAutoHyphens/>
      </w:pPr>
      <w:r w:rsidRPr="009A0021">
        <w:rPr>
          <w:lang w:val="es-ES"/>
        </w:rPr>
        <w:tab/>
      </w:r>
      <w:r>
        <w:t>why</w:t>
      </w:r>
      <w:r>
        <w:tab/>
        <w:t>=</w:t>
      </w:r>
      <w:r w:rsidRPr="00CD2A7E">
        <w:rPr>
          <w:smallCaps/>
        </w:rPr>
        <w:t>ptc</w:t>
      </w:r>
      <w:r>
        <w:tab/>
      </w:r>
      <w:r w:rsidRPr="00CD2A7E">
        <w:rPr>
          <w:smallCaps/>
        </w:rPr>
        <w:t>neg</w:t>
      </w:r>
      <w:r>
        <w:tab/>
        <w:t>then</w:t>
      </w:r>
      <w:r>
        <w:tab/>
      </w:r>
      <w:r w:rsidRPr="00CD2A7E">
        <w:rPr>
          <w:smallCaps/>
        </w:rPr>
        <w:t>ipfv</w:t>
      </w:r>
      <w:r>
        <w:t>-enter-</w:t>
      </w:r>
      <w:r>
        <w:rPr>
          <w:smallCaps/>
        </w:rPr>
        <w:t>ipfv</w:t>
      </w:r>
      <w:r w:rsidRPr="00CD2A7E">
        <w:rPr>
          <w:smallCaps/>
        </w:rPr>
        <w:t>.sit</w:t>
      </w:r>
      <w:r>
        <w:t>=</w:t>
      </w:r>
      <w:r w:rsidRPr="00CD2A7E">
        <w:rPr>
          <w:smallCaps/>
        </w:rPr>
        <w:t>neg</w:t>
      </w:r>
      <w:r>
        <w:tab/>
        <w:t>water</w:t>
      </w:r>
      <w:r>
        <w:tab/>
        <w:t>bottom=</w:t>
      </w:r>
      <w:r w:rsidRPr="00CD2A7E">
        <w:rPr>
          <w:smallCaps/>
        </w:rPr>
        <w:t>loc</w:t>
      </w:r>
    </w:p>
    <w:p w14:paraId="2312C4C0" w14:textId="77777777" w:rsidR="009A0021" w:rsidRPr="002750D9" w:rsidRDefault="009A0021" w:rsidP="000F3A37">
      <w:pPr>
        <w:pStyle w:val="freetranslationenglish"/>
        <w:suppressAutoHyphens/>
        <w:rPr>
          <w:lang w:val="es-ES_tradnl"/>
        </w:rPr>
      </w:pPr>
      <w:r w:rsidRPr="002750D9">
        <w:rPr>
          <w:lang w:val="es-ES_tradnl"/>
        </w:rPr>
        <w:t>‘</w:t>
      </w:r>
      <w:r>
        <w:rPr>
          <w:lang w:val="es-ES_tradnl"/>
        </w:rPr>
        <w:t>¿P</w:t>
      </w:r>
      <w:r w:rsidRPr="002750D9">
        <w:rPr>
          <w:lang w:val="es-ES_tradnl"/>
        </w:rPr>
        <w:t>orqu</w:t>
      </w:r>
      <w:r>
        <w:rPr>
          <w:lang w:val="es-ES_tradnl"/>
        </w:rPr>
        <w:t>e pues no entra debajo de agua?</w:t>
      </w:r>
      <w:r w:rsidRPr="002750D9">
        <w:rPr>
          <w:lang w:val="es-ES_tradnl"/>
        </w:rPr>
        <w:t>’</w:t>
      </w:r>
    </w:p>
    <w:p w14:paraId="2212BB50" w14:textId="77777777" w:rsidR="009A0021" w:rsidRDefault="009A0021" w:rsidP="000F3A37">
      <w:pPr>
        <w:pStyle w:val="freetranslationenglish"/>
        <w:suppressAutoHyphens/>
      </w:pPr>
      <w:r>
        <w:t xml:space="preserve">‘Why does it (the caiman) not go underneath the water?’ </w:t>
      </w:r>
      <w:r w:rsidRPr="001C5690">
        <w:t>bo080</w:t>
      </w:r>
    </w:p>
    <w:p w14:paraId="64021EF1" w14:textId="6438A98B" w:rsidR="00211912" w:rsidRDefault="00211912" w:rsidP="000F3A37">
      <w:pPr>
        <w:suppressAutoHyphens/>
      </w:pPr>
    </w:p>
    <w:p w14:paraId="77313341" w14:textId="2659F07A" w:rsidR="000A5B5A" w:rsidRPr="00C173C4" w:rsidRDefault="00CF2113" w:rsidP="000F3A37">
      <w:pPr>
        <w:suppressAutoHyphens/>
        <w:ind w:firstLine="284"/>
      </w:pPr>
      <w:r>
        <w:t xml:space="preserve">In the available corpus, </w:t>
      </w:r>
      <w:r>
        <w:rPr>
          <w:i/>
        </w:rPr>
        <w:t xml:space="preserve">aimue </w:t>
      </w:r>
      <w:r>
        <w:t>is never omitted</w:t>
      </w:r>
      <w:r w:rsidR="00C173C4">
        <w:t xml:space="preserve">. As for </w:t>
      </w:r>
      <w:r w:rsidR="00C173C4">
        <w:rPr>
          <w:i/>
        </w:rPr>
        <w:t>=mawe</w:t>
      </w:r>
      <w:r w:rsidR="00C173C4" w:rsidRPr="00B375CB">
        <w:rPr>
          <w:iCs/>
        </w:rPr>
        <w:t>,</w:t>
      </w:r>
      <w:r w:rsidR="006238B5" w:rsidRPr="00E57DE0">
        <w:rPr>
          <w:iCs/>
        </w:rPr>
        <w:t xml:space="preserve"> </w:t>
      </w:r>
      <w:r w:rsidR="006238B5">
        <w:t xml:space="preserve">I found </w:t>
      </w:r>
      <w:r w:rsidR="003B3616">
        <w:t xml:space="preserve">a </w:t>
      </w:r>
      <w:r w:rsidR="000D2DC6">
        <w:t xml:space="preserve">couple of </w:t>
      </w:r>
      <w:r w:rsidR="00C173C4">
        <w:t>example</w:t>
      </w:r>
      <w:r w:rsidR="006238B5">
        <w:t>s</w:t>
      </w:r>
      <w:r w:rsidR="00C173C4">
        <w:t xml:space="preserve"> </w:t>
      </w:r>
      <w:r w:rsidR="007C0040">
        <w:t xml:space="preserve">where it </w:t>
      </w:r>
      <w:r w:rsidR="00A03397">
        <w:t xml:space="preserve">is </w:t>
      </w:r>
      <w:r w:rsidR="007C0040">
        <w:t xml:space="preserve">left out, </w:t>
      </w:r>
      <w:r w:rsidR="0084037D">
        <w:t xml:space="preserve">as </w:t>
      </w:r>
      <w:r w:rsidR="00C173C4">
        <w:t xml:space="preserve">in </w:t>
      </w:r>
      <w:r w:rsidR="00C173C4">
        <w:fldChar w:fldCharType="begin"/>
      </w:r>
      <w:r w:rsidR="00C173C4">
        <w:instrText xml:space="preserve"> REF ena \h </w:instrText>
      </w:r>
      <w:r w:rsidR="00C173C4">
        <w:fldChar w:fldCharType="separate"/>
      </w:r>
      <w:r w:rsidR="00D24E65" w:rsidRPr="00B375CB">
        <w:t>(</w:t>
      </w:r>
      <w:r w:rsidR="00D24E65" w:rsidRPr="00B375CB">
        <w:rPr>
          <w:noProof/>
        </w:rPr>
        <w:t>9</w:t>
      </w:r>
      <w:r w:rsidR="00C173C4">
        <w:fldChar w:fldCharType="end"/>
      </w:r>
      <w:r w:rsidR="00CD1560">
        <w:t>)</w:t>
      </w:r>
      <w:r w:rsidR="006238B5">
        <w:t xml:space="preserve"> and </w:t>
      </w:r>
      <w:r w:rsidR="006238B5">
        <w:fldChar w:fldCharType="begin"/>
      </w:r>
      <w:r w:rsidR="006238B5">
        <w:instrText xml:space="preserve"> REF aimueekwinayu \h </w:instrText>
      </w:r>
      <w:r w:rsidR="006238B5">
        <w:fldChar w:fldCharType="separate"/>
      </w:r>
      <w:r w:rsidR="00D24E65" w:rsidRPr="00B375CB">
        <w:t>(</w:t>
      </w:r>
      <w:r w:rsidR="00D24E65" w:rsidRPr="00B375CB">
        <w:rPr>
          <w:noProof/>
        </w:rPr>
        <w:t>10</w:t>
      </w:r>
      <w:r w:rsidR="006238B5">
        <w:fldChar w:fldCharType="end"/>
      </w:r>
      <w:r w:rsidR="006238B5">
        <w:t>)</w:t>
      </w:r>
      <w:r w:rsidR="00D2415C">
        <w:t xml:space="preserve">, which </w:t>
      </w:r>
      <w:r w:rsidR="008C39D6">
        <w:t>suggest</w:t>
      </w:r>
      <w:r w:rsidR="009C45A7">
        <w:t>s</w:t>
      </w:r>
      <w:r w:rsidR="00CD1560">
        <w:t xml:space="preserve"> </w:t>
      </w:r>
      <w:r w:rsidR="00B978CF">
        <w:t xml:space="preserve">that </w:t>
      </w:r>
      <w:r w:rsidR="00CD1560">
        <w:rPr>
          <w:i/>
        </w:rPr>
        <w:t>=mawe</w:t>
      </w:r>
      <w:r w:rsidR="00B978CF">
        <w:t xml:space="preserve"> might not be obligatory</w:t>
      </w:r>
      <w:r w:rsidR="00D2415C">
        <w:t xml:space="preserve">. It is reminded </w:t>
      </w:r>
      <w:r w:rsidR="00B978CF">
        <w:t xml:space="preserve">that </w:t>
      </w:r>
      <w:r w:rsidR="00B978CF" w:rsidRPr="00B978CF">
        <w:t xml:space="preserve">no controlled elicitation with native speakers was conducted </w:t>
      </w:r>
      <w:r w:rsidR="00B978CF">
        <w:t xml:space="preserve">on </w:t>
      </w:r>
      <w:r w:rsidR="00B978CF" w:rsidRPr="00B978CF">
        <w:t>negation</w:t>
      </w:r>
      <w:r w:rsidR="00B978CF">
        <w:t xml:space="preserve"> constructions.</w:t>
      </w:r>
    </w:p>
    <w:p w14:paraId="404355EB" w14:textId="77777777" w:rsidR="006C408C" w:rsidRDefault="006C408C" w:rsidP="000F3A37">
      <w:pPr>
        <w:suppressAutoHyphens/>
      </w:pPr>
    </w:p>
    <w:p w14:paraId="753F56E8" w14:textId="2025DA6A" w:rsidR="00C173C4" w:rsidRPr="005A006E" w:rsidRDefault="00C173C4" w:rsidP="000F3A37">
      <w:pPr>
        <w:pStyle w:val="morphemebreak"/>
        <w:tabs>
          <w:tab w:val="left" w:pos="567"/>
          <w:tab w:val="left" w:pos="840"/>
          <w:tab w:val="left" w:pos="1701"/>
          <w:tab w:val="left" w:pos="3119"/>
          <w:tab w:val="left" w:pos="3969"/>
          <w:tab w:val="left" w:pos="6804"/>
        </w:tabs>
        <w:suppressAutoHyphens/>
        <w:rPr>
          <w:lang w:val="sv-SE"/>
        </w:rPr>
      </w:pPr>
      <w:bookmarkStart w:id="13" w:name="ena"/>
      <w:r w:rsidRPr="005A006E">
        <w:rPr>
          <w:lang w:val="sv-SE"/>
        </w:rPr>
        <w:t>(</w:t>
      </w:r>
      <w:r w:rsidR="001E4E33">
        <w:fldChar w:fldCharType="begin"/>
      </w:r>
      <w:r w:rsidR="001E4E33" w:rsidRPr="005A006E">
        <w:rPr>
          <w:lang w:val="sv-SE"/>
        </w:rPr>
        <w:instrText xml:space="preserve"> SEQ ex \* MERGEFORMAT </w:instrText>
      </w:r>
      <w:r w:rsidR="001E4E33">
        <w:fldChar w:fldCharType="separate"/>
      </w:r>
      <w:r w:rsidR="00D24E65">
        <w:rPr>
          <w:noProof/>
          <w:lang w:val="sv-SE"/>
        </w:rPr>
        <w:t>9</w:t>
      </w:r>
      <w:r w:rsidR="001E4E33">
        <w:rPr>
          <w:noProof/>
        </w:rPr>
        <w:fldChar w:fldCharType="end"/>
      </w:r>
      <w:bookmarkEnd w:id="13"/>
      <w:r w:rsidRPr="005A006E">
        <w:rPr>
          <w:lang w:val="sv-SE"/>
        </w:rPr>
        <w:t>)</w:t>
      </w:r>
      <w:r w:rsidRPr="005A006E">
        <w:rPr>
          <w:lang w:val="sv-SE"/>
        </w:rPr>
        <w:tab/>
      </w:r>
      <w:r w:rsidRPr="005A006E">
        <w:rPr>
          <w:lang w:val="sv-SE"/>
        </w:rPr>
        <w:tab/>
        <w:t>[</w:t>
      </w:r>
      <w:r w:rsidRPr="005A006E">
        <w:rPr>
          <w:i/>
          <w:lang w:val="sv-SE"/>
        </w:rPr>
        <w:t>Ena</w:t>
      </w:r>
      <w:r w:rsidRPr="005A006E">
        <w:rPr>
          <w:i/>
          <w:lang w:val="sv-SE"/>
        </w:rPr>
        <w:tab/>
        <w:t>dume=su</w:t>
      </w:r>
      <w:r w:rsidRPr="005A006E">
        <w:rPr>
          <w:lang w:val="sv-SE"/>
        </w:rPr>
        <w:t>]</w:t>
      </w:r>
      <w:r w:rsidRPr="005A006E">
        <w:rPr>
          <w:i/>
          <w:lang w:val="sv-SE"/>
        </w:rPr>
        <w:tab/>
      </w:r>
      <w:r w:rsidRPr="005A006E">
        <w:rPr>
          <w:b/>
          <w:i/>
          <w:lang w:val="sv-SE"/>
        </w:rPr>
        <w:t>aimue</w:t>
      </w:r>
      <w:r w:rsidRPr="005A006E">
        <w:rPr>
          <w:i/>
          <w:lang w:val="sv-SE"/>
        </w:rPr>
        <w:tab/>
      </w:r>
      <w:r w:rsidRPr="005A006E">
        <w:rPr>
          <w:b/>
          <w:i/>
          <w:u w:val="single"/>
          <w:lang w:val="sv-SE"/>
        </w:rPr>
        <w:t>e</w:t>
      </w:r>
      <w:r w:rsidRPr="005A006E">
        <w:rPr>
          <w:i/>
          <w:lang w:val="sv-SE"/>
        </w:rPr>
        <w:t>-nubi-ti-</w:t>
      </w:r>
      <w:r w:rsidRPr="005A006E">
        <w:rPr>
          <w:b/>
          <w:i/>
          <w:u w:val="single"/>
          <w:lang w:val="sv-SE"/>
        </w:rPr>
        <w:t>ani</w:t>
      </w:r>
      <w:r w:rsidRPr="005A006E">
        <w:rPr>
          <w:lang w:val="sv-SE"/>
        </w:rPr>
        <w:t>.</w:t>
      </w:r>
    </w:p>
    <w:p w14:paraId="19F5F9CB" w14:textId="4BC378D1" w:rsidR="00C173C4" w:rsidRPr="006E4211" w:rsidRDefault="00C173C4" w:rsidP="000F3A37">
      <w:pPr>
        <w:pStyle w:val="glossinEnglish"/>
        <w:tabs>
          <w:tab w:val="left" w:pos="567"/>
          <w:tab w:val="left" w:pos="840"/>
          <w:tab w:val="left" w:pos="1701"/>
          <w:tab w:val="left" w:pos="3119"/>
          <w:tab w:val="left" w:pos="3969"/>
          <w:tab w:val="left" w:pos="6804"/>
        </w:tabs>
        <w:suppressAutoHyphens/>
      </w:pPr>
      <w:r w:rsidRPr="005A006E">
        <w:rPr>
          <w:lang w:val="sv-SE"/>
        </w:rPr>
        <w:tab/>
      </w:r>
      <w:r w:rsidRPr="005A006E">
        <w:rPr>
          <w:lang w:val="sv-SE"/>
        </w:rPr>
        <w:tab/>
      </w:r>
      <w:r w:rsidRPr="006E4211">
        <w:t>stream</w:t>
      </w:r>
      <w:r w:rsidRPr="006E4211">
        <w:tab/>
        <w:t>inside=</w:t>
      </w:r>
      <w:r w:rsidR="00A472B4">
        <w:rPr>
          <w:smallCaps/>
        </w:rPr>
        <w:t>loc</w:t>
      </w:r>
      <w:r w:rsidR="00A472B4">
        <w:rPr>
          <w:smallCaps/>
        </w:rPr>
        <w:tab/>
        <w:t>neg</w:t>
      </w:r>
      <w:r w:rsidR="00A472B4">
        <w:rPr>
          <w:smallCaps/>
        </w:rPr>
        <w:tab/>
        <w:t>i</w:t>
      </w:r>
      <w:r w:rsidRPr="006E4211">
        <w:rPr>
          <w:smallCaps/>
        </w:rPr>
        <w:t>pfv</w:t>
      </w:r>
      <w:r w:rsidRPr="006E4211">
        <w:t>-enter-</w:t>
      </w:r>
      <w:r w:rsidR="00A472B4">
        <w:rPr>
          <w:smallCaps/>
        </w:rPr>
        <w:t>go-i</w:t>
      </w:r>
      <w:r w:rsidRPr="006E4211">
        <w:rPr>
          <w:smallCaps/>
        </w:rPr>
        <w:t>pfv.sit</w:t>
      </w:r>
    </w:p>
    <w:p w14:paraId="0C7CAFCD" w14:textId="77777777" w:rsidR="00C173C4" w:rsidRPr="005A006E" w:rsidRDefault="00C173C4" w:rsidP="000F3A37">
      <w:pPr>
        <w:pStyle w:val="freetranslationenglish"/>
        <w:suppressAutoHyphens/>
        <w:rPr>
          <w:lang w:val="sv-SE"/>
        </w:rPr>
      </w:pPr>
      <w:r w:rsidRPr="005A006E">
        <w:rPr>
          <w:lang w:val="sv-SE"/>
        </w:rPr>
        <w:t>‘No entra dentro del agua.’ bo081</w:t>
      </w:r>
    </w:p>
    <w:p w14:paraId="2670F0CA" w14:textId="77777777" w:rsidR="00C173C4" w:rsidRPr="006E4211" w:rsidRDefault="00C173C4" w:rsidP="000F3A37">
      <w:pPr>
        <w:pStyle w:val="freetranslationenglish"/>
        <w:suppressAutoHyphens/>
      </w:pPr>
      <w:r w:rsidRPr="006E4211">
        <w:t>‘(The caiman) does not enter into the water.’</w:t>
      </w:r>
    </w:p>
    <w:p w14:paraId="55D23A64" w14:textId="1CBA9695" w:rsidR="00C173C4" w:rsidRDefault="00C173C4" w:rsidP="000F3A37">
      <w:pPr>
        <w:suppressAutoHyphens/>
      </w:pPr>
    </w:p>
    <w:p w14:paraId="02AB3E81" w14:textId="02962AA9" w:rsidR="00B55532" w:rsidRPr="006238B5" w:rsidRDefault="00B55532" w:rsidP="000F3A37">
      <w:pPr>
        <w:pStyle w:val="morphemebreak"/>
        <w:tabs>
          <w:tab w:val="left" w:pos="840"/>
          <w:tab w:val="left" w:pos="1800"/>
          <w:tab w:val="left" w:pos="2640"/>
        </w:tabs>
        <w:suppressAutoHyphens/>
        <w:rPr>
          <w:lang w:val="es-ES"/>
        </w:rPr>
      </w:pPr>
      <w:bookmarkStart w:id="14" w:name="aimueekwinayu"/>
      <w:r w:rsidRPr="00AA1C2A">
        <w:rPr>
          <w:lang w:val="es-ES"/>
        </w:rPr>
        <w:t>(</w:t>
      </w:r>
      <w:r>
        <w:fldChar w:fldCharType="begin"/>
      </w:r>
      <w:r w:rsidRPr="00AA1C2A">
        <w:rPr>
          <w:lang w:val="es-ES"/>
        </w:rPr>
        <w:instrText xml:space="preserve"> SEQ ex \* MERGEFORMAT </w:instrText>
      </w:r>
      <w:r>
        <w:fldChar w:fldCharType="separate"/>
      </w:r>
      <w:r w:rsidR="00D24E65" w:rsidRPr="00AA1C2A">
        <w:rPr>
          <w:noProof/>
          <w:lang w:val="es-ES"/>
        </w:rPr>
        <w:t>10</w:t>
      </w:r>
      <w:r>
        <w:rPr>
          <w:noProof/>
        </w:rPr>
        <w:fldChar w:fldCharType="end"/>
      </w:r>
      <w:bookmarkEnd w:id="14"/>
      <w:r w:rsidRPr="00AA1C2A">
        <w:rPr>
          <w:lang w:val="es-ES"/>
        </w:rPr>
        <w:t>)</w:t>
      </w:r>
      <w:r w:rsidRPr="00AA1C2A">
        <w:rPr>
          <w:lang w:val="es-ES"/>
        </w:rPr>
        <w:tab/>
      </w:r>
      <w:r w:rsidRPr="006238B5">
        <w:rPr>
          <w:b/>
          <w:i/>
          <w:lang w:val="es-ES"/>
        </w:rPr>
        <w:t>Aimue</w:t>
      </w:r>
      <w:r w:rsidRPr="006238B5">
        <w:rPr>
          <w:i/>
          <w:lang w:val="es-ES"/>
        </w:rPr>
        <w:tab/>
      </w:r>
      <w:r w:rsidRPr="00BA4EB3">
        <w:rPr>
          <w:b/>
          <w:i/>
          <w:u w:val="single"/>
          <w:lang w:val="es-ES"/>
        </w:rPr>
        <w:t>e</w:t>
      </w:r>
      <w:r w:rsidRPr="006238B5">
        <w:rPr>
          <w:i/>
          <w:lang w:val="es-ES"/>
        </w:rPr>
        <w:t>-kwina-yu</w:t>
      </w:r>
      <w:r w:rsidRPr="006238B5">
        <w:rPr>
          <w:lang w:val="es-ES"/>
        </w:rPr>
        <w:t>.</w:t>
      </w:r>
    </w:p>
    <w:p w14:paraId="7E8990BC" w14:textId="06145E9A" w:rsidR="00B55532" w:rsidRPr="006238B5" w:rsidRDefault="00B55532" w:rsidP="000F3A37">
      <w:pPr>
        <w:pStyle w:val="glossinEnglish"/>
        <w:tabs>
          <w:tab w:val="left" w:pos="840"/>
          <w:tab w:val="left" w:pos="1800"/>
          <w:tab w:val="left" w:pos="2640"/>
        </w:tabs>
        <w:suppressAutoHyphens/>
        <w:rPr>
          <w:lang w:val="es-ES"/>
        </w:rPr>
      </w:pPr>
      <w:r w:rsidRPr="006238B5">
        <w:rPr>
          <w:lang w:val="es-ES"/>
        </w:rPr>
        <w:tab/>
      </w:r>
      <w:r w:rsidRPr="006238B5">
        <w:rPr>
          <w:smallCaps/>
          <w:lang w:val="es-ES"/>
        </w:rPr>
        <w:t>neg</w:t>
      </w:r>
      <w:r w:rsidRPr="006238B5">
        <w:rPr>
          <w:smallCaps/>
          <w:lang w:val="es-ES"/>
        </w:rPr>
        <w:tab/>
        <w:t>pst</w:t>
      </w:r>
      <w:r w:rsidRPr="006238B5">
        <w:rPr>
          <w:lang w:val="es-ES"/>
        </w:rPr>
        <w:t>-arrive-</w:t>
      </w:r>
      <w:r w:rsidRPr="006238B5">
        <w:rPr>
          <w:smallCaps/>
          <w:lang w:val="es-ES"/>
        </w:rPr>
        <w:t>it</w:t>
      </w:r>
      <w:r w:rsidR="00FF0BB2">
        <w:rPr>
          <w:smallCaps/>
          <w:lang w:val="es-ES"/>
        </w:rPr>
        <w:t>e</w:t>
      </w:r>
      <w:r w:rsidRPr="006238B5">
        <w:rPr>
          <w:smallCaps/>
          <w:lang w:val="es-ES"/>
        </w:rPr>
        <w:t>r</w:t>
      </w:r>
    </w:p>
    <w:p w14:paraId="31C23E3A" w14:textId="687AFF01" w:rsidR="00B55532" w:rsidRPr="006238B5" w:rsidRDefault="00B55532" w:rsidP="000F3A37">
      <w:pPr>
        <w:pStyle w:val="freetranslationenglish"/>
        <w:suppressAutoHyphens/>
        <w:rPr>
          <w:lang w:val="es-ES"/>
        </w:rPr>
      </w:pPr>
      <w:r w:rsidRPr="006238B5">
        <w:rPr>
          <w:lang w:val="es-ES"/>
        </w:rPr>
        <w:t>‘No llegó.’ ch037</w:t>
      </w:r>
    </w:p>
    <w:p w14:paraId="5195C153" w14:textId="7FD36565" w:rsidR="00B55532" w:rsidRPr="00AA1C2A" w:rsidRDefault="00B55532" w:rsidP="000F3A37">
      <w:pPr>
        <w:pStyle w:val="freetranslationenglish"/>
        <w:suppressAutoHyphens/>
      </w:pPr>
      <w:r>
        <w:t>‘He didn’t arrive.’</w:t>
      </w:r>
    </w:p>
    <w:p w14:paraId="0862CF39" w14:textId="77777777" w:rsidR="00B55532" w:rsidRPr="006E4211" w:rsidRDefault="00B55532" w:rsidP="000F3A37">
      <w:pPr>
        <w:suppressAutoHyphens/>
      </w:pPr>
    </w:p>
    <w:p w14:paraId="0F0AA309" w14:textId="2B819392" w:rsidR="00C173C4" w:rsidRDefault="00263289" w:rsidP="000F3A37">
      <w:pPr>
        <w:suppressAutoHyphens/>
      </w:pPr>
      <w:r>
        <w:t xml:space="preserve">From the perspective of Miestamo’s </w:t>
      </w:r>
      <w:r>
        <w:fldChar w:fldCharType="begin"/>
      </w:r>
      <w:r w:rsidR="00536125">
        <w:instrText xml:space="preserve"> ADDIN ZOTERO_ITEM CSL_CITATION {"citationID":"h4U3ARrL","properties":{"formattedCitation":"(2005; 2007)","plainCitation":"(2005; 2007)","noteIndex":0},"citationItems":[{"id":2114,"uris":["http://zotero.org/users/local/CvLwMZ1A/items/RZG6DSKC"],"uri":["http://zotero.org/users/local/CvLwMZ1A/items/RZG6DSKC"],"itemData":{"id":2114,"type":"book","title":"Standard negation: the negation of declarative verbal main clauses in a typological perspective","collection-title":"Empirical approaches to language typology","collection-number":"31","publisher":"Mouton de Gruyter","publisher-place":"Berlin ; New York","number-of-pages":"490","event-place":"Berlin ; New York","title-short":"Standard negation","author":[{"family":"Miestamo","given":"Matti"}],"issued":{"date-parts":[["2005"]]}},"suppress-author":true},{"id":2247,"uris":["http://zotero.org/users/local/CvLwMZ1A/items/XZI6V7TM"],"uri":["http://zotero.org/users/local/CvLwMZ1A/items/XZI6V7TM"],"itemData":{"id":2247,"type":"article-journal","title":"Negation - An overview of typological research","container-title":"Language and Linguistics Compass","page":"552-570","volume":"1","issue":"5","source":"CrossRef","title-short":"Negation ?","language":"en","author":[{"family":"Miestamo","given":"Matti"}],"issued":{"date-parts":[["2007",9]]}},"suppress-author":true}],"schema":"https://github.com/citation-style-language/schema/raw/master/csl-citation.json"} </w:instrText>
      </w:r>
      <w:r>
        <w:fldChar w:fldCharType="separate"/>
      </w:r>
      <w:r w:rsidRPr="00263289">
        <w:t>(2005; 2007)</w:t>
      </w:r>
      <w:r>
        <w:fldChar w:fldCharType="end"/>
      </w:r>
      <w:r>
        <w:t xml:space="preserve"> typology of negative constructions, the Tacana negative construction under discussion is symmetric. </w:t>
      </w:r>
      <w:r w:rsidR="008B340D">
        <w:t xml:space="preserve">Apart from </w:t>
      </w:r>
      <w:r>
        <w:t xml:space="preserve">the addition of the negative markers, </w:t>
      </w:r>
      <w:r w:rsidR="008B340D">
        <w:t>there do</w:t>
      </w:r>
      <w:r>
        <w:t xml:space="preserve"> not </w:t>
      </w:r>
      <w:r w:rsidR="008B340D">
        <w:t xml:space="preserve">appear to be any obvious morphosyntactic differences, with the same argument-coding system (split ergative case-marking and constituent order flexibility) and same morphological possibilities </w:t>
      </w:r>
      <w:r w:rsidR="009C45A7">
        <w:t xml:space="preserve">for </w:t>
      </w:r>
      <w:r w:rsidR="008B340D">
        <w:t xml:space="preserve">the verbal predicate (derivational and inflectional). </w:t>
      </w:r>
    </w:p>
    <w:p w14:paraId="1C156115" w14:textId="670CC79A" w:rsidR="00263289" w:rsidRDefault="00263289" w:rsidP="000F3A37">
      <w:pPr>
        <w:suppressAutoHyphens/>
      </w:pPr>
    </w:p>
    <w:p w14:paraId="70525DA5" w14:textId="77777777" w:rsidR="00CC5804" w:rsidRDefault="00CC5804" w:rsidP="000F3A37">
      <w:pPr>
        <w:suppressAutoHyphens/>
      </w:pPr>
    </w:p>
    <w:p w14:paraId="60CA6741" w14:textId="743607C7" w:rsidR="00CC5804" w:rsidRPr="00720D57" w:rsidRDefault="00597035" w:rsidP="000F3A37">
      <w:pPr>
        <w:pStyle w:val="Otsikko1"/>
        <w:suppressAutoHyphens/>
      </w:pPr>
      <w:bookmarkStart w:id="15" w:name="_Ref16503826"/>
      <w:r>
        <w:t>Negation of</w:t>
      </w:r>
      <w:r w:rsidR="00CC5804" w:rsidRPr="005D5DB5">
        <w:t xml:space="preserve"> non-verbal clauses</w:t>
      </w:r>
      <w:r w:rsidR="00CC5804">
        <w:t xml:space="preserve"> (1): e</w:t>
      </w:r>
      <w:r w:rsidR="00CC5804" w:rsidRPr="00720D57">
        <w:t xml:space="preserve">quation, </w:t>
      </w:r>
      <w:r w:rsidR="00CC5804">
        <w:t>proper inclusion, attribution</w:t>
      </w:r>
      <w:bookmarkEnd w:id="15"/>
    </w:p>
    <w:p w14:paraId="4FE81C3A" w14:textId="2A64A894" w:rsidR="00CC5804" w:rsidRDefault="00CC5804" w:rsidP="000F3A37">
      <w:pPr>
        <w:suppressAutoHyphens/>
        <w:rPr>
          <w:lang w:eastAsia="fr-FR"/>
        </w:rPr>
      </w:pPr>
    </w:p>
    <w:p w14:paraId="72A40D34" w14:textId="7ED6A3C0" w:rsidR="00CC5804" w:rsidRDefault="00CC5804" w:rsidP="000F3A37">
      <w:pPr>
        <w:suppressAutoHyphens/>
        <w:rPr>
          <w:lang w:eastAsia="fr-FR"/>
        </w:rPr>
      </w:pPr>
      <w:r>
        <w:rPr>
          <w:lang w:eastAsia="fr-FR"/>
        </w:rPr>
        <w:t xml:space="preserve">The SN construction is also used for negating </w:t>
      </w:r>
      <w:r w:rsidR="005E53AB">
        <w:rPr>
          <w:lang w:eastAsia="fr-FR"/>
        </w:rPr>
        <w:t>non-verbal clauses.</w:t>
      </w:r>
      <w:r>
        <w:rPr>
          <w:lang w:eastAsia="fr-FR"/>
        </w:rPr>
        <w:t xml:space="preserve"> </w:t>
      </w:r>
      <w:r w:rsidR="009C45A7">
        <w:rPr>
          <w:lang w:eastAsia="fr-FR"/>
        </w:rPr>
        <w:t>The n</w:t>
      </w:r>
      <w:r w:rsidR="005E53AB">
        <w:rPr>
          <w:lang w:eastAsia="fr-FR"/>
        </w:rPr>
        <w:t xml:space="preserve">egation of </w:t>
      </w:r>
      <w:r>
        <w:t>e</w:t>
      </w:r>
      <w:r w:rsidRPr="00720D57">
        <w:t xml:space="preserve">quation, </w:t>
      </w:r>
      <w:r>
        <w:t>proper inclusion and attribution clauses</w:t>
      </w:r>
      <w:r w:rsidR="005E53AB">
        <w:t xml:space="preserve"> is discussed in this section. </w:t>
      </w:r>
      <w:r w:rsidR="009C45A7">
        <w:t>The n</w:t>
      </w:r>
      <w:r w:rsidR="005E53AB">
        <w:t>egation of e</w:t>
      </w:r>
      <w:r w:rsidRPr="00711E96">
        <w:t>xistential</w:t>
      </w:r>
      <w:r w:rsidR="005E53AB">
        <w:t xml:space="preserve"> and </w:t>
      </w:r>
      <w:r>
        <w:t>locative</w:t>
      </w:r>
      <w:r w:rsidRPr="005D5DB5">
        <w:t xml:space="preserve"> predication</w:t>
      </w:r>
      <w:r w:rsidR="005E53AB">
        <w:t xml:space="preserve"> is discussed in the next.</w:t>
      </w:r>
    </w:p>
    <w:p w14:paraId="0BC7AD9F" w14:textId="48237B3F" w:rsidR="00CC5804" w:rsidRDefault="003B6F0A" w:rsidP="000F3A37">
      <w:pPr>
        <w:suppressAutoHyphens/>
        <w:ind w:firstLine="284"/>
      </w:pPr>
      <w:r>
        <w:rPr>
          <w:lang w:eastAsia="fr-FR"/>
        </w:rPr>
        <w:t xml:space="preserve">In </w:t>
      </w:r>
      <w:r w:rsidR="00B56250">
        <w:rPr>
          <w:lang w:eastAsia="fr-FR"/>
        </w:rPr>
        <w:t xml:space="preserve">affirmative </w:t>
      </w:r>
      <w:r>
        <w:rPr>
          <w:lang w:eastAsia="fr-FR"/>
        </w:rPr>
        <w:t>e</w:t>
      </w:r>
      <w:r w:rsidRPr="003B6F0A">
        <w:rPr>
          <w:lang w:eastAsia="fr-FR"/>
        </w:rPr>
        <w:t>quati</w:t>
      </w:r>
      <w:r w:rsidR="00B56250">
        <w:rPr>
          <w:lang w:eastAsia="fr-FR"/>
        </w:rPr>
        <w:t>on, proper inclusion and</w:t>
      </w:r>
      <w:r w:rsidRPr="003B6F0A">
        <w:rPr>
          <w:lang w:eastAsia="fr-FR"/>
        </w:rPr>
        <w:t xml:space="preserve"> attribution</w:t>
      </w:r>
      <w:r>
        <w:rPr>
          <w:lang w:eastAsia="fr-FR"/>
        </w:rPr>
        <w:t xml:space="preserve"> clauses, the predicate consists of </w:t>
      </w:r>
      <w:r w:rsidR="00B56250">
        <w:rPr>
          <w:lang w:eastAsia="fr-FR"/>
        </w:rPr>
        <w:t xml:space="preserve">an NP or an </w:t>
      </w:r>
      <w:r w:rsidR="00CC5804">
        <w:t xml:space="preserve">adjective optionally followed by </w:t>
      </w:r>
      <w:r w:rsidR="00BB7DBA">
        <w:t xml:space="preserve">the </w:t>
      </w:r>
      <w:r w:rsidR="00CC5804">
        <w:t xml:space="preserve">inflected copula verb </w:t>
      </w:r>
      <w:r w:rsidR="00CC5804">
        <w:rPr>
          <w:i/>
        </w:rPr>
        <w:t>pu</w:t>
      </w:r>
      <w:r w:rsidR="00CC5804">
        <w:t xml:space="preserve"> ‘be</w:t>
      </w:r>
      <w:r w:rsidR="002D240F">
        <w:t>,’</w:t>
      </w:r>
      <w:r w:rsidR="00C033F3">
        <w:t xml:space="preserve"> as illustrated in </w:t>
      </w:r>
      <w:r w:rsidR="00C033F3">
        <w:fldChar w:fldCharType="begin"/>
      </w:r>
      <w:r w:rsidR="00C033F3">
        <w:instrText xml:space="preserve"> REF tuedaedeje \h </w:instrText>
      </w:r>
      <w:r w:rsidR="00C033F3">
        <w:fldChar w:fldCharType="separate"/>
      </w:r>
      <w:r w:rsidR="00D24E65" w:rsidRPr="00CC5804">
        <w:rPr>
          <w:szCs w:val="24"/>
        </w:rPr>
        <w:t>(</w:t>
      </w:r>
      <w:r w:rsidR="00D24E65">
        <w:rPr>
          <w:noProof/>
          <w:szCs w:val="24"/>
        </w:rPr>
        <w:t>11</w:t>
      </w:r>
      <w:r w:rsidR="00C033F3">
        <w:fldChar w:fldCharType="end"/>
      </w:r>
      <w:r w:rsidR="00C033F3">
        <w:t>a</w:t>
      </w:r>
      <w:r w:rsidR="00396783">
        <w:t>-d</w:t>
      </w:r>
      <w:r w:rsidR="00C033F3">
        <w:t>)</w:t>
      </w:r>
      <w:r w:rsidR="00396783">
        <w:t>.</w:t>
      </w:r>
      <w:r w:rsidR="00C543F2">
        <w:t xml:space="preserve"> The </w:t>
      </w:r>
      <w:r w:rsidR="00C337BD">
        <w:t>S</w:t>
      </w:r>
      <w:r w:rsidR="002E441B">
        <w:t xml:space="preserve"> NP is expressed like the S NP of any other intransitive verbal clauses, being optional and, when expressed, not subject to any ordering restrictions.</w:t>
      </w:r>
    </w:p>
    <w:p w14:paraId="7188E53B" w14:textId="77777777" w:rsidR="00C033F3" w:rsidRPr="00CC5804" w:rsidRDefault="00C033F3" w:rsidP="000F3A37">
      <w:pPr>
        <w:suppressAutoHyphens/>
        <w:ind w:firstLine="284"/>
        <w:rPr>
          <w:lang w:eastAsia="fr-FR"/>
        </w:rPr>
      </w:pPr>
    </w:p>
    <w:p w14:paraId="065C6257" w14:textId="1E32DACE" w:rsidR="00CC5804" w:rsidRPr="00CC5804" w:rsidRDefault="00CC5804" w:rsidP="000F3A37">
      <w:pPr>
        <w:pStyle w:val="morphemebreak"/>
        <w:tabs>
          <w:tab w:val="left" w:pos="567"/>
          <w:tab w:val="left" w:pos="851"/>
          <w:tab w:val="left" w:pos="1701"/>
          <w:tab w:val="left" w:pos="2835"/>
          <w:tab w:val="left" w:pos="3686"/>
          <w:tab w:val="left" w:pos="4395"/>
        </w:tabs>
        <w:suppressAutoHyphens/>
        <w:rPr>
          <w:szCs w:val="24"/>
        </w:rPr>
      </w:pPr>
      <w:bookmarkStart w:id="16" w:name="tuedaedeje"/>
      <w:bookmarkStart w:id="17" w:name="tuedaede"/>
      <w:r w:rsidRPr="00CC5804">
        <w:rPr>
          <w:szCs w:val="24"/>
        </w:rPr>
        <w:t>(</w:t>
      </w:r>
      <w:r w:rsidRPr="0092510A">
        <w:rPr>
          <w:szCs w:val="24"/>
        </w:rPr>
        <w:fldChar w:fldCharType="begin"/>
      </w:r>
      <w:r w:rsidRPr="00CC5804">
        <w:rPr>
          <w:szCs w:val="24"/>
        </w:rPr>
        <w:instrText xml:space="preserve"> SEQ ex \* MERGEFORMAT </w:instrText>
      </w:r>
      <w:r w:rsidRPr="0092510A">
        <w:rPr>
          <w:szCs w:val="24"/>
        </w:rPr>
        <w:fldChar w:fldCharType="separate"/>
      </w:r>
      <w:r w:rsidR="00D24E65">
        <w:rPr>
          <w:noProof/>
          <w:szCs w:val="24"/>
        </w:rPr>
        <w:t>11</w:t>
      </w:r>
      <w:r w:rsidRPr="0092510A">
        <w:rPr>
          <w:szCs w:val="24"/>
        </w:rPr>
        <w:fldChar w:fldCharType="end"/>
      </w:r>
      <w:bookmarkEnd w:id="16"/>
      <w:r w:rsidRPr="00CC5804">
        <w:rPr>
          <w:szCs w:val="24"/>
        </w:rPr>
        <w:t>)</w:t>
      </w:r>
      <w:r w:rsidRPr="00CC5804">
        <w:rPr>
          <w:szCs w:val="24"/>
        </w:rPr>
        <w:tab/>
        <w:t>a.</w:t>
      </w:r>
      <w:r w:rsidRPr="00CC5804">
        <w:rPr>
          <w:szCs w:val="24"/>
        </w:rPr>
        <w:tab/>
        <w:t>proper inclusion</w:t>
      </w:r>
      <w:r>
        <w:t xml:space="preserve"> (with copula)</w:t>
      </w:r>
    </w:p>
    <w:p w14:paraId="21355237" w14:textId="77777777" w:rsidR="00CC5804" w:rsidRPr="00CC5804" w:rsidRDefault="00CC5804" w:rsidP="000F3A37">
      <w:pPr>
        <w:pStyle w:val="morphemebreak"/>
        <w:tabs>
          <w:tab w:val="left" w:pos="567"/>
          <w:tab w:val="left" w:pos="851"/>
          <w:tab w:val="left" w:pos="1701"/>
          <w:tab w:val="left" w:pos="2835"/>
          <w:tab w:val="left" w:pos="3686"/>
          <w:tab w:val="left" w:pos="4395"/>
        </w:tabs>
        <w:suppressAutoHyphens/>
        <w:rPr>
          <w:szCs w:val="24"/>
        </w:rPr>
      </w:pPr>
    </w:p>
    <w:p w14:paraId="159FBAB6" w14:textId="77777777" w:rsidR="00CC5804" w:rsidRDefault="00CC5804" w:rsidP="000F3A37">
      <w:pPr>
        <w:pStyle w:val="morphemebreak"/>
        <w:tabs>
          <w:tab w:val="left" w:pos="567"/>
          <w:tab w:val="left" w:pos="851"/>
          <w:tab w:val="left" w:pos="1701"/>
          <w:tab w:val="left" w:pos="2835"/>
          <w:tab w:val="left" w:pos="3686"/>
          <w:tab w:val="left" w:pos="4395"/>
        </w:tabs>
        <w:suppressAutoHyphens/>
        <w:rPr>
          <w:szCs w:val="24"/>
          <w:lang w:val="es-ES"/>
        </w:rPr>
      </w:pPr>
      <w:r w:rsidRPr="00CC5804">
        <w:rPr>
          <w:szCs w:val="24"/>
        </w:rPr>
        <w:tab/>
      </w:r>
      <w:r w:rsidRPr="00CC5804">
        <w:rPr>
          <w:szCs w:val="24"/>
        </w:rPr>
        <w:tab/>
      </w:r>
      <w:r>
        <w:rPr>
          <w:szCs w:val="24"/>
          <w:lang w:val="es-ES"/>
        </w:rPr>
        <w:t>S</w:t>
      </w:r>
      <w:r>
        <w:rPr>
          <w:szCs w:val="24"/>
          <w:lang w:val="es-ES"/>
        </w:rPr>
        <w:tab/>
      </w:r>
      <w:r>
        <w:rPr>
          <w:szCs w:val="24"/>
          <w:lang w:val="es-ES"/>
        </w:rPr>
        <w:tab/>
        <w:t>NP</w:t>
      </w:r>
      <w:r>
        <w:rPr>
          <w:szCs w:val="24"/>
          <w:lang w:val="es-ES"/>
        </w:rPr>
        <w:tab/>
      </w:r>
      <w:r>
        <w:rPr>
          <w:szCs w:val="24"/>
          <w:lang w:val="es-ES"/>
        </w:rPr>
        <w:tab/>
        <w:t>COP</w:t>
      </w:r>
      <w:r>
        <w:rPr>
          <w:szCs w:val="24"/>
          <w:lang w:val="es-ES"/>
        </w:rPr>
        <w:tab/>
      </w:r>
      <w:r>
        <w:rPr>
          <w:szCs w:val="24"/>
          <w:lang w:val="es-ES"/>
        </w:rPr>
        <w:tab/>
      </w:r>
    </w:p>
    <w:bookmarkEnd w:id="17"/>
    <w:p w14:paraId="2BCA8A78" w14:textId="77777777" w:rsidR="00CC5804" w:rsidRPr="00CC5804" w:rsidRDefault="00CC5804" w:rsidP="000F3A37">
      <w:pPr>
        <w:pStyle w:val="morphemebreak"/>
        <w:tabs>
          <w:tab w:val="left" w:pos="567"/>
          <w:tab w:val="left" w:pos="851"/>
          <w:tab w:val="left" w:pos="1701"/>
          <w:tab w:val="left" w:pos="2835"/>
          <w:tab w:val="left" w:pos="3686"/>
          <w:tab w:val="left" w:pos="4395"/>
        </w:tabs>
        <w:suppressAutoHyphens/>
        <w:rPr>
          <w:lang w:val="es-ES"/>
        </w:rPr>
      </w:pPr>
      <w:r>
        <w:rPr>
          <w:szCs w:val="24"/>
          <w:lang w:val="es-ES"/>
        </w:rPr>
        <w:tab/>
      </w:r>
      <w:r>
        <w:rPr>
          <w:szCs w:val="24"/>
          <w:lang w:val="es-ES"/>
        </w:rPr>
        <w:tab/>
      </w:r>
      <w:r w:rsidRPr="00CC5804">
        <w:rPr>
          <w:lang w:val="es-ES"/>
        </w:rPr>
        <w:t>[</w:t>
      </w:r>
      <w:r w:rsidRPr="00CC5804">
        <w:rPr>
          <w:i/>
          <w:lang w:val="es-ES"/>
        </w:rPr>
        <w:t>Tueda</w:t>
      </w:r>
      <w:r w:rsidRPr="00CC5804">
        <w:rPr>
          <w:i/>
          <w:lang w:val="es-ES"/>
        </w:rPr>
        <w:tab/>
        <w:t>edeje</w:t>
      </w:r>
      <w:r w:rsidRPr="00CC5804">
        <w:rPr>
          <w:lang w:val="es-ES"/>
        </w:rPr>
        <w:t>]</w:t>
      </w:r>
      <w:r w:rsidRPr="00CC5804">
        <w:rPr>
          <w:i/>
          <w:lang w:val="es-ES"/>
        </w:rPr>
        <w:tab/>
      </w:r>
      <w:r w:rsidRPr="00CC5804">
        <w:rPr>
          <w:lang w:val="es-ES"/>
        </w:rPr>
        <w:t>[</w:t>
      </w:r>
      <w:r w:rsidRPr="00CC5804">
        <w:rPr>
          <w:i/>
          <w:lang w:val="es-ES"/>
        </w:rPr>
        <w:t>a'una</w:t>
      </w:r>
      <w:r w:rsidRPr="00CC5804">
        <w:rPr>
          <w:i/>
          <w:lang w:val="es-ES"/>
        </w:rPr>
        <w:tab/>
        <w:t>deja</w:t>
      </w:r>
      <w:r w:rsidRPr="00CC5804">
        <w:rPr>
          <w:lang w:val="es-ES"/>
        </w:rPr>
        <w:t>]</w:t>
      </w:r>
      <w:r w:rsidRPr="00CC5804">
        <w:rPr>
          <w:i/>
          <w:lang w:val="es-ES"/>
        </w:rPr>
        <w:tab/>
        <w:t>pu-ina.</w:t>
      </w:r>
    </w:p>
    <w:p w14:paraId="142EF9D5" w14:textId="77777777" w:rsidR="00CC5804" w:rsidRPr="00CC5804" w:rsidRDefault="00CC5804" w:rsidP="000F3A37">
      <w:pPr>
        <w:pStyle w:val="glossinSpanish"/>
        <w:tabs>
          <w:tab w:val="left" w:pos="567"/>
          <w:tab w:val="left" w:pos="851"/>
          <w:tab w:val="left" w:pos="1701"/>
          <w:tab w:val="left" w:pos="2835"/>
          <w:tab w:val="left" w:pos="3686"/>
          <w:tab w:val="left" w:pos="4395"/>
        </w:tabs>
        <w:suppressAutoHyphens/>
        <w:rPr>
          <w:lang w:val="en-US"/>
        </w:rPr>
      </w:pPr>
      <w:r>
        <w:tab/>
      </w:r>
      <w:r>
        <w:tab/>
      </w:r>
      <w:r w:rsidRPr="00CC5804">
        <w:rPr>
          <w:lang w:val="en-US"/>
        </w:rPr>
        <w:t>that</w:t>
      </w:r>
      <w:r w:rsidRPr="00CC5804">
        <w:rPr>
          <w:lang w:val="en-US"/>
        </w:rPr>
        <w:tab/>
        <w:t>youngster</w:t>
      </w:r>
      <w:r w:rsidRPr="00CC5804">
        <w:rPr>
          <w:lang w:val="en-US"/>
        </w:rPr>
        <w:tab/>
        <w:t>bear</w:t>
      </w:r>
      <w:r w:rsidRPr="00CC5804">
        <w:rPr>
          <w:lang w:val="en-US"/>
        </w:rPr>
        <w:tab/>
        <w:t>man</w:t>
      </w:r>
      <w:r w:rsidRPr="00CC5804">
        <w:rPr>
          <w:lang w:val="en-US"/>
        </w:rPr>
        <w:tab/>
        <w:t>be-</w:t>
      </w:r>
      <w:r w:rsidRPr="00CC5804">
        <w:rPr>
          <w:smallCaps/>
          <w:lang w:val="en-US"/>
        </w:rPr>
        <w:t>hab.pst</w:t>
      </w:r>
    </w:p>
    <w:p w14:paraId="69332ADB" w14:textId="4B84DC77" w:rsidR="00CC5804" w:rsidRDefault="0059378D" w:rsidP="000F3A37">
      <w:pPr>
        <w:pStyle w:val="freetranslationenglish"/>
        <w:suppressAutoHyphens/>
        <w:rPr>
          <w:lang w:val="es-ES_tradnl"/>
        </w:rPr>
      </w:pPr>
      <w:r>
        <w:rPr>
          <w:lang w:val="es-ES_tradnl"/>
        </w:rPr>
        <w:t>‘</w:t>
      </w:r>
      <w:r w:rsidR="00CC5804" w:rsidRPr="0091115B">
        <w:rPr>
          <w:lang w:val="es-ES_tradnl"/>
        </w:rPr>
        <w:t>Ese joven era joven</w:t>
      </w:r>
      <w:r w:rsidR="00CC5804">
        <w:rPr>
          <w:lang w:val="es-ES_tradnl"/>
        </w:rPr>
        <w:t xml:space="preserve"> (lit. hombre)</w:t>
      </w:r>
      <w:r>
        <w:rPr>
          <w:lang w:val="es-ES_tradnl"/>
        </w:rPr>
        <w:t xml:space="preserve"> oso.’</w:t>
      </w:r>
      <w:r w:rsidR="00CC5804" w:rsidRPr="0091115B">
        <w:rPr>
          <w:lang w:val="es-ES_tradnl"/>
        </w:rPr>
        <w:t xml:space="preserve"> </w:t>
      </w:r>
      <w:r w:rsidR="00CC5804" w:rsidRPr="00104DC3">
        <w:rPr>
          <w:lang w:val="es-ES_tradnl"/>
        </w:rPr>
        <w:t>au004a</w:t>
      </w:r>
    </w:p>
    <w:p w14:paraId="6B000286" w14:textId="77777777" w:rsidR="00CC5804" w:rsidRPr="00CC5804" w:rsidRDefault="00CC5804" w:rsidP="000F3A37">
      <w:pPr>
        <w:pStyle w:val="freetranslationenglish"/>
        <w:suppressAutoHyphens/>
      </w:pPr>
      <w:r w:rsidRPr="00CC5804">
        <w:t>‘That youngster was a bear-man.’</w:t>
      </w:r>
    </w:p>
    <w:p w14:paraId="7A6DCF41" w14:textId="77777777" w:rsidR="00CC5804" w:rsidRPr="00CC5804" w:rsidRDefault="00CC5804" w:rsidP="000F3A37">
      <w:pPr>
        <w:pStyle w:val="morphemebreak"/>
        <w:tabs>
          <w:tab w:val="left" w:pos="567"/>
          <w:tab w:val="left" w:pos="851"/>
          <w:tab w:val="left" w:pos="1843"/>
          <w:tab w:val="left" w:pos="3402"/>
          <w:tab w:val="left" w:pos="4536"/>
        </w:tabs>
        <w:suppressAutoHyphens/>
        <w:rPr>
          <w:szCs w:val="24"/>
        </w:rPr>
      </w:pPr>
    </w:p>
    <w:p w14:paraId="61B4E520" w14:textId="77777777" w:rsidR="00CC5804" w:rsidRPr="00CC5804" w:rsidRDefault="00CC5804" w:rsidP="000F3A37">
      <w:pPr>
        <w:pStyle w:val="morphemebreak"/>
        <w:tabs>
          <w:tab w:val="left" w:pos="567"/>
          <w:tab w:val="left" w:pos="851"/>
          <w:tab w:val="left" w:pos="1843"/>
          <w:tab w:val="left" w:pos="3402"/>
          <w:tab w:val="left" w:pos="4536"/>
        </w:tabs>
        <w:suppressAutoHyphens/>
        <w:rPr>
          <w:szCs w:val="24"/>
        </w:rPr>
      </w:pPr>
      <w:r w:rsidRPr="00CC5804">
        <w:rPr>
          <w:szCs w:val="24"/>
        </w:rPr>
        <w:tab/>
        <w:t>b.</w:t>
      </w:r>
      <w:r w:rsidRPr="00CC5804">
        <w:rPr>
          <w:szCs w:val="24"/>
        </w:rPr>
        <w:tab/>
        <w:t>equation</w:t>
      </w:r>
      <w:r>
        <w:t xml:space="preserve"> (without copula)</w:t>
      </w:r>
    </w:p>
    <w:p w14:paraId="73C6E7D8" w14:textId="77777777" w:rsidR="00CC5804" w:rsidRPr="00CC5804" w:rsidRDefault="00CC5804" w:rsidP="000F3A37">
      <w:pPr>
        <w:pStyle w:val="morphemebreak"/>
        <w:tabs>
          <w:tab w:val="left" w:pos="851"/>
          <w:tab w:val="left" w:pos="1843"/>
          <w:tab w:val="left" w:pos="3402"/>
          <w:tab w:val="left" w:pos="4536"/>
        </w:tabs>
        <w:suppressAutoHyphens/>
        <w:rPr>
          <w:szCs w:val="24"/>
        </w:rPr>
      </w:pPr>
    </w:p>
    <w:p w14:paraId="30B946E6" w14:textId="77777777" w:rsidR="00CC5804" w:rsidRPr="00CC5804" w:rsidRDefault="00CC5804" w:rsidP="000F3A37">
      <w:pPr>
        <w:pStyle w:val="morphemebreak"/>
        <w:tabs>
          <w:tab w:val="left" w:pos="851"/>
          <w:tab w:val="left" w:pos="1843"/>
          <w:tab w:val="left" w:pos="3402"/>
          <w:tab w:val="left" w:pos="4536"/>
        </w:tabs>
        <w:suppressAutoHyphens/>
        <w:rPr>
          <w:szCs w:val="24"/>
        </w:rPr>
      </w:pPr>
      <w:r w:rsidRPr="00CC5804">
        <w:rPr>
          <w:szCs w:val="24"/>
        </w:rPr>
        <w:tab/>
        <w:t>S</w:t>
      </w:r>
      <w:r w:rsidRPr="00CC5804">
        <w:rPr>
          <w:szCs w:val="24"/>
        </w:rPr>
        <w:tab/>
      </w:r>
      <w:r w:rsidRPr="00CC5804">
        <w:rPr>
          <w:szCs w:val="24"/>
        </w:rPr>
        <w:tab/>
        <w:t>NP</w:t>
      </w:r>
      <w:r w:rsidRPr="00CC5804">
        <w:rPr>
          <w:szCs w:val="24"/>
        </w:rPr>
        <w:tab/>
      </w:r>
    </w:p>
    <w:p w14:paraId="4EE1C217" w14:textId="77777777" w:rsidR="00CC5804" w:rsidRDefault="00CC5804" w:rsidP="000F3A37">
      <w:pPr>
        <w:pStyle w:val="morphemebreak"/>
        <w:tabs>
          <w:tab w:val="left" w:pos="851"/>
          <w:tab w:val="left" w:pos="1843"/>
          <w:tab w:val="left" w:pos="3402"/>
          <w:tab w:val="left" w:pos="4536"/>
        </w:tabs>
        <w:suppressAutoHyphens/>
      </w:pPr>
      <w:r w:rsidRPr="00CC5804">
        <w:rPr>
          <w:szCs w:val="24"/>
        </w:rPr>
        <w:tab/>
        <w:t>[</w:t>
      </w:r>
      <w:r w:rsidRPr="000B05ED">
        <w:rPr>
          <w:i/>
        </w:rPr>
        <w:t>Mike</w:t>
      </w:r>
      <w:r w:rsidRPr="000B05ED">
        <w:rPr>
          <w:i/>
        </w:rPr>
        <w:tab/>
        <w:t>ebakepuna</w:t>
      </w:r>
      <w:r>
        <w:t>]</w:t>
      </w:r>
      <w:r w:rsidRPr="000B05ED">
        <w:rPr>
          <w:i/>
        </w:rPr>
        <w:tab/>
      </w:r>
      <w:r>
        <w:t>[</w:t>
      </w:r>
      <w:r w:rsidRPr="000B05ED">
        <w:rPr>
          <w:i/>
        </w:rPr>
        <w:t>kema</w:t>
      </w:r>
      <w:r w:rsidRPr="000B05ED">
        <w:rPr>
          <w:i/>
        </w:rPr>
        <w:tab/>
        <w:t>kwara</w:t>
      </w:r>
      <w:r>
        <w:t>].</w:t>
      </w:r>
    </w:p>
    <w:p w14:paraId="45DFD2B5" w14:textId="77777777" w:rsidR="00CC5804" w:rsidRDefault="00CC5804" w:rsidP="000F3A37">
      <w:pPr>
        <w:pStyle w:val="glossinEnglish"/>
        <w:tabs>
          <w:tab w:val="left" w:pos="851"/>
          <w:tab w:val="left" w:pos="1843"/>
          <w:tab w:val="left" w:pos="3402"/>
          <w:tab w:val="left" w:pos="4536"/>
        </w:tabs>
        <w:suppressAutoHyphens/>
      </w:pPr>
      <w:r>
        <w:tab/>
      </w:r>
      <w:r w:rsidRPr="000B05ED">
        <w:rPr>
          <w:smallCaps/>
        </w:rPr>
        <w:t>2sg.gen</w:t>
      </w:r>
      <w:r>
        <w:tab/>
        <w:t>daughter</w:t>
      </w:r>
      <w:r>
        <w:tab/>
      </w:r>
      <w:r w:rsidRPr="000B05ED">
        <w:rPr>
          <w:smallCaps/>
        </w:rPr>
        <w:t>1sg.gen</w:t>
      </w:r>
      <w:r>
        <w:tab/>
        <w:t>mother</w:t>
      </w:r>
    </w:p>
    <w:p w14:paraId="36A3483D" w14:textId="0B277BD7" w:rsidR="00CC5804" w:rsidRPr="00CC5804" w:rsidRDefault="00CC5804" w:rsidP="000F3A37">
      <w:pPr>
        <w:pStyle w:val="freetranslationenglish"/>
        <w:suppressAutoHyphens/>
        <w:rPr>
          <w:lang w:val="es-ES"/>
        </w:rPr>
      </w:pPr>
      <w:r w:rsidRPr="00CC5804">
        <w:rPr>
          <w:lang w:val="es-ES"/>
        </w:rPr>
        <w:t>‘Tu hija es mi madre.’</w:t>
      </w:r>
      <w:r w:rsidR="00584A7B" w:rsidRPr="00584A7B">
        <w:rPr>
          <w:lang w:val="es-ES"/>
        </w:rPr>
        <w:t xml:space="preserve"> au155</w:t>
      </w:r>
    </w:p>
    <w:p w14:paraId="311727E0" w14:textId="39299435" w:rsidR="00CC5804" w:rsidRPr="00E02B0D" w:rsidRDefault="00CC5804" w:rsidP="000F3A37">
      <w:pPr>
        <w:pStyle w:val="freetranslationenglish"/>
        <w:suppressAutoHyphens/>
      </w:pPr>
      <w:r>
        <w:t>‘Your daughter is my mother.’</w:t>
      </w:r>
    </w:p>
    <w:p w14:paraId="60617C70" w14:textId="77777777" w:rsidR="00CC5804" w:rsidRPr="00CC5804" w:rsidRDefault="00CC5804" w:rsidP="000F3A37">
      <w:pPr>
        <w:suppressAutoHyphens/>
      </w:pPr>
    </w:p>
    <w:p w14:paraId="16EFBA25" w14:textId="77777777" w:rsidR="00CC5804" w:rsidRPr="002B541E" w:rsidRDefault="00CC5804" w:rsidP="000F3A37">
      <w:pPr>
        <w:pStyle w:val="morphemebreak"/>
        <w:tabs>
          <w:tab w:val="left" w:pos="567"/>
          <w:tab w:val="left" w:pos="851"/>
          <w:tab w:val="left" w:pos="1701"/>
          <w:tab w:val="left" w:pos="2694"/>
          <w:tab w:val="left" w:pos="3969"/>
        </w:tabs>
        <w:suppressAutoHyphens/>
      </w:pPr>
      <w:r w:rsidRPr="002B541E">
        <w:tab/>
      </w:r>
      <w:r>
        <w:t>c</w:t>
      </w:r>
      <w:r w:rsidRPr="002B541E">
        <w:t>.</w:t>
      </w:r>
      <w:r w:rsidRPr="002B541E">
        <w:tab/>
        <w:t>attribution</w:t>
      </w:r>
      <w:r>
        <w:t xml:space="preserve"> (with copula)</w:t>
      </w:r>
    </w:p>
    <w:p w14:paraId="05C4CEAC" w14:textId="77777777" w:rsidR="00CC5804" w:rsidRPr="002B541E" w:rsidRDefault="00CC5804" w:rsidP="000F3A37">
      <w:pPr>
        <w:pStyle w:val="morphemebreak"/>
        <w:tabs>
          <w:tab w:val="left" w:pos="567"/>
          <w:tab w:val="left" w:pos="851"/>
          <w:tab w:val="left" w:pos="1701"/>
          <w:tab w:val="left" w:pos="2694"/>
          <w:tab w:val="left" w:pos="3969"/>
        </w:tabs>
        <w:suppressAutoHyphens/>
      </w:pPr>
    </w:p>
    <w:p w14:paraId="6A395CEC" w14:textId="77777777" w:rsidR="00CC5804" w:rsidRPr="002B541E" w:rsidRDefault="00CC5804" w:rsidP="000F3A37">
      <w:pPr>
        <w:pStyle w:val="morphemebreak"/>
        <w:tabs>
          <w:tab w:val="left" w:pos="567"/>
          <w:tab w:val="left" w:pos="851"/>
          <w:tab w:val="left" w:pos="1560"/>
          <w:tab w:val="left" w:pos="2268"/>
          <w:tab w:val="left" w:pos="3544"/>
        </w:tabs>
        <w:suppressAutoHyphens/>
      </w:pPr>
      <w:r w:rsidRPr="002B541E">
        <w:tab/>
      </w:r>
      <w:r w:rsidRPr="002B541E">
        <w:tab/>
        <w:t>S</w:t>
      </w:r>
      <w:r w:rsidRPr="002B541E">
        <w:tab/>
      </w:r>
      <w:r w:rsidRPr="002B541E">
        <w:tab/>
        <w:t>ADJ</w:t>
      </w:r>
      <w:r w:rsidRPr="002B541E">
        <w:tab/>
        <w:t>COP</w:t>
      </w:r>
    </w:p>
    <w:p w14:paraId="35AEABAB" w14:textId="77777777" w:rsidR="00CC5804" w:rsidRPr="002B541E" w:rsidRDefault="00CC5804" w:rsidP="000F3A37">
      <w:pPr>
        <w:pStyle w:val="morphemebreak"/>
        <w:tabs>
          <w:tab w:val="left" w:pos="567"/>
          <w:tab w:val="left" w:pos="851"/>
          <w:tab w:val="left" w:pos="1560"/>
          <w:tab w:val="left" w:pos="2268"/>
          <w:tab w:val="left" w:pos="3544"/>
        </w:tabs>
        <w:suppressAutoHyphens/>
        <w:rPr>
          <w:lang w:val="fr-FR"/>
        </w:rPr>
      </w:pPr>
      <w:r w:rsidRPr="002B541E">
        <w:tab/>
      </w:r>
      <w:r w:rsidRPr="00CC5804">
        <w:tab/>
      </w:r>
      <w:r w:rsidRPr="002B541E">
        <w:rPr>
          <w:i/>
          <w:lang w:val="fr-FR"/>
        </w:rPr>
        <w:t>Id'eti</w:t>
      </w:r>
      <w:r w:rsidRPr="002B541E">
        <w:rPr>
          <w:i/>
          <w:lang w:val="fr-FR"/>
        </w:rPr>
        <w:tab/>
        <w:t>=di</w:t>
      </w:r>
      <w:r w:rsidRPr="002B541E">
        <w:rPr>
          <w:i/>
          <w:lang w:val="fr-FR"/>
        </w:rPr>
        <w:tab/>
        <w:t>tuche-da</w:t>
      </w:r>
      <w:r w:rsidRPr="002B541E">
        <w:rPr>
          <w:i/>
          <w:lang w:val="fr-FR"/>
        </w:rPr>
        <w:tab/>
        <w:t>e-pu-eti.</w:t>
      </w:r>
    </w:p>
    <w:p w14:paraId="08FC821C" w14:textId="77777777" w:rsidR="00CC5804" w:rsidRPr="00CC5804" w:rsidRDefault="00CC5804" w:rsidP="000F3A37">
      <w:pPr>
        <w:pStyle w:val="glossinSpanish"/>
        <w:tabs>
          <w:tab w:val="left" w:pos="567"/>
          <w:tab w:val="left" w:pos="851"/>
          <w:tab w:val="left" w:pos="1560"/>
          <w:tab w:val="left" w:pos="2268"/>
          <w:tab w:val="left" w:pos="3544"/>
        </w:tabs>
        <w:suppressAutoHyphens/>
        <w:rPr>
          <w:lang w:val="en-US"/>
        </w:rPr>
      </w:pPr>
      <w:r w:rsidRPr="002319EB">
        <w:rPr>
          <w:lang w:val="fr-FR"/>
        </w:rPr>
        <w:tab/>
      </w:r>
      <w:r w:rsidRPr="002319EB">
        <w:rPr>
          <w:lang w:val="fr-FR"/>
        </w:rPr>
        <w:tab/>
      </w:r>
      <w:r w:rsidRPr="00CC5804">
        <w:rPr>
          <w:lang w:val="en-US"/>
        </w:rPr>
        <w:t>sun</w:t>
      </w:r>
      <w:r w:rsidRPr="00CC5804">
        <w:rPr>
          <w:lang w:val="en-US"/>
        </w:rPr>
        <w:tab/>
        <w:t>=</w:t>
      </w:r>
      <w:r w:rsidRPr="00CC5804">
        <w:rPr>
          <w:smallCaps/>
          <w:lang w:val="en-US"/>
        </w:rPr>
        <w:t>ptc</w:t>
      </w:r>
      <w:r w:rsidRPr="00CC5804">
        <w:rPr>
          <w:lang w:val="en-US"/>
        </w:rPr>
        <w:tab/>
        <w:t>strong-</w:t>
      </w:r>
      <w:r w:rsidRPr="00CC5804">
        <w:rPr>
          <w:smallCaps/>
          <w:lang w:val="en-US"/>
        </w:rPr>
        <w:t>asf</w:t>
      </w:r>
      <w:r w:rsidRPr="00CC5804">
        <w:rPr>
          <w:smallCaps/>
          <w:lang w:val="en-US"/>
        </w:rPr>
        <w:tab/>
        <w:t>ipfv</w:t>
      </w:r>
      <w:r w:rsidRPr="00CC5804">
        <w:rPr>
          <w:lang w:val="en-US"/>
        </w:rPr>
        <w:t>-be-</w:t>
      </w:r>
      <w:r w:rsidRPr="00CC5804">
        <w:rPr>
          <w:smallCaps/>
          <w:lang w:val="en-US"/>
        </w:rPr>
        <w:t>ipfv.stand</w:t>
      </w:r>
    </w:p>
    <w:p w14:paraId="5A182E7B" w14:textId="7AC965A6" w:rsidR="00CC5804" w:rsidRDefault="00CC5804" w:rsidP="000F3A37">
      <w:pPr>
        <w:pStyle w:val="freetranslationenglish"/>
        <w:suppressAutoHyphens/>
        <w:rPr>
          <w:lang w:val="es-ES_tradnl"/>
        </w:rPr>
      </w:pPr>
      <w:r>
        <w:rPr>
          <w:lang w:val="es-ES_tradnl"/>
        </w:rPr>
        <w:t>‘El sol también estaba fuerte.’</w:t>
      </w:r>
      <w:r w:rsidR="00584A7B" w:rsidRPr="00584A7B">
        <w:rPr>
          <w:lang w:val="es-ES"/>
        </w:rPr>
        <w:t xml:space="preserve"> lp078</w:t>
      </w:r>
    </w:p>
    <w:p w14:paraId="6CBC1B5E" w14:textId="1327D956" w:rsidR="00CC5804" w:rsidRPr="00CC5804" w:rsidRDefault="00CC5804" w:rsidP="000F3A37">
      <w:pPr>
        <w:pStyle w:val="freetranslationenglish"/>
        <w:suppressAutoHyphens/>
      </w:pPr>
      <w:r w:rsidRPr="00CC5804">
        <w:t xml:space="preserve">‘The sun was very hot (lit. strong).’ </w:t>
      </w:r>
    </w:p>
    <w:p w14:paraId="0772DA91" w14:textId="77777777" w:rsidR="00CC5804" w:rsidRPr="00CC5804" w:rsidRDefault="00CC5804" w:rsidP="000F3A37">
      <w:pPr>
        <w:suppressAutoHyphens/>
      </w:pPr>
    </w:p>
    <w:p w14:paraId="5C379210" w14:textId="77777777" w:rsidR="00CC5804" w:rsidRDefault="00CC5804" w:rsidP="000F3A37">
      <w:pPr>
        <w:pStyle w:val="morphemebreak"/>
        <w:tabs>
          <w:tab w:val="left" w:pos="567"/>
          <w:tab w:val="left" w:pos="851"/>
          <w:tab w:val="left" w:pos="1560"/>
          <w:tab w:val="left" w:pos="2552"/>
          <w:tab w:val="left" w:pos="3828"/>
          <w:tab w:val="left" w:pos="5040"/>
          <w:tab w:val="left" w:pos="6120"/>
          <w:tab w:val="left" w:pos="7080"/>
        </w:tabs>
        <w:suppressAutoHyphens/>
        <w:rPr>
          <w:szCs w:val="24"/>
          <w:lang w:val="pt-BR"/>
        </w:rPr>
      </w:pPr>
      <w:bookmarkStart w:id="18" w:name="temu"/>
      <w:r>
        <w:rPr>
          <w:szCs w:val="24"/>
          <w:lang w:val="pt-BR"/>
        </w:rPr>
        <w:tab/>
        <w:t>d.</w:t>
      </w:r>
      <w:r>
        <w:rPr>
          <w:szCs w:val="24"/>
          <w:lang w:val="pt-BR"/>
        </w:rPr>
        <w:tab/>
        <w:t>attribution</w:t>
      </w:r>
      <w:r>
        <w:t xml:space="preserve"> (without copula)</w:t>
      </w:r>
    </w:p>
    <w:p w14:paraId="5AEB6227" w14:textId="77777777" w:rsidR="00CC5804" w:rsidRDefault="00CC5804" w:rsidP="000F3A37">
      <w:pPr>
        <w:pStyle w:val="morphemebreak"/>
        <w:tabs>
          <w:tab w:val="left" w:pos="567"/>
          <w:tab w:val="left" w:pos="851"/>
          <w:tab w:val="left" w:pos="1560"/>
          <w:tab w:val="left" w:pos="2552"/>
          <w:tab w:val="left" w:pos="3828"/>
          <w:tab w:val="left" w:pos="5040"/>
          <w:tab w:val="left" w:pos="6120"/>
          <w:tab w:val="left" w:pos="7080"/>
        </w:tabs>
        <w:suppressAutoHyphens/>
        <w:rPr>
          <w:szCs w:val="24"/>
          <w:lang w:val="pt-BR"/>
        </w:rPr>
      </w:pPr>
    </w:p>
    <w:p w14:paraId="1321530E" w14:textId="77777777" w:rsidR="00CC5804" w:rsidRDefault="00CC5804" w:rsidP="000F3A37">
      <w:pPr>
        <w:pStyle w:val="morphemebreak"/>
        <w:tabs>
          <w:tab w:val="left" w:pos="567"/>
          <w:tab w:val="left" w:pos="851"/>
          <w:tab w:val="left" w:pos="1560"/>
          <w:tab w:val="left" w:pos="2552"/>
          <w:tab w:val="left" w:pos="3828"/>
          <w:tab w:val="left" w:pos="5040"/>
          <w:tab w:val="left" w:pos="6120"/>
          <w:tab w:val="left" w:pos="7080"/>
        </w:tabs>
        <w:suppressAutoHyphens/>
        <w:rPr>
          <w:szCs w:val="24"/>
          <w:lang w:val="pt-BR"/>
        </w:rPr>
      </w:pPr>
      <w:r>
        <w:rPr>
          <w:szCs w:val="24"/>
          <w:lang w:val="pt-BR"/>
        </w:rPr>
        <w:tab/>
      </w:r>
      <w:r>
        <w:rPr>
          <w:szCs w:val="24"/>
          <w:lang w:val="pt-BR"/>
        </w:rPr>
        <w:tab/>
        <w:t>S</w:t>
      </w:r>
      <w:r>
        <w:rPr>
          <w:szCs w:val="24"/>
          <w:lang w:val="pt-BR"/>
        </w:rPr>
        <w:tab/>
      </w:r>
      <w:r>
        <w:rPr>
          <w:szCs w:val="24"/>
          <w:lang w:val="pt-BR"/>
        </w:rPr>
        <w:tab/>
        <w:t>ADJ</w:t>
      </w:r>
    </w:p>
    <w:bookmarkEnd w:id="18"/>
    <w:p w14:paraId="007BEE3F" w14:textId="77777777" w:rsidR="00CC5804" w:rsidRPr="002B541E" w:rsidRDefault="00CC5804" w:rsidP="000F3A37">
      <w:pPr>
        <w:pStyle w:val="morphemebreak"/>
        <w:tabs>
          <w:tab w:val="left" w:pos="567"/>
          <w:tab w:val="left" w:pos="851"/>
          <w:tab w:val="left" w:pos="1560"/>
          <w:tab w:val="left" w:pos="2552"/>
          <w:tab w:val="left" w:pos="3828"/>
          <w:tab w:val="left" w:pos="5040"/>
          <w:tab w:val="left" w:pos="6120"/>
          <w:tab w:val="left" w:pos="7080"/>
        </w:tabs>
        <w:suppressAutoHyphens/>
        <w:rPr>
          <w:lang w:val="pt-BR"/>
        </w:rPr>
      </w:pPr>
      <w:r w:rsidRPr="002B541E">
        <w:rPr>
          <w:lang w:val="pt-BR"/>
        </w:rPr>
        <w:tab/>
      </w:r>
      <w:r w:rsidRPr="002B541E">
        <w:rPr>
          <w:lang w:val="pt-BR"/>
        </w:rPr>
        <w:tab/>
      </w:r>
      <w:r w:rsidRPr="002B541E">
        <w:rPr>
          <w:i/>
          <w:lang w:val="pt-BR"/>
        </w:rPr>
        <w:t>Te</w:t>
      </w:r>
      <w:r w:rsidRPr="002B541E">
        <w:rPr>
          <w:i/>
          <w:lang w:val="pt-BR"/>
        </w:rPr>
        <w:tab/>
        <w:t>=mu</w:t>
      </w:r>
      <w:r w:rsidRPr="002B541E">
        <w:rPr>
          <w:i/>
          <w:lang w:val="pt-BR"/>
        </w:rPr>
        <w:tab/>
        <w:t>ai-da</w:t>
      </w:r>
      <w:r w:rsidRPr="002B541E">
        <w:rPr>
          <w:i/>
          <w:lang w:val="pt-BR"/>
        </w:rPr>
        <w:tab/>
        <w:t>beju</w:t>
      </w:r>
      <w:r w:rsidRPr="002B541E">
        <w:rPr>
          <w:lang w:val="pt-BR"/>
        </w:rPr>
        <w:t>…</w:t>
      </w:r>
    </w:p>
    <w:p w14:paraId="2D6F962B" w14:textId="77777777" w:rsidR="00CC5804" w:rsidRPr="002B541E" w:rsidRDefault="00CC5804" w:rsidP="000F3A37">
      <w:pPr>
        <w:pStyle w:val="glossinSpanish"/>
        <w:tabs>
          <w:tab w:val="left" w:pos="567"/>
          <w:tab w:val="left" w:pos="851"/>
          <w:tab w:val="left" w:pos="1560"/>
          <w:tab w:val="left" w:pos="2552"/>
          <w:tab w:val="left" w:pos="3828"/>
          <w:tab w:val="left" w:pos="5040"/>
          <w:tab w:val="left" w:pos="6120"/>
          <w:tab w:val="left" w:pos="7080"/>
        </w:tabs>
        <w:suppressAutoHyphens/>
      </w:pPr>
      <w:r w:rsidRPr="002B541E">
        <w:rPr>
          <w:lang w:val="pt-BR"/>
        </w:rPr>
        <w:tab/>
      </w:r>
      <w:r w:rsidRPr="002B541E">
        <w:rPr>
          <w:lang w:val="pt-BR"/>
        </w:rPr>
        <w:tab/>
      </w:r>
      <w:r w:rsidRPr="002B541E">
        <w:t>garden</w:t>
      </w:r>
      <w:r w:rsidRPr="002B541E">
        <w:tab/>
        <w:t>=</w:t>
      </w:r>
      <w:r w:rsidRPr="002B541E">
        <w:rPr>
          <w:smallCaps/>
        </w:rPr>
        <w:t>contr</w:t>
      </w:r>
      <w:r w:rsidRPr="002B541E">
        <w:tab/>
        <w:t>grande-</w:t>
      </w:r>
      <w:r>
        <w:rPr>
          <w:smallCaps/>
        </w:rPr>
        <w:t>asf</w:t>
      </w:r>
      <w:r w:rsidRPr="002B541E">
        <w:rPr>
          <w:smallCaps/>
        </w:rPr>
        <w:tab/>
      </w:r>
      <w:r>
        <w:rPr>
          <w:smallCaps/>
        </w:rPr>
        <w:t>ptc</w:t>
      </w:r>
    </w:p>
    <w:p w14:paraId="2CE0BAB4" w14:textId="42CEC272" w:rsidR="00CC5804" w:rsidRPr="002B541E" w:rsidRDefault="00584A7B" w:rsidP="000F3A37">
      <w:pPr>
        <w:pStyle w:val="freetranslationenglish"/>
        <w:suppressAutoHyphens/>
        <w:rPr>
          <w:lang w:val="es-ES_tradnl"/>
        </w:rPr>
      </w:pPr>
      <w:r>
        <w:rPr>
          <w:lang w:val="es-ES_tradnl"/>
        </w:rPr>
        <w:t>‘Ahora el chaco es grande...’</w:t>
      </w:r>
      <w:r w:rsidRPr="00584A7B">
        <w:rPr>
          <w:lang w:val="es-ES"/>
        </w:rPr>
        <w:t xml:space="preserve"> gu054</w:t>
      </w:r>
    </w:p>
    <w:p w14:paraId="44674A85" w14:textId="7AAFE138" w:rsidR="00CC5804" w:rsidRPr="00CC5804" w:rsidRDefault="00CC5804" w:rsidP="000F3A37">
      <w:pPr>
        <w:pStyle w:val="freetranslationenglish"/>
        <w:suppressAutoHyphens/>
      </w:pPr>
      <w:r w:rsidRPr="00CC5804">
        <w:t xml:space="preserve">‘The garden is big…’ </w:t>
      </w:r>
    </w:p>
    <w:p w14:paraId="17D4E9AC" w14:textId="77777777" w:rsidR="0054636B" w:rsidRDefault="0054636B" w:rsidP="000F3A37">
      <w:pPr>
        <w:suppressAutoHyphens/>
      </w:pPr>
    </w:p>
    <w:p w14:paraId="4A54D39A" w14:textId="00E6D3EF" w:rsidR="0054636B" w:rsidRPr="007A31F9" w:rsidRDefault="0054636B" w:rsidP="000F3A37">
      <w:pPr>
        <w:suppressAutoHyphens/>
        <w:ind w:firstLine="284"/>
      </w:pPr>
      <w:r>
        <w:t>When negated, these</w:t>
      </w:r>
      <w:r w:rsidR="003C11CE">
        <w:t xml:space="preserve"> non-verbal</w:t>
      </w:r>
      <w:r>
        <w:t xml:space="preserve"> clause</w:t>
      </w:r>
      <w:r w:rsidR="003C11CE">
        <w:t>s</w:t>
      </w:r>
      <w:r>
        <w:t xml:space="preserve"> require the </w:t>
      </w:r>
      <w:r w:rsidR="0053171D">
        <w:t xml:space="preserve">SN construction through the discontinuous embracing construction with the </w:t>
      </w:r>
      <w:r w:rsidR="00504204">
        <w:t>predicate-</w:t>
      </w:r>
      <w:r w:rsidR="000011FF">
        <w:t xml:space="preserve">preposed </w:t>
      </w:r>
      <w:r w:rsidR="0053171D">
        <w:t xml:space="preserve">independent </w:t>
      </w:r>
      <w:r w:rsidR="0053171D" w:rsidRPr="000264BD">
        <w:rPr>
          <w:b/>
          <w:i/>
        </w:rPr>
        <w:t>aimue</w:t>
      </w:r>
      <w:r w:rsidR="0053171D">
        <w:t xml:space="preserve"> and the </w:t>
      </w:r>
      <w:r w:rsidR="00C57C53">
        <w:t>predicate-postposed</w:t>
      </w:r>
      <w:r w:rsidR="0053171D">
        <w:t xml:space="preserve"> enclitic </w:t>
      </w:r>
      <w:r w:rsidR="0053171D" w:rsidRPr="000264BD">
        <w:rPr>
          <w:b/>
          <w:i/>
        </w:rPr>
        <w:t>=maw</w:t>
      </w:r>
      <w:r w:rsidR="00211912">
        <w:rPr>
          <w:b/>
          <w:i/>
        </w:rPr>
        <w:t>e</w:t>
      </w:r>
      <w:r w:rsidR="00211912" w:rsidRPr="00211912">
        <w:t>, as</w:t>
      </w:r>
      <w:r w:rsidR="00211912">
        <w:t xml:space="preserve"> illustrated in </w:t>
      </w:r>
      <w:r w:rsidR="00396406">
        <w:fldChar w:fldCharType="begin"/>
      </w:r>
      <w:r w:rsidR="00396406">
        <w:instrText xml:space="preserve"> REF tuedaedejeaimawe \h </w:instrText>
      </w:r>
      <w:r w:rsidR="00396406">
        <w:fldChar w:fldCharType="separate"/>
      </w:r>
      <w:r w:rsidR="00D24E65" w:rsidRPr="00CC5804">
        <w:rPr>
          <w:szCs w:val="24"/>
        </w:rPr>
        <w:t>(</w:t>
      </w:r>
      <w:r w:rsidR="00D24E65">
        <w:rPr>
          <w:noProof/>
          <w:szCs w:val="24"/>
        </w:rPr>
        <w:t>12</w:t>
      </w:r>
      <w:r w:rsidR="00396406">
        <w:fldChar w:fldCharType="end"/>
      </w:r>
      <w:r w:rsidR="00396406">
        <w:t>)</w:t>
      </w:r>
      <w:r w:rsidR="00E47295">
        <w:t>.</w:t>
      </w:r>
      <w:r w:rsidR="0063451D">
        <w:t xml:space="preserve"> </w:t>
      </w:r>
      <w:r w:rsidR="00A611F7">
        <w:t xml:space="preserve">Both have the same properties </w:t>
      </w:r>
      <w:r w:rsidR="00390AFD">
        <w:t xml:space="preserve">as </w:t>
      </w:r>
      <w:r w:rsidR="00A611F7">
        <w:t xml:space="preserve">when applied to clauses with a finite verb: ordering flexibility for </w:t>
      </w:r>
      <w:r w:rsidR="00A611F7">
        <w:rPr>
          <w:i/>
        </w:rPr>
        <w:t>aimue</w:t>
      </w:r>
      <w:r w:rsidR="00390AFD">
        <w:t xml:space="preserve">, as long as it appears before the predicated NP or predicative adjective; </w:t>
      </w:r>
      <w:r w:rsidR="00A611F7">
        <w:t xml:space="preserve">strict position for </w:t>
      </w:r>
      <w:r w:rsidR="00A611F7">
        <w:rPr>
          <w:i/>
        </w:rPr>
        <w:t>=mawe</w:t>
      </w:r>
      <w:r w:rsidR="00A611F7">
        <w:t xml:space="preserve">, directly attached to the copula verb (if present) or </w:t>
      </w:r>
      <w:r w:rsidR="00EC5320">
        <w:t xml:space="preserve">to the predicated NP or predicative adjective (if the copula is absent). </w:t>
      </w:r>
      <w:r w:rsidR="0063451D">
        <w:t xml:space="preserve">As can be seen in </w:t>
      </w:r>
      <w:r w:rsidR="0063451D">
        <w:fldChar w:fldCharType="begin"/>
      </w:r>
      <w:r w:rsidR="0063451D">
        <w:instrText xml:space="preserve"> REF tuedaedejeaimawe \h </w:instrText>
      </w:r>
      <w:r w:rsidR="0063451D">
        <w:fldChar w:fldCharType="separate"/>
      </w:r>
      <w:r w:rsidR="00D24E65" w:rsidRPr="00CC5804">
        <w:rPr>
          <w:szCs w:val="24"/>
        </w:rPr>
        <w:t>(</w:t>
      </w:r>
      <w:r w:rsidR="00D24E65">
        <w:rPr>
          <w:noProof/>
          <w:szCs w:val="24"/>
        </w:rPr>
        <w:t>12</w:t>
      </w:r>
      <w:r w:rsidR="0063451D">
        <w:fldChar w:fldCharType="end"/>
      </w:r>
      <w:r w:rsidR="0063451D">
        <w:t>a), the</w:t>
      </w:r>
      <w:r w:rsidR="00BB388C" w:rsidRPr="00BB388C">
        <w:t xml:space="preserve"> </w:t>
      </w:r>
      <w:r w:rsidR="00BB388C">
        <w:t>predicate-preposed</w:t>
      </w:r>
      <w:r w:rsidR="0063451D">
        <w:t xml:space="preserve"> negation marker can show up </w:t>
      </w:r>
      <w:r w:rsidR="00DA2882">
        <w:t xml:space="preserve">in a </w:t>
      </w:r>
      <w:r w:rsidR="00ED1B38">
        <w:t>longer (more conservative) form</w:t>
      </w:r>
      <w:r w:rsidR="0063451D">
        <w:t xml:space="preserve"> </w:t>
      </w:r>
      <w:r w:rsidR="0063451D" w:rsidRPr="0063451D">
        <w:rPr>
          <w:b/>
          <w:i/>
        </w:rPr>
        <w:t>aimawe</w:t>
      </w:r>
      <w:r w:rsidR="0063451D">
        <w:t xml:space="preserve"> [ajma</w:t>
      </w:r>
      <w:r w:rsidR="0063451D" w:rsidRPr="006E4211">
        <w:t>ß</w:t>
      </w:r>
      <w:r w:rsidR="0063451D">
        <w:t>e]</w:t>
      </w:r>
      <w:r w:rsidR="00DA2882">
        <w:t>.</w:t>
      </w:r>
      <w:r w:rsidR="007A31F9">
        <w:t xml:space="preserve"> As for </w:t>
      </w:r>
      <w:r w:rsidR="007A31F9">
        <w:rPr>
          <w:i/>
        </w:rPr>
        <w:t>=mawe</w:t>
      </w:r>
      <w:r w:rsidR="00ED1B38">
        <w:t>, I have to</w:t>
      </w:r>
      <w:r w:rsidR="007A31F9">
        <w:t xml:space="preserve">o few examples of SN applied to non-verbal clauses to know if it displays the shorter variant </w:t>
      </w:r>
      <w:r w:rsidR="008F5975">
        <w:t>=</w:t>
      </w:r>
      <w:r w:rsidR="008F5975" w:rsidRPr="006A3002">
        <w:rPr>
          <w:i/>
        </w:rPr>
        <w:t>mue</w:t>
      </w:r>
      <w:r w:rsidR="008F5975">
        <w:rPr>
          <w:i/>
        </w:rPr>
        <w:t xml:space="preserve"> </w:t>
      </w:r>
      <w:r w:rsidR="008C0256">
        <w:t xml:space="preserve">[mue] ~ [mwe] </w:t>
      </w:r>
      <w:r w:rsidR="007A31F9">
        <w:t>found in SN applied to verbal clauses.</w:t>
      </w:r>
    </w:p>
    <w:p w14:paraId="6D3990F2" w14:textId="77777777" w:rsidR="00CC5804" w:rsidRDefault="00CC5804" w:rsidP="000F3A37">
      <w:pPr>
        <w:suppressAutoHyphens/>
        <w:rPr>
          <w:lang w:eastAsia="fr-FR"/>
        </w:rPr>
      </w:pPr>
    </w:p>
    <w:p w14:paraId="547A8C3F" w14:textId="281F17B2" w:rsidR="00CC5804" w:rsidRPr="00CC5804" w:rsidRDefault="00396406" w:rsidP="000F3A37">
      <w:pPr>
        <w:pStyle w:val="morphemebreak"/>
        <w:tabs>
          <w:tab w:val="left" w:pos="567"/>
          <w:tab w:val="left" w:pos="851"/>
          <w:tab w:val="left" w:pos="1701"/>
          <w:tab w:val="left" w:pos="2835"/>
          <w:tab w:val="left" w:pos="3686"/>
          <w:tab w:val="left" w:pos="4395"/>
        </w:tabs>
        <w:suppressAutoHyphens/>
        <w:rPr>
          <w:szCs w:val="24"/>
        </w:rPr>
      </w:pPr>
      <w:bookmarkStart w:id="19" w:name="tuedaedejeaimawe"/>
      <w:r w:rsidRPr="00CC5804">
        <w:rPr>
          <w:szCs w:val="24"/>
        </w:rPr>
        <w:t>(</w:t>
      </w:r>
      <w:r w:rsidRPr="0092510A">
        <w:rPr>
          <w:szCs w:val="24"/>
        </w:rPr>
        <w:fldChar w:fldCharType="begin"/>
      </w:r>
      <w:r w:rsidRPr="00CC5804">
        <w:rPr>
          <w:szCs w:val="24"/>
        </w:rPr>
        <w:instrText xml:space="preserve"> SEQ ex \* MERGEFORMAT </w:instrText>
      </w:r>
      <w:r w:rsidRPr="0092510A">
        <w:rPr>
          <w:szCs w:val="24"/>
        </w:rPr>
        <w:fldChar w:fldCharType="separate"/>
      </w:r>
      <w:r w:rsidR="00D24E65">
        <w:rPr>
          <w:noProof/>
          <w:szCs w:val="24"/>
        </w:rPr>
        <w:t>12</w:t>
      </w:r>
      <w:r w:rsidRPr="0092510A">
        <w:rPr>
          <w:szCs w:val="24"/>
        </w:rPr>
        <w:fldChar w:fldCharType="end"/>
      </w:r>
      <w:bookmarkEnd w:id="19"/>
      <w:r w:rsidR="00CC5804" w:rsidRPr="00CC5804">
        <w:rPr>
          <w:szCs w:val="24"/>
        </w:rPr>
        <w:t>)</w:t>
      </w:r>
      <w:r w:rsidR="00CC5804" w:rsidRPr="00CC5804">
        <w:rPr>
          <w:szCs w:val="24"/>
        </w:rPr>
        <w:tab/>
        <w:t>a.</w:t>
      </w:r>
      <w:r w:rsidR="00CC5804" w:rsidRPr="00CC5804">
        <w:rPr>
          <w:szCs w:val="24"/>
        </w:rPr>
        <w:tab/>
        <w:t>proper inclusion</w:t>
      </w:r>
      <w:r w:rsidR="00CC5804">
        <w:t xml:space="preserve"> (with copula)</w:t>
      </w:r>
    </w:p>
    <w:p w14:paraId="7C63424C" w14:textId="77777777" w:rsidR="00CC5804" w:rsidRDefault="00CC5804" w:rsidP="000F3A37">
      <w:pPr>
        <w:suppressAutoHyphens/>
        <w:rPr>
          <w:lang w:eastAsia="fr-FR"/>
        </w:rPr>
      </w:pPr>
    </w:p>
    <w:p w14:paraId="06F34FA7" w14:textId="77777777" w:rsidR="00CC5804" w:rsidRPr="00AA1C2A" w:rsidRDefault="00CC5804" w:rsidP="000F3A37">
      <w:pPr>
        <w:pStyle w:val="morphemebreak"/>
        <w:tabs>
          <w:tab w:val="left" w:pos="851"/>
          <w:tab w:val="left" w:pos="1701"/>
          <w:tab w:val="left" w:pos="2552"/>
          <w:tab w:val="left" w:pos="3544"/>
          <w:tab w:val="left" w:pos="4678"/>
          <w:tab w:val="left" w:pos="5245"/>
        </w:tabs>
        <w:suppressAutoHyphens/>
        <w:rPr>
          <w:szCs w:val="24"/>
          <w:lang w:val="fi-FI"/>
        </w:rPr>
      </w:pPr>
      <w:r w:rsidRPr="00CC5804">
        <w:rPr>
          <w:szCs w:val="24"/>
        </w:rPr>
        <w:tab/>
      </w:r>
      <w:r w:rsidRPr="00AA1C2A">
        <w:rPr>
          <w:szCs w:val="24"/>
          <w:lang w:val="fi-FI"/>
        </w:rPr>
        <w:t>S</w:t>
      </w:r>
      <w:r w:rsidRPr="00AA1C2A">
        <w:rPr>
          <w:szCs w:val="24"/>
          <w:lang w:val="fi-FI"/>
        </w:rPr>
        <w:tab/>
      </w:r>
      <w:r w:rsidRPr="00AA1C2A">
        <w:rPr>
          <w:szCs w:val="24"/>
          <w:lang w:val="fi-FI"/>
        </w:rPr>
        <w:tab/>
      </w:r>
      <w:r w:rsidRPr="00AA1C2A">
        <w:rPr>
          <w:szCs w:val="24"/>
          <w:lang w:val="fi-FI"/>
        </w:rPr>
        <w:tab/>
        <w:t>NP</w:t>
      </w:r>
      <w:r w:rsidRPr="00AA1C2A">
        <w:rPr>
          <w:szCs w:val="24"/>
          <w:lang w:val="fi-FI"/>
        </w:rPr>
        <w:tab/>
      </w:r>
      <w:r w:rsidRPr="00AA1C2A">
        <w:rPr>
          <w:szCs w:val="24"/>
          <w:lang w:val="fi-FI"/>
        </w:rPr>
        <w:tab/>
        <w:t>COP</w:t>
      </w:r>
    </w:p>
    <w:p w14:paraId="3F437ED4" w14:textId="77777777" w:rsidR="00CC5804" w:rsidRPr="00AA1C2A" w:rsidRDefault="00CC5804" w:rsidP="000F3A37">
      <w:pPr>
        <w:pStyle w:val="morphemebreak"/>
        <w:tabs>
          <w:tab w:val="left" w:pos="851"/>
          <w:tab w:val="left" w:pos="1701"/>
          <w:tab w:val="left" w:pos="2552"/>
          <w:tab w:val="left" w:pos="3544"/>
          <w:tab w:val="left" w:pos="4678"/>
          <w:tab w:val="left" w:pos="5245"/>
        </w:tabs>
        <w:suppressAutoHyphens/>
        <w:rPr>
          <w:lang w:val="fi-FI"/>
        </w:rPr>
      </w:pPr>
      <w:r w:rsidRPr="00AA1C2A">
        <w:rPr>
          <w:lang w:val="fi-FI"/>
        </w:rPr>
        <w:tab/>
        <w:t>[</w:t>
      </w:r>
      <w:r w:rsidRPr="00AA1C2A">
        <w:rPr>
          <w:i/>
          <w:lang w:val="fi-FI"/>
        </w:rPr>
        <w:t>Tueda</w:t>
      </w:r>
      <w:r w:rsidRPr="00AA1C2A">
        <w:rPr>
          <w:i/>
          <w:lang w:val="fi-FI"/>
        </w:rPr>
        <w:tab/>
        <w:t>edeje</w:t>
      </w:r>
      <w:r w:rsidRPr="00AA1C2A">
        <w:rPr>
          <w:lang w:val="fi-FI"/>
        </w:rPr>
        <w:t>]</w:t>
      </w:r>
      <w:r w:rsidRPr="00AA1C2A">
        <w:rPr>
          <w:i/>
          <w:lang w:val="fi-FI"/>
        </w:rPr>
        <w:tab/>
      </w:r>
      <w:r w:rsidRPr="00AA1C2A">
        <w:rPr>
          <w:b/>
          <w:i/>
          <w:lang w:val="fi-FI"/>
        </w:rPr>
        <w:t>aimawe</w:t>
      </w:r>
      <w:r w:rsidRPr="00AA1C2A">
        <w:rPr>
          <w:i/>
          <w:lang w:val="fi-FI"/>
        </w:rPr>
        <w:tab/>
      </w:r>
      <w:r w:rsidRPr="00AA1C2A">
        <w:rPr>
          <w:lang w:val="fi-FI"/>
        </w:rPr>
        <w:t>[</w:t>
      </w:r>
      <w:r w:rsidRPr="00AA1C2A">
        <w:rPr>
          <w:i/>
          <w:lang w:val="fi-FI"/>
        </w:rPr>
        <w:t>kristianu</w:t>
      </w:r>
      <w:r w:rsidRPr="00AA1C2A">
        <w:rPr>
          <w:i/>
          <w:lang w:val="fi-FI"/>
        </w:rPr>
        <w:tab/>
        <w:t>eni</w:t>
      </w:r>
      <w:r w:rsidRPr="00AA1C2A">
        <w:rPr>
          <w:lang w:val="fi-FI"/>
        </w:rPr>
        <w:t>]</w:t>
      </w:r>
      <w:r w:rsidRPr="00AA1C2A">
        <w:rPr>
          <w:i/>
          <w:lang w:val="fi-FI"/>
        </w:rPr>
        <w:tab/>
        <w:t>pu-ina=</w:t>
      </w:r>
      <w:r w:rsidRPr="00AA1C2A">
        <w:rPr>
          <w:b/>
          <w:i/>
          <w:lang w:val="fi-FI"/>
        </w:rPr>
        <w:t>mawe</w:t>
      </w:r>
      <w:r w:rsidRPr="00AA1C2A">
        <w:rPr>
          <w:lang w:val="fi-FI"/>
        </w:rPr>
        <w:t>.</w:t>
      </w:r>
    </w:p>
    <w:p w14:paraId="1B655798" w14:textId="5A7970B5" w:rsidR="00CC5804" w:rsidRDefault="00CC5804" w:rsidP="000F3A37">
      <w:pPr>
        <w:pStyle w:val="glossinEnglish"/>
        <w:tabs>
          <w:tab w:val="left" w:pos="851"/>
          <w:tab w:val="left" w:pos="1701"/>
          <w:tab w:val="left" w:pos="2552"/>
          <w:tab w:val="left" w:pos="3544"/>
          <w:tab w:val="left" w:pos="4678"/>
          <w:tab w:val="left" w:pos="5245"/>
        </w:tabs>
        <w:suppressAutoHyphens/>
      </w:pPr>
      <w:r w:rsidRPr="00AA1C2A">
        <w:rPr>
          <w:lang w:val="fi-FI"/>
        </w:rPr>
        <w:tab/>
      </w:r>
      <w:r>
        <w:t>that</w:t>
      </w:r>
      <w:r>
        <w:tab/>
        <w:t>child</w:t>
      </w:r>
      <w:r>
        <w:tab/>
      </w:r>
      <w:r w:rsidRPr="004B3761">
        <w:rPr>
          <w:smallCaps/>
        </w:rPr>
        <w:t>neg</w:t>
      </w:r>
      <w:r>
        <w:tab/>
        <w:t>person</w:t>
      </w:r>
      <w:r>
        <w:tab/>
        <w:t>real</w:t>
      </w:r>
      <w:r>
        <w:tab/>
        <w:t>be-</w:t>
      </w:r>
      <w:r w:rsidR="0070687E">
        <w:rPr>
          <w:smallCaps/>
        </w:rPr>
        <w:t>hab.p</w:t>
      </w:r>
      <w:r w:rsidRPr="002C24ED">
        <w:rPr>
          <w:smallCaps/>
        </w:rPr>
        <w:t>st=neg</w:t>
      </w:r>
    </w:p>
    <w:p w14:paraId="19DE2E20" w14:textId="790ACC54" w:rsidR="00CC5804" w:rsidRPr="0052473D" w:rsidRDefault="0052473D" w:rsidP="000F3A37">
      <w:pPr>
        <w:pStyle w:val="freetranslationenglish"/>
        <w:suppressAutoHyphens/>
        <w:rPr>
          <w:lang w:val="es-ES"/>
        </w:rPr>
      </w:pPr>
      <w:r w:rsidRPr="0052473D">
        <w:rPr>
          <w:lang w:val="es-ES"/>
        </w:rPr>
        <w:t>‘</w:t>
      </w:r>
      <w:r w:rsidR="00CC5804" w:rsidRPr="0052473D">
        <w:rPr>
          <w:lang w:val="es-ES"/>
        </w:rPr>
        <w:t>Ese joven no era humano.</w:t>
      </w:r>
      <w:r w:rsidRPr="0052473D">
        <w:rPr>
          <w:lang w:val="es-ES"/>
        </w:rPr>
        <w:t>’</w:t>
      </w:r>
      <w:r w:rsidR="00D86EF8" w:rsidRPr="0052473D">
        <w:rPr>
          <w:lang w:val="es-ES"/>
        </w:rPr>
        <w:t xml:space="preserve"> au003</w:t>
      </w:r>
    </w:p>
    <w:p w14:paraId="7B9C352C" w14:textId="1A665DBC" w:rsidR="00CC5804" w:rsidRDefault="00CC5804" w:rsidP="000F3A37">
      <w:pPr>
        <w:pStyle w:val="freetranslationenglish"/>
        <w:suppressAutoHyphens/>
      </w:pPr>
      <w:r>
        <w:t>‘That youngster was not a real person.’</w:t>
      </w:r>
    </w:p>
    <w:p w14:paraId="32B0D7FD" w14:textId="77777777" w:rsidR="00CC5804" w:rsidRPr="00CC5804" w:rsidRDefault="00CC5804" w:rsidP="000F3A37">
      <w:pPr>
        <w:pStyle w:val="morphemebreak"/>
        <w:tabs>
          <w:tab w:val="left" w:pos="567"/>
          <w:tab w:val="left" w:pos="851"/>
          <w:tab w:val="left" w:pos="1843"/>
          <w:tab w:val="left" w:pos="3402"/>
          <w:tab w:val="left" w:pos="4536"/>
        </w:tabs>
        <w:suppressAutoHyphens/>
        <w:rPr>
          <w:szCs w:val="24"/>
        </w:rPr>
      </w:pPr>
    </w:p>
    <w:p w14:paraId="455ADA41" w14:textId="77777777" w:rsidR="00CC5804" w:rsidRPr="00CC5804" w:rsidRDefault="00CC5804" w:rsidP="000F3A37">
      <w:pPr>
        <w:pStyle w:val="morphemebreak"/>
        <w:tabs>
          <w:tab w:val="left" w:pos="567"/>
          <w:tab w:val="left" w:pos="851"/>
          <w:tab w:val="left" w:pos="1843"/>
          <w:tab w:val="left" w:pos="3402"/>
          <w:tab w:val="left" w:pos="4536"/>
        </w:tabs>
        <w:suppressAutoHyphens/>
        <w:rPr>
          <w:szCs w:val="24"/>
        </w:rPr>
      </w:pPr>
      <w:r w:rsidRPr="00CC5804">
        <w:rPr>
          <w:szCs w:val="24"/>
        </w:rPr>
        <w:tab/>
        <w:t>b.</w:t>
      </w:r>
      <w:r w:rsidRPr="00CC5804">
        <w:rPr>
          <w:szCs w:val="24"/>
        </w:rPr>
        <w:tab/>
        <w:t>equation</w:t>
      </w:r>
      <w:r>
        <w:t xml:space="preserve"> (without copula)</w:t>
      </w:r>
    </w:p>
    <w:p w14:paraId="4973C52E" w14:textId="77777777" w:rsidR="00CC5804" w:rsidRPr="006E4211" w:rsidRDefault="00CC5804" w:rsidP="000F3A37">
      <w:pPr>
        <w:suppressAutoHyphens/>
      </w:pPr>
    </w:p>
    <w:p w14:paraId="7960602E" w14:textId="77777777" w:rsidR="00CC5804" w:rsidRPr="00CC5804" w:rsidRDefault="00CC5804" w:rsidP="000F3A37">
      <w:pPr>
        <w:pStyle w:val="morphemebreak"/>
        <w:tabs>
          <w:tab w:val="left" w:pos="851"/>
          <w:tab w:val="left" w:pos="1701"/>
          <w:tab w:val="left" w:pos="2694"/>
          <w:tab w:val="left" w:pos="3544"/>
          <w:tab w:val="left" w:pos="4111"/>
          <w:tab w:val="left" w:pos="4962"/>
          <w:tab w:val="left" w:pos="5954"/>
        </w:tabs>
        <w:suppressAutoHyphens/>
        <w:rPr>
          <w:szCs w:val="24"/>
        </w:rPr>
      </w:pPr>
      <w:r w:rsidRPr="00CC5804">
        <w:rPr>
          <w:szCs w:val="24"/>
        </w:rPr>
        <w:tab/>
      </w:r>
      <w:r w:rsidRPr="00CC5804">
        <w:rPr>
          <w:szCs w:val="24"/>
        </w:rPr>
        <w:tab/>
      </w:r>
      <w:r w:rsidRPr="00CC5804">
        <w:rPr>
          <w:szCs w:val="24"/>
        </w:rPr>
        <w:tab/>
      </w:r>
      <w:r w:rsidRPr="00CC5804">
        <w:rPr>
          <w:szCs w:val="24"/>
        </w:rPr>
        <w:tab/>
        <w:t>S</w:t>
      </w:r>
      <w:r w:rsidRPr="00CC5804">
        <w:rPr>
          <w:szCs w:val="24"/>
        </w:rPr>
        <w:tab/>
      </w:r>
      <w:r w:rsidRPr="00CC5804">
        <w:rPr>
          <w:szCs w:val="24"/>
        </w:rPr>
        <w:tab/>
        <w:t>NP</w:t>
      </w:r>
    </w:p>
    <w:p w14:paraId="0156C930" w14:textId="77777777" w:rsidR="00CC5804" w:rsidRPr="00FA496E" w:rsidRDefault="00CC5804" w:rsidP="000F3A37">
      <w:pPr>
        <w:pStyle w:val="morphemebreak"/>
        <w:tabs>
          <w:tab w:val="left" w:pos="851"/>
          <w:tab w:val="left" w:pos="1701"/>
          <w:tab w:val="left" w:pos="2694"/>
          <w:tab w:val="left" w:pos="3544"/>
          <w:tab w:val="left" w:pos="4111"/>
          <w:tab w:val="left" w:pos="4962"/>
          <w:tab w:val="left" w:pos="5954"/>
        </w:tabs>
        <w:suppressAutoHyphens/>
        <w:rPr>
          <w:lang w:val="es-ES"/>
        </w:rPr>
      </w:pPr>
      <w:r w:rsidRPr="00CC5804">
        <w:rPr>
          <w:szCs w:val="24"/>
        </w:rPr>
        <w:tab/>
      </w:r>
      <w:r w:rsidRPr="00FA496E">
        <w:rPr>
          <w:b/>
          <w:i/>
          <w:lang w:val="es-ES"/>
        </w:rPr>
        <w:t>Aimue</w:t>
      </w:r>
      <w:r w:rsidRPr="00FA496E">
        <w:rPr>
          <w:i/>
          <w:lang w:val="es-ES"/>
        </w:rPr>
        <w:tab/>
        <w:t>=jia</w:t>
      </w:r>
      <w:r w:rsidRPr="00FA496E">
        <w:rPr>
          <w:i/>
          <w:lang w:val="es-ES"/>
        </w:rPr>
        <w:tab/>
        <w:t>maida</w:t>
      </w:r>
      <w:r w:rsidRPr="00FA496E">
        <w:rPr>
          <w:i/>
          <w:lang w:val="es-ES"/>
        </w:rPr>
        <w:tab/>
      </w:r>
      <w:r w:rsidRPr="00FA496E">
        <w:rPr>
          <w:lang w:val="es-ES"/>
        </w:rPr>
        <w:t>[</w:t>
      </w:r>
      <w:r w:rsidRPr="00FA496E">
        <w:rPr>
          <w:i/>
          <w:lang w:val="es-ES"/>
        </w:rPr>
        <w:t>ye</w:t>
      </w:r>
      <w:r w:rsidRPr="00FA496E">
        <w:rPr>
          <w:i/>
          <w:lang w:val="es-ES"/>
        </w:rPr>
        <w:tab/>
        <w:t>deja</w:t>
      </w:r>
      <w:r w:rsidRPr="00FA496E">
        <w:rPr>
          <w:lang w:val="es-ES"/>
        </w:rPr>
        <w:t>]</w:t>
      </w:r>
      <w:r w:rsidRPr="00FA496E">
        <w:rPr>
          <w:i/>
          <w:lang w:val="es-ES"/>
        </w:rPr>
        <w:tab/>
      </w:r>
      <w:r w:rsidRPr="00FA496E">
        <w:rPr>
          <w:lang w:val="es-ES"/>
        </w:rPr>
        <w:t>[</w:t>
      </w:r>
      <w:r w:rsidRPr="00FA496E">
        <w:rPr>
          <w:i/>
          <w:lang w:val="es-ES"/>
        </w:rPr>
        <w:t>kema</w:t>
      </w:r>
      <w:r w:rsidRPr="00FA496E">
        <w:rPr>
          <w:i/>
          <w:lang w:val="es-ES"/>
        </w:rPr>
        <w:tab/>
        <w:t>y-awe</w:t>
      </w:r>
      <w:r w:rsidRPr="00FA496E">
        <w:rPr>
          <w:lang w:val="es-ES"/>
        </w:rPr>
        <w:t>]</w:t>
      </w:r>
      <w:r w:rsidRPr="00FA496E">
        <w:rPr>
          <w:i/>
          <w:lang w:val="es-ES"/>
        </w:rPr>
        <w:t>=</w:t>
      </w:r>
      <w:r w:rsidRPr="00FA496E">
        <w:rPr>
          <w:b/>
          <w:i/>
          <w:lang w:val="es-ES"/>
        </w:rPr>
        <w:t>mawe</w:t>
      </w:r>
      <w:r w:rsidRPr="00FA496E">
        <w:rPr>
          <w:lang w:val="es-ES"/>
        </w:rPr>
        <w:t>?</w:t>
      </w:r>
    </w:p>
    <w:p w14:paraId="7970EF4E" w14:textId="77777777" w:rsidR="00CC5804" w:rsidRPr="00AA1C2A" w:rsidRDefault="00CC5804" w:rsidP="000F3A37">
      <w:pPr>
        <w:pStyle w:val="gloseinenglish"/>
        <w:tabs>
          <w:tab w:val="left" w:pos="851"/>
          <w:tab w:val="left" w:pos="1701"/>
          <w:tab w:val="left" w:pos="2694"/>
          <w:tab w:val="left" w:pos="3544"/>
          <w:tab w:val="left" w:pos="4111"/>
          <w:tab w:val="left" w:pos="4962"/>
          <w:tab w:val="left" w:pos="5954"/>
        </w:tabs>
        <w:suppressAutoHyphens/>
        <w:rPr>
          <w:lang w:val="sv-SE"/>
        </w:rPr>
      </w:pPr>
      <w:r w:rsidRPr="00FA496E">
        <w:rPr>
          <w:lang w:val="es-ES"/>
        </w:rPr>
        <w:tab/>
      </w:r>
      <w:r w:rsidRPr="00AA1C2A">
        <w:rPr>
          <w:smallCaps/>
          <w:lang w:val="sv-SE"/>
        </w:rPr>
        <w:t>neg</w:t>
      </w:r>
      <w:r w:rsidRPr="00AA1C2A">
        <w:rPr>
          <w:lang w:val="sv-SE"/>
        </w:rPr>
        <w:tab/>
        <w:t>=</w:t>
      </w:r>
      <w:r w:rsidRPr="00AA1C2A">
        <w:rPr>
          <w:smallCaps/>
          <w:lang w:val="sv-SE"/>
        </w:rPr>
        <w:t>dubit</w:t>
      </w:r>
      <w:r w:rsidRPr="00AA1C2A">
        <w:rPr>
          <w:smallCaps/>
          <w:lang w:val="sv-SE"/>
        </w:rPr>
        <w:tab/>
        <w:t>ptc</w:t>
      </w:r>
      <w:r w:rsidRPr="00AA1C2A">
        <w:rPr>
          <w:lang w:val="sv-SE"/>
        </w:rPr>
        <w:tab/>
        <w:t>this</w:t>
      </w:r>
      <w:r w:rsidRPr="00AA1C2A">
        <w:rPr>
          <w:lang w:val="sv-SE"/>
        </w:rPr>
        <w:tab/>
        <w:t>man</w:t>
      </w:r>
      <w:r w:rsidRPr="00AA1C2A">
        <w:rPr>
          <w:lang w:val="sv-SE"/>
        </w:rPr>
        <w:tab/>
      </w:r>
      <w:r w:rsidRPr="00AA1C2A">
        <w:rPr>
          <w:smallCaps/>
          <w:lang w:val="sv-SE"/>
        </w:rPr>
        <w:t>1sg.gen</w:t>
      </w:r>
      <w:r w:rsidRPr="00AA1C2A">
        <w:rPr>
          <w:lang w:val="sv-SE"/>
        </w:rPr>
        <w:tab/>
      </w:r>
      <w:r w:rsidRPr="00AA1C2A">
        <w:rPr>
          <w:smallCaps/>
          <w:lang w:val="sv-SE"/>
        </w:rPr>
        <w:t>npf</w:t>
      </w:r>
      <w:r w:rsidRPr="00AA1C2A">
        <w:rPr>
          <w:lang w:val="sv-SE"/>
        </w:rPr>
        <w:t>-husband=</w:t>
      </w:r>
      <w:r w:rsidRPr="00AA1C2A">
        <w:rPr>
          <w:smallCaps/>
          <w:lang w:val="sv-SE"/>
        </w:rPr>
        <w:t>neg</w:t>
      </w:r>
    </w:p>
    <w:p w14:paraId="7C997E5E" w14:textId="5031FAB2" w:rsidR="00CC5804" w:rsidRPr="00FA496E" w:rsidRDefault="0052473D" w:rsidP="000F3A37">
      <w:pPr>
        <w:pStyle w:val="freetranslationenglish"/>
        <w:suppressAutoHyphens/>
        <w:rPr>
          <w:lang w:eastAsia="fr-FR"/>
        </w:rPr>
      </w:pPr>
      <w:r>
        <w:rPr>
          <w:lang w:val="es-ES" w:eastAsia="fr-FR"/>
        </w:rPr>
        <w:t>‘</w:t>
      </w:r>
      <w:r w:rsidR="00CC5804" w:rsidRPr="00CC5804">
        <w:rPr>
          <w:lang w:val="es-ES" w:eastAsia="fr-FR"/>
        </w:rPr>
        <w:t>¿No es mi marido este hombre?</w:t>
      </w:r>
      <w:r>
        <w:rPr>
          <w:lang w:val="es-ES" w:eastAsia="fr-FR"/>
        </w:rPr>
        <w:t>’</w:t>
      </w:r>
      <w:r w:rsidRPr="0052473D">
        <w:rPr>
          <w:lang w:val="es-ES" w:eastAsia="fr-FR"/>
        </w:rPr>
        <w:t xml:space="preserve"> </w:t>
      </w:r>
      <w:r>
        <w:rPr>
          <w:lang w:val="fr-FR" w:eastAsia="fr-FR"/>
        </w:rPr>
        <w:fldChar w:fldCharType="begin"/>
      </w:r>
      <w:r w:rsidR="00536125">
        <w:rPr>
          <w:lang w:val="es-ES" w:eastAsia="fr-FR"/>
        </w:rPr>
        <w:instrText xml:space="preserve"> ADDIN ZOTERO_ITEM CSL_CITATION {"citationID":"fs0t05O8","properties":{"formattedCitation":"(Ottaviano &amp; Ottaviano 1989: 4)","plainCitation":"(Ottaviano &amp; Ottaviano 1989: 4)","noteIndex":0},"citationItems":[{"id":1267,"uris":["http://zotero.org/users/local/CvLwMZ1A/items/HDHR62AA"],"uri":["http://zotero.org/users/local/CvLwMZ1A/items/HDHR62AA"],"itemData":{"id":1267,"type":"book","title":"Diccionario tacana-castellano, castellano-tacana","publisher":"Summer Institute of Linguistics","publisher-place":"Dallas, TX, U.S.A","number-of-pages":"vii, 233","source":"The Open Library","event-place":"Dallas, TX, U.S.A","ISBN":"0-88312-717-2","author":[{"family":"Ottaviano","given":"John"},{"family":"Ottaviano","given":"Ida","dropping-particle":"de"}],"issued":{"date-parts":[["1989"]]}},"locator":"4"}],"schema":"https://github.com/citation-style-language/schema/raw/master/csl-citation.json"} </w:instrText>
      </w:r>
      <w:r>
        <w:rPr>
          <w:lang w:val="fr-FR" w:eastAsia="fr-FR"/>
        </w:rPr>
        <w:fldChar w:fldCharType="separate"/>
      </w:r>
      <w:r w:rsidR="00536125" w:rsidRPr="00536125">
        <w:t>(Ottaviano &amp; Ottaviano 1989: 4)</w:t>
      </w:r>
      <w:r>
        <w:rPr>
          <w:lang w:val="fr-FR" w:eastAsia="fr-FR"/>
        </w:rPr>
        <w:fldChar w:fldCharType="end"/>
      </w:r>
    </w:p>
    <w:p w14:paraId="2791CB45" w14:textId="5C442E66" w:rsidR="00CC5804" w:rsidRPr="00CC5804" w:rsidRDefault="00CC5804" w:rsidP="000F3A37">
      <w:pPr>
        <w:pStyle w:val="freetranslationenglish"/>
        <w:suppressAutoHyphens/>
        <w:rPr>
          <w:lang w:eastAsia="fr-FR"/>
        </w:rPr>
      </w:pPr>
      <w:r w:rsidRPr="00CC5804">
        <w:rPr>
          <w:lang w:eastAsia="fr-FR"/>
        </w:rPr>
        <w:t xml:space="preserve">‘Is this man not my husband?’ </w:t>
      </w:r>
    </w:p>
    <w:p w14:paraId="1F2FD7EE" w14:textId="77777777" w:rsidR="00CC5804" w:rsidRDefault="00CC5804" w:rsidP="000F3A37">
      <w:pPr>
        <w:suppressAutoHyphens/>
        <w:rPr>
          <w:lang w:eastAsia="fr-FR"/>
        </w:rPr>
      </w:pPr>
    </w:p>
    <w:p w14:paraId="097B9257" w14:textId="77777777" w:rsidR="00CC5804" w:rsidRDefault="00CC5804" w:rsidP="000F3A37">
      <w:pPr>
        <w:pStyle w:val="morphemebreak"/>
        <w:tabs>
          <w:tab w:val="left" w:pos="567"/>
          <w:tab w:val="left" w:pos="851"/>
          <w:tab w:val="left" w:pos="1134"/>
          <w:tab w:val="left" w:pos="1843"/>
          <w:tab w:val="left" w:pos="2520"/>
          <w:tab w:val="left" w:pos="3544"/>
          <w:tab w:val="left" w:pos="4395"/>
          <w:tab w:val="left" w:pos="5529"/>
          <w:tab w:val="left" w:pos="6480"/>
        </w:tabs>
        <w:suppressAutoHyphens/>
      </w:pPr>
      <w:r>
        <w:rPr>
          <w:szCs w:val="24"/>
          <w:lang w:val="pt-BR"/>
        </w:rPr>
        <w:tab/>
        <w:t>c.</w:t>
      </w:r>
      <w:r>
        <w:rPr>
          <w:szCs w:val="24"/>
          <w:lang w:val="pt-BR"/>
        </w:rPr>
        <w:tab/>
        <w:t xml:space="preserve">attribution </w:t>
      </w:r>
      <w:r>
        <w:t>(with copula)</w:t>
      </w:r>
    </w:p>
    <w:p w14:paraId="64A9D504" w14:textId="77777777" w:rsidR="00CC5804" w:rsidRDefault="00CC5804" w:rsidP="000F3A37">
      <w:pPr>
        <w:pStyle w:val="morphemebreak"/>
        <w:tabs>
          <w:tab w:val="left" w:pos="567"/>
          <w:tab w:val="left" w:pos="851"/>
          <w:tab w:val="left" w:pos="1134"/>
          <w:tab w:val="left" w:pos="1843"/>
          <w:tab w:val="left" w:pos="2520"/>
          <w:tab w:val="left" w:pos="3544"/>
          <w:tab w:val="left" w:pos="4395"/>
          <w:tab w:val="left" w:pos="5529"/>
          <w:tab w:val="left" w:pos="6480"/>
        </w:tabs>
        <w:suppressAutoHyphens/>
        <w:rPr>
          <w:szCs w:val="24"/>
          <w:lang w:val="pt-BR"/>
        </w:rPr>
      </w:pPr>
    </w:p>
    <w:p w14:paraId="625DEA3F" w14:textId="77777777" w:rsidR="00CC5804" w:rsidRDefault="00CC5804" w:rsidP="000F3A37">
      <w:pPr>
        <w:pStyle w:val="morphemebreak"/>
        <w:tabs>
          <w:tab w:val="left" w:pos="567"/>
          <w:tab w:val="left" w:pos="851"/>
          <w:tab w:val="left" w:pos="1134"/>
          <w:tab w:val="left" w:pos="1843"/>
          <w:tab w:val="left" w:pos="2520"/>
          <w:tab w:val="left" w:pos="3544"/>
          <w:tab w:val="left" w:pos="4395"/>
          <w:tab w:val="left" w:pos="5529"/>
          <w:tab w:val="left" w:pos="6480"/>
        </w:tabs>
        <w:suppressAutoHyphens/>
        <w:rPr>
          <w:szCs w:val="24"/>
          <w:lang w:val="pt-BR"/>
        </w:rPr>
      </w:pPr>
      <w:r>
        <w:rPr>
          <w:szCs w:val="24"/>
          <w:lang w:val="pt-BR"/>
        </w:rPr>
        <w:tab/>
      </w:r>
      <w:r>
        <w:rPr>
          <w:szCs w:val="24"/>
          <w:lang w:val="pt-BR"/>
        </w:rPr>
        <w:tab/>
        <w:t>S</w:t>
      </w:r>
      <w:r>
        <w:rPr>
          <w:szCs w:val="24"/>
          <w:lang w:val="pt-BR"/>
        </w:rPr>
        <w:tab/>
      </w:r>
      <w:r>
        <w:rPr>
          <w:szCs w:val="24"/>
          <w:lang w:val="pt-BR"/>
        </w:rPr>
        <w:tab/>
      </w:r>
      <w:r>
        <w:rPr>
          <w:szCs w:val="24"/>
          <w:lang w:val="pt-BR"/>
        </w:rPr>
        <w:tab/>
      </w:r>
      <w:r>
        <w:rPr>
          <w:szCs w:val="24"/>
          <w:lang w:val="pt-BR"/>
        </w:rPr>
        <w:tab/>
      </w:r>
      <w:r>
        <w:rPr>
          <w:szCs w:val="24"/>
          <w:lang w:val="pt-BR"/>
        </w:rPr>
        <w:tab/>
        <w:t>ADJ</w:t>
      </w:r>
      <w:r>
        <w:rPr>
          <w:szCs w:val="24"/>
          <w:lang w:val="pt-BR"/>
        </w:rPr>
        <w:tab/>
        <w:t>COP</w:t>
      </w:r>
    </w:p>
    <w:p w14:paraId="47F04D06" w14:textId="77777777" w:rsidR="00CC5804" w:rsidRPr="00AA1C2A" w:rsidRDefault="00CC5804" w:rsidP="000F3A37">
      <w:pPr>
        <w:pStyle w:val="morphemebreak"/>
        <w:tabs>
          <w:tab w:val="left" w:pos="567"/>
          <w:tab w:val="left" w:pos="851"/>
          <w:tab w:val="left" w:pos="1134"/>
          <w:tab w:val="left" w:pos="1843"/>
          <w:tab w:val="left" w:pos="2520"/>
          <w:tab w:val="left" w:pos="3544"/>
          <w:tab w:val="left" w:pos="4395"/>
          <w:tab w:val="left" w:pos="5529"/>
          <w:tab w:val="left" w:pos="6480"/>
        </w:tabs>
        <w:suppressAutoHyphens/>
        <w:rPr>
          <w:lang w:val="fi-FI"/>
        </w:rPr>
      </w:pPr>
      <w:r w:rsidRPr="00AA1C2A">
        <w:rPr>
          <w:lang w:val="fi-FI"/>
        </w:rPr>
        <w:tab/>
      </w:r>
      <w:r w:rsidRPr="00AA1C2A">
        <w:rPr>
          <w:lang w:val="fi-FI"/>
        </w:rPr>
        <w:tab/>
        <w:t>[</w:t>
      </w:r>
      <w:r w:rsidRPr="00AA1C2A">
        <w:rPr>
          <w:i/>
          <w:lang w:val="fi-FI"/>
        </w:rPr>
        <w:t>Kea</w:t>
      </w:r>
      <w:r w:rsidRPr="00AA1C2A">
        <w:rPr>
          <w:i/>
          <w:lang w:val="fi-FI"/>
        </w:rPr>
        <w:tab/>
        <w:t>tata</w:t>
      </w:r>
      <w:r w:rsidRPr="00AA1C2A">
        <w:rPr>
          <w:lang w:val="fi-FI"/>
        </w:rPr>
        <w:t>]</w:t>
      </w:r>
      <w:r w:rsidRPr="00AA1C2A">
        <w:rPr>
          <w:i/>
          <w:lang w:val="fi-FI"/>
        </w:rPr>
        <w:tab/>
        <w:t>=mu</w:t>
      </w:r>
      <w:r w:rsidRPr="00AA1C2A">
        <w:rPr>
          <w:i/>
          <w:lang w:val="fi-FI"/>
        </w:rPr>
        <w:tab/>
      </w:r>
      <w:r w:rsidRPr="00AA1C2A">
        <w:rPr>
          <w:b/>
          <w:i/>
          <w:lang w:val="fi-FI"/>
        </w:rPr>
        <w:t>aimue</w:t>
      </w:r>
      <w:r w:rsidRPr="00AA1C2A">
        <w:rPr>
          <w:i/>
          <w:lang w:val="fi-FI"/>
        </w:rPr>
        <w:tab/>
        <w:t>sai-da</w:t>
      </w:r>
      <w:r w:rsidRPr="00AA1C2A">
        <w:rPr>
          <w:i/>
          <w:lang w:val="fi-FI"/>
        </w:rPr>
        <w:tab/>
        <w:t>pu-ina=</w:t>
      </w:r>
      <w:r w:rsidRPr="00AA1C2A">
        <w:rPr>
          <w:b/>
          <w:i/>
          <w:lang w:val="fi-FI"/>
        </w:rPr>
        <w:t>mawe</w:t>
      </w:r>
      <w:r w:rsidRPr="00AA1C2A">
        <w:rPr>
          <w:lang w:val="fi-FI"/>
        </w:rPr>
        <w:t>.</w:t>
      </w:r>
    </w:p>
    <w:p w14:paraId="68C7CCB9" w14:textId="77777777" w:rsidR="00CC5804" w:rsidRDefault="00CC5804" w:rsidP="000F3A37">
      <w:pPr>
        <w:pStyle w:val="glossinEnglish"/>
        <w:tabs>
          <w:tab w:val="left" w:pos="567"/>
          <w:tab w:val="left" w:pos="851"/>
          <w:tab w:val="left" w:pos="1134"/>
          <w:tab w:val="left" w:pos="1843"/>
          <w:tab w:val="left" w:pos="2520"/>
          <w:tab w:val="left" w:pos="3544"/>
          <w:tab w:val="left" w:pos="4395"/>
          <w:tab w:val="left" w:pos="5529"/>
          <w:tab w:val="left" w:pos="6480"/>
        </w:tabs>
        <w:suppressAutoHyphens/>
      </w:pPr>
      <w:r w:rsidRPr="00AA1C2A">
        <w:rPr>
          <w:lang w:val="fi-FI"/>
        </w:rPr>
        <w:tab/>
      </w:r>
      <w:r w:rsidRPr="00AA1C2A">
        <w:rPr>
          <w:lang w:val="fi-FI"/>
        </w:rPr>
        <w:tab/>
      </w:r>
      <w:r w:rsidRPr="00D433B8">
        <w:rPr>
          <w:smallCaps/>
        </w:rPr>
        <w:t>1sg.gen</w:t>
      </w:r>
      <w:r>
        <w:tab/>
        <w:t>father</w:t>
      </w:r>
      <w:r>
        <w:tab/>
        <w:t>=</w:t>
      </w:r>
      <w:r w:rsidRPr="00D433B8">
        <w:rPr>
          <w:smallCaps/>
        </w:rPr>
        <w:t>contr</w:t>
      </w:r>
      <w:r w:rsidRPr="00D433B8">
        <w:rPr>
          <w:smallCaps/>
        </w:rPr>
        <w:tab/>
        <w:t>neg</w:t>
      </w:r>
      <w:r>
        <w:tab/>
        <w:t>well</w:t>
      </w:r>
      <w:r w:rsidRPr="00D433B8">
        <w:rPr>
          <w:smallCaps/>
        </w:rPr>
        <w:t>-asf</w:t>
      </w:r>
      <w:r>
        <w:tab/>
        <w:t>be-</w:t>
      </w:r>
      <w:r w:rsidRPr="00D433B8">
        <w:rPr>
          <w:smallCaps/>
        </w:rPr>
        <w:t>hab.pst=neg</w:t>
      </w:r>
    </w:p>
    <w:p w14:paraId="5405C47A" w14:textId="5AD5466E" w:rsidR="00CC5804" w:rsidRPr="00AA1C2A" w:rsidRDefault="009C6FDD" w:rsidP="000F3A37">
      <w:pPr>
        <w:pStyle w:val="freetranslationenglish"/>
        <w:suppressAutoHyphens/>
        <w:rPr>
          <w:lang w:val="es-ES"/>
        </w:rPr>
      </w:pPr>
      <w:r>
        <w:rPr>
          <w:lang w:val="es-ES"/>
        </w:rPr>
        <w:t>‘</w:t>
      </w:r>
      <w:r w:rsidR="00CC5804" w:rsidRPr="00CC5804">
        <w:rPr>
          <w:lang w:val="es-ES"/>
        </w:rPr>
        <w:t>Mi papá no era tan bueno (renegaba / pegaba).</w:t>
      </w:r>
      <w:r w:rsidRPr="00AA1C2A">
        <w:rPr>
          <w:lang w:val="es-ES"/>
        </w:rPr>
        <w:t>’</w:t>
      </w:r>
      <w:r w:rsidR="0052473D" w:rsidRPr="00AA1C2A">
        <w:rPr>
          <w:lang w:val="es-ES"/>
        </w:rPr>
        <w:t xml:space="preserve"> ps058</w:t>
      </w:r>
    </w:p>
    <w:p w14:paraId="7C4F4C0A" w14:textId="245E3219" w:rsidR="00CC5804" w:rsidRDefault="00CC5804" w:rsidP="000F3A37">
      <w:pPr>
        <w:pStyle w:val="freetranslationenglish"/>
        <w:suppressAutoHyphens/>
      </w:pPr>
      <w:r>
        <w:t xml:space="preserve">‘My father wasn’t nice.’ </w:t>
      </w:r>
    </w:p>
    <w:p w14:paraId="09252607" w14:textId="77777777" w:rsidR="00CC5804" w:rsidRDefault="00CC5804" w:rsidP="000F3A37">
      <w:pPr>
        <w:suppressAutoHyphens/>
        <w:rPr>
          <w:lang w:eastAsia="fr-FR"/>
        </w:rPr>
      </w:pPr>
    </w:p>
    <w:p w14:paraId="7130A0E6" w14:textId="380D5106" w:rsidR="00CC5804" w:rsidRDefault="00CC5804" w:rsidP="000F3A37">
      <w:pPr>
        <w:pStyle w:val="morphemebreak"/>
        <w:tabs>
          <w:tab w:val="left" w:pos="567"/>
          <w:tab w:val="left" w:pos="840"/>
          <w:tab w:val="left" w:pos="1701"/>
          <w:tab w:val="left" w:pos="3544"/>
          <w:tab w:val="left" w:pos="4536"/>
        </w:tabs>
        <w:suppressAutoHyphens/>
        <w:rPr>
          <w:szCs w:val="24"/>
          <w:lang w:val="pt-BR"/>
        </w:rPr>
      </w:pPr>
      <w:r>
        <w:rPr>
          <w:szCs w:val="24"/>
          <w:lang w:val="pt-BR"/>
        </w:rPr>
        <w:tab/>
        <w:t>d.</w:t>
      </w:r>
      <w:r>
        <w:rPr>
          <w:szCs w:val="24"/>
          <w:lang w:val="pt-BR"/>
        </w:rPr>
        <w:tab/>
        <w:t>attribution</w:t>
      </w:r>
      <w:r w:rsidR="00570082">
        <w:rPr>
          <w:szCs w:val="24"/>
          <w:lang w:val="pt-BR"/>
        </w:rPr>
        <w:t xml:space="preserve"> </w:t>
      </w:r>
      <w:r>
        <w:t>(without copula)</w:t>
      </w:r>
    </w:p>
    <w:p w14:paraId="719986E5" w14:textId="77777777" w:rsidR="00CC5804" w:rsidRDefault="00CC5804" w:rsidP="000F3A37">
      <w:pPr>
        <w:pStyle w:val="morphemebreak"/>
        <w:tabs>
          <w:tab w:val="left" w:pos="567"/>
          <w:tab w:val="left" w:pos="840"/>
          <w:tab w:val="left" w:pos="1701"/>
          <w:tab w:val="left" w:pos="3544"/>
          <w:tab w:val="left" w:pos="4536"/>
        </w:tabs>
        <w:suppressAutoHyphens/>
        <w:rPr>
          <w:szCs w:val="24"/>
          <w:lang w:val="pt-BR"/>
        </w:rPr>
      </w:pPr>
    </w:p>
    <w:p w14:paraId="29D8FC66" w14:textId="77777777" w:rsidR="00CC5804" w:rsidRDefault="00CC5804" w:rsidP="000F3A37">
      <w:pPr>
        <w:pStyle w:val="morphemebreak"/>
        <w:tabs>
          <w:tab w:val="left" w:pos="567"/>
          <w:tab w:val="left" w:pos="840"/>
          <w:tab w:val="left" w:pos="1701"/>
          <w:tab w:val="left" w:pos="3544"/>
          <w:tab w:val="left" w:pos="4536"/>
        </w:tabs>
        <w:suppressAutoHyphens/>
        <w:rPr>
          <w:szCs w:val="24"/>
          <w:lang w:val="pt-BR"/>
        </w:rPr>
      </w:pPr>
      <w:r>
        <w:rPr>
          <w:szCs w:val="24"/>
          <w:lang w:val="pt-BR"/>
        </w:rPr>
        <w:tab/>
      </w:r>
      <w:r>
        <w:rPr>
          <w:szCs w:val="24"/>
          <w:lang w:val="pt-BR"/>
        </w:rPr>
        <w:tab/>
      </w:r>
      <w:r>
        <w:rPr>
          <w:szCs w:val="24"/>
          <w:lang w:val="pt-BR"/>
        </w:rPr>
        <w:tab/>
        <w:t>ADJ</w:t>
      </w:r>
      <w:r>
        <w:rPr>
          <w:szCs w:val="24"/>
          <w:lang w:val="pt-BR"/>
        </w:rPr>
        <w:tab/>
        <w:t>S</w:t>
      </w:r>
    </w:p>
    <w:p w14:paraId="04579C9D" w14:textId="77777777" w:rsidR="00CC5804" w:rsidRPr="00AA1C2A" w:rsidRDefault="00CC5804" w:rsidP="000F3A37">
      <w:pPr>
        <w:pStyle w:val="morphemebreak"/>
        <w:tabs>
          <w:tab w:val="left" w:pos="567"/>
          <w:tab w:val="left" w:pos="840"/>
          <w:tab w:val="left" w:pos="1701"/>
          <w:tab w:val="left" w:pos="3544"/>
          <w:tab w:val="left" w:pos="4536"/>
        </w:tabs>
        <w:suppressAutoHyphens/>
        <w:rPr>
          <w:lang w:val="es-ES"/>
        </w:rPr>
      </w:pPr>
      <w:r>
        <w:rPr>
          <w:szCs w:val="24"/>
          <w:lang w:val="pt-BR"/>
        </w:rPr>
        <w:tab/>
      </w:r>
      <w:r>
        <w:rPr>
          <w:szCs w:val="24"/>
          <w:lang w:val="pt-BR"/>
        </w:rPr>
        <w:tab/>
      </w:r>
      <w:r w:rsidRPr="00AA1C2A">
        <w:rPr>
          <w:b/>
          <w:i/>
          <w:lang w:val="es-ES"/>
        </w:rPr>
        <w:t>Aimue</w:t>
      </w:r>
      <w:r w:rsidRPr="00AA1C2A">
        <w:rPr>
          <w:i/>
          <w:lang w:val="es-ES"/>
        </w:rPr>
        <w:tab/>
        <w:t>sai-da=</w:t>
      </w:r>
      <w:r w:rsidRPr="00AA1C2A">
        <w:rPr>
          <w:b/>
          <w:i/>
          <w:lang w:val="es-ES"/>
        </w:rPr>
        <w:t>mawe</w:t>
      </w:r>
      <w:r w:rsidRPr="00AA1C2A">
        <w:rPr>
          <w:lang w:val="es-ES"/>
        </w:rPr>
        <w:tab/>
        <w:t>[</w:t>
      </w:r>
      <w:r w:rsidRPr="00AA1C2A">
        <w:rPr>
          <w:i/>
          <w:lang w:val="es-ES"/>
        </w:rPr>
        <w:t>mike</w:t>
      </w:r>
      <w:r w:rsidRPr="00AA1C2A">
        <w:rPr>
          <w:i/>
          <w:lang w:val="es-ES"/>
        </w:rPr>
        <w:tab/>
        <w:t>e-bakwa</w:t>
      </w:r>
      <w:r w:rsidRPr="00AA1C2A">
        <w:rPr>
          <w:lang w:val="es-ES"/>
        </w:rPr>
        <w:t>].</w:t>
      </w:r>
    </w:p>
    <w:p w14:paraId="301FF86C" w14:textId="77777777" w:rsidR="00CC5804" w:rsidRPr="0050314D" w:rsidRDefault="00CC5804" w:rsidP="000F3A37">
      <w:pPr>
        <w:pStyle w:val="glossinEnglish"/>
        <w:tabs>
          <w:tab w:val="left" w:pos="567"/>
          <w:tab w:val="left" w:pos="840"/>
          <w:tab w:val="left" w:pos="1701"/>
          <w:tab w:val="left" w:pos="3544"/>
          <w:tab w:val="left" w:pos="4536"/>
        </w:tabs>
        <w:suppressAutoHyphens/>
        <w:rPr>
          <w:lang w:val="pt-BR"/>
          <w:rPrChange w:id="20" w:author="Manner, Niina J" w:date="2019-10-22T10:30:00Z">
            <w:rPr/>
          </w:rPrChange>
        </w:rPr>
      </w:pPr>
      <w:r w:rsidRPr="00AA1C2A">
        <w:rPr>
          <w:lang w:val="es-ES"/>
        </w:rPr>
        <w:tab/>
      </w:r>
      <w:r w:rsidRPr="00AA1C2A">
        <w:rPr>
          <w:lang w:val="es-ES"/>
        </w:rPr>
        <w:tab/>
      </w:r>
      <w:r w:rsidRPr="0050314D">
        <w:rPr>
          <w:smallCaps/>
          <w:lang w:val="pt-BR"/>
          <w:rPrChange w:id="21" w:author="Manner, Niina J" w:date="2019-10-22T10:30:00Z">
            <w:rPr>
              <w:smallCaps/>
            </w:rPr>
          </w:rPrChange>
        </w:rPr>
        <w:t>neg</w:t>
      </w:r>
      <w:r w:rsidRPr="0050314D">
        <w:rPr>
          <w:lang w:val="pt-BR"/>
          <w:rPrChange w:id="22" w:author="Manner, Niina J" w:date="2019-10-22T10:30:00Z">
            <w:rPr/>
          </w:rPrChange>
        </w:rPr>
        <w:tab/>
        <w:t>well-</w:t>
      </w:r>
      <w:r w:rsidRPr="0050314D">
        <w:rPr>
          <w:smallCaps/>
          <w:lang w:val="pt-BR"/>
          <w:rPrChange w:id="23" w:author="Manner, Niina J" w:date="2019-10-22T10:30:00Z">
            <w:rPr>
              <w:smallCaps/>
            </w:rPr>
          </w:rPrChange>
        </w:rPr>
        <w:t>asf=neg</w:t>
      </w:r>
      <w:r w:rsidRPr="0050314D">
        <w:rPr>
          <w:smallCaps/>
          <w:lang w:val="pt-BR"/>
          <w:rPrChange w:id="24" w:author="Manner, Niina J" w:date="2019-10-22T10:30:00Z">
            <w:rPr>
              <w:smallCaps/>
            </w:rPr>
          </w:rPrChange>
        </w:rPr>
        <w:tab/>
        <w:t>2sg.gen</w:t>
      </w:r>
      <w:r w:rsidRPr="0050314D">
        <w:rPr>
          <w:lang w:val="pt-BR"/>
          <w:rPrChange w:id="25" w:author="Manner, Niina J" w:date="2019-10-22T10:30:00Z">
            <w:rPr/>
          </w:rPrChange>
        </w:rPr>
        <w:tab/>
      </w:r>
      <w:r w:rsidRPr="0050314D">
        <w:rPr>
          <w:smallCaps/>
          <w:lang w:val="pt-BR"/>
          <w:rPrChange w:id="26" w:author="Manner, Niina J" w:date="2019-10-22T10:30:00Z">
            <w:rPr>
              <w:smallCaps/>
            </w:rPr>
          </w:rPrChange>
        </w:rPr>
        <w:t>npf</w:t>
      </w:r>
      <w:r w:rsidRPr="0050314D">
        <w:rPr>
          <w:lang w:val="pt-BR"/>
          <w:rPrChange w:id="27" w:author="Manner, Niina J" w:date="2019-10-22T10:30:00Z">
            <w:rPr/>
          </w:rPrChange>
        </w:rPr>
        <w:t>-child</w:t>
      </w:r>
    </w:p>
    <w:p w14:paraId="558A025A" w14:textId="3B6BE508" w:rsidR="00CC5804" w:rsidRPr="00CC5804" w:rsidRDefault="009C6FDD" w:rsidP="000F3A37">
      <w:pPr>
        <w:pStyle w:val="freetranslationenglish"/>
        <w:suppressAutoHyphens/>
        <w:rPr>
          <w:lang w:val="es-ES"/>
        </w:rPr>
      </w:pPr>
      <w:r>
        <w:rPr>
          <w:lang w:val="es-ES"/>
        </w:rPr>
        <w:t>‘</w:t>
      </w:r>
      <w:r w:rsidR="00CC5804" w:rsidRPr="00CC5804">
        <w:rPr>
          <w:lang w:val="es-ES"/>
        </w:rPr>
        <w:t>No es bueno tu hijo.’</w:t>
      </w:r>
      <w:r w:rsidR="00943896" w:rsidRPr="00943896">
        <w:rPr>
          <w:lang w:val="es-ES"/>
        </w:rPr>
        <w:t xml:space="preserve"> au222</w:t>
      </w:r>
    </w:p>
    <w:p w14:paraId="2A891C99" w14:textId="1EC5CA39" w:rsidR="00CC5804" w:rsidRDefault="00CC5804" w:rsidP="000F3A37">
      <w:pPr>
        <w:pStyle w:val="freetranslationenglish"/>
        <w:suppressAutoHyphens/>
      </w:pPr>
      <w:r>
        <w:t>‘You</w:t>
      </w:r>
      <w:r w:rsidR="00CA046C">
        <w:t>r</w:t>
      </w:r>
      <w:r>
        <w:t xml:space="preserve"> child is not nice.’ </w:t>
      </w:r>
    </w:p>
    <w:p w14:paraId="280389DF" w14:textId="77777777" w:rsidR="00AF0737" w:rsidRDefault="00AF0737" w:rsidP="000F3A37">
      <w:pPr>
        <w:suppressAutoHyphens/>
      </w:pPr>
    </w:p>
    <w:p w14:paraId="5FAF06EB" w14:textId="2378A26E" w:rsidR="00CC5804" w:rsidRPr="009C6FDD" w:rsidRDefault="00110EB5" w:rsidP="000F3A37">
      <w:pPr>
        <w:suppressAutoHyphens/>
      </w:pPr>
      <w:r>
        <w:t xml:space="preserve">Note finally that </w:t>
      </w:r>
      <w:r w:rsidR="00D7617D">
        <w:t xml:space="preserve">I do not have examples in the whole corpus where </w:t>
      </w:r>
      <w:r w:rsidR="00CC5804" w:rsidRPr="00B02AA8">
        <w:rPr>
          <w:i/>
        </w:rPr>
        <w:t>=</w:t>
      </w:r>
      <w:r w:rsidR="00CC5804" w:rsidRPr="00B02AA8">
        <w:rPr>
          <w:b/>
          <w:i/>
        </w:rPr>
        <w:t>mawe</w:t>
      </w:r>
      <w:r w:rsidR="00D7617D">
        <w:t xml:space="preserve"> </w:t>
      </w:r>
      <w:r w:rsidR="003C646F">
        <w:t xml:space="preserve">(or </w:t>
      </w:r>
      <w:r w:rsidR="004D2421">
        <w:rPr>
          <w:i/>
        </w:rPr>
        <w:t xml:space="preserve">aimawe ~ </w:t>
      </w:r>
      <w:r w:rsidR="003C646F">
        <w:rPr>
          <w:i/>
        </w:rPr>
        <w:t>aimue</w:t>
      </w:r>
      <w:r w:rsidR="00A37B8C">
        <w:rPr>
          <w:iCs/>
        </w:rPr>
        <w:t>,</w:t>
      </w:r>
      <w:r w:rsidR="003C646F">
        <w:t xml:space="preserve"> for that matter) </w:t>
      </w:r>
      <w:r w:rsidR="00D7617D">
        <w:t>are omitted.</w:t>
      </w:r>
      <w:r w:rsidR="00FE280A">
        <w:t xml:space="preserve"> More investigation</w:t>
      </w:r>
      <w:r w:rsidR="003C646F">
        <w:t>s</w:t>
      </w:r>
      <w:r w:rsidR="00FE280A">
        <w:t xml:space="preserve"> </w:t>
      </w:r>
      <w:r w:rsidR="00BD2D8D">
        <w:t xml:space="preserve">are </w:t>
      </w:r>
      <w:r w:rsidR="006814E7">
        <w:t xml:space="preserve">needed to confirm </w:t>
      </w:r>
      <w:r w:rsidR="005733DE">
        <w:t xml:space="preserve">whether this is also a possibility, as in </w:t>
      </w:r>
      <w:r w:rsidR="00CB1DAC">
        <w:t xml:space="preserve">clauses with </w:t>
      </w:r>
      <w:r w:rsidR="0056456F">
        <w:t xml:space="preserve">a </w:t>
      </w:r>
      <w:r w:rsidR="00CB1DAC">
        <w:t xml:space="preserve">finite verb, especially </w:t>
      </w:r>
      <w:r w:rsidR="00CB1DAC" w:rsidRPr="008527DA">
        <w:t>since</w:t>
      </w:r>
      <w:r w:rsidR="00473734" w:rsidRPr="009C6FDD">
        <w:t xml:space="preserve"> </w:t>
      </w:r>
      <w:r w:rsidR="00473734" w:rsidRPr="00AA1C2A">
        <w:rPr>
          <w:lang w:eastAsia="fr-FR"/>
        </w:rPr>
        <w:t>there are very few examples of negation of non-verbal clauses in the current dataset</w:t>
      </w:r>
      <w:r w:rsidR="00BD2D8D" w:rsidRPr="008527DA">
        <w:t>.</w:t>
      </w:r>
    </w:p>
    <w:p w14:paraId="48B799B1" w14:textId="710AC5AA" w:rsidR="00D86EF8" w:rsidRDefault="00D86EF8" w:rsidP="000F3A37">
      <w:pPr>
        <w:suppressAutoHyphens/>
      </w:pPr>
    </w:p>
    <w:p w14:paraId="220AF259" w14:textId="02B047E8" w:rsidR="00E532A6" w:rsidRDefault="00E532A6" w:rsidP="000F3A37">
      <w:pPr>
        <w:suppressAutoHyphens/>
      </w:pPr>
    </w:p>
    <w:p w14:paraId="58A95FF4" w14:textId="45279117" w:rsidR="00CC5804" w:rsidRDefault="00CC5804" w:rsidP="000F3A37">
      <w:pPr>
        <w:pStyle w:val="Otsikko1"/>
        <w:suppressAutoHyphens/>
      </w:pPr>
      <w:bookmarkStart w:id="28" w:name="_Ref16586088"/>
      <w:r>
        <w:t xml:space="preserve">Negation </w:t>
      </w:r>
      <w:r w:rsidR="00597035">
        <w:t>of</w:t>
      </w:r>
      <w:r w:rsidRPr="005D5DB5">
        <w:t xml:space="preserve"> non-verbal clauses</w:t>
      </w:r>
      <w:r>
        <w:t xml:space="preserve"> (2): e</w:t>
      </w:r>
      <w:r w:rsidRPr="00711E96">
        <w:t>xistential</w:t>
      </w:r>
      <w:r>
        <w:t>/locative</w:t>
      </w:r>
      <w:r w:rsidRPr="005D5DB5">
        <w:t xml:space="preserve"> predication</w:t>
      </w:r>
      <w:bookmarkEnd w:id="28"/>
    </w:p>
    <w:p w14:paraId="74D2F3C5" w14:textId="0A436D73" w:rsidR="00CC5804" w:rsidRDefault="00CC5804" w:rsidP="000F3A37">
      <w:pPr>
        <w:suppressAutoHyphens/>
        <w:rPr>
          <w:lang w:eastAsia="fr-FR"/>
        </w:rPr>
      </w:pPr>
    </w:p>
    <w:p w14:paraId="173E4ABE" w14:textId="0CDB39C3" w:rsidR="00CC5804" w:rsidRDefault="00C20A07" w:rsidP="000F3A37">
      <w:pPr>
        <w:suppressAutoHyphens/>
      </w:pPr>
      <w:r>
        <w:t xml:space="preserve">There is no clear </w:t>
      </w:r>
      <w:r w:rsidR="00AC3896">
        <w:t xml:space="preserve">formal </w:t>
      </w:r>
      <w:r>
        <w:rPr>
          <w:lang w:eastAsia="fr-FR"/>
        </w:rPr>
        <w:t xml:space="preserve">distinction between </w:t>
      </w:r>
      <w:r>
        <w:t>e</w:t>
      </w:r>
      <w:r w:rsidRPr="00711E96">
        <w:t>xistential</w:t>
      </w:r>
      <w:r>
        <w:t xml:space="preserve"> and locative</w:t>
      </w:r>
      <w:r w:rsidRPr="005D5DB5">
        <w:t xml:space="preserve"> </w:t>
      </w:r>
      <w:r w:rsidR="00CE6302">
        <w:t>clauses, whether affirmative or negative. In affirmative e</w:t>
      </w:r>
      <w:r w:rsidR="00CE6302" w:rsidRPr="00711E96">
        <w:t>xistential</w:t>
      </w:r>
      <w:r w:rsidR="00CE6302">
        <w:t xml:space="preserve"> and locative</w:t>
      </w:r>
      <w:r w:rsidR="00CE6302" w:rsidRPr="005D5DB5">
        <w:t xml:space="preserve"> </w:t>
      </w:r>
      <w:r w:rsidR="00CE6302">
        <w:t xml:space="preserve">clauses, the </w:t>
      </w:r>
      <w:r w:rsidR="00CC5804">
        <w:t xml:space="preserve">predicate </w:t>
      </w:r>
      <w:r w:rsidR="00CE6302">
        <w:t xml:space="preserve">is normally one of four </w:t>
      </w:r>
      <w:r w:rsidR="00CC5804">
        <w:t>posture verb</w:t>
      </w:r>
      <w:r w:rsidR="00CE6302">
        <w:t>s</w:t>
      </w:r>
      <w:r w:rsidR="00363ED9">
        <w:t xml:space="preserve">, either </w:t>
      </w:r>
      <w:r w:rsidR="00363ED9">
        <w:rPr>
          <w:i/>
        </w:rPr>
        <w:t>ani</w:t>
      </w:r>
      <w:r w:rsidR="00363ED9">
        <w:t xml:space="preserve"> ‘</w:t>
      </w:r>
      <w:r w:rsidR="00CE6302">
        <w:t>sit’</w:t>
      </w:r>
      <w:r w:rsidR="00363ED9">
        <w:t xml:space="preserve"> </w:t>
      </w:r>
      <w:r w:rsidR="00363ED9">
        <w:fldChar w:fldCharType="begin"/>
      </w:r>
      <w:r w:rsidR="00363ED9">
        <w:instrText xml:space="preserve"> REF dapiayani \h </w:instrText>
      </w:r>
      <w:r w:rsidR="00363ED9">
        <w:fldChar w:fldCharType="separate"/>
      </w:r>
      <w:r w:rsidR="00D24E65" w:rsidRPr="002F2918">
        <w:t>(</w:t>
      </w:r>
      <w:r w:rsidR="00D24E65">
        <w:rPr>
          <w:noProof/>
        </w:rPr>
        <w:t>13</w:t>
      </w:r>
      <w:r w:rsidR="00363ED9">
        <w:fldChar w:fldCharType="end"/>
      </w:r>
      <w:r w:rsidR="00034A45">
        <w:t>a-e</w:t>
      </w:r>
      <w:r w:rsidR="00363ED9">
        <w:t>)</w:t>
      </w:r>
      <w:r w:rsidR="00CE6302">
        <w:t xml:space="preserve">, </w:t>
      </w:r>
      <w:r w:rsidR="00363ED9">
        <w:rPr>
          <w:i/>
        </w:rPr>
        <w:t>neti</w:t>
      </w:r>
      <w:r w:rsidR="00363ED9">
        <w:t xml:space="preserve"> </w:t>
      </w:r>
      <w:r w:rsidR="00CE6302">
        <w:t>‘stand’</w:t>
      </w:r>
      <w:r w:rsidR="00363ED9">
        <w:t xml:space="preserve"> </w:t>
      </w:r>
      <w:r w:rsidR="00363ED9">
        <w:fldChar w:fldCharType="begin"/>
      </w:r>
      <w:r w:rsidR="00363ED9">
        <w:instrText xml:space="preserve"> REF dukei \h </w:instrText>
      </w:r>
      <w:r w:rsidR="00363ED9">
        <w:fldChar w:fldCharType="separate"/>
      </w:r>
      <w:r w:rsidR="00D24E65" w:rsidRPr="00B24B3D">
        <w:t>(</w:t>
      </w:r>
      <w:r w:rsidR="00D24E65">
        <w:rPr>
          <w:noProof/>
        </w:rPr>
        <w:t>14</w:t>
      </w:r>
      <w:r w:rsidR="00363ED9">
        <w:fldChar w:fldCharType="end"/>
      </w:r>
      <w:r w:rsidR="00363ED9">
        <w:t>)</w:t>
      </w:r>
      <w:r w:rsidR="00CE6302">
        <w:t xml:space="preserve">, </w:t>
      </w:r>
      <w:r w:rsidR="00363ED9">
        <w:rPr>
          <w:i/>
        </w:rPr>
        <w:t>sa</w:t>
      </w:r>
      <w:r w:rsidR="00363ED9">
        <w:t xml:space="preserve"> ‘lie’ </w:t>
      </w:r>
      <w:r w:rsidR="00FF4067">
        <w:fldChar w:fldCharType="begin"/>
      </w:r>
      <w:r w:rsidR="00FF4067">
        <w:instrText xml:space="preserve"> REF ue \h </w:instrText>
      </w:r>
      <w:r w:rsidR="00FF4067">
        <w:fldChar w:fldCharType="separate"/>
      </w:r>
      <w:r w:rsidR="00D24E65" w:rsidRPr="00D24E65">
        <w:t>(</w:t>
      </w:r>
      <w:r w:rsidR="00D24E65" w:rsidRPr="00D24E65">
        <w:rPr>
          <w:noProof/>
        </w:rPr>
        <w:t>15</w:t>
      </w:r>
      <w:r w:rsidR="00FF4067">
        <w:fldChar w:fldCharType="end"/>
      </w:r>
      <w:r w:rsidR="00FF4067">
        <w:t xml:space="preserve">) </w:t>
      </w:r>
      <w:r w:rsidR="00363ED9">
        <w:t xml:space="preserve">or </w:t>
      </w:r>
      <w:r w:rsidR="00363ED9">
        <w:rPr>
          <w:i/>
        </w:rPr>
        <w:t>bade</w:t>
      </w:r>
      <w:r w:rsidR="00363ED9">
        <w:t xml:space="preserve"> </w:t>
      </w:r>
      <w:r w:rsidR="00CE6302">
        <w:t>‘hang’</w:t>
      </w:r>
      <w:r w:rsidR="00FF4067">
        <w:t xml:space="preserve"> </w:t>
      </w:r>
      <w:r w:rsidR="00FF4067">
        <w:fldChar w:fldCharType="begin"/>
      </w:r>
      <w:r w:rsidR="00FF4067">
        <w:instrText xml:space="preserve"> REF piada \h </w:instrText>
      </w:r>
      <w:r w:rsidR="00FF4067">
        <w:fldChar w:fldCharType="separate"/>
      </w:r>
      <w:r w:rsidR="00D24E65" w:rsidRPr="00D24E65">
        <w:t>(</w:t>
      </w:r>
      <w:r w:rsidR="00D24E65" w:rsidRPr="00D24E65">
        <w:rPr>
          <w:noProof/>
        </w:rPr>
        <w:t>16</w:t>
      </w:r>
      <w:r w:rsidR="00FF4067">
        <w:fldChar w:fldCharType="end"/>
      </w:r>
      <w:r w:rsidR="00FF4067">
        <w:t>)</w:t>
      </w:r>
      <w:r w:rsidR="006B52EE">
        <w:t>;</w:t>
      </w:r>
      <w:r w:rsidR="00386060">
        <w:t xml:space="preserve"> </w:t>
      </w:r>
      <w:r w:rsidR="006B52EE">
        <w:t xml:space="preserve">less commonly, the predicate can also be </w:t>
      </w:r>
      <w:r w:rsidR="00386060">
        <w:t xml:space="preserve">the </w:t>
      </w:r>
      <w:r w:rsidR="00AE7BBC">
        <w:t>(</w:t>
      </w:r>
      <w:r w:rsidR="00386060">
        <w:t>copula</w:t>
      </w:r>
      <w:r w:rsidR="00AE7BBC">
        <w:t>)</w:t>
      </w:r>
      <w:r w:rsidR="00386060">
        <w:t xml:space="preserve"> verb </w:t>
      </w:r>
      <w:r w:rsidR="00386060" w:rsidRPr="005E3D12">
        <w:rPr>
          <w:i/>
        </w:rPr>
        <w:t>pu</w:t>
      </w:r>
      <w:r w:rsidR="00386060">
        <w:t xml:space="preserve"> ‘be’ (see below). </w:t>
      </w:r>
      <w:r w:rsidR="00EF4E53">
        <w:t>In this function, the posture verbs are inflected but with severe restrictions, with o</w:t>
      </w:r>
      <w:r w:rsidR="000F76F9">
        <w:t xml:space="preserve">nly a few possible TAM affixes: a </w:t>
      </w:r>
      <w:r w:rsidR="00EF4E53">
        <w:t xml:space="preserve">prefix </w:t>
      </w:r>
      <w:r w:rsidR="00EF4E53">
        <w:rPr>
          <w:i/>
        </w:rPr>
        <w:t>e</w:t>
      </w:r>
      <w:r w:rsidR="00882067">
        <w:rPr>
          <w:i/>
        </w:rPr>
        <w:noBreakHyphen/>
        <w:t>/y</w:t>
      </w:r>
      <w:r w:rsidR="00882067">
        <w:rPr>
          <w:i/>
        </w:rPr>
        <w:noBreakHyphen/>
      </w:r>
      <w:r w:rsidR="00EF4E53">
        <w:rPr>
          <w:i/>
        </w:rPr>
        <w:t xml:space="preserve"> </w:t>
      </w:r>
      <w:r w:rsidR="00EF4E53">
        <w:t>‘</w:t>
      </w:r>
      <w:r w:rsidR="000F76F9" w:rsidRPr="000F76F9">
        <w:rPr>
          <w:smallCaps/>
        </w:rPr>
        <w:t>exist/loc</w:t>
      </w:r>
      <w:r w:rsidR="002D240F">
        <w:t>,’</w:t>
      </w:r>
      <w:r w:rsidR="00B50C9C">
        <w:t xml:space="preserve"> </w:t>
      </w:r>
      <w:r w:rsidR="00DC3E90">
        <w:t xml:space="preserve">the </w:t>
      </w:r>
      <w:r w:rsidR="00EF4E53">
        <w:t xml:space="preserve">habitual past </w:t>
      </w:r>
      <w:r w:rsidR="00AC482A">
        <w:rPr>
          <w:i/>
        </w:rPr>
        <w:noBreakHyphen/>
      </w:r>
      <w:r w:rsidR="00EF4E53">
        <w:rPr>
          <w:i/>
        </w:rPr>
        <w:t>ina</w:t>
      </w:r>
      <w:r w:rsidR="00EF4E53">
        <w:t xml:space="preserve"> ‘</w:t>
      </w:r>
      <w:r w:rsidR="001C0D4C" w:rsidRPr="001C0D4C">
        <w:rPr>
          <w:smallCaps/>
        </w:rPr>
        <w:t>hab.pst</w:t>
      </w:r>
      <w:r w:rsidR="001C0D4C">
        <w:t xml:space="preserve">’ </w:t>
      </w:r>
      <w:r w:rsidR="00DC3E90">
        <w:t xml:space="preserve">and the </w:t>
      </w:r>
      <w:r w:rsidR="001663DF">
        <w:t xml:space="preserve">complex </w:t>
      </w:r>
      <w:r w:rsidR="00386060">
        <w:t>past tense</w:t>
      </w:r>
      <w:r w:rsidR="00292510">
        <w:t xml:space="preserve"> </w:t>
      </w:r>
      <w:r w:rsidR="00DC3E90">
        <w:t>-</w:t>
      </w:r>
      <w:r w:rsidR="00292510" w:rsidRPr="00FC2692">
        <w:rPr>
          <w:i/>
        </w:rPr>
        <w:t>iti-a</w:t>
      </w:r>
      <w:r w:rsidR="001663DF">
        <w:rPr>
          <w:i/>
        </w:rPr>
        <w:t xml:space="preserve"> </w:t>
      </w:r>
      <w:r w:rsidR="001663DF">
        <w:t>‘</w:t>
      </w:r>
      <w:r w:rsidR="001663DF">
        <w:rPr>
          <w:smallCaps/>
        </w:rPr>
        <w:t>tdm-p</w:t>
      </w:r>
      <w:r w:rsidR="001663DF" w:rsidRPr="004C3F2D">
        <w:rPr>
          <w:smallCaps/>
        </w:rPr>
        <w:t>st</w:t>
      </w:r>
      <w:r w:rsidR="002D240F">
        <w:rPr>
          <w:smallCaps/>
        </w:rPr>
        <w:t>.’</w:t>
      </w:r>
      <w:r w:rsidR="00425399">
        <w:t xml:space="preserve"> A locative</w:t>
      </w:r>
      <w:r w:rsidR="00BF3565">
        <w:t xml:space="preserve"> </w:t>
      </w:r>
      <w:r w:rsidR="00CC5804">
        <w:t>oblique</w:t>
      </w:r>
      <w:r w:rsidR="00425399">
        <w:t xml:space="preserve"> </w:t>
      </w:r>
      <w:r w:rsidR="00BF3565">
        <w:t>(or</w:t>
      </w:r>
      <w:r w:rsidR="00466683">
        <w:t>, for that matter,</w:t>
      </w:r>
      <w:r w:rsidR="00BF3565">
        <w:t xml:space="preserve"> another type of oblique) </w:t>
      </w:r>
      <w:r w:rsidR="00425399">
        <w:t xml:space="preserve">can be present with </w:t>
      </w:r>
      <w:r w:rsidR="00CC5804">
        <w:t>no rigid position</w:t>
      </w:r>
      <w:r w:rsidR="00567169">
        <w:t xml:space="preserve"> in the clause</w:t>
      </w:r>
      <w:r w:rsidR="00425399">
        <w:t>.</w:t>
      </w:r>
      <w:r w:rsidR="00034A45" w:rsidRPr="00034A45">
        <w:t xml:space="preserve"> </w:t>
      </w:r>
      <w:r w:rsidR="00034A45">
        <w:t>With a dative oblique, the same construction yields the sema</w:t>
      </w:r>
      <w:r w:rsidR="00A11255">
        <w:t xml:space="preserve">ntics of possessive predication, as seen in </w:t>
      </w:r>
      <w:r w:rsidR="00A11255">
        <w:fldChar w:fldCharType="begin"/>
      </w:r>
      <w:r w:rsidR="00A11255">
        <w:instrText xml:space="preserve"> REF dapiayani \h </w:instrText>
      </w:r>
      <w:r w:rsidR="00A11255">
        <w:fldChar w:fldCharType="separate"/>
      </w:r>
      <w:r w:rsidR="00A11255" w:rsidRPr="002F2918">
        <w:t>(</w:t>
      </w:r>
      <w:r w:rsidR="00A11255">
        <w:rPr>
          <w:noProof/>
        </w:rPr>
        <w:t>13</w:t>
      </w:r>
      <w:r w:rsidR="00A11255">
        <w:fldChar w:fldCharType="end"/>
      </w:r>
      <w:r w:rsidR="00A11255">
        <w:t>e)</w:t>
      </w:r>
      <w:r w:rsidR="00702D99">
        <w:t xml:space="preserve">, with the possessor encoded by the 3SG dative pronoun </w:t>
      </w:r>
      <w:r w:rsidR="00702D99">
        <w:rPr>
          <w:i/>
        </w:rPr>
        <w:t>mesa</w:t>
      </w:r>
      <w:r w:rsidR="00702D99">
        <w:t>.</w:t>
      </w:r>
    </w:p>
    <w:p w14:paraId="4BC61E4F" w14:textId="1FDFF3AF" w:rsidR="00CC5804" w:rsidRPr="00FC5D60" w:rsidRDefault="00CC5804" w:rsidP="000F3A37">
      <w:pPr>
        <w:suppressAutoHyphens/>
      </w:pPr>
    </w:p>
    <w:p w14:paraId="0A859AE3" w14:textId="5096A150" w:rsidR="00CC5804" w:rsidRPr="00D24E65" w:rsidRDefault="00CC5804" w:rsidP="000F3A37">
      <w:pPr>
        <w:pStyle w:val="morphemebreak"/>
        <w:tabs>
          <w:tab w:val="left" w:pos="567"/>
          <w:tab w:val="left" w:pos="851"/>
          <w:tab w:val="left" w:pos="1134"/>
          <w:tab w:val="left" w:pos="1985"/>
          <w:tab w:val="left" w:pos="3119"/>
          <w:tab w:val="left" w:pos="4440"/>
          <w:tab w:val="left" w:pos="5400"/>
          <w:tab w:val="left" w:pos="6120"/>
        </w:tabs>
        <w:suppressAutoHyphens/>
        <w:rPr>
          <w:lang w:val="es-ES"/>
        </w:rPr>
      </w:pPr>
      <w:bookmarkStart w:id="29" w:name="dapiayani"/>
      <w:r w:rsidRPr="00D24E65">
        <w:rPr>
          <w:lang w:val="es-ES"/>
        </w:rPr>
        <w:t>(</w:t>
      </w:r>
      <w:r w:rsidRPr="00FA1AC9">
        <w:fldChar w:fldCharType="begin"/>
      </w:r>
      <w:r w:rsidRPr="00D24E65">
        <w:rPr>
          <w:lang w:val="es-ES"/>
        </w:rPr>
        <w:instrText xml:space="preserve"> SEQ ex \* MERGEFORMAT </w:instrText>
      </w:r>
      <w:r w:rsidRPr="00FA1AC9">
        <w:fldChar w:fldCharType="separate"/>
      </w:r>
      <w:r w:rsidR="00D24E65" w:rsidRPr="00D24E65">
        <w:rPr>
          <w:noProof/>
          <w:lang w:val="es-ES"/>
        </w:rPr>
        <w:t>13</w:t>
      </w:r>
      <w:r w:rsidRPr="00FA1AC9">
        <w:fldChar w:fldCharType="end"/>
      </w:r>
      <w:bookmarkEnd w:id="29"/>
      <w:r w:rsidRPr="00D24E65">
        <w:rPr>
          <w:lang w:val="es-ES"/>
        </w:rPr>
        <w:t>)</w:t>
      </w:r>
      <w:r w:rsidRPr="00D24E65">
        <w:rPr>
          <w:lang w:val="es-ES"/>
        </w:rPr>
        <w:tab/>
        <w:t xml:space="preserve">positive: </w:t>
      </w:r>
      <w:r w:rsidR="00FF3CEE" w:rsidRPr="00D24E65">
        <w:rPr>
          <w:lang w:val="es-ES"/>
        </w:rPr>
        <w:t xml:space="preserve">posture </w:t>
      </w:r>
      <w:r w:rsidRPr="00D24E65">
        <w:rPr>
          <w:lang w:val="es-ES"/>
        </w:rPr>
        <w:t xml:space="preserve">verb ‘sit’ </w:t>
      </w:r>
    </w:p>
    <w:p w14:paraId="4293B64E" w14:textId="77777777" w:rsidR="00CC5804" w:rsidRPr="00D24E65" w:rsidRDefault="00CC5804" w:rsidP="000F3A37">
      <w:pPr>
        <w:pStyle w:val="morphemebreak"/>
        <w:tabs>
          <w:tab w:val="left" w:pos="567"/>
          <w:tab w:val="left" w:pos="851"/>
          <w:tab w:val="left" w:pos="1134"/>
          <w:tab w:val="left" w:pos="1985"/>
          <w:tab w:val="left" w:pos="3119"/>
          <w:tab w:val="left" w:pos="4440"/>
          <w:tab w:val="left" w:pos="5400"/>
          <w:tab w:val="left" w:pos="6120"/>
        </w:tabs>
        <w:suppressAutoHyphens/>
        <w:rPr>
          <w:lang w:val="es-ES"/>
        </w:rPr>
      </w:pPr>
    </w:p>
    <w:p w14:paraId="37C59EE2" w14:textId="77777777" w:rsidR="00CC5804" w:rsidRPr="0015271B" w:rsidRDefault="00CC5804" w:rsidP="000F3A37">
      <w:pPr>
        <w:pStyle w:val="morphemebreak"/>
        <w:tabs>
          <w:tab w:val="left" w:pos="567"/>
          <w:tab w:val="left" w:pos="851"/>
          <w:tab w:val="left" w:pos="1134"/>
          <w:tab w:val="left" w:pos="1985"/>
          <w:tab w:val="left" w:pos="3686"/>
          <w:tab w:val="left" w:pos="4440"/>
        </w:tabs>
        <w:suppressAutoHyphens/>
        <w:rPr>
          <w:lang w:val="es-ES"/>
        </w:rPr>
      </w:pPr>
      <w:r w:rsidRPr="00D24E65">
        <w:rPr>
          <w:lang w:val="es-ES"/>
        </w:rPr>
        <w:tab/>
      </w:r>
      <w:r w:rsidRPr="00D24E65">
        <w:rPr>
          <w:lang w:val="es-ES"/>
        </w:rPr>
        <w:tab/>
      </w:r>
      <w:r w:rsidRPr="00D24E65">
        <w:rPr>
          <w:lang w:val="es-ES"/>
        </w:rPr>
        <w:tab/>
      </w:r>
      <w:r w:rsidRPr="0015271B">
        <w:rPr>
          <w:lang w:val="es-ES"/>
        </w:rPr>
        <w:t>LOC</w:t>
      </w:r>
      <w:r w:rsidRPr="0015271B">
        <w:rPr>
          <w:lang w:val="es-ES"/>
        </w:rPr>
        <w:tab/>
        <w:t>V</w:t>
      </w:r>
      <w:r w:rsidRPr="0015271B">
        <w:rPr>
          <w:lang w:val="es-ES"/>
        </w:rPr>
        <w:tab/>
        <w:t>S</w:t>
      </w:r>
    </w:p>
    <w:p w14:paraId="336D280F" w14:textId="77777777" w:rsidR="00CC5804" w:rsidRPr="00CC5804" w:rsidRDefault="00CC5804" w:rsidP="000F3A37">
      <w:pPr>
        <w:pStyle w:val="morphemebreak"/>
        <w:tabs>
          <w:tab w:val="left" w:pos="567"/>
          <w:tab w:val="left" w:pos="851"/>
          <w:tab w:val="left" w:pos="1134"/>
          <w:tab w:val="left" w:pos="1985"/>
          <w:tab w:val="left" w:pos="3686"/>
          <w:tab w:val="left" w:pos="4440"/>
        </w:tabs>
        <w:suppressAutoHyphens/>
        <w:rPr>
          <w:lang w:val="es-ES"/>
        </w:rPr>
      </w:pPr>
      <w:r w:rsidRPr="0015271B">
        <w:rPr>
          <w:lang w:val="es-ES"/>
        </w:rPr>
        <w:tab/>
      </w:r>
      <w:r w:rsidRPr="00CC5804">
        <w:rPr>
          <w:lang w:val="es-ES"/>
        </w:rPr>
        <w:t>a.</w:t>
      </w:r>
      <w:r w:rsidRPr="00CC5804">
        <w:rPr>
          <w:lang w:val="es-ES"/>
        </w:rPr>
        <w:tab/>
        <w:t>…</w:t>
      </w:r>
      <w:r w:rsidRPr="00CC5804">
        <w:rPr>
          <w:lang w:val="es-ES"/>
        </w:rPr>
        <w:tab/>
      </w:r>
      <w:r w:rsidRPr="00CC5804">
        <w:rPr>
          <w:i/>
          <w:lang w:val="es-ES"/>
        </w:rPr>
        <w:t>dapia</w:t>
      </w:r>
      <w:r w:rsidRPr="00CC5804">
        <w:rPr>
          <w:i/>
          <w:lang w:val="es-ES"/>
        </w:rPr>
        <w:tab/>
      </w:r>
      <w:r w:rsidRPr="00CC5804">
        <w:rPr>
          <w:b/>
          <w:i/>
          <w:lang w:val="es-ES"/>
        </w:rPr>
        <w:t>y-ani</w:t>
      </w:r>
      <w:r w:rsidRPr="00CC5804">
        <w:rPr>
          <w:i/>
          <w:lang w:val="es-ES"/>
        </w:rPr>
        <w:tab/>
        <w:t>dhududu</w:t>
      </w:r>
      <w:r w:rsidRPr="00CC5804">
        <w:rPr>
          <w:lang w:val="es-ES"/>
        </w:rPr>
        <w:t>.</w:t>
      </w:r>
    </w:p>
    <w:p w14:paraId="7DA686C3" w14:textId="37706861" w:rsidR="00CC5804" w:rsidRPr="00CC5804" w:rsidRDefault="00CC5804" w:rsidP="000F3A37">
      <w:pPr>
        <w:pStyle w:val="glossinEnglish"/>
        <w:tabs>
          <w:tab w:val="left" w:pos="567"/>
          <w:tab w:val="left" w:pos="851"/>
          <w:tab w:val="left" w:pos="1134"/>
          <w:tab w:val="left" w:pos="1985"/>
          <w:tab w:val="left" w:pos="3686"/>
          <w:tab w:val="left" w:pos="4440"/>
        </w:tabs>
        <w:suppressAutoHyphens/>
        <w:rPr>
          <w:lang w:val="es-ES"/>
        </w:rPr>
      </w:pPr>
      <w:r w:rsidRPr="00CC5804">
        <w:rPr>
          <w:lang w:val="es-ES"/>
        </w:rPr>
        <w:tab/>
      </w:r>
      <w:r w:rsidRPr="00CC5804">
        <w:rPr>
          <w:lang w:val="es-ES"/>
        </w:rPr>
        <w:tab/>
      </w:r>
      <w:r w:rsidRPr="00CC5804">
        <w:rPr>
          <w:lang w:val="es-ES"/>
        </w:rPr>
        <w:tab/>
        <w:t>there</w:t>
      </w:r>
      <w:r w:rsidRPr="00CC5804">
        <w:rPr>
          <w:lang w:val="es-ES"/>
        </w:rPr>
        <w:tab/>
      </w:r>
      <w:r w:rsidR="000A1DAA" w:rsidRPr="0015271B">
        <w:rPr>
          <w:smallCaps/>
          <w:lang w:val="es-ES"/>
        </w:rPr>
        <w:t>exist/loc</w:t>
      </w:r>
      <w:r w:rsidRPr="00CC5804">
        <w:rPr>
          <w:lang w:val="es-ES"/>
        </w:rPr>
        <w:t>-sit</w:t>
      </w:r>
      <w:r w:rsidRPr="00CC5804">
        <w:rPr>
          <w:lang w:val="es-ES"/>
        </w:rPr>
        <w:tab/>
        <w:t>capybara</w:t>
      </w:r>
    </w:p>
    <w:p w14:paraId="788CD355" w14:textId="77777777" w:rsidR="00CC5804" w:rsidRPr="00CC5804" w:rsidRDefault="00CC5804" w:rsidP="000F3A37">
      <w:pPr>
        <w:pStyle w:val="freetranslationenglish"/>
        <w:suppressAutoHyphens/>
        <w:rPr>
          <w:lang w:val="es-ES"/>
        </w:rPr>
      </w:pPr>
      <w:r w:rsidRPr="00CC5804">
        <w:rPr>
          <w:lang w:val="es-ES"/>
        </w:rPr>
        <w:t>‘(En los lagos grandes,) ahí hay capihuara.’ mc004</w:t>
      </w:r>
    </w:p>
    <w:p w14:paraId="4D9464AE" w14:textId="77777777" w:rsidR="00CC5804" w:rsidRDefault="00CC5804" w:rsidP="000F3A37">
      <w:pPr>
        <w:pStyle w:val="freetranslationenglish"/>
        <w:suppressAutoHyphens/>
      </w:pPr>
      <w:r>
        <w:t>‘There (in the big lakes,) there are capybaras (lit. sitting).’</w:t>
      </w:r>
    </w:p>
    <w:p w14:paraId="50E74A57" w14:textId="77777777" w:rsidR="00CC5804" w:rsidRPr="00CC5804" w:rsidRDefault="00CC5804" w:rsidP="000F3A37">
      <w:pPr>
        <w:pStyle w:val="morphemebreak"/>
        <w:tabs>
          <w:tab w:val="left" w:pos="567"/>
          <w:tab w:val="left" w:pos="851"/>
          <w:tab w:val="left" w:pos="1560"/>
          <w:tab w:val="left" w:pos="2552"/>
          <w:tab w:val="left" w:pos="3969"/>
        </w:tabs>
        <w:suppressAutoHyphens/>
      </w:pPr>
    </w:p>
    <w:p w14:paraId="541BD15B" w14:textId="77777777" w:rsidR="00CC5804" w:rsidRDefault="00CC5804" w:rsidP="000F3A37">
      <w:pPr>
        <w:pStyle w:val="morphemebreak"/>
        <w:tabs>
          <w:tab w:val="left" w:pos="567"/>
          <w:tab w:val="left" w:pos="851"/>
          <w:tab w:val="left" w:pos="1560"/>
          <w:tab w:val="left" w:pos="2552"/>
          <w:tab w:val="left" w:pos="3969"/>
        </w:tabs>
        <w:suppressAutoHyphens/>
        <w:rPr>
          <w:lang w:val="es-BO"/>
        </w:rPr>
      </w:pPr>
      <w:r w:rsidRPr="00CC5804">
        <w:tab/>
      </w:r>
      <w:r w:rsidRPr="00CC5804">
        <w:tab/>
      </w:r>
      <w:r>
        <w:rPr>
          <w:lang w:val="es-BO"/>
        </w:rPr>
        <w:t>LOC</w:t>
      </w:r>
      <w:r>
        <w:rPr>
          <w:lang w:val="es-BO"/>
        </w:rPr>
        <w:tab/>
        <w:t>LOC</w:t>
      </w:r>
      <w:r>
        <w:rPr>
          <w:lang w:val="es-BO"/>
        </w:rPr>
        <w:tab/>
      </w:r>
      <w:r>
        <w:rPr>
          <w:lang w:val="es-BO"/>
        </w:rPr>
        <w:tab/>
        <w:t>V</w:t>
      </w:r>
    </w:p>
    <w:p w14:paraId="4A3B8386" w14:textId="77777777" w:rsidR="00CC5804" w:rsidRPr="00CC5804" w:rsidRDefault="00CC5804" w:rsidP="000F3A37">
      <w:pPr>
        <w:pStyle w:val="morphemebreak"/>
        <w:tabs>
          <w:tab w:val="left" w:pos="567"/>
          <w:tab w:val="left" w:pos="851"/>
          <w:tab w:val="left" w:pos="1560"/>
          <w:tab w:val="left" w:pos="2552"/>
          <w:tab w:val="left" w:pos="3969"/>
        </w:tabs>
        <w:suppressAutoHyphens/>
        <w:rPr>
          <w:lang w:val="es-ES"/>
        </w:rPr>
      </w:pPr>
      <w:r>
        <w:rPr>
          <w:lang w:val="es-BO"/>
        </w:rPr>
        <w:tab/>
        <w:t>b.</w:t>
      </w:r>
      <w:r>
        <w:rPr>
          <w:lang w:val="es-BO"/>
        </w:rPr>
        <w:tab/>
      </w:r>
      <w:r w:rsidRPr="00CC5804">
        <w:rPr>
          <w:i/>
          <w:lang w:val="es-ES"/>
        </w:rPr>
        <w:t>Chue</w:t>
      </w:r>
      <w:r w:rsidRPr="00CC5804">
        <w:rPr>
          <w:lang w:val="es-ES"/>
        </w:rPr>
        <w:tab/>
        <w:t>[</w:t>
      </w:r>
      <w:r w:rsidRPr="00CC5804">
        <w:rPr>
          <w:i/>
          <w:lang w:val="es-ES"/>
        </w:rPr>
        <w:t>enabaki</w:t>
      </w:r>
      <w:r w:rsidRPr="00CC5804">
        <w:rPr>
          <w:i/>
          <w:lang w:val="es-ES"/>
        </w:rPr>
        <w:tab/>
        <w:t>maje=su</w:t>
      </w:r>
      <w:r w:rsidRPr="00CC5804">
        <w:rPr>
          <w:lang w:val="es-ES"/>
        </w:rPr>
        <w:t>]</w:t>
      </w:r>
      <w:r w:rsidRPr="00CC5804">
        <w:rPr>
          <w:lang w:val="es-ES"/>
        </w:rPr>
        <w:tab/>
      </w:r>
      <w:r w:rsidRPr="00CC5804">
        <w:rPr>
          <w:b/>
          <w:i/>
          <w:lang w:val="es-ES"/>
        </w:rPr>
        <w:t>y-ani</w:t>
      </w:r>
      <w:r w:rsidRPr="00CC5804">
        <w:rPr>
          <w:lang w:val="es-ES"/>
        </w:rPr>
        <w:t>.</w:t>
      </w:r>
    </w:p>
    <w:p w14:paraId="683181FF" w14:textId="1B52DE2F" w:rsidR="00CC5804" w:rsidRDefault="00CC5804" w:rsidP="000F3A37">
      <w:pPr>
        <w:pStyle w:val="glossinEnglish"/>
        <w:tabs>
          <w:tab w:val="left" w:pos="567"/>
          <w:tab w:val="left" w:pos="851"/>
          <w:tab w:val="left" w:pos="1560"/>
          <w:tab w:val="left" w:pos="2552"/>
          <w:tab w:val="left" w:pos="3969"/>
        </w:tabs>
        <w:suppressAutoHyphens/>
      </w:pPr>
      <w:r w:rsidRPr="00CC5804">
        <w:rPr>
          <w:lang w:val="es-ES"/>
        </w:rPr>
        <w:tab/>
      </w:r>
      <w:r w:rsidRPr="00CC5804">
        <w:rPr>
          <w:lang w:val="es-ES"/>
        </w:rPr>
        <w:tab/>
      </w:r>
      <w:r>
        <w:t>there</w:t>
      </w:r>
      <w:r>
        <w:tab/>
        <w:t>stream</w:t>
      </w:r>
      <w:r>
        <w:tab/>
        <w:t>border=</w:t>
      </w:r>
      <w:r>
        <w:rPr>
          <w:smallCaps/>
        </w:rPr>
        <w:t>loc</w:t>
      </w:r>
      <w:r>
        <w:rPr>
          <w:smallCaps/>
        </w:rPr>
        <w:tab/>
      </w:r>
      <w:r w:rsidR="000A1DAA" w:rsidRPr="000F76F9">
        <w:rPr>
          <w:smallCaps/>
        </w:rPr>
        <w:t>exist/loc</w:t>
      </w:r>
      <w:r w:rsidR="000A1DAA" w:rsidRPr="000A1DAA">
        <w:t>-</w:t>
      </w:r>
      <w:r>
        <w:t>sit</w:t>
      </w:r>
    </w:p>
    <w:p w14:paraId="4E54F711" w14:textId="77777777" w:rsidR="00CC5804" w:rsidRPr="00CC5804" w:rsidRDefault="00CC5804" w:rsidP="000F3A37">
      <w:pPr>
        <w:pStyle w:val="freetranslationenglish"/>
        <w:suppressAutoHyphens/>
        <w:rPr>
          <w:lang w:val="es-ES"/>
        </w:rPr>
      </w:pPr>
      <w:r w:rsidRPr="00CC5804">
        <w:rPr>
          <w:lang w:val="es-ES"/>
        </w:rPr>
        <w:t>‘Allá está (mi mamá) en la banda del arroyo.’</w:t>
      </w:r>
    </w:p>
    <w:p w14:paraId="2C972271" w14:textId="77777777" w:rsidR="00CC5804" w:rsidRDefault="00CC5804" w:rsidP="000F3A37">
      <w:pPr>
        <w:pStyle w:val="freetranslationenglish"/>
        <w:suppressAutoHyphens/>
      </w:pPr>
      <w:r>
        <w:t xml:space="preserve">‘(My mother) is there (lit. sitting) on the other side of the river.’ </w:t>
      </w:r>
      <w:r w:rsidRPr="000E084C">
        <w:t>au164</w:t>
      </w:r>
    </w:p>
    <w:p w14:paraId="3D1105AB" w14:textId="77777777" w:rsidR="00CC5804" w:rsidRDefault="00CC5804" w:rsidP="000F3A37">
      <w:pPr>
        <w:pStyle w:val="morphemebreak"/>
        <w:tabs>
          <w:tab w:val="left" w:pos="567"/>
          <w:tab w:val="left" w:pos="851"/>
          <w:tab w:val="left" w:pos="2268"/>
          <w:tab w:val="left" w:pos="3119"/>
          <w:tab w:val="left" w:pos="4678"/>
          <w:tab w:val="left" w:pos="5245"/>
          <w:tab w:val="left" w:pos="6237"/>
          <w:tab w:val="left" w:pos="7560"/>
          <w:tab w:val="left" w:pos="8040"/>
          <w:tab w:val="left" w:pos="9000"/>
          <w:tab w:val="left" w:pos="9720"/>
          <w:tab w:val="left" w:pos="10560"/>
          <w:tab w:val="left" w:pos="11400"/>
        </w:tabs>
        <w:suppressAutoHyphens/>
      </w:pPr>
    </w:p>
    <w:p w14:paraId="511348F0" w14:textId="77777777" w:rsidR="00CC5804" w:rsidRPr="00CC5804" w:rsidRDefault="00CC5804" w:rsidP="000F3A37">
      <w:pPr>
        <w:pStyle w:val="morphemebreak"/>
        <w:tabs>
          <w:tab w:val="left" w:pos="567"/>
          <w:tab w:val="left" w:pos="851"/>
          <w:tab w:val="left" w:pos="1701"/>
          <w:tab w:val="left" w:pos="2694"/>
          <w:tab w:val="left" w:pos="4111"/>
          <w:tab w:val="left" w:pos="5670"/>
          <w:tab w:val="left" w:pos="6379"/>
        </w:tabs>
        <w:suppressAutoHyphens/>
        <w:rPr>
          <w:lang w:val="es-ES"/>
        </w:rPr>
      </w:pPr>
      <w:r>
        <w:tab/>
      </w:r>
      <w:r>
        <w:tab/>
      </w:r>
      <w:r w:rsidRPr="00CC5804">
        <w:rPr>
          <w:lang w:val="es-ES"/>
        </w:rPr>
        <w:t>S</w:t>
      </w:r>
      <w:r w:rsidRPr="00CC5804">
        <w:rPr>
          <w:lang w:val="es-ES"/>
        </w:rPr>
        <w:tab/>
      </w:r>
      <w:r w:rsidRPr="00CC5804">
        <w:rPr>
          <w:lang w:val="es-ES"/>
        </w:rPr>
        <w:tab/>
        <w:t>V</w:t>
      </w:r>
      <w:r w:rsidRPr="00CC5804">
        <w:rPr>
          <w:lang w:val="es-ES"/>
        </w:rPr>
        <w:tab/>
        <w:t>LOC</w:t>
      </w:r>
    </w:p>
    <w:p w14:paraId="6BE1F487" w14:textId="77777777" w:rsidR="00CC5804" w:rsidRPr="00CC5804" w:rsidRDefault="00CC5804" w:rsidP="000F3A37">
      <w:pPr>
        <w:pStyle w:val="morphemebreak"/>
        <w:tabs>
          <w:tab w:val="left" w:pos="567"/>
          <w:tab w:val="left" w:pos="851"/>
          <w:tab w:val="left" w:pos="1701"/>
          <w:tab w:val="left" w:pos="2694"/>
          <w:tab w:val="left" w:pos="4111"/>
          <w:tab w:val="left" w:pos="5670"/>
          <w:tab w:val="left" w:pos="6379"/>
        </w:tabs>
        <w:suppressAutoHyphens/>
        <w:rPr>
          <w:lang w:val="es-ES"/>
        </w:rPr>
      </w:pPr>
      <w:r w:rsidRPr="00CC5804">
        <w:rPr>
          <w:lang w:val="es-ES"/>
        </w:rPr>
        <w:tab/>
        <w:t>c.</w:t>
      </w:r>
      <w:r w:rsidRPr="00CC5804">
        <w:rPr>
          <w:lang w:val="es-ES"/>
        </w:rPr>
        <w:tab/>
        <w:t>[</w:t>
      </w:r>
      <w:r w:rsidRPr="00CC5804">
        <w:rPr>
          <w:i/>
          <w:lang w:val="es-ES"/>
        </w:rPr>
        <w:t>Beinte</w:t>
      </w:r>
      <w:r w:rsidRPr="00CC5804">
        <w:rPr>
          <w:i/>
          <w:lang w:val="es-ES"/>
        </w:rPr>
        <w:tab/>
        <w:t>familia</w:t>
      </w:r>
      <w:r w:rsidRPr="00CC5804">
        <w:rPr>
          <w:lang w:val="es-ES"/>
        </w:rPr>
        <w:t>]</w:t>
      </w:r>
      <w:r w:rsidRPr="00CC5804">
        <w:rPr>
          <w:lang w:val="es-ES"/>
        </w:rPr>
        <w:tab/>
      </w:r>
      <w:r w:rsidRPr="00CC5804">
        <w:rPr>
          <w:b/>
          <w:i/>
          <w:lang w:val="es-ES"/>
        </w:rPr>
        <w:t>ani-ina</w:t>
      </w:r>
      <w:r w:rsidRPr="00CC5804">
        <w:rPr>
          <w:i/>
          <w:lang w:val="es-ES"/>
        </w:rPr>
        <w:tab/>
        <w:t>Napashi=su</w:t>
      </w:r>
      <w:r w:rsidRPr="00CC5804">
        <w:rPr>
          <w:lang w:val="es-ES"/>
        </w:rPr>
        <w:tab/>
        <w:t>[</w:t>
      </w:r>
      <w:r w:rsidRPr="00CC5804">
        <w:rPr>
          <w:i/>
          <w:lang w:val="es-ES"/>
        </w:rPr>
        <w:t>da</w:t>
      </w:r>
      <w:r w:rsidRPr="00CC5804">
        <w:rPr>
          <w:i/>
          <w:lang w:val="es-ES"/>
        </w:rPr>
        <w:tab/>
        <w:t>mara=su</w:t>
      </w:r>
      <w:r w:rsidRPr="00CC5804">
        <w:rPr>
          <w:lang w:val="es-ES"/>
        </w:rPr>
        <w:t>].</w:t>
      </w:r>
    </w:p>
    <w:p w14:paraId="566EDAF9" w14:textId="148066DB" w:rsidR="00CC5804" w:rsidRDefault="00CC5804" w:rsidP="000F3A37">
      <w:pPr>
        <w:pStyle w:val="glossinEnglish"/>
        <w:tabs>
          <w:tab w:val="left" w:pos="567"/>
          <w:tab w:val="left" w:pos="851"/>
          <w:tab w:val="left" w:pos="1701"/>
          <w:tab w:val="left" w:pos="2694"/>
          <w:tab w:val="left" w:pos="4111"/>
          <w:tab w:val="left" w:pos="5670"/>
          <w:tab w:val="left" w:pos="6379"/>
        </w:tabs>
        <w:suppressAutoHyphens/>
      </w:pPr>
      <w:r w:rsidRPr="00CC5804">
        <w:rPr>
          <w:lang w:val="es-ES"/>
        </w:rPr>
        <w:tab/>
      </w:r>
      <w:r w:rsidRPr="00CC5804">
        <w:rPr>
          <w:lang w:val="es-ES"/>
        </w:rPr>
        <w:tab/>
      </w:r>
      <w:r>
        <w:t>twenty</w:t>
      </w:r>
      <w:r>
        <w:tab/>
        <w:t>family</w:t>
      </w:r>
      <w:r>
        <w:tab/>
      </w:r>
      <w:r w:rsidR="001533A6">
        <w:t>sit</w:t>
      </w:r>
      <w:r w:rsidR="000A1DAA" w:rsidRPr="000A1DAA">
        <w:t>-</w:t>
      </w:r>
      <w:r w:rsidRPr="002B09DC">
        <w:rPr>
          <w:smallCaps/>
        </w:rPr>
        <w:t>hab.pst</w:t>
      </w:r>
      <w:r>
        <w:tab/>
        <w:t>Napashi=</w:t>
      </w:r>
      <w:r w:rsidRPr="002B09DC">
        <w:rPr>
          <w:smallCaps/>
        </w:rPr>
        <w:t>loc</w:t>
      </w:r>
      <w:r>
        <w:tab/>
        <w:t>that</w:t>
      </w:r>
      <w:r>
        <w:tab/>
        <w:t>time=</w:t>
      </w:r>
      <w:r w:rsidRPr="002B09DC">
        <w:rPr>
          <w:smallCaps/>
        </w:rPr>
        <w:t>loc</w:t>
      </w:r>
    </w:p>
    <w:p w14:paraId="75D36D14" w14:textId="7F73E162" w:rsidR="00CC5804" w:rsidRPr="00AA1C2A" w:rsidRDefault="009C6FDD" w:rsidP="000F3A37">
      <w:pPr>
        <w:pStyle w:val="freetranslationenglish"/>
        <w:suppressAutoHyphens/>
        <w:rPr>
          <w:lang w:val="es-ES"/>
        </w:rPr>
      </w:pPr>
      <w:r>
        <w:rPr>
          <w:lang w:val="es-ES"/>
        </w:rPr>
        <w:t>‘</w:t>
      </w:r>
      <w:r w:rsidR="00CC5804" w:rsidRPr="00CC5804">
        <w:rPr>
          <w:lang w:val="es-ES"/>
        </w:rPr>
        <w:t>Veinte familia había en Napashi en ese año.</w:t>
      </w:r>
      <w:r w:rsidRPr="00AA1C2A">
        <w:rPr>
          <w:lang w:val="es-ES"/>
        </w:rPr>
        <w:t>’</w:t>
      </w:r>
      <w:r w:rsidR="00CC5804" w:rsidRPr="00AA1C2A">
        <w:rPr>
          <w:lang w:val="es-ES"/>
        </w:rPr>
        <w:t xml:space="preserve"> na003</w:t>
      </w:r>
    </w:p>
    <w:p w14:paraId="4B0C8450" w14:textId="77777777" w:rsidR="00CC5804" w:rsidRDefault="00CC5804" w:rsidP="000F3A37">
      <w:pPr>
        <w:pStyle w:val="freetranslationenglish"/>
        <w:suppressAutoHyphens/>
      </w:pPr>
      <w:r>
        <w:t>‘There were twenty families (lit. sitting) in Napashi at that time.’</w:t>
      </w:r>
    </w:p>
    <w:p w14:paraId="3A3CC834" w14:textId="77777777" w:rsidR="00CC5804" w:rsidRDefault="00CC5804" w:rsidP="000F3A37">
      <w:pPr>
        <w:suppressAutoHyphens/>
        <w:rPr>
          <w:highlight w:val="yellow"/>
        </w:rPr>
      </w:pPr>
    </w:p>
    <w:p w14:paraId="48D9563F" w14:textId="77777777" w:rsidR="00CC5804" w:rsidRPr="00CC5804" w:rsidRDefault="00CC5804" w:rsidP="000F3A37">
      <w:pPr>
        <w:pStyle w:val="morphemebreak"/>
        <w:tabs>
          <w:tab w:val="left" w:pos="567"/>
          <w:tab w:val="left" w:pos="851"/>
          <w:tab w:val="left" w:pos="1680"/>
          <w:tab w:val="left" w:pos="2552"/>
          <w:tab w:val="left" w:pos="3969"/>
          <w:tab w:val="left" w:pos="5103"/>
          <w:tab w:val="left" w:pos="6379"/>
        </w:tabs>
        <w:suppressAutoHyphens/>
        <w:rPr>
          <w:lang w:val="es-ES"/>
        </w:rPr>
      </w:pPr>
      <w:r>
        <w:tab/>
      </w:r>
      <w:r>
        <w:tab/>
      </w:r>
      <w:r w:rsidRPr="00CC5804">
        <w:rPr>
          <w:lang w:val="es-ES"/>
        </w:rPr>
        <w:t>S</w:t>
      </w:r>
      <w:r w:rsidRPr="00CC5804">
        <w:rPr>
          <w:lang w:val="es-ES"/>
        </w:rPr>
        <w:tab/>
      </w:r>
      <w:r w:rsidRPr="00CC5804">
        <w:rPr>
          <w:lang w:val="es-ES"/>
        </w:rPr>
        <w:tab/>
        <w:t>V</w:t>
      </w:r>
      <w:r w:rsidRPr="00CC5804">
        <w:rPr>
          <w:lang w:val="es-ES"/>
        </w:rPr>
        <w:tab/>
        <w:t>COMIT</w:t>
      </w:r>
    </w:p>
    <w:p w14:paraId="54CE832E" w14:textId="77777777" w:rsidR="00CC5804" w:rsidRPr="00CC5804" w:rsidRDefault="00CC5804" w:rsidP="000F3A37">
      <w:pPr>
        <w:pStyle w:val="morphemebreak"/>
        <w:tabs>
          <w:tab w:val="left" w:pos="567"/>
          <w:tab w:val="left" w:pos="851"/>
          <w:tab w:val="left" w:pos="1680"/>
          <w:tab w:val="left" w:pos="2552"/>
          <w:tab w:val="left" w:pos="3969"/>
          <w:tab w:val="left" w:pos="5103"/>
          <w:tab w:val="left" w:pos="6379"/>
        </w:tabs>
        <w:suppressAutoHyphens/>
        <w:rPr>
          <w:lang w:val="es-ES"/>
        </w:rPr>
      </w:pPr>
      <w:r w:rsidRPr="00CC5804">
        <w:rPr>
          <w:lang w:val="es-ES"/>
        </w:rPr>
        <w:tab/>
        <w:t>d.</w:t>
      </w:r>
      <w:r w:rsidRPr="00CC5804">
        <w:rPr>
          <w:lang w:val="es-ES"/>
        </w:rPr>
        <w:tab/>
        <w:t>[</w:t>
      </w:r>
      <w:r w:rsidRPr="00CC5804">
        <w:rPr>
          <w:i/>
          <w:lang w:val="es-ES"/>
        </w:rPr>
        <w:t>Piada</w:t>
      </w:r>
      <w:r w:rsidRPr="00CC5804">
        <w:rPr>
          <w:i/>
          <w:lang w:val="es-ES"/>
        </w:rPr>
        <w:tab/>
        <w:t>deja</w:t>
      </w:r>
      <w:r w:rsidRPr="00CC5804">
        <w:rPr>
          <w:lang w:val="es-ES"/>
        </w:rPr>
        <w:t>]</w:t>
      </w:r>
      <w:r w:rsidRPr="00CC5804">
        <w:rPr>
          <w:lang w:val="es-ES"/>
        </w:rPr>
        <w:tab/>
      </w:r>
      <w:r w:rsidRPr="00CC5804">
        <w:rPr>
          <w:b/>
          <w:i/>
          <w:lang w:val="es-ES"/>
        </w:rPr>
        <w:t>ani-ina</w:t>
      </w:r>
      <w:r w:rsidRPr="00CC5804">
        <w:rPr>
          <w:lang w:val="es-ES"/>
        </w:rPr>
        <w:tab/>
        <w:t>[</w:t>
      </w:r>
      <w:r w:rsidRPr="00CC5804">
        <w:rPr>
          <w:i/>
          <w:lang w:val="es-ES"/>
        </w:rPr>
        <w:t>mesa</w:t>
      </w:r>
      <w:r w:rsidRPr="00CC5804">
        <w:rPr>
          <w:i/>
          <w:lang w:val="es-ES"/>
        </w:rPr>
        <w:tab/>
        <w:t>ewane=sa</w:t>
      </w:r>
      <w:r w:rsidRPr="00CC5804">
        <w:rPr>
          <w:i/>
          <w:lang w:val="es-ES"/>
        </w:rPr>
        <w:tab/>
        <w:t>kwara=neje</w:t>
      </w:r>
      <w:r w:rsidRPr="00CC5804">
        <w:rPr>
          <w:lang w:val="es-ES"/>
        </w:rPr>
        <w:t>].</w:t>
      </w:r>
    </w:p>
    <w:p w14:paraId="118B62D1" w14:textId="6CE9A123" w:rsidR="00CC5804" w:rsidRPr="00CB59C6" w:rsidRDefault="00CC5804" w:rsidP="000F3A37">
      <w:pPr>
        <w:pStyle w:val="glossinEnglish"/>
        <w:tabs>
          <w:tab w:val="left" w:pos="567"/>
          <w:tab w:val="left" w:pos="851"/>
          <w:tab w:val="left" w:pos="1680"/>
          <w:tab w:val="left" w:pos="2552"/>
          <w:tab w:val="left" w:pos="3969"/>
          <w:tab w:val="left" w:pos="5103"/>
          <w:tab w:val="left" w:pos="6379"/>
        </w:tabs>
        <w:suppressAutoHyphens/>
        <w:rPr>
          <w:b/>
        </w:rPr>
      </w:pPr>
      <w:r w:rsidRPr="00CC5804">
        <w:rPr>
          <w:lang w:val="es-ES"/>
        </w:rPr>
        <w:tab/>
      </w:r>
      <w:r w:rsidRPr="00CC5804">
        <w:rPr>
          <w:lang w:val="es-ES"/>
        </w:rPr>
        <w:tab/>
      </w:r>
      <w:r>
        <w:t>one</w:t>
      </w:r>
      <w:r>
        <w:tab/>
        <w:t>man</w:t>
      </w:r>
      <w:r>
        <w:tab/>
      </w:r>
      <w:r w:rsidR="000F139F">
        <w:t>sit</w:t>
      </w:r>
      <w:r w:rsidR="009442AC" w:rsidRPr="009442AC">
        <w:t>-</w:t>
      </w:r>
      <w:r>
        <w:rPr>
          <w:smallCaps/>
        </w:rPr>
        <w:t>hab.p</w:t>
      </w:r>
      <w:r w:rsidRPr="0088035A">
        <w:rPr>
          <w:smallCaps/>
        </w:rPr>
        <w:t>s</w:t>
      </w:r>
      <w:r>
        <w:rPr>
          <w:smallCaps/>
        </w:rPr>
        <w:t>t</w:t>
      </w:r>
      <w:r>
        <w:tab/>
      </w:r>
      <w:r w:rsidRPr="0088035A">
        <w:rPr>
          <w:smallCaps/>
        </w:rPr>
        <w:t>3sg.gen</w:t>
      </w:r>
      <w:r>
        <w:tab/>
        <w:t>wife=</w:t>
      </w:r>
      <w:r w:rsidRPr="0088035A">
        <w:rPr>
          <w:smallCaps/>
        </w:rPr>
        <w:t>gen</w:t>
      </w:r>
      <w:r>
        <w:tab/>
        <w:t>mother=</w:t>
      </w:r>
      <w:r w:rsidR="00DD4CD0">
        <w:rPr>
          <w:smallCaps/>
        </w:rPr>
        <w:t>assc</w:t>
      </w:r>
    </w:p>
    <w:p w14:paraId="2B5A9D01" w14:textId="450E073E" w:rsidR="00CC5804" w:rsidRPr="00AA1C2A" w:rsidRDefault="009C6FDD" w:rsidP="000F3A37">
      <w:pPr>
        <w:pStyle w:val="freetranslationenglish"/>
        <w:suppressAutoHyphens/>
        <w:rPr>
          <w:lang w:val="es-ES"/>
        </w:rPr>
      </w:pPr>
      <w:r>
        <w:rPr>
          <w:lang w:val="es-ES"/>
        </w:rPr>
        <w:t>‘</w:t>
      </w:r>
      <w:r w:rsidR="00CC5804" w:rsidRPr="00CC5804">
        <w:rPr>
          <w:lang w:val="es-ES"/>
        </w:rPr>
        <w:t>Había un hombre que vivía junto a su suegra.</w:t>
      </w:r>
      <w:r w:rsidRPr="00AA1C2A">
        <w:rPr>
          <w:lang w:val="es-ES"/>
        </w:rPr>
        <w:t>’</w:t>
      </w:r>
      <w:r w:rsidR="00CC5804" w:rsidRPr="00AA1C2A">
        <w:rPr>
          <w:lang w:val="es-ES"/>
        </w:rPr>
        <w:t xml:space="preserve"> gu003</w:t>
      </w:r>
    </w:p>
    <w:p w14:paraId="4E46083A" w14:textId="77777777" w:rsidR="00CC5804" w:rsidRDefault="00CC5804" w:rsidP="000F3A37">
      <w:pPr>
        <w:pStyle w:val="freetranslationenglish"/>
        <w:suppressAutoHyphens/>
      </w:pPr>
      <w:r>
        <w:t>‘There was a man who was living with his mother-in-law.’</w:t>
      </w:r>
    </w:p>
    <w:p w14:paraId="6FB6833E" w14:textId="38008132" w:rsidR="00CC5804" w:rsidRDefault="00CC5804" w:rsidP="000F3A37">
      <w:pPr>
        <w:suppressAutoHyphens/>
        <w:rPr>
          <w:highlight w:val="yellow"/>
        </w:rPr>
      </w:pPr>
    </w:p>
    <w:p w14:paraId="4CF41EC3" w14:textId="046A26FF" w:rsidR="000A4890" w:rsidRDefault="000A4890" w:rsidP="000F3A37">
      <w:pPr>
        <w:pStyle w:val="morphemebreak"/>
        <w:tabs>
          <w:tab w:val="left" w:pos="567"/>
          <w:tab w:val="left" w:pos="851"/>
          <w:tab w:val="left" w:pos="2410"/>
          <w:tab w:val="left" w:pos="3544"/>
        </w:tabs>
        <w:suppressAutoHyphens/>
        <w:rPr>
          <w:lang w:val="es-ES"/>
        </w:rPr>
      </w:pPr>
      <w:r w:rsidRPr="005D6F50">
        <w:tab/>
      </w:r>
      <w:r w:rsidRPr="005D6F50">
        <w:tab/>
      </w:r>
      <w:r>
        <w:rPr>
          <w:lang w:val="es-ES"/>
        </w:rPr>
        <w:t>S</w:t>
      </w:r>
      <w:r>
        <w:rPr>
          <w:lang w:val="es-ES"/>
        </w:rPr>
        <w:tab/>
        <w:t>DAT</w:t>
      </w:r>
      <w:r>
        <w:rPr>
          <w:lang w:val="es-ES"/>
        </w:rPr>
        <w:tab/>
        <w:t>V</w:t>
      </w:r>
    </w:p>
    <w:p w14:paraId="4C8C280B" w14:textId="3EAB4EA0" w:rsidR="000A4890" w:rsidRPr="00B978EC" w:rsidRDefault="000A4890" w:rsidP="000F3A37">
      <w:pPr>
        <w:pStyle w:val="morphemebreak"/>
        <w:tabs>
          <w:tab w:val="left" w:pos="567"/>
          <w:tab w:val="left" w:pos="851"/>
          <w:tab w:val="left" w:pos="2410"/>
          <w:tab w:val="left" w:pos="3544"/>
        </w:tabs>
        <w:suppressAutoHyphens/>
        <w:rPr>
          <w:lang w:val="es-ES"/>
        </w:rPr>
      </w:pPr>
      <w:r>
        <w:rPr>
          <w:lang w:val="es-ES"/>
        </w:rPr>
        <w:tab/>
        <w:t>e.</w:t>
      </w:r>
      <w:r>
        <w:rPr>
          <w:lang w:val="es-ES"/>
        </w:rPr>
        <w:tab/>
      </w:r>
      <w:r w:rsidRPr="000A4890">
        <w:rPr>
          <w:i/>
          <w:lang w:val="es-ES"/>
        </w:rPr>
        <w:t>Ebakwa=chidi</w:t>
      </w:r>
      <w:r w:rsidRPr="000A4890">
        <w:rPr>
          <w:i/>
          <w:lang w:val="es-ES"/>
        </w:rPr>
        <w:tab/>
        <w:t>mesa</w:t>
      </w:r>
      <w:r w:rsidRPr="000A4890">
        <w:rPr>
          <w:i/>
          <w:lang w:val="es-ES"/>
        </w:rPr>
        <w:tab/>
      </w:r>
      <w:r w:rsidRPr="000A4890">
        <w:rPr>
          <w:b/>
          <w:i/>
          <w:lang w:val="es-ES"/>
        </w:rPr>
        <w:t>y-ani</w:t>
      </w:r>
      <w:r w:rsidRPr="000A4890">
        <w:rPr>
          <w:i/>
          <w:lang w:val="es-ES"/>
        </w:rPr>
        <w:t>.</w:t>
      </w:r>
    </w:p>
    <w:p w14:paraId="37E90ECE" w14:textId="534CFF76" w:rsidR="000A4890" w:rsidRPr="005D6F50" w:rsidRDefault="000A4890" w:rsidP="000F3A37">
      <w:pPr>
        <w:pStyle w:val="glossinEnglish"/>
        <w:tabs>
          <w:tab w:val="left" w:pos="567"/>
          <w:tab w:val="left" w:pos="851"/>
          <w:tab w:val="left" w:pos="2410"/>
          <w:tab w:val="left" w:pos="3544"/>
        </w:tabs>
        <w:suppressAutoHyphens/>
      </w:pPr>
      <w:r>
        <w:rPr>
          <w:lang w:val="es-ES"/>
        </w:rPr>
        <w:tab/>
      </w:r>
      <w:r>
        <w:rPr>
          <w:lang w:val="es-ES"/>
        </w:rPr>
        <w:tab/>
      </w:r>
      <w:r w:rsidRPr="005D6F50">
        <w:t>child=</w:t>
      </w:r>
      <w:r w:rsidRPr="005D6F50">
        <w:rPr>
          <w:smallCaps/>
        </w:rPr>
        <w:t>dim</w:t>
      </w:r>
      <w:r w:rsidRPr="005D6F50">
        <w:rPr>
          <w:smallCaps/>
        </w:rPr>
        <w:tab/>
        <w:t>3sg.dat</w:t>
      </w:r>
      <w:r w:rsidRPr="005D6F50">
        <w:tab/>
      </w:r>
      <w:r w:rsidRPr="005D6F50">
        <w:rPr>
          <w:smallCaps/>
        </w:rPr>
        <w:t>exist/loc</w:t>
      </w:r>
      <w:r w:rsidRPr="005D6F50">
        <w:t>-sit</w:t>
      </w:r>
    </w:p>
    <w:p w14:paraId="0D8D3468" w14:textId="27A0D9EB" w:rsidR="000A4890" w:rsidRDefault="004D0C99" w:rsidP="000F3A37">
      <w:pPr>
        <w:pStyle w:val="freetranslationenglish"/>
        <w:suppressAutoHyphens/>
        <w:rPr>
          <w:lang w:val="es-ES"/>
        </w:rPr>
      </w:pPr>
      <w:r>
        <w:rPr>
          <w:lang w:val="es-ES"/>
        </w:rPr>
        <w:t>‘Tenía dice su hijito.’</w:t>
      </w:r>
      <w:r w:rsidR="000A4890" w:rsidRPr="00B978EC">
        <w:rPr>
          <w:lang w:val="es-ES"/>
        </w:rPr>
        <w:t xml:space="preserve"> ye020</w:t>
      </w:r>
    </w:p>
    <w:p w14:paraId="60D4D2BA" w14:textId="2D19DB4C" w:rsidR="004D0C99" w:rsidRPr="00034A45" w:rsidRDefault="004D0C99" w:rsidP="000F3A37">
      <w:pPr>
        <w:pStyle w:val="freetranslationenglish"/>
        <w:suppressAutoHyphens/>
      </w:pPr>
      <w:r w:rsidRPr="00034A45">
        <w:t>‘He had a small child.’</w:t>
      </w:r>
      <w:r w:rsidR="004416B8">
        <w:t xml:space="preserve"> </w:t>
      </w:r>
      <w:r w:rsidR="00AA1C2A">
        <w:t>(</w:t>
      </w:r>
      <w:r w:rsidR="004416B8">
        <w:t>lit. a small child was sitting to him</w:t>
      </w:r>
      <w:r w:rsidR="00AA1C2A">
        <w:t>)</w:t>
      </w:r>
    </w:p>
    <w:p w14:paraId="066936A8" w14:textId="7A0ADB55" w:rsidR="000A4890" w:rsidRPr="00034A45" w:rsidRDefault="000A4890" w:rsidP="000F3A37">
      <w:pPr>
        <w:pStyle w:val="freetranslationisSpanish"/>
        <w:suppressAutoHyphens/>
        <w:rPr>
          <w:highlight w:val="yellow"/>
        </w:rPr>
      </w:pPr>
    </w:p>
    <w:p w14:paraId="7AFE7DA1" w14:textId="4598DC82" w:rsidR="000A4890" w:rsidRPr="00034A45" w:rsidRDefault="000A4890" w:rsidP="000F3A37">
      <w:pPr>
        <w:suppressAutoHyphens/>
        <w:rPr>
          <w:highlight w:val="yellow"/>
        </w:rPr>
      </w:pPr>
    </w:p>
    <w:p w14:paraId="14503BC0" w14:textId="77777777" w:rsidR="000A4890" w:rsidRPr="00034A45" w:rsidRDefault="000A4890" w:rsidP="000F3A37">
      <w:pPr>
        <w:suppressAutoHyphens/>
        <w:rPr>
          <w:highlight w:val="yellow"/>
        </w:rPr>
      </w:pPr>
    </w:p>
    <w:p w14:paraId="47D5CA20" w14:textId="49500F3B" w:rsidR="00CC5804" w:rsidRPr="00E57DE0" w:rsidRDefault="00CC5804" w:rsidP="000F3A37">
      <w:pPr>
        <w:pStyle w:val="morphemebreak"/>
        <w:tabs>
          <w:tab w:val="left" w:pos="567"/>
          <w:tab w:val="left" w:pos="851"/>
          <w:tab w:val="left" w:pos="2410"/>
          <w:tab w:val="left" w:pos="3686"/>
          <w:tab w:val="left" w:pos="5103"/>
        </w:tabs>
        <w:suppressAutoHyphens/>
      </w:pPr>
      <w:bookmarkStart w:id="30" w:name="dukei"/>
      <w:r w:rsidRPr="00E57DE0">
        <w:t>(</w:t>
      </w:r>
      <w:r w:rsidRPr="00A37EA0">
        <w:fldChar w:fldCharType="begin"/>
      </w:r>
      <w:r w:rsidRPr="00E57DE0">
        <w:instrText xml:space="preserve"> SEQ ex \* MERGEFORMAT </w:instrText>
      </w:r>
      <w:r w:rsidRPr="00A37EA0">
        <w:fldChar w:fldCharType="separate"/>
      </w:r>
      <w:r w:rsidR="00D24E65" w:rsidRPr="00E57DE0">
        <w:rPr>
          <w:noProof/>
        </w:rPr>
        <w:t>14</w:t>
      </w:r>
      <w:r w:rsidRPr="00A37EA0">
        <w:fldChar w:fldCharType="end"/>
      </w:r>
      <w:bookmarkEnd w:id="30"/>
      <w:r w:rsidRPr="00E57DE0">
        <w:t>)</w:t>
      </w:r>
      <w:r w:rsidRPr="00E57DE0">
        <w:tab/>
        <w:t xml:space="preserve">positive: </w:t>
      </w:r>
      <w:r w:rsidR="00FF3CEE" w:rsidRPr="00E57DE0">
        <w:t xml:space="preserve">posture </w:t>
      </w:r>
      <w:r w:rsidRPr="00E57DE0">
        <w:t>verb ‘stand’</w:t>
      </w:r>
    </w:p>
    <w:p w14:paraId="6FB7F6FA" w14:textId="77777777" w:rsidR="00CC5804" w:rsidRPr="00E57DE0" w:rsidRDefault="00CC5804" w:rsidP="000F3A37">
      <w:pPr>
        <w:pStyle w:val="morphemebreak"/>
        <w:tabs>
          <w:tab w:val="left" w:pos="567"/>
          <w:tab w:val="left" w:pos="851"/>
          <w:tab w:val="left" w:pos="2410"/>
          <w:tab w:val="left" w:pos="3686"/>
          <w:tab w:val="left" w:pos="5103"/>
        </w:tabs>
        <w:suppressAutoHyphens/>
      </w:pPr>
    </w:p>
    <w:p w14:paraId="7F8ACE5A" w14:textId="77777777" w:rsidR="00CC5804" w:rsidRPr="00E57DE0" w:rsidRDefault="00CC5804" w:rsidP="000F3A37">
      <w:pPr>
        <w:pStyle w:val="morphemebreak"/>
        <w:tabs>
          <w:tab w:val="left" w:pos="567"/>
          <w:tab w:val="left" w:pos="851"/>
          <w:tab w:val="left" w:pos="2410"/>
          <w:tab w:val="left" w:pos="4253"/>
          <w:tab w:val="left" w:pos="5670"/>
        </w:tabs>
        <w:suppressAutoHyphens/>
      </w:pPr>
      <w:r w:rsidRPr="004468BF">
        <w:tab/>
      </w:r>
      <w:r w:rsidRPr="004468BF">
        <w:tab/>
        <w:t>S</w:t>
      </w:r>
      <w:r w:rsidRPr="004468BF">
        <w:tab/>
        <w:t>V</w:t>
      </w:r>
      <w:r w:rsidRPr="004468BF">
        <w:tab/>
        <w:t>LOC</w:t>
      </w:r>
    </w:p>
    <w:p w14:paraId="0B1B4484" w14:textId="77777777" w:rsidR="00CC5804" w:rsidRPr="00E57DE0" w:rsidRDefault="00CC5804" w:rsidP="000F3A37">
      <w:pPr>
        <w:pStyle w:val="morphemebreak"/>
        <w:tabs>
          <w:tab w:val="left" w:pos="567"/>
          <w:tab w:val="left" w:pos="851"/>
          <w:tab w:val="left" w:pos="2410"/>
          <w:tab w:val="left" w:pos="4253"/>
          <w:tab w:val="left" w:pos="5670"/>
        </w:tabs>
        <w:suppressAutoHyphens/>
      </w:pPr>
      <w:r w:rsidRPr="00E57DE0">
        <w:tab/>
      </w:r>
      <w:r w:rsidRPr="00E57DE0">
        <w:tab/>
      </w:r>
      <w:r w:rsidRPr="00E57DE0">
        <w:rPr>
          <w:i/>
        </w:rPr>
        <w:t>Dukei=base</w:t>
      </w:r>
      <w:r w:rsidRPr="00E57DE0">
        <w:rPr>
          <w:i/>
        </w:rPr>
        <w:tab/>
      </w:r>
      <w:r w:rsidRPr="00E57DE0">
        <w:rPr>
          <w:b/>
          <w:i/>
        </w:rPr>
        <w:t>e-neti</w:t>
      </w:r>
      <w:r w:rsidRPr="00E57DE0">
        <w:rPr>
          <w:i/>
        </w:rPr>
        <w:tab/>
      </w:r>
      <w:r w:rsidRPr="00E57DE0">
        <w:rPr>
          <w:b/>
          <w:i/>
        </w:rPr>
        <w:t>ena=su</w:t>
      </w:r>
      <w:r w:rsidRPr="00E57DE0">
        <w:rPr>
          <w:i/>
        </w:rPr>
        <w:tab/>
        <w:t>e-id'i-ti-neti</w:t>
      </w:r>
      <w:r w:rsidRPr="00E57DE0">
        <w:t>.</w:t>
      </w:r>
    </w:p>
    <w:p w14:paraId="30202C22" w14:textId="3AFEB5D9" w:rsidR="00CC5804" w:rsidRPr="00A37EA0" w:rsidRDefault="00CC5804" w:rsidP="000F3A37">
      <w:pPr>
        <w:pStyle w:val="gloseinenglish"/>
        <w:tabs>
          <w:tab w:val="left" w:pos="567"/>
          <w:tab w:val="left" w:pos="851"/>
          <w:tab w:val="left" w:pos="2410"/>
          <w:tab w:val="left" w:pos="4253"/>
          <w:tab w:val="left" w:pos="5670"/>
        </w:tabs>
        <w:suppressAutoHyphens/>
      </w:pPr>
      <w:r w:rsidRPr="00E57DE0">
        <w:tab/>
      </w:r>
      <w:r w:rsidRPr="00E57DE0">
        <w:tab/>
      </w:r>
      <w:r w:rsidRPr="00A37EA0">
        <w:t>deer=</w:t>
      </w:r>
      <w:r w:rsidR="0086725A">
        <w:rPr>
          <w:smallCaps/>
        </w:rPr>
        <w:t>depr</w:t>
      </w:r>
      <w:r w:rsidRPr="00A37EA0">
        <w:rPr>
          <w:smallCaps/>
        </w:rPr>
        <w:tab/>
      </w:r>
      <w:r w:rsidR="0099516F" w:rsidRPr="000F76F9">
        <w:rPr>
          <w:smallCaps/>
        </w:rPr>
        <w:t>exist/loc</w:t>
      </w:r>
      <w:r w:rsidR="0099516F" w:rsidRPr="0099516F">
        <w:t>-</w:t>
      </w:r>
      <w:r w:rsidRPr="00A37EA0">
        <w:t>stand</w:t>
      </w:r>
      <w:r w:rsidRPr="00A37EA0">
        <w:tab/>
        <w:t>stream=</w:t>
      </w:r>
      <w:r w:rsidRPr="00A37EA0">
        <w:rPr>
          <w:smallCaps/>
        </w:rPr>
        <w:t>loc</w:t>
      </w:r>
      <w:r w:rsidRPr="00A37EA0">
        <w:rPr>
          <w:smallCaps/>
        </w:rPr>
        <w:tab/>
        <w:t>ipfv</w:t>
      </w:r>
      <w:r w:rsidRPr="00A37EA0">
        <w:t>-drink-</w:t>
      </w:r>
      <w:r w:rsidR="0086725A">
        <w:rPr>
          <w:smallCaps/>
        </w:rPr>
        <w:t>mid</w:t>
      </w:r>
      <w:r w:rsidRPr="00A37EA0">
        <w:rPr>
          <w:smallCaps/>
        </w:rPr>
        <w:t>-ipfv.stand</w:t>
      </w:r>
    </w:p>
    <w:p w14:paraId="5D49E652" w14:textId="77777777" w:rsidR="00CC5804" w:rsidRPr="00CC5804" w:rsidRDefault="00CC5804" w:rsidP="000F3A37">
      <w:pPr>
        <w:pStyle w:val="freetranslationenglish"/>
        <w:suppressAutoHyphens/>
        <w:rPr>
          <w:lang w:val="es-ES"/>
        </w:rPr>
      </w:pPr>
      <w:r w:rsidRPr="00CC5804">
        <w:rPr>
          <w:lang w:val="es-ES"/>
        </w:rPr>
        <w:t>‘Ahí está el venado dentro del agua está tomando.’ hv027</w:t>
      </w:r>
    </w:p>
    <w:p w14:paraId="7715CD0C" w14:textId="211AF6EC" w:rsidR="00CC5804" w:rsidRPr="00BC295C" w:rsidRDefault="00CC5804" w:rsidP="000F3A37">
      <w:pPr>
        <w:pStyle w:val="freetranslationenglish"/>
        <w:suppressAutoHyphens/>
      </w:pPr>
      <w:r w:rsidRPr="00A37EA0">
        <w:t xml:space="preserve">‘There is a deer / the </w:t>
      </w:r>
      <w:r w:rsidR="00A37B8C" w:rsidRPr="00A37EA0">
        <w:t>de</w:t>
      </w:r>
      <w:r w:rsidR="00A37B8C">
        <w:t>e</w:t>
      </w:r>
      <w:r w:rsidR="00A37B8C" w:rsidRPr="00A37EA0">
        <w:t xml:space="preserve">r </w:t>
      </w:r>
      <w:r w:rsidRPr="00A37EA0">
        <w:t>is standing in the water and dri</w:t>
      </w:r>
      <w:r w:rsidR="00A37B8C">
        <w:t>n</w:t>
      </w:r>
      <w:r w:rsidRPr="00A37EA0">
        <w:t>king (standing).’</w:t>
      </w:r>
    </w:p>
    <w:p w14:paraId="1A684FD4" w14:textId="37EFEA78" w:rsidR="00CC5804" w:rsidRDefault="00CC5804" w:rsidP="000F3A37">
      <w:pPr>
        <w:suppressAutoHyphens/>
        <w:rPr>
          <w:highlight w:val="yellow"/>
        </w:rPr>
      </w:pPr>
    </w:p>
    <w:p w14:paraId="0A02C1EF" w14:textId="6FD74182" w:rsidR="00324D3B" w:rsidRPr="00101AFB" w:rsidRDefault="00324D3B" w:rsidP="000F3A37">
      <w:pPr>
        <w:suppressAutoHyphens/>
        <w:rPr>
          <w:highlight w:val="yellow"/>
          <w:lang w:val="fr-FR"/>
        </w:rPr>
      </w:pPr>
      <w:bookmarkStart w:id="31" w:name="ue"/>
      <w:r w:rsidRPr="00101AFB">
        <w:rPr>
          <w:lang w:val="fr-FR"/>
        </w:rPr>
        <w:t>(</w:t>
      </w:r>
      <w:r w:rsidRPr="00A37EA0">
        <w:fldChar w:fldCharType="begin"/>
      </w:r>
      <w:r w:rsidRPr="00101AFB">
        <w:rPr>
          <w:lang w:val="fr-FR"/>
        </w:rPr>
        <w:instrText xml:space="preserve"> SEQ ex \* MERGEFORMAT </w:instrText>
      </w:r>
      <w:r w:rsidRPr="00A37EA0">
        <w:fldChar w:fldCharType="separate"/>
      </w:r>
      <w:r w:rsidR="00D24E65">
        <w:rPr>
          <w:noProof/>
          <w:lang w:val="fr-FR"/>
        </w:rPr>
        <w:t>15</w:t>
      </w:r>
      <w:r w:rsidRPr="00A37EA0">
        <w:fldChar w:fldCharType="end"/>
      </w:r>
      <w:bookmarkEnd w:id="31"/>
      <w:r w:rsidRPr="00101AFB">
        <w:rPr>
          <w:lang w:val="fr-FR"/>
        </w:rPr>
        <w:t>)</w:t>
      </w:r>
      <w:r w:rsidRPr="00101AFB">
        <w:rPr>
          <w:lang w:val="fr-FR"/>
        </w:rPr>
        <w:tab/>
        <w:t xml:space="preserve">positive: </w:t>
      </w:r>
      <w:r w:rsidR="00FF3CEE" w:rsidRPr="00B24B3D">
        <w:rPr>
          <w:lang w:val="fr-FR"/>
        </w:rPr>
        <w:t xml:space="preserve">posture </w:t>
      </w:r>
      <w:r w:rsidRPr="00101AFB">
        <w:rPr>
          <w:lang w:val="fr-FR"/>
        </w:rPr>
        <w:t>verb ‘lie’</w:t>
      </w:r>
    </w:p>
    <w:p w14:paraId="165CF1ED" w14:textId="77777777" w:rsidR="00324D3B" w:rsidRPr="00324D3B" w:rsidRDefault="00324D3B" w:rsidP="000F3A37">
      <w:pPr>
        <w:pStyle w:val="morphemebreak"/>
        <w:tabs>
          <w:tab w:val="left" w:pos="567"/>
          <w:tab w:val="left" w:pos="851"/>
          <w:tab w:val="left" w:pos="1560"/>
          <w:tab w:val="left" w:pos="2268"/>
          <w:tab w:val="left" w:pos="4560"/>
          <w:tab w:val="left" w:pos="5280"/>
          <w:tab w:val="left" w:pos="6120"/>
          <w:tab w:val="left" w:pos="6720"/>
          <w:tab w:val="left" w:pos="7440"/>
          <w:tab w:val="left" w:pos="8400"/>
          <w:tab w:val="left" w:pos="9360"/>
          <w:tab w:val="left" w:pos="10440"/>
          <w:tab w:val="left" w:pos="11520"/>
        </w:tabs>
        <w:suppressAutoHyphens/>
        <w:rPr>
          <w:lang w:val="fr-FR"/>
        </w:rPr>
      </w:pPr>
      <w:r w:rsidRPr="00101AFB">
        <w:rPr>
          <w:lang w:val="fr-FR"/>
        </w:rPr>
        <w:tab/>
      </w:r>
      <w:r w:rsidRPr="00101AFB">
        <w:rPr>
          <w:lang w:val="fr-FR"/>
        </w:rPr>
        <w:tab/>
      </w:r>
      <w:r w:rsidRPr="00324D3B">
        <w:rPr>
          <w:lang w:val="fr-FR"/>
        </w:rPr>
        <w:t>LOC</w:t>
      </w:r>
      <w:r w:rsidRPr="00324D3B">
        <w:rPr>
          <w:lang w:val="fr-FR"/>
        </w:rPr>
        <w:tab/>
        <w:t>S</w:t>
      </w:r>
      <w:r w:rsidRPr="00324D3B">
        <w:rPr>
          <w:lang w:val="fr-FR"/>
        </w:rPr>
        <w:tab/>
        <w:t>V</w:t>
      </w:r>
    </w:p>
    <w:p w14:paraId="06B9C759" w14:textId="0B24398B" w:rsidR="00324D3B" w:rsidRPr="00324D3B" w:rsidRDefault="00324D3B" w:rsidP="000F3A37">
      <w:pPr>
        <w:pStyle w:val="morphemebreak"/>
        <w:tabs>
          <w:tab w:val="left" w:pos="567"/>
          <w:tab w:val="left" w:pos="851"/>
          <w:tab w:val="left" w:pos="1560"/>
          <w:tab w:val="left" w:pos="2268"/>
          <w:tab w:val="left" w:pos="4560"/>
          <w:tab w:val="left" w:pos="5280"/>
          <w:tab w:val="left" w:pos="6120"/>
          <w:tab w:val="left" w:pos="6720"/>
          <w:tab w:val="left" w:pos="7440"/>
          <w:tab w:val="left" w:pos="8400"/>
          <w:tab w:val="left" w:pos="9360"/>
          <w:tab w:val="left" w:pos="10440"/>
          <w:tab w:val="left" w:pos="11520"/>
        </w:tabs>
        <w:suppressAutoHyphens/>
        <w:rPr>
          <w:lang w:val="fr-FR"/>
        </w:rPr>
      </w:pPr>
      <w:r>
        <w:rPr>
          <w:lang w:val="fr-FR"/>
        </w:rPr>
        <w:tab/>
      </w:r>
      <w:r w:rsidRPr="00324D3B">
        <w:rPr>
          <w:lang w:val="fr-FR"/>
        </w:rPr>
        <w:tab/>
      </w:r>
      <w:r w:rsidRPr="00324D3B">
        <w:rPr>
          <w:i/>
          <w:lang w:val="fr-FR"/>
        </w:rPr>
        <w:t>Ue</w:t>
      </w:r>
      <w:r w:rsidRPr="00324D3B">
        <w:rPr>
          <w:i/>
          <w:lang w:val="fr-FR"/>
        </w:rPr>
        <w:tab/>
        <w:t>dukei</w:t>
      </w:r>
      <w:r w:rsidRPr="00324D3B">
        <w:rPr>
          <w:i/>
          <w:lang w:val="fr-FR"/>
        </w:rPr>
        <w:tab/>
      </w:r>
      <w:r w:rsidRPr="00324D3B">
        <w:rPr>
          <w:b/>
          <w:i/>
          <w:lang w:val="fr-FR"/>
        </w:rPr>
        <w:t>e-sa</w:t>
      </w:r>
      <w:r w:rsidRPr="00324D3B">
        <w:rPr>
          <w:lang w:val="fr-FR"/>
        </w:rPr>
        <w:t>.</w:t>
      </w:r>
    </w:p>
    <w:p w14:paraId="2021684B" w14:textId="62F61CCD" w:rsidR="00324D3B" w:rsidRPr="00324D3B" w:rsidRDefault="00324D3B" w:rsidP="000F3A37">
      <w:pPr>
        <w:pStyle w:val="glossinEnglish"/>
        <w:tabs>
          <w:tab w:val="left" w:pos="567"/>
          <w:tab w:val="left" w:pos="851"/>
          <w:tab w:val="left" w:pos="1560"/>
          <w:tab w:val="left" w:pos="2268"/>
          <w:tab w:val="left" w:pos="4560"/>
          <w:tab w:val="left" w:pos="5280"/>
          <w:tab w:val="left" w:pos="6120"/>
          <w:tab w:val="left" w:pos="6720"/>
          <w:tab w:val="left" w:pos="7440"/>
          <w:tab w:val="left" w:pos="8400"/>
          <w:tab w:val="left" w:pos="9360"/>
          <w:tab w:val="left" w:pos="10440"/>
          <w:tab w:val="left" w:pos="11520"/>
        </w:tabs>
        <w:suppressAutoHyphens/>
        <w:rPr>
          <w:lang w:val="es-ES"/>
        </w:rPr>
      </w:pPr>
      <w:r w:rsidRPr="00324D3B">
        <w:rPr>
          <w:lang w:val="fr-FR"/>
        </w:rPr>
        <w:tab/>
      </w:r>
      <w:r w:rsidRPr="00324D3B">
        <w:rPr>
          <w:lang w:val="fr-FR"/>
        </w:rPr>
        <w:tab/>
      </w:r>
      <w:r w:rsidRPr="00324D3B">
        <w:rPr>
          <w:lang w:val="es-ES"/>
        </w:rPr>
        <w:t>here</w:t>
      </w:r>
      <w:r w:rsidRPr="00324D3B">
        <w:rPr>
          <w:lang w:val="es-ES"/>
        </w:rPr>
        <w:tab/>
        <w:t>deer</w:t>
      </w:r>
      <w:r w:rsidRPr="00324D3B">
        <w:rPr>
          <w:lang w:val="es-ES"/>
        </w:rPr>
        <w:tab/>
      </w:r>
      <w:r w:rsidR="00FF4D57" w:rsidRPr="0049736F">
        <w:rPr>
          <w:smallCaps/>
          <w:lang w:val="es-ES"/>
        </w:rPr>
        <w:t>exist/loc</w:t>
      </w:r>
      <w:r w:rsidRPr="00324D3B">
        <w:rPr>
          <w:lang w:val="es-ES"/>
        </w:rPr>
        <w:t>-lie</w:t>
      </w:r>
    </w:p>
    <w:p w14:paraId="3CAAB93F" w14:textId="1C83C64A" w:rsidR="00324D3B" w:rsidRPr="004A6550" w:rsidRDefault="0099597D" w:rsidP="000F3A37">
      <w:pPr>
        <w:pStyle w:val="freetranslationenglish"/>
        <w:suppressAutoHyphens/>
        <w:rPr>
          <w:lang w:val="es-ES"/>
        </w:rPr>
      </w:pPr>
      <w:r>
        <w:rPr>
          <w:lang w:val="es-ES"/>
        </w:rPr>
        <w:t>‘</w:t>
      </w:r>
      <w:r w:rsidR="00324D3B" w:rsidRPr="00324D3B">
        <w:rPr>
          <w:lang w:val="es-ES"/>
        </w:rPr>
        <w:t>Aquí hay un venado echado.</w:t>
      </w:r>
      <w:r w:rsidR="009C6FDD" w:rsidRPr="004A6550">
        <w:rPr>
          <w:lang w:val="es-ES"/>
        </w:rPr>
        <w:t>’</w:t>
      </w:r>
      <w:r w:rsidR="00324D3B" w:rsidRPr="004A6550">
        <w:rPr>
          <w:lang w:val="es-ES"/>
        </w:rPr>
        <w:t xml:space="preserve"> du051</w:t>
      </w:r>
    </w:p>
    <w:p w14:paraId="7C9181F8" w14:textId="7974C3ED" w:rsidR="00324D3B" w:rsidRDefault="00324D3B" w:rsidP="000F3A37">
      <w:pPr>
        <w:pStyle w:val="freetranslationenglish"/>
        <w:suppressAutoHyphens/>
      </w:pPr>
      <w:r>
        <w:t>‘Here there is a deer (lying).’ (</w:t>
      </w:r>
      <w:r w:rsidR="004A6550">
        <w:t>l</w:t>
      </w:r>
      <w:r>
        <w:t>it. here a deer lies)</w:t>
      </w:r>
    </w:p>
    <w:p w14:paraId="1062666C" w14:textId="64943D94" w:rsidR="00324D3B" w:rsidRDefault="00324D3B" w:rsidP="000F3A37">
      <w:pPr>
        <w:suppressAutoHyphens/>
        <w:rPr>
          <w:highlight w:val="yellow"/>
        </w:rPr>
      </w:pPr>
    </w:p>
    <w:p w14:paraId="22FC5137" w14:textId="198C64EA" w:rsidR="001945A5" w:rsidRPr="00B24B3D" w:rsidRDefault="001945A5" w:rsidP="000F3A37">
      <w:pPr>
        <w:pStyle w:val="morphemebreak"/>
        <w:tabs>
          <w:tab w:val="left" w:pos="600"/>
          <w:tab w:val="left" w:pos="1200"/>
          <w:tab w:val="left" w:pos="1920"/>
          <w:tab w:val="left" w:pos="2760"/>
          <w:tab w:val="left" w:pos="3360"/>
          <w:tab w:val="left" w:pos="3960"/>
          <w:tab w:val="left" w:pos="4920"/>
          <w:tab w:val="left" w:pos="6000"/>
          <w:tab w:val="left" w:pos="6720"/>
          <w:tab w:val="left" w:pos="7800"/>
        </w:tabs>
        <w:suppressAutoHyphens/>
        <w:rPr>
          <w:lang w:val="fr-FR"/>
        </w:rPr>
      </w:pPr>
      <w:bookmarkStart w:id="32" w:name="piada"/>
      <w:r w:rsidRPr="00B24B3D">
        <w:rPr>
          <w:lang w:val="fr-FR"/>
        </w:rPr>
        <w:t>(</w:t>
      </w:r>
      <w:r w:rsidRPr="00A37EA0">
        <w:fldChar w:fldCharType="begin"/>
      </w:r>
      <w:r w:rsidRPr="00B24B3D">
        <w:rPr>
          <w:lang w:val="fr-FR"/>
        </w:rPr>
        <w:instrText xml:space="preserve"> SEQ ex \* MERGEFORMAT </w:instrText>
      </w:r>
      <w:r w:rsidRPr="00A37EA0">
        <w:fldChar w:fldCharType="separate"/>
      </w:r>
      <w:r w:rsidR="00D24E65">
        <w:rPr>
          <w:noProof/>
          <w:lang w:val="fr-FR"/>
        </w:rPr>
        <w:t>16</w:t>
      </w:r>
      <w:r w:rsidRPr="00A37EA0">
        <w:fldChar w:fldCharType="end"/>
      </w:r>
      <w:bookmarkEnd w:id="32"/>
      <w:r w:rsidRPr="00B24B3D">
        <w:rPr>
          <w:lang w:val="fr-FR"/>
        </w:rPr>
        <w:t>)</w:t>
      </w:r>
      <w:r w:rsidRPr="00B24B3D">
        <w:rPr>
          <w:lang w:val="fr-FR"/>
        </w:rPr>
        <w:tab/>
      </w:r>
      <w:r w:rsidR="0069397C" w:rsidRPr="00B24B3D">
        <w:rPr>
          <w:lang w:val="fr-FR"/>
        </w:rPr>
        <w:t xml:space="preserve">positive: </w:t>
      </w:r>
      <w:r w:rsidR="00FF3CEE" w:rsidRPr="00B24B3D">
        <w:rPr>
          <w:lang w:val="fr-FR"/>
        </w:rPr>
        <w:t xml:space="preserve">posture </w:t>
      </w:r>
      <w:r w:rsidR="0069397C" w:rsidRPr="00B24B3D">
        <w:rPr>
          <w:lang w:val="fr-FR"/>
        </w:rPr>
        <w:t>verb ‘hang’</w:t>
      </w:r>
    </w:p>
    <w:p w14:paraId="6D93FAE0" w14:textId="5F2B3F48" w:rsidR="00BA6AEF" w:rsidRPr="00B24B3D" w:rsidRDefault="00BA6AEF" w:rsidP="000F3A37">
      <w:pPr>
        <w:pStyle w:val="morphemebreak"/>
        <w:tabs>
          <w:tab w:val="left" w:pos="851"/>
          <w:tab w:val="left" w:pos="1560"/>
          <w:tab w:val="left" w:pos="2410"/>
          <w:tab w:val="left" w:pos="3119"/>
          <w:tab w:val="left" w:pos="3686"/>
          <w:tab w:val="left" w:pos="5529"/>
          <w:tab w:val="left" w:pos="6096"/>
          <w:tab w:val="left" w:pos="6720"/>
          <w:tab w:val="left" w:pos="7800"/>
        </w:tabs>
        <w:suppressAutoHyphens/>
        <w:rPr>
          <w:lang w:val="fr-FR"/>
        </w:rPr>
      </w:pPr>
      <w:r w:rsidRPr="00B24B3D">
        <w:rPr>
          <w:lang w:val="fr-FR"/>
        </w:rPr>
        <w:tab/>
      </w:r>
      <w:r w:rsidRPr="00B24B3D">
        <w:rPr>
          <w:lang w:val="fr-FR"/>
        </w:rPr>
        <w:tab/>
      </w:r>
      <w:r w:rsidRPr="00B24B3D">
        <w:rPr>
          <w:lang w:val="fr-FR"/>
        </w:rPr>
        <w:tab/>
      </w:r>
      <w:r w:rsidRPr="00B24B3D">
        <w:rPr>
          <w:lang w:val="fr-FR"/>
        </w:rPr>
        <w:tab/>
      </w:r>
      <w:r w:rsidR="0049736F" w:rsidRPr="00B24B3D">
        <w:rPr>
          <w:lang w:val="fr-FR"/>
        </w:rPr>
        <w:tab/>
        <w:t>V</w:t>
      </w:r>
      <w:r w:rsidR="0049736F" w:rsidRPr="00B24B3D">
        <w:rPr>
          <w:lang w:val="fr-FR"/>
        </w:rPr>
        <w:tab/>
        <w:t>LOC</w:t>
      </w:r>
    </w:p>
    <w:p w14:paraId="3DB92228" w14:textId="49B05BD8" w:rsidR="001945A5" w:rsidRPr="000565BC" w:rsidRDefault="001945A5" w:rsidP="000F3A37">
      <w:pPr>
        <w:pStyle w:val="morphemebreak"/>
        <w:tabs>
          <w:tab w:val="left" w:pos="851"/>
          <w:tab w:val="left" w:pos="1560"/>
          <w:tab w:val="left" w:pos="2410"/>
          <w:tab w:val="left" w:pos="3119"/>
          <w:tab w:val="left" w:pos="3686"/>
          <w:tab w:val="left" w:pos="5529"/>
          <w:tab w:val="left" w:pos="6096"/>
          <w:tab w:val="left" w:pos="6720"/>
          <w:tab w:val="left" w:pos="7800"/>
        </w:tabs>
        <w:suppressAutoHyphens/>
        <w:rPr>
          <w:i/>
          <w:lang w:val="es-ES"/>
        </w:rPr>
      </w:pPr>
      <w:r w:rsidRPr="00B24B3D">
        <w:rPr>
          <w:lang w:val="fr-FR"/>
        </w:rPr>
        <w:tab/>
      </w:r>
      <w:r w:rsidR="00BA6AEF">
        <w:rPr>
          <w:lang w:val="es-ES"/>
        </w:rPr>
        <w:t>[</w:t>
      </w:r>
      <w:r w:rsidRPr="000565BC">
        <w:rPr>
          <w:i/>
          <w:lang w:val="es-ES"/>
        </w:rPr>
        <w:t>Piada</w:t>
      </w:r>
      <w:r w:rsidRPr="000565BC">
        <w:rPr>
          <w:i/>
          <w:lang w:val="es-ES"/>
        </w:rPr>
        <w:tab/>
        <w:t>semana</w:t>
      </w:r>
      <w:r w:rsidR="00BA6AEF">
        <w:rPr>
          <w:lang w:val="es-ES"/>
        </w:rPr>
        <w:t>]</w:t>
      </w:r>
      <w:r w:rsidRPr="000565BC">
        <w:rPr>
          <w:i/>
          <w:lang w:val="es-ES"/>
        </w:rPr>
        <w:tab/>
        <w:t>=pa</w:t>
      </w:r>
      <w:r w:rsidRPr="000565BC">
        <w:rPr>
          <w:i/>
          <w:lang w:val="es-ES"/>
        </w:rPr>
        <w:tab/>
        <w:t>beu</w:t>
      </w:r>
      <w:r w:rsidRPr="000565BC">
        <w:rPr>
          <w:i/>
          <w:lang w:val="es-ES"/>
        </w:rPr>
        <w:tab/>
      </w:r>
      <w:r w:rsidRPr="00BA6AEF">
        <w:rPr>
          <w:b/>
          <w:i/>
          <w:lang w:val="es-ES"/>
        </w:rPr>
        <w:t>e-bade</w:t>
      </w:r>
      <w:r w:rsidRPr="000565BC">
        <w:rPr>
          <w:i/>
          <w:lang w:val="es-ES"/>
        </w:rPr>
        <w:tab/>
      </w:r>
      <w:r w:rsidR="00BA6AEF">
        <w:rPr>
          <w:lang w:val="es-ES"/>
        </w:rPr>
        <w:t>[</w:t>
      </w:r>
      <w:r w:rsidRPr="000565BC">
        <w:rPr>
          <w:i/>
          <w:lang w:val="es-ES"/>
        </w:rPr>
        <w:t>rara</w:t>
      </w:r>
      <w:r w:rsidRPr="000565BC">
        <w:rPr>
          <w:i/>
          <w:lang w:val="es-ES"/>
        </w:rPr>
        <w:tab/>
        <w:t>dume=su</w:t>
      </w:r>
      <w:r w:rsidR="00BA6AEF">
        <w:rPr>
          <w:lang w:val="es-ES"/>
        </w:rPr>
        <w:t>]</w:t>
      </w:r>
      <w:r w:rsidRPr="000565BC">
        <w:rPr>
          <w:i/>
          <w:lang w:val="es-ES"/>
        </w:rPr>
        <w:t>.</w:t>
      </w:r>
    </w:p>
    <w:p w14:paraId="02602782" w14:textId="1A5B55F9" w:rsidR="001945A5" w:rsidRDefault="001945A5" w:rsidP="000F3A37">
      <w:pPr>
        <w:pStyle w:val="glossinEnglish"/>
        <w:tabs>
          <w:tab w:val="left" w:pos="851"/>
          <w:tab w:val="left" w:pos="1560"/>
          <w:tab w:val="left" w:pos="2410"/>
          <w:tab w:val="left" w:pos="3119"/>
          <w:tab w:val="left" w:pos="3686"/>
          <w:tab w:val="left" w:pos="5529"/>
          <w:tab w:val="left" w:pos="6096"/>
          <w:tab w:val="left" w:pos="6720"/>
          <w:tab w:val="left" w:pos="7800"/>
        </w:tabs>
        <w:suppressAutoHyphens/>
      </w:pPr>
      <w:r w:rsidRPr="001945A5">
        <w:rPr>
          <w:lang w:val="es-ES"/>
        </w:rPr>
        <w:tab/>
      </w:r>
      <w:r>
        <w:t>one</w:t>
      </w:r>
      <w:r>
        <w:tab/>
        <w:t>week</w:t>
      </w:r>
      <w:r>
        <w:tab/>
      </w:r>
      <w:r w:rsidR="000565BC">
        <w:t>=</w:t>
      </w:r>
      <w:r w:rsidR="000565BC">
        <w:rPr>
          <w:smallCaps/>
        </w:rPr>
        <w:t>rep</w:t>
      </w:r>
      <w:r w:rsidR="000565BC">
        <w:rPr>
          <w:smallCaps/>
        </w:rPr>
        <w:tab/>
      </w:r>
      <w:r w:rsidR="00174ED9">
        <w:rPr>
          <w:smallCaps/>
        </w:rPr>
        <w:t>ptc</w:t>
      </w:r>
      <w:r w:rsidR="000565BC">
        <w:rPr>
          <w:smallCaps/>
        </w:rPr>
        <w:tab/>
        <w:t>exist/loc</w:t>
      </w:r>
      <w:r w:rsidR="000565BC">
        <w:t>-hang</w:t>
      </w:r>
      <w:r w:rsidR="000565BC">
        <w:tab/>
        <w:t>hole</w:t>
      </w:r>
      <w:r w:rsidR="000565BC">
        <w:tab/>
        <w:t>inside</w:t>
      </w:r>
      <w:r w:rsidR="000565BC" w:rsidRPr="000565BC">
        <w:rPr>
          <w:smallCaps/>
        </w:rPr>
        <w:t>=loc</w:t>
      </w:r>
    </w:p>
    <w:p w14:paraId="0C42063C" w14:textId="58A7D7E8" w:rsidR="001945A5" w:rsidRDefault="001945A5" w:rsidP="000F3A37">
      <w:pPr>
        <w:pStyle w:val="freetranslationenglish"/>
        <w:suppressAutoHyphens/>
        <w:rPr>
          <w:lang w:val="es-ES"/>
        </w:rPr>
      </w:pPr>
      <w:r w:rsidRPr="0069397C">
        <w:rPr>
          <w:lang w:val="es-ES"/>
        </w:rPr>
        <w:t>‘</w:t>
      </w:r>
      <w:r w:rsidRPr="00F71F7F">
        <w:rPr>
          <w:lang w:val="es-ES"/>
        </w:rPr>
        <w:t xml:space="preserve">Así dice </w:t>
      </w:r>
      <w:r w:rsidR="00C6127C">
        <w:rPr>
          <w:lang w:val="es-ES"/>
        </w:rPr>
        <w:t xml:space="preserve">(el tigre) </w:t>
      </w:r>
      <w:r w:rsidRPr="00F71F7F">
        <w:rPr>
          <w:lang w:val="es-ES"/>
        </w:rPr>
        <w:t>estuvo</w:t>
      </w:r>
      <w:r w:rsidR="00F36672">
        <w:rPr>
          <w:lang w:val="es-ES"/>
        </w:rPr>
        <w:t xml:space="preserve"> una semana dentro de</w:t>
      </w:r>
      <w:r w:rsidRPr="00F71F7F">
        <w:rPr>
          <w:lang w:val="es-ES"/>
        </w:rPr>
        <w:t xml:space="preserve"> </w:t>
      </w:r>
      <w:r w:rsidR="00F36672">
        <w:rPr>
          <w:lang w:val="es-ES"/>
        </w:rPr>
        <w:t xml:space="preserve">la </w:t>
      </w:r>
      <w:r w:rsidR="008347D5">
        <w:rPr>
          <w:lang w:val="es-ES"/>
        </w:rPr>
        <w:t>cueva.’</w:t>
      </w:r>
      <w:r w:rsidRPr="00F71F7F">
        <w:rPr>
          <w:lang w:val="es-ES"/>
        </w:rPr>
        <w:t xml:space="preserve"> bu056</w:t>
      </w:r>
    </w:p>
    <w:p w14:paraId="10C17CC6" w14:textId="6BDABE0C" w:rsidR="00A00C48" w:rsidRPr="0099597D" w:rsidRDefault="00A00C48" w:rsidP="000F3A37">
      <w:pPr>
        <w:pStyle w:val="freetranslationenglish"/>
        <w:suppressAutoHyphens/>
      </w:pPr>
      <w:r w:rsidRPr="0099597D">
        <w:t>‘</w:t>
      </w:r>
      <w:r w:rsidR="00DE3E78">
        <w:t>(The jaguar)</w:t>
      </w:r>
      <w:r w:rsidR="00762B7D">
        <w:t xml:space="preserve"> was</w:t>
      </w:r>
      <w:r w:rsidR="0099597D">
        <w:t xml:space="preserve"> </w:t>
      </w:r>
      <w:r w:rsidRPr="0099597D">
        <w:t xml:space="preserve">(hanging) inside of the hole </w:t>
      </w:r>
      <w:r w:rsidR="008527DA">
        <w:t>for</w:t>
      </w:r>
      <w:r w:rsidR="008527DA" w:rsidRPr="0099597D">
        <w:t xml:space="preserve"> </w:t>
      </w:r>
      <w:r w:rsidRPr="0099597D">
        <w:t>a whole week.’</w:t>
      </w:r>
    </w:p>
    <w:p w14:paraId="4CFE48C2" w14:textId="77777777" w:rsidR="00324D3B" w:rsidRPr="0099597D" w:rsidRDefault="00324D3B" w:rsidP="000F3A37">
      <w:pPr>
        <w:suppressAutoHyphens/>
        <w:rPr>
          <w:highlight w:val="yellow"/>
        </w:rPr>
      </w:pPr>
    </w:p>
    <w:p w14:paraId="38AB4907" w14:textId="7D436D93" w:rsidR="00386060" w:rsidRDefault="00386060" w:rsidP="000F3A37">
      <w:pPr>
        <w:suppressAutoHyphens/>
      </w:pPr>
      <w:r>
        <w:t xml:space="preserve">Instead of a posture verb, the predicate of </w:t>
      </w:r>
      <w:r w:rsidR="00744016">
        <w:t xml:space="preserve">an </w:t>
      </w:r>
      <w:r>
        <w:t>e</w:t>
      </w:r>
      <w:r w:rsidRPr="00711E96">
        <w:t>xistential</w:t>
      </w:r>
      <w:r>
        <w:t xml:space="preserve"> and locative</w:t>
      </w:r>
      <w:r w:rsidRPr="005D5DB5">
        <w:t xml:space="preserve"> </w:t>
      </w:r>
      <w:r w:rsidR="00744016">
        <w:t>clause</w:t>
      </w:r>
      <w:r>
        <w:t xml:space="preserve"> can </w:t>
      </w:r>
      <w:r w:rsidR="005B54A9">
        <w:t xml:space="preserve">apparently </w:t>
      </w:r>
      <w:r>
        <w:t xml:space="preserve">also be the verb </w:t>
      </w:r>
      <w:r w:rsidRPr="005E3D12">
        <w:rPr>
          <w:i/>
        </w:rPr>
        <w:t>pu</w:t>
      </w:r>
      <w:r>
        <w:t xml:space="preserve"> ‘be</w:t>
      </w:r>
      <w:r w:rsidR="002D240F">
        <w:t>,’</w:t>
      </w:r>
      <w:r w:rsidR="0059466B">
        <w:t xml:space="preserve"> discussed in </w:t>
      </w:r>
      <w:r w:rsidR="008217B7">
        <w:t xml:space="preserve">its copula use in </w:t>
      </w:r>
      <w:r w:rsidR="00FF4440">
        <w:t>the preceding section. This is</w:t>
      </w:r>
      <w:r w:rsidR="0059466B">
        <w:t xml:space="preserve"> </w:t>
      </w:r>
      <w:r w:rsidR="005B54A9">
        <w:t xml:space="preserve">suggested </w:t>
      </w:r>
      <w:r w:rsidR="00A54E98">
        <w:t xml:space="preserve">by a couple of examples found in the corpus, such as those </w:t>
      </w:r>
      <w:r w:rsidR="005B54A9">
        <w:t xml:space="preserve">in </w:t>
      </w:r>
      <w:r w:rsidR="005B54A9">
        <w:fldChar w:fldCharType="begin"/>
      </w:r>
      <w:r w:rsidR="005B54A9">
        <w:instrText xml:space="preserve"> REF tuedaescuelasu \h </w:instrText>
      </w:r>
      <w:r w:rsidR="005B54A9">
        <w:fldChar w:fldCharType="separate"/>
      </w:r>
      <w:r w:rsidR="00D24E65" w:rsidRPr="00CC5804">
        <w:t>(</w:t>
      </w:r>
      <w:r w:rsidR="00D24E65">
        <w:rPr>
          <w:noProof/>
        </w:rPr>
        <w:t>17</w:t>
      </w:r>
      <w:r w:rsidR="005B54A9">
        <w:fldChar w:fldCharType="end"/>
      </w:r>
      <w:r w:rsidR="00F02F9F">
        <w:t>a</w:t>
      </w:r>
      <w:r w:rsidR="005B54A9">
        <w:t>)</w:t>
      </w:r>
      <w:r w:rsidR="00F02F9F">
        <w:t xml:space="preserve"> (existential) and </w:t>
      </w:r>
      <w:r w:rsidR="00F02F9F">
        <w:fldChar w:fldCharType="begin"/>
      </w:r>
      <w:r w:rsidR="00F02F9F">
        <w:instrText xml:space="preserve"> REF tuedaescuelasu \h </w:instrText>
      </w:r>
      <w:r w:rsidR="00F02F9F">
        <w:fldChar w:fldCharType="separate"/>
      </w:r>
      <w:r w:rsidR="00D24E65" w:rsidRPr="00CC5804">
        <w:t>(</w:t>
      </w:r>
      <w:r w:rsidR="00D24E65">
        <w:rPr>
          <w:noProof/>
        </w:rPr>
        <w:t>17</w:t>
      </w:r>
      <w:r w:rsidR="00F02F9F">
        <w:fldChar w:fldCharType="end"/>
      </w:r>
      <w:r w:rsidR="00F02F9F">
        <w:t>b)</w:t>
      </w:r>
      <w:r w:rsidR="000F28AB">
        <w:t xml:space="preserve"> (locative)</w:t>
      </w:r>
      <w:r w:rsidR="000D738E">
        <w:t>.</w:t>
      </w:r>
      <w:r w:rsidR="00235421">
        <w:t xml:space="preserve"> </w:t>
      </w:r>
    </w:p>
    <w:p w14:paraId="6E6E3715" w14:textId="77777777" w:rsidR="00386060" w:rsidRPr="004A4E9C" w:rsidRDefault="00386060" w:rsidP="000F3A37">
      <w:pPr>
        <w:suppressAutoHyphens/>
        <w:rPr>
          <w:highlight w:val="yellow"/>
        </w:rPr>
      </w:pPr>
    </w:p>
    <w:p w14:paraId="2ECB4545" w14:textId="7EFBF1F4" w:rsidR="00CC5804" w:rsidRPr="00C25920" w:rsidRDefault="00CC5804" w:rsidP="000F3A37">
      <w:pPr>
        <w:pStyle w:val="morphemebreak"/>
        <w:tabs>
          <w:tab w:val="left" w:pos="720"/>
          <w:tab w:val="left" w:pos="1680"/>
          <w:tab w:val="left" w:pos="2400"/>
          <w:tab w:val="left" w:pos="3600"/>
        </w:tabs>
        <w:suppressAutoHyphens/>
      </w:pPr>
      <w:bookmarkStart w:id="33" w:name="tuedaescuelasu"/>
      <w:r w:rsidRPr="00CC5804">
        <w:t>(</w:t>
      </w:r>
      <w:r w:rsidRPr="00C25920">
        <w:fldChar w:fldCharType="begin"/>
      </w:r>
      <w:r w:rsidRPr="00CC5804">
        <w:instrText xml:space="preserve"> SEQ ex \* MERGEFORMAT </w:instrText>
      </w:r>
      <w:r w:rsidRPr="00C25920">
        <w:fldChar w:fldCharType="separate"/>
      </w:r>
      <w:r w:rsidR="00D24E65">
        <w:rPr>
          <w:noProof/>
        </w:rPr>
        <w:t>17</w:t>
      </w:r>
      <w:r w:rsidRPr="00C25920">
        <w:fldChar w:fldCharType="end"/>
      </w:r>
      <w:bookmarkEnd w:id="33"/>
      <w:r w:rsidRPr="00CC5804">
        <w:t>)</w:t>
      </w:r>
      <w:r w:rsidRPr="00CC5804">
        <w:tab/>
        <w:t>po</w:t>
      </w:r>
      <w:r w:rsidR="00275D63">
        <w:t xml:space="preserve">sitive: verb ‘be’ </w:t>
      </w:r>
    </w:p>
    <w:p w14:paraId="1B506FBF" w14:textId="5B006E14" w:rsidR="00275D63" w:rsidRDefault="00275D63" w:rsidP="000F3A37">
      <w:pPr>
        <w:pStyle w:val="morphemebreak"/>
        <w:tabs>
          <w:tab w:val="left" w:pos="720"/>
          <w:tab w:val="left" w:pos="1680"/>
          <w:tab w:val="left" w:pos="2400"/>
          <w:tab w:val="left" w:pos="3600"/>
        </w:tabs>
        <w:suppressAutoHyphens/>
      </w:pPr>
    </w:p>
    <w:p w14:paraId="327D0AC5" w14:textId="49C15401" w:rsidR="00F878BA" w:rsidRPr="00101AFB" w:rsidRDefault="00F878BA" w:rsidP="000F3A37">
      <w:pPr>
        <w:pStyle w:val="morphemebreak"/>
        <w:tabs>
          <w:tab w:val="left" w:pos="567"/>
          <w:tab w:val="left" w:pos="851"/>
          <w:tab w:val="left" w:pos="1985"/>
          <w:tab w:val="left" w:pos="2694"/>
          <w:tab w:val="left" w:pos="3720"/>
        </w:tabs>
        <w:suppressAutoHyphens/>
      </w:pPr>
      <w:r w:rsidRPr="00101AFB">
        <w:tab/>
      </w:r>
      <w:r w:rsidRPr="00101AFB">
        <w:tab/>
        <w:t>S</w:t>
      </w:r>
      <w:r w:rsidRPr="00101AFB">
        <w:tab/>
      </w:r>
      <w:r w:rsidRPr="00101AFB">
        <w:tab/>
      </w:r>
      <w:r w:rsidR="00BB3E0A" w:rsidRPr="00101AFB">
        <w:t>V</w:t>
      </w:r>
    </w:p>
    <w:p w14:paraId="272D3C40" w14:textId="4C60A3E9" w:rsidR="00275D63" w:rsidRPr="00101AFB" w:rsidRDefault="004C3F2D" w:rsidP="000F3A37">
      <w:pPr>
        <w:pStyle w:val="morphemebreak"/>
        <w:tabs>
          <w:tab w:val="left" w:pos="567"/>
          <w:tab w:val="left" w:pos="851"/>
          <w:tab w:val="left" w:pos="1985"/>
          <w:tab w:val="left" w:pos="2694"/>
          <w:tab w:val="left" w:pos="3720"/>
        </w:tabs>
        <w:suppressAutoHyphens/>
      </w:pPr>
      <w:r w:rsidRPr="00101AFB">
        <w:tab/>
        <w:t>a.</w:t>
      </w:r>
      <w:r w:rsidRPr="00101AFB">
        <w:tab/>
      </w:r>
      <w:r w:rsidRPr="00101AFB">
        <w:rPr>
          <w:i/>
        </w:rPr>
        <w:t>Juishu</w:t>
      </w:r>
      <w:r w:rsidRPr="00101AFB">
        <w:rPr>
          <w:i/>
        </w:rPr>
        <w:tab/>
        <w:t>beju</w:t>
      </w:r>
      <w:r w:rsidRPr="00101AFB">
        <w:rPr>
          <w:i/>
        </w:rPr>
        <w:tab/>
      </w:r>
      <w:r w:rsidRPr="00101AFB">
        <w:rPr>
          <w:b/>
          <w:i/>
        </w:rPr>
        <w:t>pu-iti</w:t>
      </w:r>
      <w:r w:rsidR="00275D63" w:rsidRPr="00101AFB">
        <w:rPr>
          <w:b/>
          <w:i/>
        </w:rPr>
        <w:t>-a</w:t>
      </w:r>
      <w:r w:rsidR="00275D63" w:rsidRPr="00101AFB">
        <w:t>.</w:t>
      </w:r>
    </w:p>
    <w:p w14:paraId="0D6D2471" w14:textId="28CF09B2" w:rsidR="00275D63" w:rsidRPr="004C3F2D" w:rsidRDefault="004C3F2D" w:rsidP="000F3A37">
      <w:pPr>
        <w:pStyle w:val="glossinEnglish"/>
        <w:tabs>
          <w:tab w:val="left" w:pos="567"/>
          <w:tab w:val="left" w:pos="851"/>
          <w:tab w:val="left" w:pos="1985"/>
          <w:tab w:val="left" w:pos="2694"/>
          <w:tab w:val="left" w:pos="3720"/>
        </w:tabs>
        <w:suppressAutoHyphens/>
      </w:pPr>
      <w:r>
        <w:tab/>
      </w:r>
      <w:r>
        <w:tab/>
        <w:t>judgment</w:t>
      </w:r>
      <w:r>
        <w:tab/>
      </w:r>
      <w:r w:rsidR="00174ED9">
        <w:rPr>
          <w:smallCaps/>
        </w:rPr>
        <w:t>ptc</w:t>
      </w:r>
      <w:r>
        <w:tab/>
        <w:t>be</w:t>
      </w:r>
      <w:r w:rsidR="00275D63" w:rsidRPr="004C3F2D">
        <w:t>-</w:t>
      </w:r>
      <w:r>
        <w:rPr>
          <w:smallCaps/>
        </w:rPr>
        <w:t>tdm-p</w:t>
      </w:r>
      <w:r w:rsidRPr="004C3F2D">
        <w:rPr>
          <w:smallCaps/>
        </w:rPr>
        <w:t>st</w:t>
      </w:r>
    </w:p>
    <w:p w14:paraId="49CA3724" w14:textId="6CB19BB4" w:rsidR="004C3F2D" w:rsidRPr="004C3F2D" w:rsidRDefault="00536125" w:rsidP="000F3A37">
      <w:pPr>
        <w:pStyle w:val="freetranslationenglish"/>
        <w:suppressAutoHyphens/>
        <w:rPr>
          <w:lang w:val="es-ES"/>
        </w:rPr>
      </w:pPr>
      <w:r>
        <w:rPr>
          <w:lang w:val="es-ES"/>
        </w:rPr>
        <w:t>‘Había juicio.’</w:t>
      </w:r>
      <w:r w:rsidR="00275D63" w:rsidRPr="004C3F2D">
        <w:rPr>
          <w:lang w:val="es-ES"/>
        </w:rPr>
        <w:t xml:space="preserve"> </w:t>
      </w:r>
      <w:r>
        <w:rPr>
          <w:lang w:val="es-ES"/>
        </w:rPr>
        <w:fldChar w:fldCharType="begin"/>
      </w:r>
      <w:r w:rsidR="005F255D">
        <w:rPr>
          <w:lang w:val="es-ES"/>
        </w:rPr>
        <w:instrText xml:space="preserve"> ADDIN ZOTERO_ITEM CSL_CITATION {"citationID":"f96RnG2Z","properties":{"formattedCitation":"(in064_ott; Ottaviano 1980: 62)","plainCitation":"(in064_ott; Ottaviano 1980: 62)","noteIndex":0},"citationItems":[{"id":918,"uris":["http://zotero.org/users/local/CvLwMZ1A/items/93CXAKS2"],"uri":["http://zotero.org/users/local/CvLwMZ1A/items/93CXAKS2"],"itemData":{"id":918,"type":"book","title":"Textos tacana","publisher":"Instituto Lingüístico de Verano","publisher-place":"Riberalta, Bolivia","event-place":"Riberalta, Bolivia","author":[{"family":"Ottaviano","given":"Ida","dropping-particle":"de"}],"issued":{"date-parts":[["1980"]]}},"locator":"62","prefix":"in064_ott;"}],"schema":"https://github.com/citation-style-language/schema/raw/master/csl-citation.json"} </w:instrText>
      </w:r>
      <w:r>
        <w:rPr>
          <w:lang w:val="es-ES"/>
        </w:rPr>
        <w:fldChar w:fldCharType="separate"/>
      </w:r>
      <w:r w:rsidR="005F255D" w:rsidRPr="005F255D">
        <w:rPr>
          <w:lang w:val="es-ES"/>
        </w:rPr>
        <w:t>(in064_ott; Ottaviano 1980: 62)</w:t>
      </w:r>
      <w:r>
        <w:rPr>
          <w:lang w:val="es-ES"/>
        </w:rPr>
        <w:fldChar w:fldCharType="end"/>
      </w:r>
    </w:p>
    <w:p w14:paraId="5858CA21" w14:textId="179C0AB8" w:rsidR="004C3F2D" w:rsidRPr="00101AFB" w:rsidRDefault="004C3F2D" w:rsidP="000F3A37">
      <w:pPr>
        <w:pStyle w:val="freetranslationenglish"/>
        <w:suppressAutoHyphens/>
      </w:pPr>
      <w:r w:rsidRPr="00101AFB">
        <w:t>‘There was a judgment</w:t>
      </w:r>
      <w:r w:rsidR="005A5E6C">
        <w:t>.</w:t>
      </w:r>
      <w:r w:rsidR="00BB5F40">
        <w:t>’</w:t>
      </w:r>
    </w:p>
    <w:p w14:paraId="3A8BD493" w14:textId="72AF4A81" w:rsidR="00275D63" w:rsidRPr="00101AFB" w:rsidRDefault="00275D63" w:rsidP="000F3A37">
      <w:pPr>
        <w:pStyle w:val="freetranslationisSpanish"/>
        <w:suppressAutoHyphens/>
      </w:pPr>
    </w:p>
    <w:p w14:paraId="2A160331" w14:textId="7F5BA193" w:rsidR="00CC5804" w:rsidRPr="00101AFB" w:rsidRDefault="00443020" w:rsidP="000F3A37">
      <w:pPr>
        <w:pStyle w:val="morphemebreak"/>
        <w:tabs>
          <w:tab w:val="left" w:pos="567"/>
          <w:tab w:val="left" w:pos="851"/>
          <w:tab w:val="left" w:pos="1680"/>
          <w:tab w:val="left" w:pos="3119"/>
          <w:tab w:val="left" w:pos="3600"/>
        </w:tabs>
        <w:suppressAutoHyphens/>
      </w:pPr>
      <w:r w:rsidRPr="00101AFB">
        <w:tab/>
      </w:r>
      <w:r w:rsidR="00CC5804" w:rsidRPr="00101AFB">
        <w:tab/>
        <w:t>S</w:t>
      </w:r>
      <w:r w:rsidR="00CC5804" w:rsidRPr="00101AFB">
        <w:tab/>
        <w:t>LOC</w:t>
      </w:r>
      <w:r w:rsidR="00CC5804" w:rsidRPr="00101AFB">
        <w:tab/>
        <w:t>V</w:t>
      </w:r>
    </w:p>
    <w:p w14:paraId="29854AD0" w14:textId="684A19DE" w:rsidR="00CC5804" w:rsidRPr="00443020" w:rsidRDefault="00CC5804" w:rsidP="000F3A37">
      <w:pPr>
        <w:pStyle w:val="morphemebreak"/>
        <w:tabs>
          <w:tab w:val="left" w:pos="567"/>
          <w:tab w:val="left" w:pos="851"/>
          <w:tab w:val="left" w:pos="1680"/>
          <w:tab w:val="left" w:pos="3119"/>
          <w:tab w:val="left" w:pos="3600"/>
        </w:tabs>
        <w:suppressAutoHyphens/>
        <w:rPr>
          <w:lang w:val="es-ES"/>
        </w:rPr>
      </w:pPr>
      <w:r w:rsidRPr="00101AFB">
        <w:tab/>
      </w:r>
      <w:r w:rsidR="00443020" w:rsidRPr="00443020">
        <w:rPr>
          <w:lang w:val="es-ES"/>
        </w:rPr>
        <w:t>b.</w:t>
      </w:r>
      <w:r w:rsidR="00443020" w:rsidRPr="00443020">
        <w:rPr>
          <w:lang w:val="es-ES"/>
        </w:rPr>
        <w:tab/>
      </w:r>
      <w:r w:rsidRPr="00443020">
        <w:rPr>
          <w:i/>
          <w:lang w:val="es-ES"/>
        </w:rPr>
        <w:t>Tueda</w:t>
      </w:r>
      <w:r w:rsidRPr="00443020">
        <w:rPr>
          <w:i/>
          <w:lang w:val="es-ES"/>
        </w:rPr>
        <w:tab/>
        <w:t>escuela=su</w:t>
      </w:r>
      <w:r w:rsidRPr="00443020">
        <w:rPr>
          <w:i/>
          <w:lang w:val="es-ES"/>
        </w:rPr>
        <w:tab/>
      </w:r>
      <w:r w:rsidRPr="00443020">
        <w:rPr>
          <w:b/>
          <w:i/>
          <w:lang w:val="es-ES"/>
        </w:rPr>
        <w:t>pu-ina</w:t>
      </w:r>
      <w:r w:rsidRPr="00443020">
        <w:rPr>
          <w:lang w:val="es-ES"/>
        </w:rPr>
        <w:t>.</w:t>
      </w:r>
    </w:p>
    <w:p w14:paraId="7993E97F" w14:textId="79863AF0" w:rsidR="00CC5804" w:rsidRPr="00C25920" w:rsidRDefault="00CC5804" w:rsidP="000F3A37">
      <w:pPr>
        <w:pStyle w:val="glossinEnglish"/>
        <w:tabs>
          <w:tab w:val="left" w:pos="567"/>
          <w:tab w:val="left" w:pos="851"/>
          <w:tab w:val="left" w:pos="1680"/>
          <w:tab w:val="left" w:pos="3119"/>
          <w:tab w:val="left" w:pos="3600"/>
        </w:tabs>
        <w:suppressAutoHyphens/>
      </w:pPr>
      <w:r w:rsidRPr="00443020">
        <w:rPr>
          <w:lang w:val="es-ES"/>
        </w:rPr>
        <w:tab/>
      </w:r>
      <w:r w:rsidR="00443020">
        <w:rPr>
          <w:lang w:val="es-ES"/>
        </w:rPr>
        <w:tab/>
      </w:r>
      <w:r w:rsidRPr="00443020">
        <w:rPr>
          <w:smallCaps/>
        </w:rPr>
        <w:t>3sg</w:t>
      </w:r>
      <w:r w:rsidRPr="00443020">
        <w:tab/>
        <w:t>sc</w:t>
      </w:r>
      <w:r w:rsidRPr="00C25920">
        <w:t>hool=</w:t>
      </w:r>
      <w:r w:rsidRPr="00C25920">
        <w:rPr>
          <w:smallCaps/>
        </w:rPr>
        <w:t>loc</w:t>
      </w:r>
      <w:r w:rsidRPr="00C25920">
        <w:tab/>
        <w:t>be-</w:t>
      </w:r>
      <w:r>
        <w:rPr>
          <w:smallCaps/>
        </w:rPr>
        <w:t>hab.p</w:t>
      </w:r>
      <w:r w:rsidRPr="00C25920">
        <w:rPr>
          <w:smallCaps/>
        </w:rPr>
        <w:t>st</w:t>
      </w:r>
    </w:p>
    <w:p w14:paraId="3A71A878" w14:textId="6E8CC830" w:rsidR="00CC5804" w:rsidRPr="00CB6C97" w:rsidRDefault="009C6FDD" w:rsidP="000F3A37">
      <w:pPr>
        <w:pStyle w:val="freetranslationenglish"/>
        <w:suppressAutoHyphens/>
        <w:rPr>
          <w:lang w:val="es-ES"/>
        </w:rPr>
      </w:pPr>
      <w:r>
        <w:rPr>
          <w:lang w:val="es-ES"/>
        </w:rPr>
        <w:t>‘</w:t>
      </w:r>
      <w:r w:rsidR="00CC5804" w:rsidRPr="00CC5804">
        <w:rPr>
          <w:lang w:val="es-ES"/>
        </w:rPr>
        <w:t>El estaba en la escuela.</w:t>
      </w:r>
      <w:r>
        <w:rPr>
          <w:lang w:val="es-ES"/>
        </w:rPr>
        <w:t>’</w:t>
      </w:r>
      <w:r w:rsidR="00CC5804" w:rsidRPr="00CC5804">
        <w:rPr>
          <w:lang w:val="es-ES"/>
        </w:rPr>
        <w:t xml:space="preserve"> </w:t>
      </w:r>
      <w:r w:rsidR="00CC5804" w:rsidRPr="00CB6C97">
        <w:rPr>
          <w:lang w:val="es-ES"/>
        </w:rPr>
        <w:t>na205</w:t>
      </w:r>
    </w:p>
    <w:p w14:paraId="3558DCD6" w14:textId="77777777" w:rsidR="00CC5804" w:rsidRDefault="00CC5804" w:rsidP="000F3A37">
      <w:pPr>
        <w:pStyle w:val="freetranslationenglish"/>
        <w:suppressAutoHyphens/>
      </w:pPr>
      <w:r w:rsidRPr="00C25920">
        <w:t>‘He was in the school.’</w:t>
      </w:r>
    </w:p>
    <w:p w14:paraId="608E6499" w14:textId="2E7DCC02" w:rsidR="00C124A0" w:rsidRDefault="00C124A0" w:rsidP="000F3A37">
      <w:pPr>
        <w:suppressAutoHyphens/>
      </w:pPr>
    </w:p>
    <w:p w14:paraId="02D5CC35" w14:textId="70D8AC1C" w:rsidR="00723D11" w:rsidRPr="004050E6" w:rsidRDefault="00C124A0" w:rsidP="000F3A37">
      <w:pPr>
        <w:suppressAutoHyphens/>
        <w:ind w:firstLine="284"/>
      </w:pPr>
      <w:r>
        <w:t>When negated, e</w:t>
      </w:r>
      <w:r w:rsidRPr="00711E96">
        <w:t>xistential</w:t>
      </w:r>
      <w:r>
        <w:t xml:space="preserve"> and locative</w:t>
      </w:r>
      <w:r w:rsidRPr="005D5DB5">
        <w:t xml:space="preserve"> </w:t>
      </w:r>
      <w:r>
        <w:t xml:space="preserve">clauses display two possible patterns. The first, </w:t>
      </w:r>
      <w:r w:rsidR="00990C76">
        <w:t xml:space="preserve">illustrated in </w:t>
      </w:r>
      <w:r w:rsidR="00990C76">
        <w:fldChar w:fldCharType="begin"/>
      </w:r>
      <w:r w:rsidR="00990C76">
        <w:instrText xml:space="preserve"> REF datiempo \h </w:instrText>
      </w:r>
      <w:r w:rsidR="00990C76">
        <w:fldChar w:fldCharType="separate"/>
      </w:r>
      <w:r w:rsidR="00990C76" w:rsidRPr="00D24E65">
        <w:t>(</w:t>
      </w:r>
      <w:r w:rsidR="00990C76" w:rsidRPr="00D24E65">
        <w:rPr>
          <w:noProof/>
        </w:rPr>
        <w:t>18</w:t>
      </w:r>
      <w:r w:rsidR="00990C76">
        <w:fldChar w:fldCharType="end"/>
      </w:r>
      <w:r w:rsidR="00990C76">
        <w:t xml:space="preserve">) and </w:t>
      </w:r>
      <w:r>
        <w:t xml:space="preserve">very scarcely attested </w:t>
      </w:r>
      <w:r w:rsidR="007E5DBB">
        <w:t>in the corpus, is</w:t>
      </w:r>
      <w:r>
        <w:t xml:space="preserve"> through the</w:t>
      </w:r>
      <w:r w:rsidR="0092091F">
        <w:t xml:space="preserve"> same</w:t>
      </w:r>
      <w:r>
        <w:t xml:space="preserve"> discontinuous embracing SN construction with the preverbal independent </w:t>
      </w:r>
      <w:r w:rsidRPr="000264BD">
        <w:rPr>
          <w:b/>
          <w:i/>
        </w:rPr>
        <w:t>aimue</w:t>
      </w:r>
      <w:r>
        <w:t xml:space="preserve"> and the postverbal enclitic </w:t>
      </w:r>
      <w:r w:rsidRPr="000264BD">
        <w:rPr>
          <w:b/>
          <w:i/>
        </w:rPr>
        <w:t>=maw</w:t>
      </w:r>
      <w:r>
        <w:rPr>
          <w:b/>
          <w:i/>
        </w:rPr>
        <w:t>e</w:t>
      </w:r>
      <w:r w:rsidR="00036612">
        <w:t xml:space="preserve">. </w:t>
      </w:r>
      <w:r w:rsidR="00CB6C97">
        <w:t>T</w:t>
      </w:r>
      <w:r w:rsidR="00036612">
        <w:t>his first pattern is</w:t>
      </w:r>
      <w:r w:rsidR="00036612" w:rsidRPr="00211912">
        <w:t xml:space="preserve"> </w:t>
      </w:r>
      <w:r w:rsidR="00036612">
        <w:t xml:space="preserve">illustrated with the posture verb </w:t>
      </w:r>
      <w:r w:rsidR="00036612">
        <w:rPr>
          <w:i/>
        </w:rPr>
        <w:t>ani</w:t>
      </w:r>
      <w:r w:rsidR="00D76396">
        <w:t xml:space="preserve"> ‘sit’ in </w:t>
      </w:r>
      <w:r w:rsidR="00CB6C97">
        <w:fldChar w:fldCharType="begin"/>
      </w:r>
      <w:r w:rsidR="00CB6C97">
        <w:instrText xml:space="preserve"> REF datiempo \h </w:instrText>
      </w:r>
      <w:r w:rsidR="00CB6C97">
        <w:fldChar w:fldCharType="separate"/>
      </w:r>
      <w:r w:rsidR="00CB6C97" w:rsidRPr="00D24E65">
        <w:t>(</w:t>
      </w:r>
      <w:r w:rsidR="00CB6C97" w:rsidRPr="00D24E65">
        <w:rPr>
          <w:noProof/>
        </w:rPr>
        <w:t>18</w:t>
      </w:r>
      <w:r w:rsidR="00CB6C97">
        <w:fldChar w:fldCharType="end"/>
      </w:r>
      <w:r w:rsidR="00D76396">
        <w:t>a</w:t>
      </w:r>
      <w:r w:rsidR="00CB6C97">
        <w:t>)</w:t>
      </w:r>
      <w:r w:rsidR="00D76396">
        <w:t xml:space="preserve"> and</w:t>
      </w:r>
      <w:r w:rsidR="00036612">
        <w:t xml:space="preserve"> </w:t>
      </w:r>
      <w:r w:rsidR="00CB6C97">
        <w:fldChar w:fldCharType="begin"/>
      </w:r>
      <w:r w:rsidR="00CB6C97">
        <w:instrText xml:space="preserve"> REF datiempo \h </w:instrText>
      </w:r>
      <w:r w:rsidR="00CB6C97">
        <w:fldChar w:fldCharType="separate"/>
      </w:r>
      <w:r w:rsidR="00CB6C97" w:rsidRPr="00D24E65">
        <w:t>(</w:t>
      </w:r>
      <w:r w:rsidR="00CB6C97" w:rsidRPr="00D24E65">
        <w:rPr>
          <w:noProof/>
        </w:rPr>
        <w:t>18</w:t>
      </w:r>
      <w:r w:rsidR="00CB6C97">
        <w:fldChar w:fldCharType="end"/>
      </w:r>
      <w:r w:rsidR="00036612">
        <w:t>b</w:t>
      </w:r>
      <w:r w:rsidR="00CB6C97">
        <w:t>)</w:t>
      </w:r>
      <w:r w:rsidR="00036612">
        <w:t xml:space="preserve"> and with the copula verb </w:t>
      </w:r>
      <w:r w:rsidR="00036612">
        <w:rPr>
          <w:i/>
        </w:rPr>
        <w:t>pu</w:t>
      </w:r>
      <w:r w:rsidR="00D76396">
        <w:t xml:space="preserve"> ‘be’ in </w:t>
      </w:r>
      <w:r w:rsidR="00CB6C97">
        <w:fldChar w:fldCharType="begin"/>
      </w:r>
      <w:r w:rsidR="00CB6C97">
        <w:instrText xml:space="preserve"> REF datiempo \h </w:instrText>
      </w:r>
      <w:r w:rsidR="00CB6C97">
        <w:fldChar w:fldCharType="separate"/>
      </w:r>
      <w:r w:rsidR="00CB6C97" w:rsidRPr="00D24E65">
        <w:t>(</w:t>
      </w:r>
      <w:r w:rsidR="00CB6C97" w:rsidRPr="00D24E65">
        <w:rPr>
          <w:noProof/>
        </w:rPr>
        <w:t>18</w:t>
      </w:r>
      <w:r w:rsidR="00CB6C97">
        <w:fldChar w:fldCharType="end"/>
      </w:r>
      <w:r w:rsidR="00CB6C97">
        <w:t>c)</w:t>
      </w:r>
      <w:r w:rsidR="00036612">
        <w:t>.</w:t>
      </w:r>
      <w:r w:rsidR="004050E6">
        <w:t xml:space="preserve"> Note that </w:t>
      </w:r>
      <w:r w:rsidR="008527DA">
        <w:t xml:space="preserve">due to a </w:t>
      </w:r>
      <w:r w:rsidR="004050E6">
        <w:t xml:space="preserve">lack of sufficient examples, I am unable to say if </w:t>
      </w:r>
      <w:r w:rsidR="004050E6">
        <w:rPr>
          <w:i/>
        </w:rPr>
        <w:t>aimue</w:t>
      </w:r>
      <w:r w:rsidR="004050E6">
        <w:t xml:space="preserve"> and/or </w:t>
      </w:r>
      <w:r w:rsidR="004050E6">
        <w:rPr>
          <w:i/>
        </w:rPr>
        <w:t>=mawe</w:t>
      </w:r>
      <w:r w:rsidR="004050E6">
        <w:t xml:space="preserve"> display the variants they have in SN </w:t>
      </w:r>
      <w:r w:rsidR="008527DA">
        <w:t xml:space="preserve">when </w:t>
      </w:r>
      <w:r w:rsidR="004050E6">
        <w:t xml:space="preserve">applied to </w:t>
      </w:r>
      <w:r w:rsidR="00EF7170">
        <w:t>other clause types</w:t>
      </w:r>
      <w:r w:rsidR="005E292E">
        <w:t xml:space="preserve"> (</w:t>
      </w:r>
      <w:r w:rsidR="005E292E" w:rsidRPr="002B3A21">
        <w:rPr>
          <w:i/>
        </w:rPr>
        <w:t>aimawe</w:t>
      </w:r>
      <w:r w:rsidR="005E292E">
        <w:t xml:space="preserve"> [ajma</w:t>
      </w:r>
      <w:r w:rsidR="005E292E" w:rsidRPr="006E4211">
        <w:t>ß</w:t>
      </w:r>
      <w:r w:rsidR="005E292E">
        <w:t>e], =</w:t>
      </w:r>
      <w:r w:rsidR="005E292E" w:rsidRPr="006A3002">
        <w:rPr>
          <w:i/>
        </w:rPr>
        <w:t>mue</w:t>
      </w:r>
      <w:r w:rsidR="005E292E">
        <w:rPr>
          <w:i/>
        </w:rPr>
        <w:t xml:space="preserve"> </w:t>
      </w:r>
      <w:r w:rsidR="005E292E">
        <w:t>[mue] ~ [mwe])</w:t>
      </w:r>
      <w:r w:rsidR="004050E6">
        <w:t>.</w:t>
      </w:r>
    </w:p>
    <w:p w14:paraId="4DE566E9" w14:textId="77777777" w:rsidR="004A46F9" w:rsidRPr="00036612" w:rsidRDefault="004A46F9" w:rsidP="000F3A37">
      <w:pPr>
        <w:suppressAutoHyphens/>
        <w:ind w:firstLine="284"/>
      </w:pPr>
    </w:p>
    <w:p w14:paraId="707E6183" w14:textId="60CED02A" w:rsidR="00CC5804" w:rsidRDefault="004A46F9" w:rsidP="000F3A37">
      <w:pPr>
        <w:pStyle w:val="morphemebreak"/>
        <w:tabs>
          <w:tab w:val="left" w:pos="567"/>
          <w:tab w:val="left" w:pos="840"/>
          <w:tab w:val="left" w:pos="1418"/>
          <w:tab w:val="left" w:pos="2400"/>
          <w:tab w:val="left" w:pos="3240"/>
          <w:tab w:val="left" w:pos="4111"/>
        </w:tabs>
        <w:suppressAutoHyphens/>
        <w:rPr>
          <w:lang w:val="es-BO"/>
        </w:rPr>
      </w:pPr>
      <w:bookmarkStart w:id="34" w:name="datiempo"/>
      <w:r w:rsidRPr="000C20F6">
        <w:rPr>
          <w:lang w:val="es-BO"/>
        </w:rPr>
        <w:t>(</w:t>
      </w:r>
      <w:r w:rsidRPr="00FA1AC9">
        <w:fldChar w:fldCharType="begin"/>
      </w:r>
      <w:r w:rsidRPr="000C20F6">
        <w:rPr>
          <w:lang w:val="es-BO"/>
        </w:rPr>
        <w:instrText xml:space="preserve"> SEQ ex \* MERGEFORMAT </w:instrText>
      </w:r>
      <w:r w:rsidRPr="00FA1AC9">
        <w:fldChar w:fldCharType="separate"/>
      </w:r>
      <w:r w:rsidR="00D24E65">
        <w:rPr>
          <w:noProof/>
          <w:lang w:val="es-BO"/>
        </w:rPr>
        <w:t>18</w:t>
      </w:r>
      <w:r w:rsidRPr="00FA1AC9">
        <w:fldChar w:fldCharType="end"/>
      </w:r>
      <w:bookmarkEnd w:id="34"/>
      <w:r>
        <w:rPr>
          <w:lang w:val="es-BO"/>
        </w:rPr>
        <w:t>)</w:t>
      </w:r>
      <w:r w:rsidR="00CC5804">
        <w:rPr>
          <w:lang w:val="es-BO"/>
        </w:rPr>
        <w:tab/>
      </w:r>
      <w:r w:rsidR="00CC5804">
        <w:rPr>
          <w:lang w:val="es-BO"/>
        </w:rPr>
        <w:tab/>
      </w:r>
      <w:r w:rsidR="00CC5804">
        <w:rPr>
          <w:lang w:val="es-BO"/>
        </w:rPr>
        <w:tab/>
      </w:r>
      <w:r w:rsidR="00CC5804">
        <w:rPr>
          <w:lang w:val="es-BO"/>
        </w:rPr>
        <w:tab/>
      </w:r>
      <w:r w:rsidR="00CC5804">
        <w:rPr>
          <w:lang w:val="es-BO"/>
        </w:rPr>
        <w:tab/>
        <w:t>S</w:t>
      </w:r>
      <w:r w:rsidR="00CC5804">
        <w:rPr>
          <w:lang w:val="es-BO"/>
        </w:rPr>
        <w:tab/>
        <w:t>V</w:t>
      </w:r>
    </w:p>
    <w:p w14:paraId="3B6FD6DA" w14:textId="48844AD0" w:rsidR="00CC5804" w:rsidRPr="00CC5804" w:rsidRDefault="00CC5804" w:rsidP="000F3A37">
      <w:pPr>
        <w:pStyle w:val="morphemebreak"/>
        <w:tabs>
          <w:tab w:val="left" w:pos="567"/>
          <w:tab w:val="left" w:pos="840"/>
          <w:tab w:val="left" w:pos="1418"/>
          <w:tab w:val="left" w:pos="2400"/>
          <w:tab w:val="left" w:pos="3240"/>
          <w:tab w:val="left" w:pos="4111"/>
        </w:tabs>
        <w:suppressAutoHyphens/>
        <w:rPr>
          <w:lang w:val="es-ES"/>
        </w:rPr>
      </w:pPr>
      <w:r>
        <w:rPr>
          <w:lang w:val="es-BO"/>
        </w:rPr>
        <w:tab/>
        <w:t>a.</w:t>
      </w:r>
      <w:r>
        <w:rPr>
          <w:lang w:val="es-BO"/>
        </w:rPr>
        <w:tab/>
        <w:t>[</w:t>
      </w:r>
      <w:r w:rsidRPr="00CC5804">
        <w:rPr>
          <w:i/>
          <w:lang w:val="es-ES"/>
        </w:rPr>
        <w:t>Da</w:t>
      </w:r>
      <w:r w:rsidRPr="00CC5804">
        <w:rPr>
          <w:i/>
          <w:lang w:val="es-ES"/>
        </w:rPr>
        <w:tab/>
        <w:t>tiempo</w:t>
      </w:r>
      <w:r w:rsidRPr="00CC5804">
        <w:rPr>
          <w:lang w:val="es-ES"/>
        </w:rPr>
        <w:t>]</w:t>
      </w:r>
      <w:r w:rsidRPr="00CC5804">
        <w:rPr>
          <w:i/>
          <w:lang w:val="es-ES"/>
        </w:rPr>
        <w:tab/>
      </w:r>
      <w:r w:rsidRPr="00CC5804">
        <w:rPr>
          <w:b/>
          <w:i/>
          <w:lang w:val="es-ES"/>
        </w:rPr>
        <w:t>aimue</w:t>
      </w:r>
      <w:r w:rsidRPr="00CC5804">
        <w:rPr>
          <w:i/>
          <w:lang w:val="es-ES"/>
        </w:rPr>
        <w:tab/>
        <w:t>sapato</w:t>
      </w:r>
      <w:r w:rsidRPr="00CC5804">
        <w:rPr>
          <w:i/>
          <w:lang w:val="es-ES"/>
        </w:rPr>
        <w:tab/>
        <w:t>ani-ina</w:t>
      </w:r>
      <w:r w:rsidRPr="00CC5804">
        <w:rPr>
          <w:b/>
          <w:i/>
          <w:lang w:val="es-ES"/>
        </w:rPr>
        <w:t>=mawe</w:t>
      </w:r>
      <w:r w:rsidRPr="00CC5804">
        <w:rPr>
          <w:lang w:val="es-ES"/>
        </w:rPr>
        <w:t>.</w:t>
      </w:r>
    </w:p>
    <w:p w14:paraId="4C923133" w14:textId="77777777" w:rsidR="00CC5804" w:rsidRDefault="00CC5804" w:rsidP="000F3A37">
      <w:pPr>
        <w:pStyle w:val="glossinEnglish"/>
        <w:tabs>
          <w:tab w:val="left" w:pos="567"/>
          <w:tab w:val="left" w:pos="840"/>
          <w:tab w:val="left" w:pos="1418"/>
          <w:tab w:val="left" w:pos="2400"/>
          <w:tab w:val="left" w:pos="3240"/>
          <w:tab w:val="left" w:pos="4111"/>
        </w:tabs>
        <w:suppressAutoHyphens/>
      </w:pPr>
      <w:r w:rsidRPr="00CC5804">
        <w:rPr>
          <w:lang w:val="es-ES"/>
        </w:rPr>
        <w:tab/>
      </w:r>
      <w:r w:rsidRPr="00CC5804">
        <w:rPr>
          <w:lang w:val="es-ES"/>
        </w:rPr>
        <w:tab/>
      </w:r>
      <w:r>
        <w:t>that</w:t>
      </w:r>
      <w:r>
        <w:tab/>
        <w:t>time</w:t>
      </w:r>
      <w:r>
        <w:tab/>
      </w:r>
      <w:r w:rsidRPr="00692389">
        <w:rPr>
          <w:smallCaps/>
        </w:rPr>
        <w:t>neg</w:t>
      </w:r>
      <w:r>
        <w:tab/>
        <w:t>shoe</w:t>
      </w:r>
      <w:r>
        <w:tab/>
        <w:t>sit-</w:t>
      </w:r>
      <w:r>
        <w:rPr>
          <w:smallCaps/>
        </w:rPr>
        <w:t>hab.pst=</w:t>
      </w:r>
      <w:r w:rsidRPr="009B444B">
        <w:rPr>
          <w:smallCaps/>
        </w:rPr>
        <w:t>neg</w:t>
      </w:r>
    </w:p>
    <w:p w14:paraId="1F7660B9" w14:textId="3F527EA2" w:rsidR="00CC5804" w:rsidRPr="00B24CFC" w:rsidRDefault="009C6FDD" w:rsidP="000F3A37">
      <w:pPr>
        <w:pStyle w:val="freetranslationenglish"/>
        <w:suppressAutoHyphens/>
        <w:rPr>
          <w:lang w:val="es-ES"/>
        </w:rPr>
      </w:pPr>
      <w:r>
        <w:rPr>
          <w:lang w:val="es-ES"/>
        </w:rPr>
        <w:t>‘</w:t>
      </w:r>
      <w:r w:rsidR="00CC5804" w:rsidRPr="00CC5804">
        <w:rPr>
          <w:lang w:val="es-ES"/>
        </w:rPr>
        <w:t>En ese tiempo no había zapato.</w:t>
      </w:r>
      <w:r w:rsidRPr="00B24CFC">
        <w:rPr>
          <w:lang w:val="es-ES"/>
        </w:rPr>
        <w:t>’</w:t>
      </w:r>
      <w:r w:rsidR="00CC5804" w:rsidRPr="00B24CFC">
        <w:rPr>
          <w:lang w:val="es-ES"/>
        </w:rPr>
        <w:t xml:space="preserve"> ci024</w:t>
      </w:r>
    </w:p>
    <w:p w14:paraId="1B6961F7" w14:textId="77777777" w:rsidR="00CC5804" w:rsidRDefault="00CC5804" w:rsidP="000F3A37">
      <w:pPr>
        <w:pStyle w:val="freetranslationenglish"/>
        <w:suppressAutoHyphens/>
      </w:pPr>
      <w:r>
        <w:t>‘At that time, there were no shoes.’</w:t>
      </w:r>
    </w:p>
    <w:p w14:paraId="34E00285" w14:textId="77777777" w:rsidR="00CC5804" w:rsidRDefault="00CC5804" w:rsidP="000F3A37">
      <w:pPr>
        <w:suppressAutoHyphens/>
      </w:pPr>
    </w:p>
    <w:p w14:paraId="10CD6E3A" w14:textId="77777777" w:rsidR="00CC5804" w:rsidRPr="00CC5804" w:rsidRDefault="00CC5804" w:rsidP="000F3A37">
      <w:pPr>
        <w:pStyle w:val="morphemebreak"/>
        <w:tabs>
          <w:tab w:val="left" w:pos="567"/>
          <w:tab w:val="left" w:pos="851"/>
          <w:tab w:val="left" w:pos="1701"/>
          <w:tab w:val="left" w:pos="3544"/>
        </w:tabs>
        <w:suppressAutoHyphens/>
        <w:rPr>
          <w:lang w:val="es-ES"/>
        </w:rPr>
      </w:pPr>
      <w:r>
        <w:tab/>
      </w:r>
      <w:r>
        <w:tab/>
      </w:r>
      <w:r>
        <w:tab/>
      </w:r>
      <w:r w:rsidRPr="00CC5804">
        <w:rPr>
          <w:lang w:val="es-ES"/>
        </w:rPr>
        <w:t>V</w:t>
      </w:r>
      <w:r w:rsidRPr="00CC5804">
        <w:rPr>
          <w:lang w:val="es-ES"/>
        </w:rPr>
        <w:tab/>
        <w:t>S</w:t>
      </w:r>
    </w:p>
    <w:p w14:paraId="340A6C9B" w14:textId="77777777" w:rsidR="00CC5804" w:rsidRPr="00CC5804" w:rsidRDefault="00CC5804" w:rsidP="000F3A37">
      <w:pPr>
        <w:pStyle w:val="morphemebreak"/>
        <w:tabs>
          <w:tab w:val="left" w:pos="567"/>
          <w:tab w:val="left" w:pos="851"/>
          <w:tab w:val="left" w:pos="1701"/>
          <w:tab w:val="left" w:pos="3544"/>
        </w:tabs>
        <w:suppressAutoHyphens/>
        <w:rPr>
          <w:lang w:val="es-ES"/>
        </w:rPr>
      </w:pPr>
      <w:r w:rsidRPr="00CC5804">
        <w:rPr>
          <w:lang w:val="es-ES"/>
        </w:rPr>
        <w:tab/>
        <w:t>b.</w:t>
      </w:r>
      <w:r w:rsidRPr="00CC5804">
        <w:rPr>
          <w:lang w:val="es-ES"/>
        </w:rPr>
        <w:tab/>
      </w:r>
      <w:r w:rsidRPr="00CC5804">
        <w:rPr>
          <w:b/>
          <w:i/>
          <w:lang w:val="es-ES"/>
        </w:rPr>
        <w:t>Aimue</w:t>
      </w:r>
      <w:r w:rsidRPr="00CC5804">
        <w:rPr>
          <w:i/>
          <w:lang w:val="es-ES"/>
        </w:rPr>
        <w:tab/>
        <w:t>ani-iti-a</w:t>
      </w:r>
      <w:r w:rsidRPr="00CC5804">
        <w:rPr>
          <w:b/>
          <w:i/>
          <w:lang w:val="es-ES"/>
        </w:rPr>
        <w:t>=mawe</w:t>
      </w:r>
      <w:r w:rsidRPr="00CC5804">
        <w:rPr>
          <w:i/>
          <w:lang w:val="es-ES"/>
        </w:rPr>
        <w:tab/>
        <w:t>Rurrenabaque</w:t>
      </w:r>
      <w:r w:rsidRPr="00CC5804">
        <w:rPr>
          <w:lang w:val="es-ES"/>
        </w:rPr>
        <w:t>.</w:t>
      </w:r>
    </w:p>
    <w:p w14:paraId="0EF53F5E" w14:textId="77777777" w:rsidR="00CC5804" w:rsidRPr="00CC5804" w:rsidRDefault="00CC5804" w:rsidP="000F3A37">
      <w:pPr>
        <w:pStyle w:val="glossinEnglish"/>
        <w:tabs>
          <w:tab w:val="left" w:pos="567"/>
          <w:tab w:val="left" w:pos="851"/>
          <w:tab w:val="left" w:pos="1701"/>
          <w:tab w:val="left" w:pos="3544"/>
        </w:tabs>
        <w:suppressAutoHyphens/>
        <w:rPr>
          <w:lang w:val="es-ES"/>
        </w:rPr>
      </w:pPr>
      <w:r w:rsidRPr="00CC5804">
        <w:rPr>
          <w:lang w:val="es-ES"/>
        </w:rPr>
        <w:tab/>
      </w:r>
      <w:r w:rsidRPr="00CC5804">
        <w:rPr>
          <w:lang w:val="es-ES"/>
        </w:rPr>
        <w:tab/>
      </w:r>
      <w:r w:rsidRPr="00CC5804">
        <w:rPr>
          <w:smallCaps/>
          <w:lang w:val="es-ES"/>
        </w:rPr>
        <w:t>neg</w:t>
      </w:r>
      <w:r w:rsidRPr="00CC5804">
        <w:rPr>
          <w:lang w:val="es-ES"/>
        </w:rPr>
        <w:tab/>
        <w:t>sit-</w:t>
      </w:r>
      <w:r w:rsidRPr="00CC5804">
        <w:rPr>
          <w:smallCaps/>
          <w:lang w:val="es-ES"/>
        </w:rPr>
        <w:t>tdm-pst=neg</w:t>
      </w:r>
      <w:r w:rsidRPr="00CC5804">
        <w:rPr>
          <w:lang w:val="es-ES"/>
        </w:rPr>
        <w:tab/>
        <w:t>Rurrenabaque</w:t>
      </w:r>
    </w:p>
    <w:p w14:paraId="718CB071" w14:textId="071A2463" w:rsidR="00CC5804" w:rsidRPr="00B24CFC" w:rsidRDefault="009C6FDD" w:rsidP="000F3A37">
      <w:pPr>
        <w:pStyle w:val="freetranslationenglish"/>
        <w:suppressAutoHyphens/>
        <w:rPr>
          <w:lang w:val="es-ES"/>
        </w:rPr>
      </w:pPr>
      <w:r>
        <w:rPr>
          <w:lang w:val="es-ES"/>
        </w:rPr>
        <w:t>‘</w:t>
      </w:r>
      <w:r w:rsidR="00CC5804" w:rsidRPr="00CC5804">
        <w:rPr>
          <w:lang w:val="es-ES"/>
        </w:rPr>
        <w:t>(En los tiempos antiguos), no había Rurrenabaque.</w:t>
      </w:r>
      <w:r>
        <w:rPr>
          <w:lang w:val="es-ES"/>
        </w:rPr>
        <w:t>’</w:t>
      </w:r>
      <w:r w:rsidR="00CC5804" w:rsidRPr="00CC5804">
        <w:rPr>
          <w:lang w:val="es-ES"/>
        </w:rPr>
        <w:t xml:space="preserve"> </w:t>
      </w:r>
      <w:r w:rsidR="00CC5804" w:rsidRPr="00B24CFC">
        <w:rPr>
          <w:lang w:val="es-ES"/>
        </w:rPr>
        <w:t>tu002_ott</w:t>
      </w:r>
    </w:p>
    <w:p w14:paraId="3D59E134" w14:textId="7962D7E2" w:rsidR="00CC5804" w:rsidRDefault="00CC5804" w:rsidP="000F3A37">
      <w:pPr>
        <w:pStyle w:val="freetranslationenglish"/>
        <w:suppressAutoHyphens/>
      </w:pPr>
      <w:r>
        <w:t xml:space="preserve">‘(In the old </w:t>
      </w:r>
      <w:r w:rsidR="008527DA">
        <w:t>days</w:t>
      </w:r>
      <w:r>
        <w:t>) Rurrenabaque did not exist.’</w:t>
      </w:r>
    </w:p>
    <w:p w14:paraId="3C214F00" w14:textId="77777777" w:rsidR="00CC5804" w:rsidRDefault="00CC5804" w:rsidP="000F3A37">
      <w:pPr>
        <w:suppressAutoHyphens/>
      </w:pPr>
    </w:p>
    <w:p w14:paraId="64E074EF" w14:textId="77777777" w:rsidR="00CC5804" w:rsidRDefault="00CC5804" w:rsidP="000F3A37">
      <w:pPr>
        <w:pStyle w:val="morphemebreak"/>
        <w:tabs>
          <w:tab w:val="left" w:pos="567"/>
          <w:tab w:val="left" w:pos="851"/>
          <w:tab w:val="left" w:pos="1418"/>
          <w:tab w:val="left" w:pos="2410"/>
          <w:tab w:val="left" w:pos="3119"/>
          <w:tab w:val="left" w:pos="3969"/>
          <w:tab w:val="left" w:pos="4820"/>
          <w:tab w:val="left" w:pos="5529"/>
        </w:tabs>
        <w:suppressAutoHyphens/>
      </w:pPr>
      <w:r>
        <w:tab/>
      </w:r>
      <w:r>
        <w:tab/>
        <w:t>LOC</w:t>
      </w:r>
      <w:r>
        <w:tab/>
      </w:r>
      <w:r>
        <w:tab/>
      </w:r>
      <w:r>
        <w:tab/>
      </w:r>
      <w:r>
        <w:tab/>
        <w:t>S</w:t>
      </w:r>
      <w:r>
        <w:tab/>
      </w:r>
      <w:r>
        <w:tab/>
        <w:t>V</w:t>
      </w:r>
    </w:p>
    <w:p w14:paraId="11F2EF09" w14:textId="77777777" w:rsidR="00CC5804" w:rsidRDefault="00CC5804" w:rsidP="000F3A37">
      <w:pPr>
        <w:pStyle w:val="morphemebreak"/>
        <w:tabs>
          <w:tab w:val="left" w:pos="567"/>
          <w:tab w:val="left" w:pos="851"/>
          <w:tab w:val="left" w:pos="1418"/>
          <w:tab w:val="left" w:pos="2410"/>
          <w:tab w:val="left" w:pos="3119"/>
          <w:tab w:val="left" w:pos="3969"/>
          <w:tab w:val="left" w:pos="4820"/>
          <w:tab w:val="left" w:pos="5529"/>
        </w:tabs>
        <w:suppressAutoHyphens/>
      </w:pPr>
      <w:r>
        <w:tab/>
        <w:t>c.</w:t>
      </w:r>
      <w:r>
        <w:tab/>
      </w:r>
      <w:r w:rsidRPr="00B70471">
        <w:rPr>
          <w:i/>
        </w:rPr>
        <w:t>Upia</w:t>
      </w:r>
      <w:r w:rsidRPr="00B70471">
        <w:rPr>
          <w:i/>
        </w:rPr>
        <w:tab/>
        <w:t>=mu</w:t>
      </w:r>
      <w:r w:rsidRPr="00B70471">
        <w:rPr>
          <w:i/>
        </w:rPr>
        <w:tab/>
        <w:t>=da</w:t>
      </w:r>
      <w:r w:rsidRPr="00B70471">
        <w:rPr>
          <w:i/>
        </w:rPr>
        <w:tab/>
      </w:r>
      <w:r w:rsidRPr="00B70471">
        <w:rPr>
          <w:b/>
          <w:i/>
        </w:rPr>
        <w:t>aimue</w:t>
      </w:r>
      <w:r w:rsidRPr="00B70471">
        <w:rPr>
          <w:i/>
        </w:rPr>
        <w:tab/>
        <w:t>ejude</w:t>
      </w:r>
      <w:r w:rsidRPr="00B70471">
        <w:rPr>
          <w:i/>
        </w:rPr>
        <w:tab/>
        <w:t>ekene</w:t>
      </w:r>
      <w:r w:rsidRPr="00B70471">
        <w:rPr>
          <w:i/>
        </w:rPr>
        <w:tab/>
      </w:r>
      <w:r w:rsidRPr="00DB666E">
        <w:rPr>
          <w:i/>
        </w:rPr>
        <w:t>pu</w:t>
      </w:r>
      <w:r w:rsidRPr="00B70471">
        <w:rPr>
          <w:i/>
        </w:rPr>
        <w:t>-iti-a=</w:t>
      </w:r>
      <w:r w:rsidRPr="00B70471">
        <w:rPr>
          <w:b/>
          <w:i/>
        </w:rPr>
        <w:t>mawe</w:t>
      </w:r>
      <w:r>
        <w:t>.</w:t>
      </w:r>
    </w:p>
    <w:p w14:paraId="2FC8E990" w14:textId="77777777" w:rsidR="00CC5804" w:rsidRDefault="00CC5804" w:rsidP="000F3A37">
      <w:pPr>
        <w:pStyle w:val="glossinEnglish"/>
        <w:tabs>
          <w:tab w:val="left" w:pos="567"/>
          <w:tab w:val="left" w:pos="851"/>
          <w:tab w:val="left" w:pos="1418"/>
          <w:tab w:val="left" w:pos="2410"/>
          <w:tab w:val="left" w:pos="3119"/>
          <w:tab w:val="left" w:pos="3969"/>
          <w:tab w:val="left" w:pos="4820"/>
          <w:tab w:val="left" w:pos="5529"/>
        </w:tabs>
        <w:suppressAutoHyphens/>
      </w:pPr>
      <w:r>
        <w:tab/>
      </w:r>
      <w:r>
        <w:tab/>
        <w:t>here</w:t>
      </w:r>
      <w:r>
        <w:tab/>
        <w:t>=</w:t>
      </w:r>
      <w:r w:rsidRPr="00B70471">
        <w:rPr>
          <w:smallCaps/>
        </w:rPr>
        <w:t>contr</w:t>
      </w:r>
      <w:r w:rsidRPr="00B70471">
        <w:rPr>
          <w:smallCaps/>
        </w:rPr>
        <w:tab/>
      </w:r>
      <w:r>
        <w:rPr>
          <w:smallCaps/>
        </w:rPr>
        <w:t>=</w:t>
      </w:r>
      <w:r w:rsidRPr="00104CBA">
        <w:rPr>
          <w:smallCaps/>
        </w:rPr>
        <w:t>ptc</w:t>
      </w:r>
      <w:r w:rsidRPr="00B70471">
        <w:rPr>
          <w:smallCaps/>
        </w:rPr>
        <w:tab/>
        <w:t>neg</w:t>
      </w:r>
      <w:r>
        <w:tab/>
        <w:t>village</w:t>
      </w:r>
      <w:r>
        <w:tab/>
        <w:t>first</w:t>
      </w:r>
      <w:r>
        <w:tab/>
        <w:t>be-</w:t>
      </w:r>
      <w:r>
        <w:rPr>
          <w:smallCaps/>
        </w:rPr>
        <w:t>tdm</w:t>
      </w:r>
      <w:r>
        <w:t>-</w:t>
      </w:r>
      <w:r>
        <w:rPr>
          <w:smallCaps/>
        </w:rPr>
        <w:t>pst=</w:t>
      </w:r>
      <w:r w:rsidRPr="00B70471">
        <w:rPr>
          <w:smallCaps/>
        </w:rPr>
        <w:t>neg</w:t>
      </w:r>
    </w:p>
    <w:p w14:paraId="49B5031E" w14:textId="15C428A5" w:rsidR="00CC5804" w:rsidRPr="00B24CFC" w:rsidRDefault="009C6FDD" w:rsidP="000F3A37">
      <w:pPr>
        <w:pStyle w:val="freetranslationenglish"/>
        <w:suppressAutoHyphens/>
        <w:rPr>
          <w:lang w:val="es-ES"/>
        </w:rPr>
      </w:pPr>
      <w:r>
        <w:rPr>
          <w:lang w:val="es-ES"/>
        </w:rPr>
        <w:t>‘</w:t>
      </w:r>
      <w:r w:rsidR="00CC5804" w:rsidRPr="00CC5804">
        <w:rPr>
          <w:lang w:val="es-ES"/>
        </w:rPr>
        <w:t>Aquí no había nada/pueblo / no era pueblo todavía.</w:t>
      </w:r>
      <w:r>
        <w:rPr>
          <w:lang w:val="es-ES"/>
        </w:rPr>
        <w:t>’</w:t>
      </w:r>
      <w:r w:rsidR="00CC5804" w:rsidRPr="00CC5804">
        <w:rPr>
          <w:lang w:val="es-ES"/>
        </w:rPr>
        <w:t xml:space="preserve"> </w:t>
      </w:r>
      <w:r w:rsidR="00CC5804" w:rsidRPr="00B24CFC">
        <w:rPr>
          <w:lang w:val="es-ES"/>
        </w:rPr>
        <w:t>hi020</w:t>
      </w:r>
    </w:p>
    <w:p w14:paraId="40456C84" w14:textId="260AC865" w:rsidR="00CC5804" w:rsidRDefault="00CC5804" w:rsidP="000F3A37">
      <w:pPr>
        <w:pStyle w:val="freetranslationenglish"/>
        <w:suppressAutoHyphens/>
      </w:pPr>
      <w:r>
        <w:t xml:space="preserve">‘Here </w:t>
      </w:r>
      <w:r w:rsidR="008527DA">
        <w:t xml:space="preserve">at first </w:t>
      </w:r>
      <w:r>
        <w:t>there was no village.’</w:t>
      </w:r>
    </w:p>
    <w:p w14:paraId="5F8DFA3D" w14:textId="77777777" w:rsidR="00D76396" w:rsidRDefault="00D76396" w:rsidP="000F3A37">
      <w:pPr>
        <w:suppressAutoHyphens/>
      </w:pPr>
    </w:p>
    <w:p w14:paraId="190707F9" w14:textId="530DD6F6" w:rsidR="00CC5804" w:rsidRPr="00EB0C47" w:rsidRDefault="0092091F" w:rsidP="000F3A37">
      <w:pPr>
        <w:suppressAutoHyphens/>
        <w:ind w:firstLine="284"/>
      </w:pPr>
      <w:r>
        <w:t xml:space="preserve">The second pattern, illustrated in </w:t>
      </w:r>
      <w:r w:rsidR="00846032">
        <w:fldChar w:fldCharType="begin"/>
      </w:r>
      <w:r w:rsidR="00846032">
        <w:instrText xml:space="preserve"> REF biawatiempo \h </w:instrText>
      </w:r>
      <w:r w:rsidR="00846032">
        <w:fldChar w:fldCharType="separate"/>
      </w:r>
      <w:r w:rsidR="00846032" w:rsidRPr="00842F2B">
        <w:rPr>
          <w:szCs w:val="24"/>
        </w:rPr>
        <w:t>(</w:t>
      </w:r>
      <w:r w:rsidR="00846032" w:rsidRPr="00842F2B">
        <w:rPr>
          <w:noProof/>
          <w:szCs w:val="24"/>
        </w:rPr>
        <w:t>19</w:t>
      </w:r>
      <w:r w:rsidR="00846032">
        <w:fldChar w:fldCharType="end"/>
      </w:r>
      <w:r w:rsidR="00846032">
        <w:t>a-e) and found</w:t>
      </w:r>
      <w:r w:rsidR="00842F2B">
        <w:t xml:space="preserve"> in</w:t>
      </w:r>
      <w:r w:rsidR="00846032">
        <w:t xml:space="preserve"> </w:t>
      </w:r>
      <w:r>
        <w:t>many examples in the corpus, consist</w:t>
      </w:r>
      <w:r w:rsidR="00167841">
        <w:t xml:space="preserve">s </w:t>
      </w:r>
      <w:r w:rsidR="00E02574">
        <w:t xml:space="preserve">of </w:t>
      </w:r>
      <w:r w:rsidRPr="00BF25E2">
        <w:rPr>
          <w:b/>
          <w:i/>
        </w:rPr>
        <w:t>aimawe</w:t>
      </w:r>
      <w:r>
        <w:rPr>
          <w:i/>
        </w:rPr>
        <w:t xml:space="preserve"> </w:t>
      </w:r>
      <w:r>
        <w:t>[ajma</w:t>
      </w:r>
      <w:r w:rsidRPr="006E4211">
        <w:t>ß</w:t>
      </w:r>
      <w:r>
        <w:t xml:space="preserve">e] or </w:t>
      </w:r>
      <w:r w:rsidR="008527DA">
        <w:t xml:space="preserve">the </w:t>
      </w:r>
      <w:r>
        <w:t xml:space="preserve">variant </w:t>
      </w:r>
      <w:r w:rsidRPr="00BF25E2">
        <w:rPr>
          <w:b/>
          <w:i/>
        </w:rPr>
        <w:t>aimue</w:t>
      </w:r>
      <w:r>
        <w:rPr>
          <w:i/>
        </w:rPr>
        <w:t xml:space="preserve"> </w:t>
      </w:r>
      <w:r w:rsidR="00936B8E">
        <w:t>[ajmu</w:t>
      </w:r>
      <w:r w:rsidR="00936B8E" w:rsidRPr="006E4211">
        <w:t>e]</w:t>
      </w:r>
      <w:r w:rsidR="00936B8E">
        <w:t xml:space="preserve"> ~</w:t>
      </w:r>
      <w:r w:rsidR="00936B8E" w:rsidRPr="000656DD">
        <w:t xml:space="preserve"> </w:t>
      </w:r>
      <w:r w:rsidR="00936B8E">
        <w:t>[ajmw</w:t>
      </w:r>
      <w:r w:rsidR="00936B8E" w:rsidRPr="006E4211">
        <w:t>e]</w:t>
      </w:r>
      <w:r>
        <w:t xml:space="preserve"> used alone</w:t>
      </w:r>
      <w:r w:rsidR="00AB0246">
        <w:t xml:space="preserve"> </w:t>
      </w:r>
      <w:r w:rsidR="008527DA">
        <w:t xml:space="preserve">with a </w:t>
      </w:r>
      <w:r w:rsidR="00AB0246">
        <w:t xml:space="preserve">predicative function, </w:t>
      </w:r>
      <w:r w:rsidR="00EE6B3C">
        <w:t xml:space="preserve">with or without the inflected copula verb </w:t>
      </w:r>
      <w:r w:rsidR="00EE6B3C">
        <w:rPr>
          <w:i/>
        </w:rPr>
        <w:t>pu</w:t>
      </w:r>
      <w:r w:rsidR="00EE6B3C">
        <w:t xml:space="preserve"> ‘be</w:t>
      </w:r>
      <w:r w:rsidR="002D240F">
        <w:t>.’</w:t>
      </w:r>
      <w:r w:rsidR="00B04CC2">
        <w:t xml:space="preserve"> In this use</w:t>
      </w:r>
      <w:r w:rsidR="008D4207">
        <w:t xml:space="preserve">, </w:t>
      </w:r>
      <w:r w:rsidR="004A3D01">
        <w:t xml:space="preserve">I analyze </w:t>
      </w:r>
      <w:r w:rsidR="008D4207">
        <w:rPr>
          <w:i/>
        </w:rPr>
        <w:t>aimawe/aimue</w:t>
      </w:r>
      <w:r w:rsidR="004A3D01">
        <w:t xml:space="preserve"> </w:t>
      </w:r>
      <w:r w:rsidR="00AB0246">
        <w:t xml:space="preserve">as </w:t>
      </w:r>
      <w:r w:rsidR="00167841">
        <w:t xml:space="preserve">a </w:t>
      </w:r>
      <w:r>
        <w:t xml:space="preserve">lexical negative existential/locative </w:t>
      </w:r>
      <w:r w:rsidR="00AB0246">
        <w:t xml:space="preserve">adjective in an </w:t>
      </w:r>
      <w:r w:rsidR="00AB0246" w:rsidRPr="00655D83">
        <w:t>attributive</w:t>
      </w:r>
      <w:r w:rsidR="00AB0246">
        <w:t xml:space="preserve"> </w:t>
      </w:r>
      <w:r w:rsidR="00655D83">
        <w:t xml:space="preserve">clause </w:t>
      </w:r>
      <w:r w:rsidR="00167841">
        <w:t>construction</w:t>
      </w:r>
      <w:r w:rsidR="008D4207">
        <w:t xml:space="preserve">, as described in </w:t>
      </w:r>
      <w:r w:rsidR="00EE6B3C">
        <w:t>§</w:t>
      </w:r>
      <w:r w:rsidR="00EE6B3C">
        <w:fldChar w:fldCharType="begin"/>
      </w:r>
      <w:r w:rsidR="00EE6B3C">
        <w:instrText xml:space="preserve"> REF _Ref16503826 \n \h </w:instrText>
      </w:r>
      <w:r w:rsidR="00EE6B3C">
        <w:fldChar w:fldCharType="separate"/>
      </w:r>
      <w:r w:rsidR="00D24E65">
        <w:t>4</w:t>
      </w:r>
      <w:r w:rsidR="00EE6B3C">
        <w:fldChar w:fldCharType="end"/>
      </w:r>
      <w:r w:rsidR="008D4207">
        <w:t>.</w:t>
      </w:r>
      <w:r w:rsidR="00811C2C">
        <w:t xml:space="preserve"> </w:t>
      </w:r>
      <w:r w:rsidR="008527DA">
        <w:t>In t</w:t>
      </w:r>
      <w:r w:rsidR="00811C2C">
        <w:t xml:space="preserve">he examples provided below, one can see negation of existence in </w:t>
      </w:r>
      <w:r w:rsidR="00B24CFC">
        <w:fldChar w:fldCharType="begin"/>
      </w:r>
      <w:r w:rsidR="00B24CFC">
        <w:instrText xml:space="preserve"> REF biawatiempo \h </w:instrText>
      </w:r>
      <w:r w:rsidR="00B24CFC">
        <w:fldChar w:fldCharType="separate"/>
      </w:r>
      <w:r w:rsidR="00B24CFC" w:rsidRPr="00842F2B">
        <w:rPr>
          <w:szCs w:val="24"/>
        </w:rPr>
        <w:t>(</w:t>
      </w:r>
      <w:r w:rsidR="00B24CFC" w:rsidRPr="00842F2B">
        <w:rPr>
          <w:noProof/>
          <w:szCs w:val="24"/>
        </w:rPr>
        <w:t>19</w:t>
      </w:r>
      <w:r w:rsidR="00B24CFC">
        <w:fldChar w:fldCharType="end"/>
      </w:r>
      <w:r w:rsidR="00811C2C">
        <w:t>a</w:t>
      </w:r>
      <w:r w:rsidR="00B24CFC">
        <w:t>)</w:t>
      </w:r>
      <w:r w:rsidR="00811C2C">
        <w:t xml:space="preserve">, </w:t>
      </w:r>
      <w:r w:rsidR="00B24CFC">
        <w:fldChar w:fldCharType="begin"/>
      </w:r>
      <w:r w:rsidR="00B24CFC">
        <w:instrText xml:space="preserve"> REF biawatiempo \h </w:instrText>
      </w:r>
      <w:r w:rsidR="00B24CFC">
        <w:fldChar w:fldCharType="separate"/>
      </w:r>
      <w:r w:rsidR="00B24CFC" w:rsidRPr="00842F2B">
        <w:rPr>
          <w:szCs w:val="24"/>
        </w:rPr>
        <w:t>(</w:t>
      </w:r>
      <w:r w:rsidR="00B24CFC" w:rsidRPr="00842F2B">
        <w:rPr>
          <w:noProof/>
          <w:szCs w:val="24"/>
        </w:rPr>
        <w:t>19</w:t>
      </w:r>
      <w:r w:rsidR="00B24CFC">
        <w:fldChar w:fldCharType="end"/>
      </w:r>
      <w:r w:rsidR="00811C2C">
        <w:t>b</w:t>
      </w:r>
      <w:r w:rsidR="00B24CFC">
        <w:t>)</w:t>
      </w:r>
      <w:r w:rsidR="00811C2C">
        <w:t xml:space="preserve"> and </w:t>
      </w:r>
      <w:r w:rsidR="00B24CFC">
        <w:fldChar w:fldCharType="begin"/>
      </w:r>
      <w:r w:rsidR="00B24CFC">
        <w:instrText xml:space="preserve"> REF biawatiempo \h </w:instrText>
      </w:r>
      <w:r w:rsidR="00B24CFC">
        <w:fldChar w:fldCharType="separate"/>
      </w:r>
      <w:r w:rsidR="00B24CFC" w:rsidRPr="00842F2B">
        <w:rPr>
          <w:szCs w:val="24"/>
        </w:rPr>
        <w:t>(</w:t>
      </w:r>
      <w:r w:rsidR="00B24CFC" w:rsidRPr="00842F2B">
        <w:rPr>
          <w:noProof/>
          <w:szCs w:val="24"/>
        </w:rPr>
        <w:t>19</w:t>
      </w:r>
      <w:r w:rsidR="00B24CFC">
        <w:fldChar w:fldCharType="end"/>
      </w:r>
      <w:r w:rsidR="00811C2C">
        <w:t>c</w:t>
      </w:r>
      <w:r w:rsidR="00B24CFC">
        <w:t>)</w:t>
      </w:r>
      <w:r w:rsidR="00811C2C">
        <w:t xml:space="preserve">, negation of location in </w:t>
      </w:r>
      <w:r w:rsidR="00181543">
        <w:fldChar w:fldCharType="begin"/>
      </w:r>
      <w:r w:rsidR="00181543">
        <w:instrText xml:space="preserve"> REF biawatiempo \h </w:instrText>
      </w:r>
      <w:r w:rsidR="00181543">
        <w:fldChar w:fldCharType="separate"/>
      </w:r>
      <w:r w:rsidR="00181543" w:rsidRPr="00842F2B">
        <w:rPr>
          <w:szCs w:val="24"/>
        </w:rPr>
        <w:t>(</w:t>
      </w:r>
      <w:r w:rsidR="00181543" w:rsidRPr="00842F2B">
        <w:rPr>
          <w:noProof/>
          <w:szCs w:val="24"/>
        </w:rPr>
        <w:t>19</w:t>
      </w:r>
      <w:r w:rsidR="00181543">
        <w:fldChar w:fldCharType="end"/>
      </w:r>
      <w:r w:rsidR="00811C2C">
        <w:t>d</w:t>
      </w:r>
      <w:r w:rsidR="00181543">
        <w:t>)</w:t>
      </w:r>
      <w:r w:rsidR="00811C2C">
        <w:t xml:space="preserve"> </w:t>
      </w:r>
      <w:r w:rsidR="00D94290">
        <w:t xml:space="preserve">and negation of possession in </w:t>
      </w:r>
      <w:r w:rsidR="000A7F07">
        <w:fldChar w:fldCharType="begin"/>
      </w:r>
      <w:r w:rsidR="000A7F07">
        <w:instrText xml:space="preserve"> REF biawatiempo \h </w:instrText>
      </w:r>
      <w:r w:rsidR="000A7F07">
        <w:fldChar w:fldCharType="separate"/>
      </w:r>
      <w:r w:rsidR="000A7F07" w:rsidRPr="00842F2B">
        <w:rPr>
          <w:szCs w:val="24"/>
        </w:rPr>
        <w:t>(</w:t>
      </w:r>
      <w:r w:rsidR="000A7F07" w:rsidRPr="00842F2B">
        <w:rPr>
          <w:noProof/>
          <w:szCs w:val="24"/>
        </w:rPr>
        <w:t>19</w:t>
      </w:r>
      <w:r w:rsidR="000A7F07">
        <w:fldChar w:fldCharType="end"/>
      </w:r>
      <w:r w:rsidR="000A7F07">
        <w:t>e)</w:t>
      </w:r>
      <w:r w:rsidR="00D94290">
        <w:t xml:space="preserve"> (</w:t>
      </w:r>
      <w:r w:rsidR="0096528C">
        <w:t xml:space="preserve">possessor encoded by the </w:t>
      </w:r>
      <w:r w:rsidR="00EB0C47">
        <w:t xml:space="preserve">3SG dative pronoun </w:t>
      </w:r>
      <w:r w:rsidR="00EB0C47">
        <w:rPr>
          <w:i/>
        </w:rPr>
        <w:t>mesa</w:t>
      </w:r>
      <w:r w:rsidR="0096528C">
        <w:t>).</w:t>
      </w:r>
    </w:p>
    <w:p w14:paraId="3DC99993" w14:textId="69737C8A" w:rsidR="00CC5804" w:rsidRDefault="00CC5804" w:rsidP="000F3A37">
      <w:pPr>
        <w:suppressAutoHyphens/>
      </w:pPr>
    </w:p>
    <w:p w14:paraId="025E52E0" w14:textId="53357D06" w:rsidR="00CC5804" w:rsidRPr="0015271B" w:rsidRDefault="004A46F9" w:rsidP="000F3A37">
      <w:pPr>
        <w:pStyle w:val="morphemebreak"/>
        <w:tabs>
          <w:tab w:val="left" w:pos="567"/>
          <w:tab w:val="left" w:pos="851"/>
          <w:tab w:val="left" w:pos="1701"/>
          <w:tab w:val="left" w:pos="2552"/>
          <w:tab w:val="left" w:pos="3544"/>
          <w:tab w:val="left" w:pos="4253"/>
          <w:tab w:val="left" w:pos="5670"/>
          <w:tab w:val="left" w:pos="7088"/>
        </w:tabs>
        <w:suppressAutoHyphens/>
        <w:rPr>
          <w:szCs w:val="24"/>
          <w:lang w:val="es-ES"/>
        </w:rPr>
      </w:pPr>
      <w:bookmarkStart w:id="35" w:name="biawatiempo"/>
      <w:r w:rsidRPr="00CC5804">
        <w:rPr>
          <w:szCs w:val="24"/>
          <w:lang w:val="es-ES"/>
        </w:rPr>
        <w:t>(</w:t>
      </w:r>
      <w:r>
        <w:rPr>
          <w:lang w:val="es-ES_tradnl"/>
        </w:rPr>
        <w:fldChar w:fldCharType="begin"/>
      </w:r>
      <w:r w:rsidRPr="00CC5804">
        <w:rPr>
          <w:lang w:val="es-ES"/>
        </w:rPr>
        <w:instrText xml:space="preserve"> SEQ ex \* MERGEFORMAT </w:instrText>
      </w:r>
      <w:r>
        <w:rPr>
          <w:lang w:val="es-ES_tradnl"/>
        </w:rPr>
        <w:fldChar w:fldCharType="separate"/>
      </w:r>
      <w:r w:rsidR="00D24E65" w:rsidRPr="00D24E65">
        <w:rPr>
          <w:noProof/>
          <w:szCs w:val="24"/>
          <w:lang w:val="es-ES"/>
        </w:rPr>
        <w:t>19</w:t>
      </w:r>
      <w:r>
        <w:rPr>
          <w:noProof/>
          <w:szCs w:val="24"/>
        </w:rPr>
        <w:fldChar w:fldCharType="end"/>
      </w:r>
      <w:bookmarkEnd w:id="35"/>
      <w:r w:rsidRPr="00CC5804">
        <w:rPr>
          <w:szCs w:val="24"/>
          <w:lang w:val="es-ES"/>
        </w:rPr>
        <w:t>)</w:t>
      </w:r>
      <w:r w:rsidR="00CC5804" w:rsidRPr="0015271B">
        <w:rPr>
          <w:szCs w:val="24"/>
          <w:lang w:val="es-ES"/>
        </w:rPr>
        <w:tab/>
      </w:r>
      <w:r w:rsidR="00CC5804" w:rsidRPr="0015271B">
        <w:rPr>
          <w:szCs w:val="24"/>
          <w:lang w:val="es-ES"/>
        </w:rPr>
        <w:tab/>
      </w:r>
      <w:r w:rsidR="00CC5804" w:rsidRPr="0015271B">
        <w:rPr>
          <w:szCs w:val="24"/>
          <w:lang w:val="es-ES"/>
        </w:rPr>
        <w:tab/>
      </w:r>
      <w:r w:rsidR="00CC5804" w:rsidRPr="0015271B">
        <w:rPr>
          <w:szCs w:val="24"/>
          <w:lang w:val="es-ES"/>
        </w:rPr>
        <w:tab/>
      </w:r>
      <w:r w:rsidR="00CC5804" w:rsidRPr="0015271B">
        <w:rPr>
          <w:szCs w:val="24"/>
          <w:lang w:val="es-ES"/>
        </w:rPr>
        <w:tab/>
      </w:r>
      <w:r w:rsidR="00CC5804" w:rsidRPr="0015271B">
        <w:rPr>
          <w:szCs w:val="24"/>
          <w:lang w:val="es-ES"/>
        </w:rPr>
        <w:tab/>
        <w:t>ADJ</w:t>
      </w:r>
      <w:r w:rsidR="00CC5804" w:rsidRPr="0015271B">
        <w:rPr>
          <w:szCs w:val="24"/>
          <w:lang w:val="es-ES"/>
        </w:rPr>
        <w:tab/>
        <w:t>COP</w:t>
      </w:r>
      <w:r w:rsidR="00CC5804" w:rsidRPr="0015271B">
        <w:rPr>
          <w:szCs w:val="24"/>
          <w:lang w:val="es-ES"/>
        </w:rPr>
        <w:tab/>
        <w:t>S</w:t>
      </w:r>
    </w:p>
    <w:p w14:paraId="779E13B8" w14:textId="7571D70B" w:rsidR="00CC5804" w:rsidRPr="00CC5804" w:rsidRDefault="00CC5804" w:rsidP="000F3A37">
      <w:pPr>
        <w:pStyle w:val="morphemebreak"/>
        <w:tabs>
          <w:tab w:val="left" w:pos="567"/>
          <w:tab w:val="left" w:pos="851"/>
          <w:tab w:val="left" w:pos="1701"/>
          <w:tab w:val="left" w:pos="2552"/>
          <w:tab w:val="left" w:pos="3544"/>
          <w:tab w:val="left" w:pos="4253"/>
          <w:tab w:val="left" w:pos="5670"/>
          <w:tab w:val="left" w:pos="7088"/>
        </w:tabs>
        <w:suppressAutoHyphens/>
        <w:rPr>
          <w:lang w:val="es-ES"/>
        </w:rPr>
      </w:pPr>
      <w:r w:rsidRPr="00CC5804">
        <w:rPr>
          <w:szCs w:val="24"/>
          <w:lang w:val="es-ES"/>
        </w:rPr>
        <w:tab/>
        <w:t>a.</w:t>
      </w:r>
      <w:r w:rsidRPr="00CC5804">
        <w:rPr>
          <w:szCs w:val="24"/>
          <w:lang w:val="es-ES"/>
        </w:rPr>
        <w:tab/>
        <w:t>[</w:t>
      </w:r>
      <w:r w:rsidRPr="00CC5804">
        <w:rPr>
          <w:i/>
          <w:lang w:val="es-ES"/>
        </w:rPr>
        <w:t>Biawa</w:t>
      </w:r>
      <w:r w:rsidRPr="00CC5804">
        <w:rPr>
          <w:i/>
          <w:lang w:val="es-ES"/>
        </w:rPr>
        <w:tab/>
        <w:t>tiempo</w:t>
      </w:r>
      <w:r w:rsidRPr="00CC5804">
        <w:rPr>
          <w:lang w:val="es-ES"/>
        </w:rPr>
        <w:t>]</w:t>
      </w:r>
      <w:r w:rsidRPr="00CC5804">
        <w:rPr>
          <w:i/>
          <w:lang w:val="es-ES"/>
        </w:rPr>
        <w:tab/>
        <w:t>=mu</w:t>
      </w:r>
      <w:r w:rsidRPr="00CC5804">
        <w:rPr>
          <w:i/>
          <w:lang w:val="es-ES"/>
        </w:rPr>
        <w:tab/>
        <w:t>=da</w:t>
      </w:r>
      <w:r w:rsidRPr="00CC5804">
        <w:rPr>
          <w:i/>
          <w:lang w:val="es-ES"/>
        </w:rPr>
        <w:tab/>
      </w:r>
      <w:r w:rsidRPr="00CC5804">
        <w:rPr>
          <w:b/>
          <w:i/>
          <w:lang w:val="es-ES"/>
        </w:rPr>
        <w:t>aimue</w:t>
      </w:r>
      <w:r w:rsidRPr="00CC5804">
        <w:rPr>
          <w:i/>
          <w:lang w:val="es-ES"/>
        </w:rPr>
        <w:tab/>
        <w:t>pu-iti-a</w:t>
      </w:r>
      <w:r w:rsidRPr="00CC5804">
        <w:rPr>
          <w:i/>
          <w:lang w:val="es-ES"/>
        </w:rPr>
        <w:tab/>
        <w:t>ejude=kwana</w:t>
      </w:r>
      <w:r w:rsidRPr="00CC5804">
        <w:rPr>
          <w:lang w:val="es-ES"/>
        </w:rPr>
        <w:t>.</w:t>
      </w:r>
    </w:p>
    <w:p w14:paraId="06676A78" w14:textId="77777777" w:rsidR="00CC5804" w:rsidRDefault="00CC5804" w:rsidP="000F3A37">
      <w:pPr>
        <w:pStyle w:val="glossinEnglish"/>
        <w:tabs>
          <w:tab w:val="left" w:pos="567"/>
          <w:tab w:val="left" w:pos="851"/>
          <w:tab w:val="left" w:pos="1701"/>
          <w:tab w:val="left" w:pos="2552"/>
          <w:tab w:val="left" w:pos="3544"/>
          <w:tab w:val="left" w:pos="4253"/>
          <w:tab w:val="left" w:pos="5670"/>
          <w:tab w:val="left" w:pos="7088"/>
        </w:tabs>
        <w:suppressAutoHyphens/>
      </w:pPr>
      <w:r w:rsidRPr="00CC5804">
        <w:rPr>
          <w:lang w:val="es-ES"/>
        </w:rPr>
        <w:tab/>
      </w:r>
      <w:r w:rsidRPr="00CC5804">
        <w:rPr>
          <w:lang w:val="es-ES"/>
        </w:rPr>
        <w:tab/>
      </w:r>
      <w:r>
        <w:t>old</w:t>
      </w:r>
      <w:r>
        <w:tab/>
        <w:t>time</w:t>
      </w:r>
      <w:r>
        <w:tab/>
        <w:t>=</w:t>
      </w:r>
      <w:r w:rsidRPr="00D47444">
        <w:rPr>
          <w:smallCaps/>
        </w:rPr>
        <w:t>contr</w:t>
      </w:r>
      <w:r w:rsidRPr="00D47444">
        <w:rPr>
          <w:smallCaps/>
        </w:rPr>
        <w:tab/>
      </w:r>
      <w:r>
        <w:rPr>
          <w:smallCaps/>
        </w:rPr>
        <w:t>=ptc</w:t>
      </w:r>
      <w:r w:rsidRPr="00D47444">
        <w:rPr>
          <w:smallCaps/>
        </w:rPr>
        <w:tab/>
      </w:r>
      <w:r>
        <w:t>nonexistent</w:t>
      </w:r>
      <w:r>
        <w:tab/>
        <w:t>be-</w:t>
      </w:r>
      <w:r>
        <w:rPr>
          <w:smallCaps/>
        </w:rPr>
        <w:t>tdm-p</w:t>
      </w:r>
      <w:r w:rsidRPr="00D47444">
        <w:rPr>
          <w:smallCaps/>
        </w:rPr>
        <w:t>st</w:t>
      </w:r>
      <w:r>
        <w:tab/>
        <w:t>village=</w:t>
      </w:r>
      <w:r w:rsidRPr="00D47444">
        <w:rPr>
          <w:smallCaps/>
        </w:rPr>
        <w:t>pl</w:t>
      </w:r>
    </w:p>
    <w:p w14:paraId="486C21EF" w14:textId="04AD0910" w:rsidR="00CC5804" w:rsidRPr="001C0D4C" w:rsidRDefault="00D3789B" w:rsidP="000F3A37">
      <w:pPr>
        <w:pStyle w:val="freetranslationenglish"/>
        <w:suppressAutoHyphens/>
        <w:rPr>
          <w:lang w:val="es-ES"/>
        </w:rPr>
      </w:pPr>
      <w:r w:rsidRPr="001C0D4C">
        <w:rPr>
          <w:lang w:val="es-ES"/>
        </w:rPr>
        <w:t>‘</w:t>
      </w:r>
      <w:r w:rsidR="00CC5804" w:rsidRPr="001C0D4C">
        <w:rPr>
          <w:lang w:val="es-ES"/>
        </w:rPr>
        <w:t>En tiem</w:t>
      </w:r>
      <w:r w:rsidRPr="001C0D4C">
        <w:rPr>
          <w:lang w:val="es-ES"/>
        </w:rPr>
        <w:t>pos antiguos no habían pueblos.’</w:t>
      </w:r>
      <w:r w:rsidR="00CC5804" w:rsidRPr="001C0D4C">
        <w:rPr>
          <w:lang w:val="es-ES"/>
        </w:rPr>
        <w:t xml:space="preserve"> tu001_ott</w:t>
      </w:r>
    </w:p>
    <w:p w14:paraId="775EAB55" w14:textId="63A74F67" w:rsidR="00CC5804" w:rsidRDefault="00CC5804" w:rsidP="000F3A37">
      <w:pPr>
        <w:pStyle w:val="freetranslationenglish"/>
        <w:suppressAutoHyphens/>
      </w:pPr>
      <w:r>
        <w:t xml:space="preserve">‘In the old </w:t>
      </w:r>
      <w:r w:rsidR="008527DA">
        <w:t>days</w:t>
      </w:r>
      <w:r>
        <w:t xml:space="preserve">, there were no villages.’ </w:t>
      </w:r>
      <w:r w:rsidR="000A7F07">
        <w:t>(</w:t>
      </w:r>
      <w:r>
        <w:t>lit. villages were nonexistent</w:t>
      </w:r>
      <w:r w:rsidR="000A7F07">
        <w:t>)</w:t>
      </w:r>
    </w:p>
    <w:p w14:paraId="05DFD019" w14:textId="77777777" w:rsidR="00CC5804" w:rsidRDefault="00CC5804" w:rsidP="000F3A37">
      <w:pPr>
        <w:suppressAutoHyphens/>
      </w:pPr>
    </w:p>
    <w:p w14:paraId="763EF811" w14:textId="77777777" w:rsidR="00CC5804" w:rsidRDefault="00CC5804" w:rsidP="000F3A37">
      <w:pPr>
        <w:pStyle w:val="morphemebreak"/>
        <w:tabs>
          <w:tab w:val="left" w:pos="567"/>
          <w:tab w:val="left" w:pos="851"/>
          <w:tab w:val="left" w:pos="1843"/>
          <w:tab w:val="left" w:pos="2977"/>
          <w:tab w:val="left" w:pos="4253"/>
          <w:tab w:val="left" w:pos="5954"/>
          <w:tab w:val="left" w:pos="6946"/>
        </w:tabs>
        <w:suppressAutoHyphens/>
      </w:pPr>
      <w:r>
        <w:tab/>
      </w:r>
      <w:r>
        <w:tab/>
        <w:t>S</w:t>
      </w:r>
      <w:r>
        <w:tab/>
      </w:r>
      <w:r>
        <w:tab/>
      </w:r>
      <w:r>
        <w:rPr>
          <w:szCs w:val="24"/>
        </w:rPr>
        <w:t>ADJ</w:t>
      </w:r>
      <w:r>
        <w:tab/>
      </w:r>
      <w:r>
        <w:tab/>
      </w:r>
    </w:p>
    <w:p w14:paraId="68BF8BB9" w14:textId="77777777" w:rsidR="00CC5804" w:rsidRPr="006E4211" w:rsidRDefault="00CC5804" w:rsidP="000F3A37">
      <w:pPr>
        <w:pStyle w:val="morphemebreak"/>
        <w:tabs>
          <w:tab w:val="left" w:pos="567"/>
          <w:tab w:val="left" w:pos="851"/>
          <w:tab w:val="left" w:pos="1843"/>
          <w:tab w:val="left" w:pos="2977"/>
          <w:tab w:val="left" w:pos="4253"/>
          <w:tab w:val="left" w:pos="5954"/>
          <w:tab w:val="left" w:pos="6946"/>
        </w:tabs>
        <w:suppressAutoHyphens/>
      </w:pPr>
      <w:r w:rsidRPr="006E4211">
        <w:tab/>
      </w:r>
      <w:r>
        <w:t>b.</w:t>
      </w:r>
      <w:r w:rsidRPr="006E4211">
        <w:tab/>
      </w:r>
      <w:r w:rsidRPr="006E4211">
        <w:rPr>
          <w:i/>
        </w:rPr>
        <w:t>Kwati</w:t>
      </w:r>
      <w:r w:rsidRPr="006E4211">
        <w:rPr>
          <w:i/>
        </w:rPr>
        <w:tab/>
        <w:t>=mu</w:t>
      </w:r>
      <w:r w:rsidRPr="006E4211">
        <w:rPr>
          <w:i/>
        </w:rPr>
        <w:tab/>
      </w:r>
      <w:r w:rsidRPr="006E4211">
        <w:rPr>
          <w:b/>
          <w:i/>
        </w:rPr>
        <w:t>aimue</w:t>
      </w:r>
      <w:r w:rsidRPr="006E4211">
        <w:rPr>
          <w:i/>
        </w:rPr>
        <w:tab/>
      </w:r>
      <w:r>
        <w:rPr>
          <w:i/>
        </w:rPr>
        <w:t>=</w:t>
      </w:r>
      <w:r w:rsidRPr="006E4211">
        <w:rPr>
          <w:i/>
        </w:rPr>
        <w:t>tsu'u</w:t>
      </w:r>
      <w:r w:rsidRPr="006E4211">
        <w:t>.</w:t>
      </w:r>
    </w:p>
    <w:p w14:paraId="1760399C" w14:textId="77777777" w:rsidR="00CC5804" w:rsidRPr="006E4211" w:rsidRDefault="00CC5804" w:rsidP="000F3A37">
      <w:pPr>
        <w:pStyle w:val="glossinEnglish"/>
        <w:tabs>
          <w:tab w:val="left" w:pos="567"/>
          <w:tab w:val="left" w:pos="851"/>
          <w:tab w:val="left" w:pos="1843"/>
          <w:tab w:val="left" w:pos="2977"/>
          <w:tab w:val="left" w:pos="4253"/>
          <w:tab w:val="left" w:pos="5954"/>
          <w:tab w:val="left" w:pos="6946"/>
        </w:tabs>
        <w:suppressAutoHyphens/>
      </w:pPr>
      <w:r w:rsidRPr="006E4211">
        <w:tab/>
      </w:r>
      <w:r w:rsidRPr="006E4211">
        <w:tab/>
        <w:t>firewood</w:t>
      </w:r>
      <w:r w:rsidRPr="006E4211">
        <w:tab/>
        <w:t>=</w:t>
      </w:r>
      <w:r w:rsidRPr="006E4211">
        <w:rPr>
          <w:smallCaps/>
        </w:rPr>
        <w:t>contr</w:t>
      </w:r>
      <w:r w:rsidRPr="006E4211">
        <w:rPr>
          <w:smallCaps/>
        </w:rPr>
        <w:tab/>
      </w:r>
      <w:r>
        <w:t>nonexistent</w:t>
      </w:r>
      <w:r w:rsidRPr="006E4211">
        <w:tab/>
      </w:r>
      <w:r>
        <w:t>=</w:t>
      </w:r>
      <w:r w:rsidRPr="006E4211">
        <w:rPr>
          <w:smallCaps/>
        </w:rPr>
        <w:t>still</w:t>
      </w:r>
    </w:p>
    <w:p w14:paraId="618EE3BF" w14:textId="77777777" w:rsidR="00CC5804" w:rsidRPr="00CC5804" w:rsidRDefault="00CC5804" w:rsidP="000F3A37">
      <w:pPr>
        <w:pStyle w:val="freetranslationenglish"/>
        <w:suppressAutoHyphens/>
        <w:rPr>
          <w:lang w:val="es-ES"/>
        </w:rPr>
      </w:pPr>
      <w:r w:rsidRPr="00CC5804">
        <w:rPr>
          <w:lang w:val="es-ES"/>
        </w:rPr>
        <w:t>‘La leña todavía no hay.’ ci104</w:t>
      </w:r>
    </w:p>
    <w:p w14:paraId="41C3FA91" w14:textId="1E240A4E" w:rsidR="00CC5804" w:rsidRPr="006E4211" w:rsidRDefault="00CC5804" w:rsidP="000F3A37">
      <w:pPr>
        <w:pStyle w:val="freetranslationenglish"/>
        <w:suppressAutoHyphens/>
      </w:pPr>
      <w:r w:rsidRPr="006E4211">
        <w:t>‘There is no firewood yet.’</w:t>
      </w:r>
      <w:r w:rsidR="00884255">
        <w:t xml:space="preserve"> (</w:t>
      </w:r>
      <w:r>
        <w:t>lit. firewood was nonexistent</w:t>
      </w:r>
      <w:r w:rsidR="003D604C">
        <w:t xml:space="preserve"> still</w:t>
      </w:r>
      <w:r w:rsidR="00884255">
        <w:t>)</w:t>
      </w:r>
    </w:p>
    <w:p w14:paraId="167060E6" w14:textId="77777777" w:rsidR="00CC5804" w:rsidRDefault="00CC5804" w:rsidP="000F3A37">
      <w:pPr>
        <w:widowControl/>
        <w:suppressAutoHyphens/>
      </w:pPr>
    </w:p>
    <w:p w14:paraId="70421152" w14:textId="77777777" w:rsidR="00CC5804" w:rsidRPr="00FE3C48" w:rsidRDefault="00CC5804" w:rsidP="000F3A37">
      <w:pPr>
        <w:pStyle w:val="morphemebreak"/>
        <w:tabs>
          <w:tab w:val="left" w:pos="567"/>
          <w:tab w:val="left" w:pos="851"/>
          <w:tab w:val="left" w:pos="2268"/>
          <w:tab w:val="left" w:pos="2977"/>
          <w:tab w:val="left" w:pos="3828"/>
          <w:tab w:val="left" w:pos="5245"/>
        </w:tabs>
        <w:suppressAutoHyphens/>
        <w:rPr>
          <w:lang w:val="fr-FR"/>
        </w:rPr>
      </w:pPr>
      <w:r>
        <w:tab/>
      </w:r>
      <w:r>
        <w:tab/>
      </w:r>
      <w:r w:rsidRPr="00FE3C48">
        <w:rPr>
          <w:szCs w:val="24"/>
          <w:lang w:val="fr-FR"/>
        </w:rPr>
        <w:t>ADJ</w:t>
      </w:r>
      <w:r w:rsidRPr="00FE3C48">
        <w:rPr>
          <w:szCs w:val="24"/>
          <w:lang w:val="fr-FR"/>
        </w:rPr>
        <w:tab/>
      </w:r>
      <w:r w:rsidRPr="00FE3C48">
        <w:rPr>
          <w:szCs w:val="24"/>
          <w:lang w:val="fr-FR"/>
        </w:rPr>
        <w:tab/>
        <w:t>S</w:t>
      </w:r>
      <w:r w:rsidRPr="00FE3C48">
        <w:rPr>
          <w:szCs w:val="24"/>
          <w:lang w:val="fr-FR"/>
        </w:rPr>
        <w:tab/>
        <w:t>ADJ</w:t>
      </w:r>
    </w:p>
    <w:p w14:paraId="319F78B7" w14:textId="77777777" w:rsidR="00CC5804" w:rsidRPr="0050314D" w:rsidRDefault="00CC5804" w:rsidP="000F3A37">
      <w:pPr>
        <w:pStyle w:val="morphemebreak"/>
        <w:tabs>
          <w:tab w:val="left" w:pos="567"/>
          <w:tab w:val="left" w:pos="851"/>
          <w:tab w:val="left" w:pos="2268"/>
          <w:tab w:val="left" w:pos="2977"/>
          <w:tab w:val="left" w:pos="3828"/>
          <w:tab w:val="left" w:pos="5245"/>
        </w:tabs>
        <w:suppressAutoHyphens/>
        <w:rPr>
          <w:rPrChange w:id="36" w:author="Manner, Niina J" w:date="2019-10-22T10:30:00Z">
            <w:rPr>
              <w:lang w:val="sv-SE"/>
            </w:rPr>
          </w:rPrChange>
        </w:rPr>
      </w:pPr>
      <w:r w:rsidRPr="00FE3C48">
        <w:rPr>
          <w:lang w:val="fr-FR"/>
        </w:rPr>
        <w:tab/>
      </w:r>
      <w:r w:rsidRPr="00F00EFB">
        <w:rPr>
          <w:lang w:val="fr-FR"/>
        </w:rPr>
        <w:t>c.</w:t>
      </w:r>
      <w:r w:rsidRPr="00F00EFB">
        <w:rPr>
          <w:lang w:val="fr-FR"/>
        </w:rPr>
        <w:tab/>
      </w:r>
      <w:r w:rsidRPr="00F00EFB">
        <w:rPr>
          <w:b/>
          <w:i/>
          <w:lang w:val="fr-FR"/>
        </w:rPr>
        <w:t>Aimue</w:t>
      </w:r>
      <w:r w:rsidRPr="00F00EFB">
        <w:rPr>
          <w:i/>
          <w:lang w:val="fr-FR"/>
        </w:rPr>
        <w:tab/>
        <w:t>beu</w:t>
      </w:r>
      <w:r w:rsidRPr="00F00EFB">
        <w:rPr>
          <w:i/>
          <w:lang w:val="fr-FR"/>
        </w:rPr>
        <w:tab/>
        <w:t>se.</w:t>
      </w:r>
      <w:r w:rsidRPr="00F00EFB">
        <w:rPr>
          <w:i/>
          <w:lang w:val="fr-FR"/>
        </w:rPr>
        <w:tab/>
      </w:r>
      <w:r w:rsidRPr="0050314D">
        <w:rPr>
          <w:b/>
          <w:i/>
          <w:rPrChange w:id="37" w:author="Manner, Niina J" w:date="2019-10-22T10:30:00Z">
            <w:rPr>
              <w:b/>
              <w:i/>
              <w:lang w:val="sv-SE"/>
            </w:rPr>
          </w:rPrChange>
        </w:rPr>
        <w:t>Aimue</w:t>
      </w:r>
      <w:r w:rsidRPr="0050314D">
        <w:rPr>
          <w:i/>
          <w:rPrChange w:id="38" w:author="Manner, Niina J" w:date="2019-10-22T10:30:00Z">
            <w:rPr>
              <w:i/>
              <w:lang w:val="sv-SE"/>
            </w:rPr>
          </w:rPrChange>
        </w:rPr>
        <w:tab/>
        <w:t>beu.</w:t>
      </w:r>
    </w:p>
    <w:p w14:paraId="4DE6DD1F" w14:textId="77777777" w:rsidR="00CC5804" w:rsidRPr="00FE3C48" w:rsidRDefault="00CC5804" w:rsidP="000F3A37">
      <w:pPr>
        <w:pStyle w:val="glossinEnglish"/>
        <w:tabs>
          <w:tab w:val="left" w:pos="567"/>
          <w:tab w:val="left" w:pos="851"/>
          <w:tab w:val="left" w:pos="2268"/>
          <w:tab w:val="left" w:pos="2977"/>
          <w:tab w:val="left" w:pos="3828"/>
          <w:tab w:val="left" w:pos="5245"/>
        </w:tabs>
        <w:suppressAutoHyphens/>
        <w:rPr>
          <w:lang w:val="fr-FR"/>
        </w:rPr>
      </w:pPr>
      <w:r w:rsidRPr="0050314D">
        <w:rPr>
          <w:rPrChange w:id="39" w:author="Manner, Niina J" w:date="2019-10-22T10:30:00Z">
            <w:rPr>
              <w:lang w:val="sv-SE"/>
            </w:rPr>
          </w:rPrChange>
        </w:rPr>
        <w:tab/>
      </w:r>
      <w:r w:rsidRPr="0050314D">
        <w:rPr>
          <w:rPrChange w:id="40" w:author="Manner, Niina J" w:date="2019-10-22T10:30:00Z">
            <w:rPr>
              <w:lang w:val="sv-SE"/>
            </w:rPr>
          </w:rPrChange>
        </w:rPr>
        <w:tab/>
      </w:r>
      <w:r w:rsidRPr="00FE3C48">
        <w:rPr>
          <w:lang w:val="fr-FR"/>
        </w:rPr>
        <w:t>nonexistent</w:t>
      </w:r>
      <w:r w:rsidRPr="00FE3C48">
        <w:rPr>
          <w:smallCaps/>
          <w:lang w:val="fr-FR"/>
        </w:rPr>
        <w:tab/>
        <w:t>ptc</w:t>
      </w:r>
      <w:r w:rsidRPr="00FE3C48">
        <w:rPr>
          <w:lang w:val="fr-FR"/>
        </w:rPr>
        <w:tab/>
        <w:t>fish</w:t>
      </w:r>
      <w:r w:rsidRPr="00FE3C48">
        <w:rPr>
          <w:lang w:val="fr-FR"/>
        </w:rPr>
        <w:tab/>
        <w:t>nonexistent</w:t>
      </w:r>
      <w:r w:rsidRPr="00FE3C48">
        <w:rPr>
          <w:smallCaps/>
          <w:lang w:val="fr-FR"/>
        </w:rPr>
        <w:tab/>
        <w:t>ptc</w:t>
      </w:r>
    </w:p>
    <w:p w14:paraId="2CBDC388" w14:textId="4619483A" w:rsidR="00CC5804" w:rsidRPr="00F00EFB" w:rsidRDefault="009C6FDD" w:rsidP="000F3A37">
      <w:pPr>
        <w:pStyle w:val="freetranslationenglish"/>
        <w:suppressAutoHyphens/>
        <w:rPr>
          <w:lang w:val="es-ES"/>
        </w:rPr>
      </w:pPr>
      <w:r>
        <w:rPr>
          <w:lang w:val="es-ES"/>
        </w:rPr>
        <w:t>‘</w:t>
      </w:r>
      <w:r w:rsidR="00CC5804" w:rsidRPr="00CC5804">
        <w:rPr>
          <w:lang w:val="es-ES"/>
        </w:rPr>
        <w:t>Ya no hay pescado, ya no hay.</w:t>
      </w:r>
      <w:r w:rsidRPr="00F00EFB">
        <w:rPr>
          <w:lang w:val="es-ES"/>
        </w:rPr>
        <w:t>’</w:t>
      </w:r>
      <w:r w:rsidR="00CC5804" w:rsidRPr="00F00EFB">
        <w:rPr>
          <w:lang w:val="es-ES"/>
        </w:rPr>
        <w:t xml:space="preserve"> em075</w:t>
      </w:r>
    </w:p>
    <w:p w14:paraId="07030703" w14:textId="7E1D7E3D" w:rsidR="00CC5804" w:rsidRDefault="00CC5804" w:rsidP="000F3A37">
      <w:pPr>
        <w:pStyle w:val="freetranslationenglish"/>
        <w:suppressAutoHyphens/>
      </w:pPr>
      <w:r>
        <w:t xml:space="preserve">‘There </w:t>
      </w:r>
      <w:r w:rsidR="00F00EFB">
        <w:t xml:space="preserve">were </w:t>
      </w:r>
      <w:r>
        <w:t xml:space="preserve">no fish. There </w:t>
      </w:r>
      <w:r w:rsidR="00F00EFB">
        <w:t xml:space="preserve">were </w:t>
      </w:r>
      <w:r>
        <w:t>no (fish).</w:t>
      </w:r>
      <w:r w:rsidR="00D267DE">
        <w:t>’ (lit. fish were nonexistent)</w:t>
      </w:r>
    </w:p>
    <w:p w14:paraId="1A309FF6" w14:textId="77777777" w:rsidR="00CC5804" w:rsidRDefault="00CC5804" w:rsidP="000F3A37">
      <w:pPr>
        <w:suppressAutoHyphens/>
      </w:pPr>
    </w:p>
    <w:p w14:paraId="567557BD" w14:textId="77777777" w:rsidR="00CC5804" w:rsidRPr="00884255" w:rsidRDefault="00CC5804" w:rsidP="000F3A37">
      <w:pPr>
        <w:pStyle w:val="morphemebreak"/>
        <w:tabs>
          <w:tab w:val="left" w:pos="567"/>
          <w:tab w:val="left" w:pos="851"/>
          <w:tab w:val="left" w:pos="1418"/>
          <w:tab w:val="left" w:pos="2410"/>
          <w:tab w:val="left" w:pos="3969"/>
          <w:tab w:val="left" w:pos="4678"/>
          <w:tab w:val="left" w:pos="5812"/>
        </w:tabs>
        <w:suppressAutoHyphens/>
        <w:rPr>
          <w:lang w:val="es-ES"/>
        </w:rPr>
      </w:pPr>
      <w:r>
        <w:tab/>
      </w:r>
      <w:r>
        <w:tab/>
      </w:r>
      <w:r w:rsidRPr="00884255">
        <w:rPr>
          <w:lang w:val="es-ES"/>
        </w:rPr>
        <w:t>S</w:t>
      </w:r>
      <w:r w:rsidRPr="00884255">
        <w:rPr>
          <w:lang w:val="es-ES"/>
        </w:rPr>
        <w:tab/>
      </w:r>
      <w:r w:rsidRPr="00884255">
        <w:rPr>
          <w:lang w:val="es-ES"/>
        </w:rPr>
        <w:tab/>
        <w:t>ADJ</w:t>
      </w:r>
      <w:r w:rsidRPr="00884255">
        <w:rPr>
          <w:lang w:val="es-ES"/>
        </w:rPr>
        <w:tab/>
      </w:r>
      <w:r w:rsidRPr="00884255">
        <w:rPr>
          <w:lang w:val="es-ES"/>
        </w:rPr>
        <w:tab/>
        <w:t>LOC</w:t>
      </w:r>
    </w:p>
    <w:p w14:paraId="6EB3D06A" w14:textId="77777777" w:rsidR="00CC5804" w:rsidRPr="00CC5804" w:rsidRDefault="00CC5804" w:rsidP="000F3A37">
      <w:pPr>
        <w:pStyle w:val="morphemebreak"/>
        <w:tabs>
          <w:tab w:val="left" w:pos="567"/>
          <w:tab w:val="left" w:pos="851"/>
          <w:tab w:val="left" w:pos="1418"/>
          <w:tab w:val="left" w:pos="2410"/>
          <w:tab w:val="left" w:pos="3969"/>
          <w:tab w:val="left" w:pos="4678"/>
          <w:tab w:val="left" w:pos="5812"/>
        </w:tabs>
        <w:suppressAutoHyphens/>
        <w:rPr>
          <w:lang w:val="es-ES"/>
        </w:rPr>
      </w:pPr>
      <w:r w:rsidRPr="00884255">
        <w:rPr>
          <w:lang w:val="es-ES"/>
        </w:rPr>
        <w:tab/>
      </w:r>
      <w:r w:rsidRPr="00CC5804">
        <w:rPr>
          <w:lang w:val="es-ES"/>
        </w:rPr>
        <w:t>d.</w:t>
      </w:r>
      <w:r w:rsidRPr="00CC5804">
        <w:rPr>
          <w:lang w:val="es-ES"/>
        </w:rPr>
        <w:tab/>
      </w:r>
      <w:r w:rsidRPr="00CC5804">
        <w:rPr>
          <w:i/>
          <w:lang w:val="es-ES"/>
        </w:rPr>
        <w:t>Ema</w:t>
      </w:r>
      <w:r w:rsidRPr="00CC5804">
        <w:rPr>
          <w:i/>
          <w:lang w:val="es-ES"/>
        </w:rPr>
        <w:tab/>
        <w:t>=mu</w:t>
      </w:r>
      <w:r w:rsidRPr="00CC5804">
        <w:rPr>
          <w:i/>
          <w:lang w:val="es-ES"/>
        </w:rPr>
        <w:tab/>
      </w:r>
      <w:r w:rsidRPr="00CC5804">
        <w:rPr>
          <w:b/>
          <w:i/>
          <w:lang w:val="es-ES"/>
        </w:rPr>
        <w:t>aimawe</w:t>
      </w:r>
      <w:r w:rsidRPr="00CC5804">
        <w:rPr>
          <w:i/>
          <w:lang w:val="es-ES"/>
        </w:rPr>
        <w:tab/>
        <w:t>beu</w:t>
      </w:r>
      <w:r w:rsidRPr="00CC5804">
        <w:rPr>
          <w:i/>
          <w:lang w:val="es-ES"/>
        </w:rPr>
        <w:tab/>
      </w:r>
      <w:r w:rsidRPr="00CC5804">
        <w:rPr>
          <w:lang w:val="es-ES"/>
        </w:rPr>
        <w:t>[</w:t>
      </w:r>
      <w:r w:rsidRPr="00CC5804">
        <w:rPr>
          <w:i/>
          <w:lang w:val="es-ES"/>
        </w:rPr>
        <w:t>kema</w:t>
      </w:r>
      <w:r w:rsidRPr="00CC5804">
        <w:rPr>
          <w:i/>
          <w:lang w:val="es-ES"/>
        </w:rPr>
        <w:tab/>
        <w:t>tawi-jude=su</w:t>
      </w:r>
      <w:r w:rsidRPr="00CC5804">
        <w:rPr>
          <w:lang w:val="es-ES"/>
        </w:rPr>
        <w:t>]</w:t>
      </w:r>
      <w:r w:rsidRPr="00CC5804">
        <w:rPr>
          <w:i/>
          <w:lang w:val="es-ES"/>
        </w:rPr>
        <w:t>.</w:t>
      </w:r>
    </w:p>
    <w:p w14:paraId="034F5BC9" w14:textId="77777777" w:rsidR="00CC5804" w:rsidRPr="00CC5804" w:rsidRDefault="00CC5804" w:rsidP="000F3A37">
      <w:pPr>
        <w:pStyle w:val="glossinEnglish"/>
        <w:tabs>
          <w:tab w:val="left" w:pos="567"/>
          <w:tab w:val="left" w:pos="851"/>
          <w:tab w:val="left" w:pos="1418"/>
          <w:tab w:val="left" w:pos="2410"/>
          <w:tab w:val="left" w:pos="3969"/>
          <w:tab w:val="left" w:pos="4678"/>
          <w:tab w:val="left" w:pos="5812"/>
        </w:tabs>
        <w:suppressAutoHyphens/>
        <w:rPr>
          <w:lang w:val="es-ES"/>
        </w:rPr>
      </w:pPr>
      <w:r w:rsidRPr="00CC5804">
        <w:rPr>
          <w:lang w:val="es-ES"/>
        </w:rPr>
        <w:tab/>
      </w:r>
      <w:r w:rsidRPr="00CC5804">
        <w:rPr>
          <w:lang w:val="es-ES"/>
        </w:rPr>
        <w:tab/>
      </w:r>
      <w:r w:rsidRPr="00CC5804">
        <w:rPr>
          <w:smallCaps/>
          <w:lang w:val="es-ES"/>
        </w:rPr>
        <w:t>1sg</w:t>
      </w:r>
      <w:r w:rsidRPr="00CC5804">
        <w:rPr>
          <w:smallCaps/>
          <w:lang w:val="es-ES"/>
        </w:rPr>
        <w:tab/>
        <w:t>=contr</w:t>
      </w:r>
      <w:r w:rsidRPr="00CC5804">
        <w:rPr>
          <w:lang w:val="es-ES"/>
        </w:rPr>
        <w:tab/>
        <w:t>nonexistent</w:t>
      </w:r>
      <w:r w:rsidRPr="00CC5804">
        <w:rPr>
          <w:lang w:val="es-ES"/>
        </w:rPr>
        <w:tab/>
      </w:r>
      <w:r w:rsidRPr="00CC5804">
        <w:rPr>
          <w:smallCaps/>
          <w:lang w:val="es-ES"/>
        </w:rPr>
        <w:t>ptc</w:t>
      </w:r>
      <w:r w:rsidRPr="00CC5804">
        <w:rPr>
          <w:smallCaps/>
          <w:lang w:val="es-ES"/>
        </w:rPr>
        <w:tab/>
        <w:t>1sg.gen</w:t>
      </w:r>
      <w:r w:rsidRPr="00CC5804">
        <w:rPr>
          <w:lang w:val="es-ES"/>
        </w:rPr>
        <w:tab/>
        <w:t>sleep-</w:t>
      </w:r>
      <w:r w:rsidRPr="00CC5804">
        <w:rPr>
          <w:smallCaps/>
          <w:lang w:val="es-ES"/>
        </w:rPr>
        <w:t>place=loc</w:t>
      </w:r>
    </w:p>
    <w:p w14:paraId="1680E971" w14:textId="77777777" w:rsidR="00CC5804" w:rsidRPr="00CC5804" w:rsidRDefault="00CC5804" w:rsidP="000F3A37">
      <w:pPr>
        <w:pStyle w:val="freetranslationenglish"/>
        <w:suppressAutoHyphens/>
        <w:rPr>
          <w:lang w:val="es-ES"/>
        </w:rPr>
      </w:pPr>
      <w:r w:rsidRPr="00CC5804">
        <w:rPr>
          <w:lang w:val="es-ES"/>
        </w:rPr>
        <w:t>‘(Me buscaron ya) yo no estaba en mi cama.’ du101</w:t>
      </w:r>
    </w:p>
    <w:p w14:paraId="6A88491A" w14:textId="3CC331A0" w:rsidR="00CC5804" w:rsidRDefault="00CC5804" w:rsidP="000F3A37">
      <w:pPr>
        <w:pStyle w:val="freetranslationenglish"/>
        <w:suppressAutoHyphens/>
      </w:pPr>
      <w:r>
        <w:t>‘(They searched fo</w:t>
      </w:r>
      <w:r w:rsidR="00353349">
        <w:t>r me but) I wasn’t in my bed.’ (</w:t>
      </w:r>
      <w:r>
        <w:t>l</w:t>
      </w:r>
      <w:r w:rsidR="00353349">
        <w:t>it. I was nonexistent in my bed)</w:t>
      </w:r>
    </w:p>
    <w:p w14:paraId="5BE16052" w14:textId="6843A4A8" w:rsidR="00C331E6" w:rsidRDefault="00C331E6" w:rsidP="000F3A37">
      <w:pPr>
        <w:suppressAutoHyphens/>
      </w:pPr>
    </w:p>
    <w:p w14:paraId="6284303E" w14:textId="1C85371F" w:rsidR="00367C9A" w:rsidRDefault="00367C9A" w:rsidP="000F3A37">
      <w:pPr>
        <w:pStyle w:val="morphemebreak"/>
        <w:tabs>
          <w:tab w:val="left" w:pos="567"/>
          <w:tab w:val="left" w:pos="851"/>
          <w:tab w:val="left" w:pos="2268"/>
          <w:tab w:val="left" w:pos="3261"/>
          <w:tab w:val="left" w:pos="4680"/>
          <w:tab w:val="left" w:pos="5387"/>
          <w:tab w:val="left" w:pos="6804"/>
          <w:tab w:val="left" w:pos="7560"/>
          <w:tab w:val="left" w:pos="8400"/>
          <w:tab w:val="left" w:pos="9120"/>
        </w:tabs>
        <w:suppressAutoHyphens/>
        <w:rPr>
          <w:lang w:val="es-ES"/>
        </w:rPr>
      </w:pPr>
      <w:r w:rsidRPr="005D6F50">
        <w:tab/>
      </w:r>
      <w:r w:rsidRPr="005D6F50">
        <w:tab/>
      </w:r>
      <w:r>
        <w:rPr>
          <w:lang w:val="es-ES"/>
        </w:rPr>
        <w:t>ADJ</w:t>
      </w:r>
      <w:r>
        <w:rPr>
          <w:lang w:val="es-ES"/>
        </w:rPr>
        <w:tab/>
        <w:t>DAT</w:t>
      </w:r>
      <w:r>
        <w:rPr>
          <w:lang w:val="es-ES"/>
        </w:rPr>
        <w:tab/>
        <w:t>S</w:t>
      </w:r>
    </w:p>
    <w:p w14:paraId="0B913714" w14:textId="0678C758" w:rsidR="000A4890" w:rsidRPr="008B1E79" w:rsidRDefault="008B1E79" w:rsidP="000F3A37">
      <w:pPr>
        <w:pStyle w:val="morphemebreak"/>
        <w:tabs>
          <w:tab w:val="left" w:pos="567"/>
          <w:tab w:val="left" w:pos="851"/>
          <w:tab w:val="left" w:pos="2268"/>
          <w:tab w:val="left" w:pos="3261"/>
          <w:tab w:val="left" w:pos="4680"/>
          <w:tab w:val="left" w:pos="5387"/>
          <w:tab w:val="left" w:pos="6804"/>
          <w:tab w:val="left" w:pos="7560"/>
          <w:tab w:val="left" w:pos="8400"/>
          <w:tab w:val="left" w:pos="9120"/>
        </w:tabs>
        <w:suppressAutoHyphens/>
        <w:rPr>
          <w:lang w:val="es-ES"/>
        </w:rPr>
      </w:pPr>
      <w:r>
        <w:rPr>
          <w:lang w:val="es-ES"/>
        </w:rPr>
        <w:tab/>
      </w:r>
      <w:r w:rsidRPr="008B1E79">
        <w:rPr>
          <w:lang w:val="es-ES"/>
        </w:rPr>
        <w:t>e.</w:t>
      </w:r>
      <w:r w:rsidRPr="008B1E79">
        <w:rPr>
          <w:lang w:val="es-ES"/>
        </w:rPr>
        <w:tab/>
      </w:r>
      <w:r w:rsidRPr="004021EC">
        <w:rPr>
          <w:b/>
          <w:i/>
          <w:lang w:val="es-ES"/>
        </w:rPr>
        <w:t>Aimue</w:t>
      </w:r>
      <w:r w:rsidRPr="00A814EE">
        <w:rPr>
          <w:i/>
          <w:lang w:val="es-ES"/>
        </w:rPr>
        <w:tab/>
        <w:t>mesa</w:t>
      </w:r>
      <w:r w:rsidRPr="00A814EE">
        <w:rPr>
          <w:i/>
          <w:lang w:val="es-ES"/>
        </w:rPr>
        <w:tab/>
        <w:t>aicha</w:t>
      </w:r>
      <w:r w:rsidR="00A814EE">
        <w:rPr>
          <w:lang w:val="es-ES"/>
        </w:rPr>
        <w:t>…</w:t>
      </w:r>
    </w:p>
    <w:p w14:paraId="5CFAAB6B" w14:textId="1E44A5CB" w:rsidR="000A4890" w:rsidRPr="005D6F50" w:rsidRDefault="008B1E79" w:rsidP="000F3A37">
      <w:pPr>
        <w:pStyle w:val="glossinEnglish"/>
        <w:tabs>
          <w:tab w:val="left" w:pos="567"/>
          <w:tab w:val="left" w:pos="851"/>
          <w:tab w:val="left" w:pos="2268"/>
          <w:tab w:val="left" w:pos="3261"/>
          <w:tab w:val="left" w:pos="4680"/>
          <w:tab w:val="left" w:pos="5387"/>
          <w:tab w:val="left" w:pos="6804"/>
          <w:tab w:val="left" w:pos="7560"/>
          <w:tab w:val="left" w:pos="8400"/>
          <w:tab w:val="left" w:pos="9120"/>
        </w:tabs>
        <w:suppressAutoHyphens/>
        <w:rPr>
          <w:smallCaps/>
        </w:rPr>
      </w:pPr>
      <w:r w:rsidRPr="008B1E79">
        <w:rPr>
          <w:lang w:val="es-ES"/>
        </w:rPr>
        <w:tab/>
      </w:r>
      <w:r w:rsidRPr="008B1E79">
        <w:rPr>
          <w:lang w:val="es-ES"/>
        </w:rPr>
        <w:tab/>
      </w:r>
      <w:r w:rsidR="00D94290" w:rsidRPr="005D6F50">
        <w:t>nonexistent</w:t>
      </w:r>
      <w:r w:rsidRPr="005D6F50">
        <w:rPr>
          <w:smallCaps/>
        </w:rPr>
        <w:tab/>
        <w:t>3sg.dat</w:t>
      </w:r>
      <w:r w:rsidRPr="005D6F50">
        <w:tab/>
      </w:r>
      <w:r w:rsidR="00227AD6" w:rsidRPr="005D6F50">
        <w:t>meat</w:t>
      </w:r>
    </w:p>
    <w:p w14:paraId="59263A8A" w14:textId="7D896406" w:rsidR="008B1E79" w:rsidRDefault="008B1E79" w:rsidP="000F3A37">
      <w:pPr>
        <w:pStyle w:val="freetranslationenglish"/>
        <w:suppressAutoHyphens/>
      </w:pPr>
      <w:r w:rsidRPr="00227AD6">
        <w:t>‘</w:t>
      </w:r>
      <w:r w:rsidR="000A4890" w:rsidRPr="00227AD6">
        <w:t>No tenía carne</w:t>
      </w:r>
      <w:r w:rsidR="00227AD6">
        <w:t>…</w:t>
      </w:r>
      <w:r w:rsidR="009C6FDD">
        <w:t>’</w:t>
      </w:r>
      <w:r w:rsidR="000A4890" w:rsidRPr="00227AD6">
        <w:t xml:space="preserve"> ye006</w:t>
      </w:r>
    </w:p>
    <w:p w14:paraId="6C62463E" w14:textId="687C2209" w:rsidR="00227AD6" w:rsidRPr="00227AD6" w:rsidRDefault="00227AD6" w:rsidP="000F3A37">
      <w:pPr>
        <w:pStyle w:val="freetranslationenglish"/>
        <w:suppressAutoHyphens/>
      </w:pPr>
      <w:r>
        <w:t>‘He didn’t have meat.’</w:t>
      </w:r>
      <w:r w:rsidR="00353349">
        <w:t xml:space="preserve"> (</w:t>
      </w:r>
      <w:r w:rsidR="0067417A">
        <w:t xml:space="preserve">lit. the meat was nonexistent </w:t>
      </w:r>
      <w:r w:rsidR="008527DA">
        <w:t xml:space="preserve">for </w:t>
      </w:r>
      <w:r w:rsidR="00353349">
        <w:t>him)</w:t>
      </w:r>
    </w:p>
    <w:p w14:paraId="0610B792" w14:textId="0B5F1145" w:rsidR="000A4890" w:rsidRPr="00227AD6" w:rsidRDefault="000A4890" w:rsidP="000F3A37">
      <w:pPr>
        <w:pStyle w:val="freetranslationisSpanish"/>
        <w:suppressAutoHyphens/>
      </w:pPr>
    </w:p>
    <w:p w14:paraId="0F3392ED" w14:textId="291BF462" w:rsidR="000A4890" w:rsidRPr="00227AD6" w:rsidRDefault="000A4890" w:rsidP="000F3A37">
      <w:pPr>
        <w:suppressAutoHyphens/>
      </w:pPr>
    </w:p>
    <w:p w14:paraId="307B2C78" w14:textId="77777777" w:rsidR="000A4890" w:rsidRPr="00227AD6" w:rsidRDefault="000A4890" w:rsidP="000F3A37">
      <w:pPr>
        <w:suppressAutoHyphens/>
      </w:pPr>
    </w:p>
    <w:p w14:paraId="13ABE0F3" w14:textId="0D646585" w:rsidR="0080680A" w:rsidRPr="006E4211" w:rsidRDefault="00E16698" w:rsidP="000F3A37">
      <w:pPr>
        <w:pStyle w:val="Otsikko1"/>
        <w:suppressAutoHyphens/>
      </w:pPr>
      <w:bookmarkStart w:id="41" w:name="_Ref16260876"/>
      <w:r>
        <w:t>Negation of</w:t>
      </w:r>
      <w:r w:rsidR="0080680A">
        <w:t xml:space="preserve"> d</w:t>
      </w:r>
      <w:r w:rsidR="0080680A" w:rsidRPr="00C413D9">
        <w:t xml:space="preserve">eclarative </w:t>
      </w:r>
      <w:r w:rsidR="00F3729A" w:rsidRPr="00EF452D">
        <w:t>non-finite verb</w:t>
      </w:r>
      <w:r>
        <w:t>al main clauses</w:t>
      </w:r>
      <w:bookmarkEnd w:id="41"/>
    </w:p>
    <w:p w14:paraId="4FC2927F" w14:textId="77777777" w:rsidR="00554931" w:rsidRDefault="00554931" w:rsidP="000F3A37">
      <w:pPr>
        <w:suppressAutoHyphens/>
      </w:pPr>
    </w:p>
    <w:p w14:paraId="7BE33A25" w14:textId="3E3FEA9D" w:rsidR="00554931" w:rsidRDefault="00534ED1" w:rsidP="000F3A37">
      <w:pPr>
        <w:suppressAutoHyphens/>
      </w:pPr>
      <w:r>
        <w:t xml:space="preserve">We now turn to the negation of main </w:t>
      </w:r>
      <w:r w:rsidR="00E16F03">
        <w:t>clauses with a non-finite verbal predicate.</w:t>
      </w:r>
      <w:r>
        <w:t xml:space="preserve"> A</w:t>
      </w:r>
      <w:r w:rsidR="0092448E">
        <w:t xml:space="preserve">s </w:t>
      </w:r>
      <w:r w:rsidR="008527DA">
        <w:t xml:space="preserve">noted </w:t>
      </w:r>
      <w:r w:rsidR="0092448E">
        <w:t>in §</w:t>
      </w:r>
      <w:r w:rsidR="0092448E">
        <w:fldChar w:fldCharType="begin"/>
      </w:r>
      <w:r w:rsidR="0092448E">
        <w:instrText xml:space="preserve"> REF _Ref16260869 \n \h </w:instrText>
      </w:r>
      <w:r w:rsidR="0092448E">
        <w:fldChar w:fldCharType="separate"/>
      </w:r>
      <w:r w:rsidR="00D24E65">
        <w:t>3</w:t>
      </w:r>
      <w:r w:rsidR="0092448E">
        <w:fldChar w:fldCharType="end"/>
      </w:r>
      <w:r w:rsidR="0092448E">
        <w:t xml:space="preserve">, </w:t>
      </w:r>
      <w:r w:rsidR="005159C2">
        <w:t>main clauses with a non-finite verbal predicate</w:t>
      </w:r>
      <w:r w:rsidR="00E16F03">
        <w:t xml:space="preserve"> express the same propositional content as those with a</w:t>
      </w:r>
      <w:r w:rsidR="00F3755B">
        <w:t xml:space="preserve"> finite verbal predicate</w:t>
      </w:r>
      <w:r w:rsidR="008950EB">
        <w:t>, but</w:t>
      </w:r>
      <w:r w:rsidR="004A0611">
        <w:t xml:space="preserve"> here</w:t>
      </w:r>
      <w:r w:rsidR="008950EB">
        <w:t xml:space="preserve"> the predicate has a different structure. </w:t>
      </w:r>
      <w:r w:rsidR="004A0611">
        <w:t>T</w:t>
      </w:r>
      <w:r w:rsidR="00554931">
        <w:t xml:space="preserve">he lexical </w:t>
      </w:r>
      <w:r w:rsidR="00554931" w:rsidRPr="005512C9">
        <w:t xml:space="preserve">verb </w:t>
      </w:r>
      <w:r w:rsidR="00554931">
        <w:t>stem, with or without derivational morphology,</w:t>
      </w:r>
      <w:r w:rsidR="00554931" w:rsidRPr="004750ED">
        <w:t xml:space="preserve"> </w:t>
      </w:r>
      <w:r w:rsidR="00554931">
        <w:t>does not directly bear</w:t>
      </w:r>
      <w:r w:rsidR="00554931" w:rsidRPr="006667AC">
        <w:t xml:space="preserve"> the inflectional morphology</w:t>
      </w:r>
      <w:r w:rsidR="00554931">
        <w:t xml:space="preserve">. </w:t>
      </w:r>
      <w:r w:rsidR="00B05AF7">
        <w:t xml:space="preserve">The </w:t>
      </w:r>
      <w:r w:rsidR="00554931" w:rsidRPr="006667AC">
        <w:t xml:space="preserve">inflectional </w:t>
      </w:r>
      <w:r w:rsidR="00554931">
        <w:t xml:space="preserve">affixes (the same ones used in </w:t>
      </w:r>
      <w:r w:rsidR="00554931" w:rsidRPr="00EF452D">
        <w:t>finite verb constructions</w:t>
      </w:r>
      <w:r w:rsidR="00554931">
        <w:t xml:space="preserve"> and listed in </w:t>
      </w:r>
      <w:r w:rsidR="00554931">
        <w:rPr>
          <w:lang w:eastAsia="fr-FR"/>
        </w:rPr>
        <w:fldChar w:fldCharType="begin"/>
      </w:r>
      <w:r w:rsidR="00554931">
        <w:rPr>
          <w:lang w:eastAsia="fr-FR"/>
        </w:rPr>
        <w:instrText xml:space="preserve"> REF _Ref506473465 \h </w:instrText>
      </w:r>
      <w:r w:rsidR="00554931">
        <w:rPr>
          <w:lang w:eastAsia="fr-FR"/>
        </w:rPr>
      </w:r>
      <w:r w:rsidR="00554931">
        <w:rPr>
          <w:lang w:eastAsia="fr-FR"/>
        </w:rPr>
        <w:fldChar w:fldCharType="separate"/>
      </w:r>
      <w:r w:rsidR="00D24E65" w:rsidRPr="006E4211">
        <w:t xml:space="preserve">Table </w:t>
      </w:r>
      <w:r w:rsidR="00D24E65">
        <w:rPr>
          <w:noProof/>
        </w:rPr>
        <w:t>1</w:t>
      </w:r>
      <w:r w:rsidR="00554931">
        <w:rPr>
          <w:lang w:eastAsia="fr-FR"/>
        </w:rPr>
        <w:fldChar w:fldCharType="end"/>
      </w:r>
      <w:r w:rsidR="00E94CCA">
        <w:t xml:space="preserve"> (</w:t>
      </w:r>
      <w:r w:rsidR="00554931">
        <w:t>i.e., TAM and 3</w:t>
      </w:r>
      <w:r w:rsidR="00554931" w:rsidRPr="00A84310">
        <w:rPr>
          <w:vertAlign w:val="superscript"/>
        </w:rPr>
        <w:t>rd</w:t>
      </w:r>
      <w:r w:rsidR="00554931">
        <w:t xml:space="preserve"> person indexation)</w:t>
      </w:r>
      <w:r w:rsidR="00E94CCA">
        <w:t>)</w:t>
      </w:r>
      <w:r w:rsidR="00554931">
        <w:t xml:space="preserve"> are either carried</w:t>
      </w:r>
      <w:r w:rsidR="00554931" w:rsidRPr="004750ED">
        <w:t xml:space="preserve"> by a generic auxiliary (light verb)</w:t>
      </w:r>
      <w:r w:rsidR="00554931">
        <w:t xml:space="preserve">, </w:t>
      </w:r>
      <w:r w:rsidR="00554931" w:rsidRPr="00EB6854">
        <w:t>which in this construction is specifically used for this (inflection-carrying) purpose</w:t>
      </w:r>
      <w:r w:rsidR="00E94CCA">
        <w:t>,</w:t>
      </w:r>
      <w:r w:rsidR="00554931">
        <w:t xml:space="preserve"> or, more commonly, altogether absent.</w:t>
      </w:r>
    </w:p>
    <w:p w14:paraId="160B9724" w14:textId="690DF552" w:rsidR="00630D0E" w:rsidRDefault="00554931" w:rsidP="000F3A37">
      <w:pPr>
        <w:suppressAutoHyphens/>
        <w:ind w:firstLine="284"/>
      </w:pPr>
      <w:r>
        <w:t xml:space="preserve">The examples in </w:t>
      </w:r>
      <w:r>
        <w:fldChar w:fldCharType="begin"/>
      </w:r>
      <w:r>
        <w:instrText xml:space="preserve"> REF ejemitsua \h </w:instrText>
      </w:r>
      <w:r>
        <w:fldChar w:fldCharType="separate"/>
      </w:r>
      <w:r w:rsidR="00D24E65" w:rsidRPr="006E4211">
        <w:t>(</w:t>
      </w:r>
      <w:r w:rsidR="00D24E65">
        <w:rPr>
          <w:noProof/>
        </w:rPr>
        <w:t>20</w:t>
      </w:r>
      <w:r>
        <w:fldChar w:fldCharType="end"/>
      </w:r>
      <w:r>
        <w:t xml:space="preserve">a,b), </w:t>
      </w:r>
      <w:r w:rsidRPr="00FE07BD">
        <w:t xml:space="preserve">based on the same transitive and intransitive verb stems </w:t>
      </w:r>
      <w:r w:rsidRPr="00FE07BD">
        <w:rPr>
          <w:i/>
        </w:rPr>
        <w:t xml:space="preserve">tutua </w:t>
      </w:r>
      <w:r w:rsidRPr="00FE07BD">
        <w:t xml:space="preserve">‘spill’ and </w:t>
      </w:r>
      <w:r w:rsidRPr="00FE07BD">
        <w:rPr>
          <w:i/>
        </w:rPr>
        <w:t>ja</w:t>
      </w:r>
      <w:r w:rsidRPr="00FE07BD">
        <w:rPr>
          <w:i/>
        </w:rPr>
        <w:noBreakHyphen/>
        <w:t>mesia</w:t>
      </w:r>
      <w:r w:rsidRPr="00FE07BD">
        <w:rPr>
          <w:i/>
        </w:rPr>
        <w:noBreakHyphen/>
        <w:t>ti</w:t>
      </w:r>
      <w:r w:rsidRPr="00FE07BD">
        <w:t xml:space="preserve"> ‘let go of oneself’ used in</w:t>
      </w:r>
      <w:r w:rsidR="00630D0E">
        <w:t xml:space="preserve"> finite verb constructions in</w:t>
      </w:r>
      <w:r w:rsidRPr="00FE07BD">
        <w:t xml:space="preserve"> </w:t>
      </w:r>
      <w:r w:rsidRPr="00FE07BD">
        <w:rPr>
          <w:lang w:eastAsia="fr-FR"/>
        </w:rPr>
        <w:fldChar w:fldCharType="begin"/>
      </w:r>
      <w:r w:rsidRPr="00FE07BD">
        <w:rPr>
          <w:lang w:eastAsia="fr-FR"/>
        </w:rPr>
        <w:instrText xml:space="preserve"> REF dapia \h </w:instrText>
      </w:r>
      <w:r w:rsidR="00CD2886" w:rsidRPr="00FE07BD">
        <w:rPr>
          <w:lang w:eastAsia="fr-FR"/>
        </w:rPr>
        <w:instrText xml:space="preserve"> \* MERGEFORMAT </w:instrText>
      </w:r>
      <w:r w:rsidRPr="00FE07BD">
        <w:rPr>
          <w:lang w:eastAsia="fr-FR"/>
        </w:rPr>
      </w:r>
      <w:r w:rsidRPr="00FE07BD">
        <w:rPr>
          <w:lang w:eastAsia="fr-FR"/>
        </w:rPr>
        <w:fldChar w:fldCharType="separate"/>
      </w:r>
      <w:r w:rsidR="00D24E65" w:rsidRPr="006E4211">
        <w:t>(</w:t>
      </w:r>
      <w:r w:rsidR="00D24E65">
        <w:rPr>
          <w:noProof/>
        </w:rPr>
        <w:t>4</w:t>
      </w:r>
      <w:r w:rsidRPr="00FE07BD">
        <w:rPr>
          <w:lang w:eastAsia="fr-FR"/>
        </w:rPr>
        <w:fldChar w:fldCharType="end"/>
      </w:r>
      <w:r w:rsidRPr="00FE07BD">
        <w:rPr>
          <w:lang w:eastAsia="fr-FR"/>
        </w:rPr>
        <w:t>a,b)</w:t>
      </w:r>
      <w:r>
        <w:t xml:space="preserve">, illustrate </w:t>
      </w:r>
      <w:r w:rsidRPr="00EF452D">
        <w:t>non-finite verb constructions</w:t>
      </w:r>
      <w:r w:rsidRPr="000D62D6">
        <w:t xml:space="preserve"> </w:t>
      </w:r>
      <w:r>
        <w:t>with inflections carried by a generic auxiliary.</w:t>
      </w:r>
    </w:p>
    <w:p w14:paraId="7FDE07C1" w14:textId="77777777" w:rsidR="00554931" w:rsidRDefault="00554931" w:rsidP="000F3A37">
      <w:pPr>
        <w:suppressAutoHyphens/>
      </w:pPr>
    </w:p>
    <w:p w14:paraId="03DC615E" w14:textId="45055019" w:rsidR="00554931" w:rsidRDefault="00554931" w:rsidP="000F3A37">
      <w:pPr>
        <w:pStyle w:val="morphemebreak"/>
        <w:tabs>
          <w:tab w:val="left" w:pos="567"/>
          <w:tab w:val="left" w:pos="851"/>
          <w:tab w:val="left" w:pos="2835"/>
          <w:tab w:val="left" w:pos="3544"/>
          <w:tab w:val="left" w:pos="4111"/>
          <w:tab w:val="left" w:pos="4678"/>
          <w:tab w:val="left" w:pos="5387"/>
          <w:tab w:val="left" w:pos="6096"/>
          <w:tab w:val="left" w:pos="6804"/>
          <w:tab w:val="left" w:pos="8080"/>
        </w:tabs>
        <w:suppressAutoHyphens/>
        <w:ind w:left="567" w:hanging="567"/>
      </w:pPr>
      <w:bookmarkStart w:id="42" w:name="ejemitsua"/>
      <w:r w:rsidRPr="006E4211">
        <w:t>(</w:t>
      </w:r>
      <w:r w:rsidR="0090309A">
        <w:rPr>
          <w:noProof/>
        </w:rPr>
        <w:fldChar w:fldCharType="begin"/>
      </w:r>
      <w:r w:rsidR="0090309A">
        <w:rPr>
          <w:noProof/>
        </w:rPr>
        <w:instrText xml:space="preserve"> SEQ ex \* MERGEFORMAT </w:instrText>
      </w:r>
      <w:r w:rsidR="0090309A">
        <w:rPr>
          <w:noProof/>
        </w:rPr>
        <w:fldChar w:fldCharType="separate"/>
      </w:r>
      <w:r w:rsidR="00D24E65">
        <w:rPr>
          <w:noProof/>
        </w:rPr>
        <w:t>20</w:t>
      </w:r>
      <w:r w:rsidR="0090309A">
        <w:rPr>
          <w:noProof/>
        </w:rPr>
        <w:fldChar w:fldCharType="end"/>
      </w:r>
      <w:bookmarkEnd w:id="42"/>
      <w:r w:rsidRPr="006E4211">
        <w:t>)</w:t>
      </w:r>
      <w:r>
        <w:tab/>
      </w:r>
      <w:r w:rsidR="00D46AEA">
        <w:t xml:space="preserve">transitive </w:t>
      </w:r>
      <w:r>
        <w:t xml:space="preserve">and intransitive declarative main clauses with a </w:t>
      </w:r>
      <w:r w:rsidRPr="005A6E38">
        <w:t xml:space="preserve">non-finite verb </w:t>
      </w:r>
      <w:r>
        <w:t>and an overt auxiliary</w:t>
      </w:r>
    </w:p>
    <w:p w14:paraId="388FF624" w14:textId="77777777" w:rsidR="00554931" w:rsidRDefault="00554931" w:rsidP="000F3A37">
      <w:pPr>
        <w:pStyle w:val="morphemebreak"/>
        <w:tabs>
          <w:tab w:val="left" w:pos="567"/>
          <w:tab w:val="left" w:pos="851"/>
          <w:tab w:val="left" w:pos="2835"/>
          <w:tab w:val="left" w:pos="3544"/>
          <w:tab w:val="left" w:pos="4111"/>
          <w:tab w:val="left" w:pos="4678"/>
          <w:tab w:val="left" w:pos="5387"/>
          <w:tab w:val="left" w:pos="6096"/>
          <w:tab w:val="left" w:pos="6804"/>
          <w:tab w:val="left" w:pos="8080"/>
        </w:tabs>
        <w:suppressAutoHyphens/>
      </w:pPr>
    </w:p>
    <w:p w14:paraId="05E29641" w14:textId="77777777" w:rsidR="00554931" w:rsidRPr="00051AAD" w:rsidRDefault="00554931" w:rsidP="000F3A37">
      <w:pPr>
        <w:pStyle w:val="morphemebreak"/>
        <w:tabs>
          <w:tab w:val="left" w:pos="567"/>
          <w:tab w:val="left" w:pos="851"/>
          <w:tab w:val="left" w:pos="2835"/>
          <w:tab w:val="left" w:pos="3544"/>
          <w:tab w:val="left" w:pos="4111"/>
          <w:tab w:val="left" w:pos="4678"/>
          <w:tab w:val="left" w:pos="5387"/>
          <w:tab w:val="left" w:pos="6096"/>
          <w:tab w:val="left" w:pos="6804"/>
          <w:tab w:val="left" w:pos="8080"/>
        </w:tabs>
        <w:suppressAutoHyphens/>
        <w:rPr>
          <w:lang w:val="fr-FR"/>
        </w:rPr>
      </w:pPr>
      <w:r w:rsidRPr="006E4211">
        <w:tab/>
      </w:r>
      <w:r w:rsidRPr="006E4211">
        <w:tab/>
      </w:r>
      <w:r w:rsidRPr="006E4211">
        <w:tab/>
      </w:r>
      <w:r w:rsidRPr="006E4211">
        <w:tab/>
      </w:r>
      <w:r w:rsidRPr="006E4211">
        <w:tab/>
      </w:r>
      <w:r w:rsidRPr="006E4211">
        <w:tab/>
      </w:r>
      <w:r w:rsidRPr="00051AAD">
        <w:rPr>
          <w:lang w:val="fr-FR"/>
        </w:rPr>
        <w:t>V</w:t>
      </w:r>
      <w:r w:rsidRPr="00051AAD">
        <w:rPr>
          <w:lang w:val="fr-FR"/>
        </w:rPr>
        <w:tab/>
      </w:r>
      <w:r w:rsidRPr="00051AAD">
        <w:rPr>
          <w:lang w:val="fr-FR"/>
        </w:rPr>
        <w:tab/>
        <w:t>A</w:t>
      </w:r>
      <w:r w:rsidRPr="00051AAD">
        <w:rPr>
          <w:lang w:val="fr-FR"/>
        </w:rPr>
        <w:tab/>
        <w:t>AUX</w:t>
      </w:r>
    </w:p>
    <w:p w14:paraId="60AAE08D" w14:textId="77777777" w:rsidR="00554931" w:rsidRPr="00051AAD" w:rsidRDefault="00554931" w:rsidP="000F3A37">
      <w:pPr>
        <w:pStyle w:val="morphemebreak"/>
        <w:tabs>
          <w:tab w:val="left" w:pos="567"/>
          <w:tab w:val="left" w:pos="851"/>
          <w:tab w:val="left" w:pos="2835"/>
          <w:tab w:val="left" w:pos="3544"/>
          <w:tab w:val="left" w:pos="4111"/>
          <w:tab w:val="left" w:pos="4678"/>
          <w:tab w:val="left" w:pos="5387"/>
          <w:tab w:val="left" w:pos="6096"/>
          <w:tab w:val="left" w:pos="6804"/>
          <w:tab w:val="left" w:pos="8080"/>
        </w:tabs>
        <w:suppressAutoHyphens/>
        <w:rPr>
          <w:lang w:val="fr-FR"/>
        </w:rPr>
      </w:pPr>
      <w:r w:rsidRPr="00051AAD">
        <w:rPr>
          <w:lang w:val="fr-FR"/>
        </w:rPr>
        <w:tab/>
      </w:r>
      <w:r w:rsidRPr="00051AAD">
        <w:rPr>
          <w:lang w:val="fr-FR"/>
        </w:rPr>
        <w:tab/>
      </w:r>
      <w:r w:rsidRPr="00051AAD">
        <w:rPr>
          <w:lang w:val="fr-FR"/>
        </w:rPr>
        <w:tab/>
      </w:r>
      <w:r w:rsidRPr="00051AAD">
        <w:rPr>
          <w:lang w:val="fr-FR"/>
        </w:rPr>
        <w:tab/>
      </w:r>
      <w:r w:rsidRPr="00051AAD">
        <w:rPr>
          <w:lang w:val="fr-FR"/>
        </w:rPr>
        <w:tab/>
      </w:r>
      <w:r w:rsidRPr="00051AAD">
        <w:rPr>
          <w:lang w:val="fr-FR"/>
        </w:rPr>
        <w:tab/>
        <w:t>[tu</w:t>
      </w:r>
      <w:r w:rsidRPr="00051AAD">
        <w:rPr>
          <w:b/>
          <w:lang w:val="fr-FR"/>
        </w:rPr>
        <w:t>ʔ</w:t>
      </w:r>
      <w:r w:rsidRPr="00051AAD">
        <w:rPr>
          <w:lang w:val="fr-FR"/>
        </w:rPr>
        <w:t>twa]</w:t>
      </w:r>
      <w:r w:rsidRPr="00051AAD">
        <w:rPr>
          <w:lang w:val="fr-FR"/>
        </w:rPr>
        <w:tab/>
      </w:r>
    </w:p>
    <w:p w14:paraId="1675701F" w14:textId="038ABC50" w:rsidR="00554931" w:rsidRPr="00BA25B3" w:rsidRDefault="00554931" w:rsidP="000F3A37">
      <w:pPr>
        <w:pStyle w:val="morphemebreak"/>
        <w:tabs>
          <w:tab w:val="left" w:pos="567"/>
          <w:tab w:val="left" w:pos="851"/>
          <w:tab w:val="left" w:pos="2835"/>
          <w:tab w:val="left" w:pos="3544"/>
          <w:tab w:val="left" w:pos="4111"/>
          <w:tab w:val="left" w:pos="4678"/>
          <w:tab w:val="left" w:pos="5387"/>
          <w:tab w:val="left" w:pos="6096"/>
          <w:tab w:val="left" w:pos="6804"/>
          <w:tab w:val="left" w:pos="8080"/>
        </w:tabs>
        <w:suppressAutoHyphens/>
        <w:rPr>
          <w:lang w:val="es-ES"/>
        </w:rPr>
      </w:pPr>
      <w:r w:rsidRPr="00051AAD">
        <w:rPr>
          <w:lang w:val="fr-FR"/>
        </w:rPr>
        <w:tab/>
      </w:r>
      <w:r w:rsidRPr="00BA25B3">
        <w:rPr>
          <w:lang w:val="es-ES"/>
        </w:rPr>
        <w:t>a.</w:t>
      </w:r>
      <w:r w:rsidRPr="00BA25B3">
        <w:rPr>
          <w:lang w:val="es-ES"/>
        </w:rPr>
        <w:tab/>
      </w:r>
      <w:r w:rsidR="00C77F98">
        <w:rPr>
          <w:i/>
          <w:lang w:val="es-ES"/>
        </w:rPr>
        <w:t>E-jemi-tsua</w:t>
      </w:r>
      <w:r w:rsidR="00C77F98">
        <w:rPr>
          <w:i/>
          <w:lang w:val="es-ES"/>
        </w:rPr>
        <w:tab/>
        <w:t>=da</w:t>
      </w:r>
      <w:r w:rsidR="00C77F98">
        <w:rPr>
          <w:i/>
          <w:lang w:val="es-ES"/>
        </w:rPr>
        <w:tab/>
        <w:t>etse</w:t>
      </w:r>
      <w:r w:rsidRPr="00BA25B3">
        <w:rPr>
          <w:i/>
          <w:lang w:val="es-ES"/>
        </w:rPr>
        <w:tab/>
        <w:t>beu</w:t>
      </w:r>
      <w:r w:rsidRPr="00BA25B3">
        <w:rPr>
          <w:i/>
          <w:lang w:val="es-ES"/>
        </w:rPr>
        <w:tab/>
      </w:r>
      <w:r w:rsidRPr="00BA25B3">
        <w:rPr>
          <w:b/>
          <w:i/>
          <w:lang w:val="es-ES"/>
        </w:rPr>
        <w:t>tutua</w:t>
      </w:r>
      <w:r w:rsidRPr="00BA25B3">
        <w:rPr>
          <w:i/>
          <w:lang w:val="es-ES"/>
        </w:rPr>
        <w:tab/>
        <w:t>=da</w:t>
      </w:r>
      <w:r w:rsidRPr="00BA25B3">
        <w:rPr>
          <w:i/>
          <w:lang w:val="es-ES"/>
        </w:rPr>
        <w:tab/>
        <w:t>etse</w:t>
      </w:r>
      <w:r w:rsidRPr="00BA25B3">
        <w:rPr>
          <w:i/>
          <w:lang w:val="es-ES"/>
        </w:rPr>
        <w:tab/>
      </w:r>
      <w:r w:rsidRPr="00BA25B3">
        <w:rPr>
          <w:b/>
          <w:i/>
          <w:u w:val="single"/>
          <w:lang w:val="es-ES"/>
        </w:rPr>
        <w:t>y</w:t>
      </w:r>
      <w:r w:rsidRPr="00BA25B3">
        <w:rPr>
          <w:b/>
          <w:i/>
          <w:lang w:val="es-ES"/>
        </w:rPr>
        <w:t>-a.</w:t>
      </w:r>
    </w:p>
    <w:p w14:paraId="325B0225" w14:textId="7DE945CB" w:rsidR="00554931" w:rsidRPr="00F64F05" w:rsidRDefault="00554931" w:rsidP="000F3A37">
      <w:pPr>
        <w:pStyle w:val="glossinEnglish"/>
        <w:tabs>
          <w:tab w:val="left" w:pos="567"/>
          <w:tab w:val="left" w:pos="851"/>
          <w:tab w:val="left" w:pos="2835"/>
          <w:tab w:val="left" w:pos="3544"/>
          <w:tab w:val="left" w:pos="4111"/>
          <w:tab w:val="left" w:pos="4678"/>
          <w:tab w:val="left" w:pos="5387"/>
          <w:tab w:val="left" w:pos="6096"/>
          <w:tab w:val="left" w:pos="6804"/>
          <w:tab w:val="left" w:pos="8080"/>
        </w:tabs>
        <w:suppressAutoHyphens/>
        <w:rPr>
          <w:lang w:val="es-ES"/>
        </w:rPr>
      </w:pPr>
      <w:r w:rsidRPr="00BA25B3">
        <w:rPr>
          <w:lang w:val="es-ES"/>
        </w:rPr>
        <w:tab/>
      </w:r>
      <w:r w:rsidRPr="00BA25B3">
        <w:rPr>
          <w:lang w:val="es-ES"/>
        </w:rPr>
        <w:tab/>
      </w:r>
      <w:r w:rsidRPr="00F64F05">
        <w:rPr>
          <w:smallCaps/>
          <w:lang w:val="es-ES"/>
        </w:rPr>
        <w:t>fut</w:t>
      </w:r>
      <w:r w:rsidRPr="00F64F05">
        <w:rPr>
          <w:lang w:val="es-ES"/>
        </w:rPr>
        <w:t>-remove-go_up</w:t>
      </w:r>
      <w:r w:rsidRPr="00F64F05">
        <w:rPr>
          <w:lang w:val="es-ES"/>
        </w:rPr>
        <w:tab/>
      </w:r>
      <w:r w:rsidRPr="00F64F05">
        <w:rPr>
          <w:smallCaps/>
          <w:lang w:val="es-ES"/>
        </w:rPr>
        <w:t>=</w:t>
      </w:r>
      <w:r w:rsidR="00470BC8" w:rsidRPr="00F64F05">
        <w:rPr>
          <w:smallCaps/>
          <w:lang w:val="es-ES"/>
        </w:rPr>
        <w:t>ptc</w:t>
      </w:r>
      <w:r w:rsidRPr="00F64F05">
        <w:rPr>
          <w:smallCaps/>
          <w:lang w:val="es-ES"/>
        </w:rPr>
        <w:tab/>
        <w:t>1</w:t>
      </w:r>
      <w:r w:rsidR="00865DC4" w:rsidRPr="00F64F05">
        <w:rPr>
          <w:smallCaps/>
          <w:lang w:val="es-ES"/>
        </w:rPr>
        <w:t>du</w:t>
      </w:r>
      <w:r w:rsidRPr="00F64F05">
        <w:rPr>
          <w:smallCaps/>
          <w:lang w:val="es-ES"/>
        </w:rPr>
        <w:tab/>
      </w:r>
      <w:r w:rsidR="00174ED9" w:rsidRPr="00F64F05">
        <w:rPr>
          <w:smallCaps/>
          <w:lang w:val="es-ES"/>
        </w:rPr>
        <w:t>ptc</w:t>
      </w:r>
      <w:r w:rsidRPr="00F64F05">
        <w:rPr>
          <w:lang w:val="es-ES"/>
        </w:rPr>
        <w:tab/>
        <w:t>spill</w:t>
      </w:r>
      <w:r w:rsidRPr="00F64F05">
        <w:rPr>
          <w:lang w:val="es-ES"/>
        </w:rPr>
        <w:tab/>
        <w:t>=</w:t>
      </w:r>
      <w:r w:rsidR="00470BC8" w:rsidRPr="00F64F05">
        <w:rPr>
          <w:smallCaps/>
          <w:lang w:val="es-ES"/>
        </w:rPr>
        <w:t>ptc</w:t>
      </w:r>
      <w:r w:rsidR="00D82E23" w:rsidRPr="00F64F05">
        <w:rPr>
          <w:smallCaps/>
          <w:lang w:val="es-ES"/>
        </w:rPr>
        <w:tab/>
        <w:t>1</w:t>
      </w:r>
      <w:r w:rsidR="00865DC4" w:rsidRPr="00F64F05">
        <w:rPr>
          <w:smallCaps/>
          <w:lang w:val="es-ES"/>
        </w:rPr>
        <w:t>du</w:t>
      </w:r>
      <w:r w:rsidR="00D82E23" w:rsidRPr="00F64F05">
        <w:rPr>
          <w:smallCaps/>
          <w:lang w:val="es-ES"/>
        </w:rPr>
        <w:tab/>
        <w:t>fut-</w:t>
      </w:r>
      <w:r w:rsidR="00D82E23" w:rsidRPr="00F64F05">
        <w:rPr>
          <w:lang w:val="es-ES"/>
        </w:rPr>
        <w:t>do</w:t>
      </w:r>
    </w:p>
    <w:p w14:paraId="686E17B6" w14:textId="77777777" w:rsidR="00554931" w:rsidRPr="00051AAD" w:rsidRDefault="00554931" w:rsidP="000F3A37">
      <w:pPr>
        <w:pStyle w:val="freetranslationenglish"/>
        <w:suppressAutoHyphens/>
        <w:rPr>
          <w:lang w:val="es-ES"/>
        </w:rPr>
      </w:pPr>
      <w:r w:rsidRPr="00051AAD">
        <w:rPr>
          <w:lang w:val="es-ES"/>
        </w:rPr>
        <w:t>‘Lo vamos a alzar (la trampa para peces) entre los dos y lo vamos a vaciar.’ em045</w:t>
      </w:r>
    </w:p>
    <w:p w14:paraId="62908BE3" w14:textId="15376761" w:rsidR="00554931" w:rsidRPr="006E4211" w:rsidRDefault="00554931" w:rsidP="000F3A37">
      <w:pPr>
        <w:pStyle w:val="freetranslationenglish"/>
        <w:suppressAutoHyphens/>
      </w:pPr>
      <w:r w:rsidRPr="006E4211">
        <w:t xml:space="preserve">‘We are </w:t>
      </w:r>
      <w:r w:rsidR="00BA25B3">
        <w:t>g</w:t>
      </w:r>
      <w:r w:rsidRPr="006E4211">
        <w:t>oing to lift (the fish trap) up and spill</w:t>
      </w:r>
      <w:r w:rsidR="00C77F98">
        <w:t xml:space="preserve"> </w:t>
      </w:r>
      <w:r w:rsidR="0078232B">
        <w:t>them (the fish</w:t>
      </w:r>
      <w:r w:rsidR="00A60351">
        <w:t>es</w:t>
      </w:r>
      <w:r w:rsidR="0078232B">
        <w:t xml:space="preserve">) </w:t>
      </w:r>
      <w:r w:rsidRPr="006E4211">
        <w:t>(on the ground).’</w:t>
      </w:r>
    </w:p>
    <w:p w14:paraId="5E537D72" w14:textId="77777777" w:rsidR="00554931" w:rsidRPr="006E4211" w:rsidRDefault="00554931" w:rsidP="000F3A37">
      <w:pPr>
        <w:suppressAutoHyphens/>
      </w:pPr>
    </w:p>
    <w:p w14:paraId="44007387" w14:textId="77777777" w:rsidR="00554931" w:rsidRPr="00051AAD" w:rsidRDefault="00554931" w:rsidP="000F3A37">
      <w:pPr>
        <w:pStyle w:val="morphemebreak"/>
        <w:tabs>
          <w:tab w:val="left" w:pos="567"/>
          <w:tab w:val="left" w:pos="851"/>
          <w:tab w:val="left" w:pos="1560"/>
          <w:tab w:val="left" w:pos="3600"/>
          <w:tab w:val="left" w:pos="4253"/>
          <w:tab w:val="left" w:pos="7938"/>
        </w:tabs>
        <w:suppressAutoHyphens/>
        <w:rPr>
          <w:lang w:val="fr-FR"/>
        </w:rPr>
      </w:pPr>
      <w:r w:rsidRPr="006E4211">
        <w:tab/>
      </w:r>
      <w:r w:rsidRPr="006E4211">
        <w:tab/>
      </w:r>
      <w:r w:rsidRPr="006E4211">
        <w:tab/>
      </w:r>
      <w:r w:rsidRPr="00051AAD">
        <w:rPr>
          <w:lang w:val="fr-FR"/>
        </w:rPr>
        <w:t>V</w:t>
      </w:r>
      <w:r w:rsidRPr="00051AAD">
        <w:rPr>
          <w:lang w:val="fr-FR"/>
        </w:rPr>
        <w:tab/>
        <w:t>S</w:t>
      </w:r>
      <w:r w:rsidRPr="00051AAD">
        <w:rPr>
          <w:lang w:val="fr-FR"/>
        </w:rPr>
        <w:tab/>
        <w:t>AUX</w:t>
      </w:r>
    </w:p>
    <w:p w14:paraId="605CD835" w14:textId="77777777" w:rsidR="00554931" w:rsidRPr="00051AAD" w:rsidRDefault="00554931" w:rsidP="000F3A37">
      <w:pPr>
        <w:pStyle w:val="morphemebreak"/>
        <w:tabs>
          <w:tab w:val="left" w:pos="567"/>
          <w:tab w:val="left" w:pos="851"/>
          <w:tab w:val="left" w:pos="1560"/>
          <w:tab w:val="left" w:pos="3600"/>
          <w:tab w:val="left" w:pos="4253"/>
          <w:tab w:val="left" w:pos="7938"/>
        </w:tabs>
        <w:suppressAutoHyphens/>
        <w:rPr>
          <w:lang w:val="fr-FR"/>
        </w:rPr>
      </w:pPr>
      <w:r w:rsidRPr="00051AAD">
        <w:rPr>
          <w:lang w:val="fr-FR"/>
        </w:rPr>
        <w:tab/>
      </w:r>
      <w:r w:rsidRPr="00051AAD">
        <w:rPr>
          <w:lang w:val="fr-FR"/>
        </w:rPr>
        <w:tab/>
      </w:r>
      <w:r w:rsidRPr="00051AAD">
        <w:rPr>
          <w:lang w:val="fr-FR"/>
        </w:rPr>
        <w:tab/>
        <w:t>[ha</w:t>
      </w:r>
      <w:r w:rsidRPr="00051AAD">
        <w:rPr>
          <w:b/>
          <w:lang w:val="fr-FR"/>
        </w:rPr>
        <w:t>ʔ</w:t>
      </w:r>
      <w:r w:rsidRPr="00051AAD">
        <w:rPr>
          <w:lang w:val="fr-FR"/>
        </w:rPr>
        <w:t>mesjati]</w:t>
      </w:r>
    </w:p>
    <w:p w14:paraId="64DF651C" w14:textId="77777777" w:rsidR="00554931" w:rsidRPr="00802B31" w:rsidRDefault="00554931" w:rsidP="000F3A37">
      <w:pPr>
        <w:pStyle w:val="morphemebreak"/>
        <w:tabs>
          <w:tab w:val="left" w:pos="567"/>
          <w:tab w:val="left" w:pos="851"/>
          <w:tab w:val="left" w:pos="1560"/>
          <w:tab w:val="left" w:pos="3600"/>
          <w:tab w:val="left" w:pos="4253"/>
          <w:tab w:val="left" w:pos="7938"/>
        </w:tabs>
        <w:suppressAutoHyphens/>
        <w:rPr>
          <w:lang w:val="fi-FI"/>
        </w:rPr>
      </w:pPr>
      <w:r w:rsidRPr="00051AAD">
        <w:rPr>
          <w:lang w:val="fr-FR"/>
        </w:rPr>
        <w:tab/>
      </w:r>
      <w:r w:rsidRPr="00802B31">
        <w:rPr>
          <w:lang w:val="fi-FI"/>
        </w:rPr>
        <w:t>b.</w:t>
      </w:r>
      <w:r w:rsidRPr="00802B31">
        <w:rPr>
          <w:lang w:val="fi-FI"/>
        </w:rPr>
        <w:tab/>
      </w:r>
      <w:r w:rsidRPr="00802B31">
        <w:rPr>
          <w:i/>
          <w:lang w:val="fi-FI"/>
        </w:rPr>
        <w:t>Beu,</w:t>
      </w:r>
      <w:r w:rsidRPr="00802B31">
        <w:rPr>
          <w:i/>
          <w:lang w:val="fi-FI"/>
        </w:rPr>
        <w:tab/>
      </w:r>
      <w:r w:rsidRPr="00802B31">
        <w:rPr>
          <w:b/>
          <w:i/>
          <w:lang w:val="fi-FI"/>
        </w:rPr>
        <w:t>ja-mesia-ti</w:t>
      </w:r>
      <w:r w:rsidRPr="00802B31">
        <w:rPr>
          <w:i/>
          <w:lang w:val="fi-FI"/>
        </w:rPr>
        <w:tab/>
        <w:t>ema</w:t>
      </w:r>
      <w:r w:rsidRPr="00802B31">
        <w:rPr>
          <w:i/>
          <w:lang w:val="fi-FI"/>
        </w:rPr>
        <w:tab/>
      </w:r>
      <w:r w:rsidRPr="00802B31">
        <w:rPr>
          <w:b/>
          <w:i/>
          <w:lang w:val="fi-FI"/>
        </w:rPr>
        <w:t>pu-</w:t>
      </w:r>
      <w:r w:rsidRPr="00802B31">
        <w:rPr>
          <w:b/>
          <w:i/>
          <w:u w:val="single"/>
          <w:lang w:val="fi-FI"/>
        </w:rPr>
        <w:t>ana</w:t>
      </w:r>
      <w:r w:rsidRPr="00802B31">
        <w:rPr>
          <w:i/>
          <w:lang w:val="fi-FI"/>
        </w:rPr>
        <w:t>.</w:t>
      </w:r>
    </w:p>
    <w:p w14:paraId="6936C6AD" w14:textId="622D4F6F" w:rsidR="00554931" w:rsidRPr="006E4211" w:rsidRDefault="00554931" w:rsidP="000F3A37">
      <w:pPr>
        <w:pStyle w:val="glossinEnglish"/>
        <w:tabs>
          <w:tab w:val="left" w:pos="567"/>
          <w:tab w:val="left" w:pos="851"/>
          <w:tab w:val="left" w:pos="1560"/>
          <w:tab w:val="left" w:pos="3600"/>
          <w:tab w:val="left" w:pos="4253"/>
          <w:tab w:val="left" w:pos="7938"/>
        </w:tabs>
        <w:suppressAutoHyphens/>
      </w:pPr>
      <w:r w:rsidRPr="00802B31">
        <w:rPr>
          <w:smallCaps/>
          <w:lang w:val="fi-FI"/>
        </w:rPr>
        <w:tab/>
      </w:r>
      <w:r w:rsidRPr="00802B31">
        <w:rPr>
          <w:smallCaps/>
          <w:lang w:val="fi-FI"/>
        </w:rPr>
        <w:tab/>
      </w:r>
      <w:r w:rsidR="00174ED9">
        <w:rPr>
          <w:smallCaps/>
        </w:rPr>
        <w:t>ptc</w:t>
      </w:r>
      <w:r w:rsidRPr="006E4211">
        <w:rPr>
          <w:smallCaps/>
        </w:rPr>
        <w:tab/>
        <w:t>mid-</w:t>
      </w:r>
      <w:r w:rsidRPr="006E4211">
        <w:t>let_go_of-</w:t>
      </w:r>
      <w:r w:rsidRPr="006E4211">
        <w:rPr>
          <w:smallCaps/>
        </w:rPr>
        <w:t>mid</w:t>
      </w:r>
      <w:r w:rsidRPr="006E4211">
        <w:rPr>
          <w:smallCaps/>
        </w:rPr>
        <w:tab/>
        <w:t>1sg</w:t>
      </w:r>
      <w:r w:rsidRPr="006E4211">
        <w:rPr>
          <w:smallCaps/>
        </w:rPr>
        <w:tab/>
      </w:r>
      <w:r w:rsidR="00D82E23">
        <w:t>be</w:t>
      </w:r>
      <w:r w:rsidRPr="006E4211">
        <w:rPr>
          <w:smallCaps/>
        </w:rPr>
        <w:t>-</w:t>
      </w:r>
      <w:r w:rsidR="0091023D">
        <w:rPr>
          <w:smallCaps/>
        </w:rPr>
        <w:t>rec.p</w:t>
      </w:r>
      <w:r w:rsidRPr="006E4211">
        <w:rPr>
          <w:smallCaps/>
        </w:rPr>
        <w:t>st</w:t>
      </w:r>
    </w:p>
    <w:p w14:paraId="7570BD13" w14:textId="77777777" w:rsidR="00554931" w:rsidRPr="006E4211" w:rsidRDefault="00554931" w:rsidP="000F3A37">
      <w:pPr>
        <w:pStyle w:val="freetranslationenglish"/>
        <w:suppressAutoHyphens/>
      </w:pPr>
      <w:r w:rsidRPr="006E4211">
        <w:t>‘Ya me largué.’ lp033</w:t>
      </w:r>
    </w:p>
    <w:p w14:paraId="01128721" w14:textId="77777777" w:rsidR="00554931" w:rsidRDefault="00554931" w:rsidP="000F3A37">
      <w:pPr>
        <w:pStyle w:val="freetranslationenglish"/>
        <w:suppressAutoHyphens/>
      </w:pPr>
      <w:r w:rsidRPr="006E4211">
        <w:t>‘Then I let go of myself.’</w:t>
      </w:r>
    </w:p>
    <w:p w14:paraId="3ED6AEF7" w14:textId="77777777" w:rsidR="00554931" w:rsidRDefault="00554931" w:rsidP="000F3A37">
      <w:pPr>
        <w:suppressAutoHyphens/>
      </w:pPr>
    </w:p>
    <w:p w14:paraId="7B5AB01F" w14:textId="38327770" w:rsidR="00FE07BD" w:rsidRPr="00B86241" w:rsidRDefault="00554931" w:rsidP="000F3A37">
      <w:pPr>
        <w:suppressAutoHyphens/>
        <w:rPr>
          <w:i/>
        </w:rPr>
      </w:pPr>
      <w:r>
        <w:t>As one can see</w:t>
      </w:r>
      <w:r w:rsidR="00D46AEA">
        <w:t>,</w:t>
      </w:r>
      <w:r>
        <w:t xml:space="preserve"> there are two auxiliaries, the use of which depends on the transitivity of the predicate: </w:t>
      </w:r>
      <w:r>
        <w:rPr>
          <w:i/>
        </w:rPr>
        <w:t>a</w:t>
      </w:r>
      <w:r>
        <w:t xml:space="preserve"> ‘</w:t>
      </w:r>
      <w:r w:rsidR="0024520C">
        <w:t>do</w:t>
      </w:r>
      <w:r>
        <w:t xml:space="preserve">’ when the predicate is transitive </w:t>
      </w:r>
      <w:r>
        <w:fldChar w:fldCharType="begin"/>
      </w:r>
      <w:r>
        <w:instrText xml:space="preserve"> REF ejemitsua \h </w:instrText>
      </w:r>
      <w:r>
        <w:fldChar w:fldCharType="separate"/>
      </w:r>
      <w:r w:rsidR="00D24E65" w:rsidRPr="006E4211">
        <w:t>(</w:t>
      </w:r>
      <w:r w:rsidR="00D24E65">
        <w:rPr>
          <w:noProof/>
        </w:rPr>
        <w:t>20</w:t>
      </w:r>
      <w:r>
        <w:fldChar w:fldCharType="end"/>
      </w:r>
      <w:r>
        <w:t xml:space="preserve">a) and </w:t>
      </w:r>
      <w:r>
        <w:rPr>
          <w:i/>
        </w:rPr>
        <w:t>pu</w:t>
      </w:r>
      <w:r>
        <w:t xml:space="preserve"> ‘</w:t>
      </w:r>
      <w:r w:rsidR="00356246">
        <w:t>be</w:t>
      </w:r>
      <w:r>
        <w:t xml:space="preserve">’ when the predicate is intransitive </w:t>
      </w:r>
      <w:r>
        <w:fldChar w:fldCharType="begin"/>
      </w:r>
      <w:r>
        <w:instrText xml:space="preserve"> REF ejemitsua \h </w:instrText>
      </w:r>
      <w:r>
        <w:fldChar w:fldCharType="separate"/>
      </w:r>
      <w:r w:rsidR="00D24E65" w:rsidRPr="006E4211">
        <w:t>(</w:t>
      </w:r>
      <w:r w:rsidR="00D24E65">
        <w:rPr>
          <w:noProof/>
        </w:rPr>
        <w:t>20</w:t>
      </w:r>
      <w:r>
        <w:fldChar w:fldCharType="end"/>
      </w:r>
      <w:r>
        <w:t xml:space="preserve">b). The auxiliaries are etymologically related, respectively, to the independent </w:t>
      </w:r>
      <w:r w:rsidR="00FE07BD">
        <w:t xml:space="preserve">transitive </w:t>
      </w:r>
      <w:r>
        <w:t xml:space="preserve">lexical verbs </w:t>
      </w:r>
      <w:r>
        <w:rPr>
          <w:i/>
        </w:rPr>
        <w:t>a</w:t>
      </w:r>
      <w:r>
        <w:t xml:space="preserve"> ‘affect, make, do (tr.), say (tr.)</w:t>
      </w:r>
      <w:r w:rsidR="002D240F">
        <w:t>,’</w:t>
      </w:r>
      <w:r>
        <w:t xml:space="preserve"> illustrated in </w:t>
      </w:r>
      <w:r>
        <w:fldChar w:fldCharType="begin"/>
      </w:r>
      <w:r>
        <w:instrText xml:space="preserve"> REF upiamike \h </w:instrText>
      </w:r>
      <w:r>
        <w:fldChar w:fldCharType="separate"/>
      </w:r>
      <w:r w:rsidR="00D24E65" w:rsidRPr="00650FD4">
        <w:t>(</w:t>
      </w:r>
      <w:r w:rsidR="00D24E65" w:rsidRPr="00650FD4">
        <w:rPr>
          <w:noProof/>
        </w:rPr>
        <w:t>21</w:t>
      </w:r>
      <w:r>
        <w:fldChar w:fldCharType="end"/>
      </w:r>
      <w:r>
        <w:t>a), and</w:t>
      </w:r>
      <w:r w:rsidR="00FE07BD">
        <w:t xml:space="preserve"> the</w:t>
      </w:r>
      <w:r>
        <w:t xml:space="preserve"> </w:t>
      </w:r>
      <w:r w:rsidR="00FE07BD">
        <w:t xml:space="preserve">intransitive verb </w:t>
      </w:r>
      <w:r>
        <w:rPr>
          <w:i/>
        </w:rPr>
        <w:t>pu</w:t>
      </w:r>
      <w:r>
        <w:t xml:space="preserve"> ‘be/exist, be located, do (itr.), say (itr.)</w:t>
      </w:r>
      <w:r w:rsidR="002D240F">
        <w:t>,’</w:t>
      </w:r>
      <w:r>
        <w:t xml:space="preserve"> </w:t>
      </w:r>
      <w:r w:rsidR="00FE07BD">
        <w:t>which can serve</w:t>
      </w:r>
      <w:r w:rsidR="00486753">
        <w:t xml:space="preserve">, among other </w:t>
      </w:r>
      <w:r w:rsidR="00D46AEA">
        <w:t>things</w:t>
      </w:r>
      <w:r w:rsidR="00486753">
        <w:t>, as</w:t>
      </w:r>
      <w:r w:rsidR="00FE07BD">
        <w:t xml:space="preserve"> </w:t>
      </w:r>
      <w:r w:rsidR="00486753">
        <w:t xml:space="preserve">the </w:t>
      </w:r>
      <w:r w:rsidR="00FE07BD">
        <w:t xml:space="preserve">copula predicate in </w:t>
      </w:r>
      <w:r w:rsidR="00FE07BD">
        <w:rPr>
          <w:lang w:eastAsia="fr-FR"/>
        </w:rPr>
        <w:t>e</w:t>
      </w:r>
      <w:r w:rsidR="00FE07BD" w:rsidRPr="003B6F0A">
        <w:rPr>
          <w:lang w:eastAsia="fr-FR"/>
        </w:rPr>
        <w:t>quati</w:t>
      </w:r>
      <w:r w:rsidR="00FE07BD">
        <w:rPr>
          <w:lang w:eastAsia="fr-FR"/>
        </w:rPr>
        <w:t>on, proper inclusion and</w:t>
      </w:r>
      <w:r w:rsidR="00FE07BD" w:rsidRPr="003B6F0A">
        <w:rPr>
          <w:lang w:eastAsia="fr-FR"/>
        </w:rPr>
        <w:t xml:space="preserve"> attribution</w:t>
      </w:r>
      <w:r w:rsidR="00FE07BD">
        <w:rPr>
          <w:lang w:eastAsia="fr-FR"/>
        </w:rPr>
        <w:t xml:space="preserve"> clauses (§</w:t>
      </w:r>
      <w:r w:rsidR="00FE07BD">
        <w:rPr>
          <w:lang w:eastAsia="fr-FR"/>
        </w:rPr>
        <w:fldChar w:fldCharType="begin"/>
      </w:r>
      <w:r w:rsidR="00FE07BD">
        <w:rPr>
          <w:lang w:eastAsia="fr-FR"/>
        </w:rPr>
        <w:instrText xml:space="preserve"> REF _Ref16503826 \n \h </w:instrText>
      </w:r>
      <w:r w:rsidR="00FE07BD">
        <w:rPr>
          <w:lang w:eastAsia="fr-FR"/>
        </w:rPr>
      </w:r>
      <w:r w:rsidR="00FE07BD">
        <w:rPr>
          <w:lang w:eastAsia="fr-FR"/>
        </w:rPr>
        <w:fldChar w:fldCharType="separate"/>
      </w:r>
      <w:r w:rsidR="00D24E65">
        <w:rPr>
          <w:lang w:eastAsia="fr-FR"/>
        </w:rPr>
        <w:t>4</w:t>
      </w:r>
      <w:r w:rsidR="00FE07BD">
        <w:rPr>
          <w:lang w:eastAsia="fr-FR"/>
        </w:rPr>
        <w:fldChar w:fldCharType="end"/>
      </w:r>
      <w:r w:rsidR="00FE07BD">
        <w:rPr>
          <w:lang w:eastAsia="fr-FR"/>
        </w:rPr>
        <w:t xml:space="preserve">) and </w:t>
      </w:r>
      <w:r w:rsidR="00AB7CE3">
        <w:rPr>
          <w:lang w:eastAsia="fr-FR"/>
        </w:rPr>
        <w:t xml:space="preserve">(less commonly) </w:t>
      </w:r>
      <w:r w:rsidR="00D46AEA">
        <w:rPr>
          <w:lang w:eastAsia="fr-FR"/>
        </w:rPr>
        <w:t xml:space="preserve">as </w:t>
      </w:r>
      <w:r w:rsidR="00FE07BD">
        <w:rPr>
          <w:lang w:eastAsia="fr-FR"/>
        </w:rPr>
        <w:t xml:space="preserve">the predicate of </w:t>
      </w:r>
      <w:r w:rsidR="00F10823">
        <w:rPr>
          <w:lang w:eastAsia="fr-FR"/>
        </w:rPr>
        <w:t>existential/</w:t>
      </w:r>
      <w:r w:rsidR="00FE07BD">
        <w:t>locative</w:t>
      </w:r>
      <w:r w:rsidR="00FE07BD">
        <w:rPr>
          <w:lang w:eastAsia="fr-FR"/>
        </w:rPr>
        <w:t xml:space="preserve"> </w:t>
      </w:r>
      <w:r w:rsidR="004A55FC">
        <w:rPr>
          <w:lang w:eastAsia="fr-FR"/>
        </w:rPr>
        <w:t>clauses (§</w:t>
      </w:r>
      <w:r w:rsidR="004A55FC">
        <w:rPr>
          <w:lang w:eastAsia="fr-FR"/>
        </w:rPr>
        <w:fldChar w:fldCharType="begin"/>
      </w:r>
      <w:r w:rsidR="004A55FC">
        <w:rPr>
          <w:lang w:eastAsia="fr-FR"/>
        </w:rPr>
        <w:instrText xml:space="preserve"> REF _Ref16586088 \n \h </w:instrText>
      </w:r>
      <w:r w:rsidR="004A55FC">
        <w:rPr>
          <w:lang w:eastAsia="fr-FR"/>
        </w:rPr>
      </w:r>
      <w:r w:rsidR="004A55FC">
        <w:rPr>
          <w:lang w:eastAsia="fr-FR"/>
        </w:rPr>
        <w:fldChar w:fldCharType="separate"/>
      </w:r>
      <w:r w:rsidR="00D24E65">
        <w:rPr>
          <w:lang w:eastAsia="fr-FR"/>
        </w:rPr>
        <w:t>5</w:t>
      </w:r>
      <w:r w:rsidR="004A55FC">
        <w:rPr>
          <w:lang w:eastAsia="fr-FR"/>
        </w:rPr>
        <w:fldChar w:fldCharType="end"/>
      </w:r>
      <w:r w:rsidR="00B86241">
        <w:rPr>
          <w:lang w:eastAsia="fr-FR"/>
        </w:rPr>
        <w:t xml:space="preserve">), as illustrated in </w:t>
      </w:r>
      <w:r w:rsidR="00B86241">
        <w:fldChar w:fldCharType="begin"/>
      </w:r>
      <w:r w:rsidR="00B86241">
        <w:instrText xml:space="preserve"> REF upiamike \h </w:instrText>
      </w:r>
      <w:r w:rsidR="00B86241">
        <w:fldChar w:fldCharType="separate"/>
      </w:r>
      <w:r w:rsidR="00D24E65" w:rsidRPr="00650FD4">
        <w:t>(</w:t>
      </w:r>
      <w:r w:rsidR="00D24E65" w:rsidRPr="00650FD4">
        <w:rPr>
          <w:noProof/>
        </w:rPr>
        <w:t>21</w:t>
      </w:r>
      <w:r w:rsidR="00B86241">
        <w:fldChar w:fldCharType="end"/>
      </w:r>
      <w:r w:rsidR="00B86241">
        <w:t>b) (repeated).</w:t>
      </w:r>
    </w:p>
    <w:p w14:paraId="0AF5BAF6" w14:textId="77777777" w:rsidR="00554931" w:rsidRDefault="00554931" w:rsidP="000F3A37">
      <w:pPr>
        <w:suppressAutoHyphens/>
      </w:pPr>
    </w:p>
    <w:p w14:paraId="10122E16" w14:textId="56B33678" w:rsidR="00554931" w:rsidRPr="00802B31" w:rsidRDefault="00554931" w:rsidP="000F3A37">
      <w:pPr>
        <w:pStyle w:val="morphemebreak"/>
        <w:tabs>
          <w:tab w:val="left" w:pos="567"/>
          <w:tab w:val="left" w:pos="851"/>
          <w:tab w:val="left" w:pos="1560"/>
          <w:tab w:val="left" w:pos="2552"/>
          <w:tab w:val="left" w:pos="3261"/>
          <w:tab w:val="left" w:pos="4536"/>
        </w:tabs>
        <w:suppressAutoHyphens/>
        <w:rPr>
          <w:lang w:val="fi-FI"/>
        </w:rPr>
      </w:pPr>
      <w:bookmarkStart w:id="43" w:name="upiamike"/>
      <w:r w:rsidRPr="00802B31">
        <w:rPr>
          <w:lang w:val="fi-FI"/>
        </w:rPr>
        <w:t>(</w:t>
      </w:r>
      <w:r>
        <w:fldChar w:fldCharType="begin"/>
      </w:r>
      <w:r w:rsidRPr="00802B31">
        <w:rPr>
          <w:lang w:val="fi-FI"/>
        </w:rPr>
        <w:instrText xml:space="preserve"> SEQ ex \* MERGEFORMAT </w:instrText>
      </w:r>
      <w:r>
        <w:fldChar w:fldCharType="separate"/>
      </w:r>
      <w:r w:rsidR="00D24E65">
        <w:rPr>
          <w:noProof/>
          <w:lang w:val="fi-FI"/>
        </w:rPr>
        <w:t>21</w:t>
      </w:r>
      <w:r>
        <w:rPr>
          <w:noProof/>
        </w:rPr>
        <w:fldChar w:fldCharType="end"/>
      </w:r>
      <w:bookmarkEnd w:id="43"/>
      <w:r w:rsidRPr="00802B31">
        <w:rPr>
          <w:lang w:val="fi-FI"/>
        </w:rPr>
        <w:t>)</w:t>
      </w:r>
      <w:r w:rsidRPr="00802B31">
        <w:rPr>
          <w:lang w:val="fi-FI"/>
        </w:rPr>
        <w:tab/>
        <w:t>a.</w:t>
      </w:r>
      <w:r w:rsidRPr="00802B31">
        <w:rPr>
          <w:lang w:val="fi-FI"/>
        </w:rPr>
        <w:tab/>
      </w:r>
      <w:r w:rsidRPr="00802B31">
        <w:rPr>
          <w:i/>
          <w:lang w:val="fi-FI"/>
        </w:rPr>
        <w:t>Upia</w:t>
      </w:r>
      <w:r w:rsidRPr="00802B31">
        <w:rPr>
          <w:i/>
          <w:lang w:val="fi-FI"/>
        </w:rPr>
        <w:tab/>
        <w:t>mike</w:t>
      </w:r>
      <w:r w:rsidRPr="00802B31">
        <w:rPr>
          <w:i/>
          <w:lang w:val="fi-FI"/>
        </w:rPr>
        <w:tab/>
        <w:t>ete,</w:t>
      </w:r>
      <w:r w:rsidRPr="00802B31">
        <w:rPr>
          <w:i/>
          <w:lang w:val="fi-FI"/>
        </w:rPr>
        <w:tab/>
        <w:t>ekwanaju</w:t>
      </w:r>
      <w:r w:rsidRPr="00802B31">
        <w:rPr>
          <w:i/>
          <w:lang w:val="fi-FI"/>
        </w:rPr>
        <w:tab/>
        <w:t>y-</w:t>
      </w:r>
      <w:r w:rsidRPr="00802B31">
        <w:rPr>
          <w:b/>
          <w:i/>
          <w:lang w:val="fi-FI"/>
        </w:rPr>
        <w:t>a</w:t>
      </w:r>
      <w:r w:rsidRPr="00802B31">
        <w:rPr>
          <w:i/>
          <w:lang w:val="fi-FI"/>
        </w:rPr>
        <w:t>.</w:t>
      </w:r>
    </w:p>
    <w:p w14:paraId="247EB6BE" w14:textId="7F2B4F5B" w:rsidR="00554931" w:rsidRDefault="00554931" w:rsidP="000F3A37">
      <w:pPr>
        <w:pStyle w:val="glossinEnglish"/>
        <w:tabs>
          <w:tab w:val="left" w:pos="567"/>
          <w:tab w:val="left" w:pos="851"/>
          <w:tab w:val="left" w:pos="1560"/>
          <w:tab w:val="left" w:pos="2552"/>
          <w:tab w:val="left" w:pos="3261"/>
          <w:tab w:val="left" w:pos="4536"/>
        </w:tabs>
        <w:suppressAutoHyphens/>
      </w:pPr>
      <w:r w:rsidRPr="00802B31">
        <w:rPr>
          <w:lang w:val="fi-FI"/>
        </w:rPr>
        <w:tab/>
      </w:r>
      <w:r w:rsidRPr="00802B31">
        <w:rPr>
          <w:lang w:val="fi-FI"/>
        </w:rPr>
        <w:tab/>
      </w:r>
      <w:r>
        <w:t>here</w:t>
      </w:r>
      <w:r>
        <w:tab/>
      </w:r>
      <w:r w:rsidRPr="00F4602F">
        <w:rPr>
          <w:smallCaps/>
        </w:rPr>
        <w:t>2sg.gen</w:t>
      </w:r>
      <w:r>
        <w:tab/>
        <w:t>house</w:t>
      </w:r>
      <w:r>
        <w:tab/>
      </w:r>
      <w:r w:rsidRPr="00F4602F">
        <w:rPr>
          <w:smallCaps/>
        </w:rPr>
        <w:t>1pl.excl</w:t>
      </w:r>
      <w:r w:rsidRPr="00F4602F">
        <w:rPr>
          <w:smallCaps/>
        </w:rPr>
        <w:tab/>
        <w:t>fut</w:t>
      </w:r>
      <w:r w:rsidR="00196C14">
        <w:t>-do</w:t>
      </w:r>
    </w:p>
    <w:p w14:paraId="2C356C12" w14:textId="77777777" w:rsidR="00554931" w:rsidRPr="00051AAD" w:rsidRDefault="00554931" w:rsidP="000F3A37">
      <w:pPr>
        <w:pStyle w:val="freetranslationenglish"/>
        <w:suppressAutoHyphens/>
        <w:rPr>
          <w:lang w:val="es-ES"/>
        </w:rPr>
      </w:pPr>
      <w:r w:rsidRPr="00051AAD">
        <w:rPr>
          <w:lang w:val="es-ES"/>
        </w:rPr>
        <w:t>‘Aquí te lo vamos a hacer tu casa.’ au313</w:t>
      </w:r>
    </w:p>
    <w:p w14:paraId="187FA83D" w14:textId="77777777" w:rsidR="00554931" w:rsidRDefault="00554931" w:rsidP="000F3A37">
      <w:pPr>
        <w:pStyle w:val="freetranslationenglish"/>
        <w:suppressAutoHyphens/>
      </w:pPr>
      <w:r>
        <w:t>‘Here we are going to build your house.’</w:t>
      </w:r>
    </w:p>
    <w:p w14:paraId="7465DA63" w14:textId="77777777" w:rsidR="00554931" w:rsidRDefault="00554931" w:rsidP="000F3A37">
      <w:pPr>
        <w:suppressAutoHyphens/>
      </w:pPr>
    </w:p>
    <w:p w14:paraId="02780AF2" w14:textId="77777777" w:rsidR="00554931" w:rsidRPr="00650FD4" w:rsidRDefault="00554931" w:rsidP="000F3A37">
      <w:pPr>
        <w:pStyle w:val="morphemebreak"/>
        <w:tabs>
          <w:tab w:val="left" w:pos="567"/>
          <w:tab w:val="left" w:pos="851"/>
          <w:tab w:val="left" w:pos="1701"/>
          <w:tab w:val="left" w:pos="3119"/>
        </w:tabs>
        <w:suppressAutoHyphens/>
        <w:rPr>
          <w:lang w:val="es-ES"/>
        </w:rPr>
      </w:pPr>
      <w:r>
        <w:tab/>
      </w:r>
      <w:r w:rsidRPr="00650FD4">
        <w:rPr>
          <w:lang w:val="es-ES"/>
        </w:rPr>
        <w:t xml:space="preserve">b. </w:t>
      </w:r>
      <w:r w:rsidRPr="00650FD4">
        <w:rPr>
          <w:lang w:val="es-ES"/>
        </w:rPr>
        <w:tab/>
      </w:r>
      <w:r w:rsidRPr="00650FD4">
        <w:rPr>
          <w:i/>
          <w:lang w:val="es-ES"/>
        </w:rPr>
        <w:t>Tueda</w:t>
      </w:r>
      <w:r w:rsidRPr="00650FD4">
        <w:rPr>
          <w:i/>
          <w:lang w:val="es-ES"/>
        </w:rPr>
        <w:tab/>
        <w:t>escuela=su</w:t>
      </w:r>
      <w:r w:rsidRPr="00650FD4">
        <w:rPr>
          <w:i/>
          <w:lang w:val="es-ES"/>
        </w:rPr>
        <w:tab/>
      </w:r>
      <w:r w:rsidRPr="00650FD4">
        <w:rPr>
          <w:b/>
          <w:i/>
          <w:lang w:val="es-ES"/>
        </w:rPr>
        <w:t>pu</w:t>
      </w:r>
      <w:r w:rsidRPr="00650FD4">
        <w:rPr>
          <w:i/>
          <w:lang w:val="es-ES"/>
        </w:rPr>
        <w:t>-ina</w:t>
      </w:r>
      <w:r w:rsidRPr="00650FD4">
        <w:rPr>
          <w:lang w:val="es-ES"/>
        </w:rPr>
        <w:t>.</w:t>
      </w:r>
    </w:p>
    <w:p w14:paraId="52488682" w14:textId="4DD9255A" w:rsidR="00554931" w:rsidRDefault="00554931" w:rsidP="000F3A37">
      <w:pPr>
        <w:pStyle w:val="glossinEnglish"/>
        <w:tabs>
          <w:tab w:val="left" w:pos="567"/>
          <w:tab w:val="left" w:pos="851"/>
          <w:tab w:val="left" w:pos="1701"/>
          <w:tab w:val="left" w:pos="3119"/>
        </w:tabs>
        <w:suppressAutoHyphens/>
      </w:pPr>
      <w:r w:rsidRPr="00650FD4">
        <w:rPr>
          <w:lang w:val="es-ES"/>
        </w:rPr>
        <w:tab/>
      </w:r>
      <w:r w:rsidRPr="00650FD4">
        <w:rPr>
          <w:lang w:val="es-ES"/>
        </w:rPr>
        <w:tab/>
      </w:r>
      <w:r>
        <w:t>3</w:t>
      </w:r>
      <w:r w:rsidRPr="00F4602F">
        <w:rPr>
          <w:smallCaps/>
        </w:rPr>
        <w:t>sg</w:t>
      </w:r>
      <w:r>
        <w:tab/>
        <w:t>school=</w:t>
      </w:r>
      <w:r w:rsidRPr="00F4602F">
        <w:rPr>
          <w:smallCaps/>
        </w:rPr>
        <w:t>loc</w:t>
      </w:r>
      <w:r>
        <w:tab/>
        <w:t>be-</w:t>
      </w:r>
      <w:r w:rsidRPr="009859DB">
        <w:rPr>
          <w:smallCaps/>
        </w:rPr>
        <w:t>hab</w:t>
      </w:r>
      <w:r w:rsidR="0070687E">
        <w:rPr>
          <w:smallCaps/>
        </w:rPr>
        <w:t>.pst</w:t>
      </w:r>
    </w:p>
    <w:p w14:paraId="435D0398" w14:textId="77777777" w:rsidR="00554931" w:rsidRPr="00650FD4" w:rsidRDefault="00554931" w:rsidP="000F3A37">
      <w:pPr>
        <w:pStyle w:val="freetranslationenglish"/>
        <w:suppressAutoHyphens/>
        <w:rPr>
          <w:lang w:val="es-ES"/>
        </w:rPr>
      </w:pPr>
      <w:r w:rsidRPr="00650FD4">
        <w:rPr>
          <w:lang w:val="es-ES"/>
        </w:rPr>
        <w:t>‘Él estaba en la escuela.’ na205</w:t>
      </w:r>
    </w:p>
    <w:p w14:paraId="625FAAF2" w14:textId="77777777" w:rsidR="00554931" w:rsidRDefault="00554931" w:rsidP="000F3A37">
      <w:pPr>
        <w:pStyle w:val="freetranslationenglish"/>
        <w:suppressAutoHyphens/>
      </w:pPr>
      <w:r>
        <w:t>‘He was in the school.’</w:t>
      </w:r>
    </w:p>
    <w:p w14:paraId="0B2DDFC2" w14:textId="77777777" w:rsidR="00554931" w:rsidRDefault="00554931" w:rsidP="000F3A37">
      <w:pPr>
        <w:suppressAutoHyphens/>
      </w:pPr>
    </w:p>
    <w:p w14:paraId="79EDC0C8" w14:textId="2E62C204" w:rsidR="00554931" w:rsidRDefault="00554931" w:rsidP="000F3A37">
      <w:pPr>
        <w:suppressAutoHyphens/>
        <w:ind w:firstLine="284"/>
      </w:pPr>
      <w:r>
        <w:t xml:space="preserve">In the </w:t>
      </w:r>
      <w:r w:rsidRPr="005A6E38">
        <w:t>non-finite verb constructions</w:t>
      </w:r>
      <w:r>
        <w:t xml:space="preserve">, the auxiliary must follow the lexical verb, whether contiguously or not; in </w:t>
      </w:r>
      <w:r>
        <w:fldChar w:fldCharType="begin"/>
      </w:r>
      <w:r>
        <w:instrText xml:space="preserve"> REF ejemitsua \h </w:instrText>
      </w:r>
      <w:r>
        <w:fldChar w:fldCharType="separate"/>
      </w:r>
      <w:r w:rsidR="00D24E65" w:rsidRPr="006E4211">
        <w:t>(</w:t>
      </w:r>
      <w:r w:rsidR="00D24E65">
        <w:rPr>
          <w:noProof/>
        </w:rPr>
        <w:t>20</w:t>
      </w:r>
      <w:r>
        <w:fldChar w:fldCharType="end"/>
      </w:r>
      <w:r>
        <w:t xml:space="preserve">a,b), for instance, the auxiliary is not contiguous with the lexical verb, being separated from it by a pronoun in both examples, and also by a particle in </w:t>
      </w:r>
      <w:r>
        <w:fldChar w:fldCharType="begin"/>
      </w:r>
      <w:r>
        <w:instrText xml:space="preserve"> REF ejemitsua \h </w:instrText>
      </w:r>
      <w:r>
        <w:fldChar w:fldCharType="separate"/>
      </w:r>
      <w:r w:rsidR="00D24E65" w:rsidRPr="006E4211">
        <w:t>(</w:t>
      </w:r>
      <w:r w:rsidR="00D24E65">
        <w:rPr>
          <w:noProof/>
        </w:rPr>
        <w:t>20</w:t>
      </w:r>
      <w:r>
        <w:fldChar w:fldCharType="end"/>
      </w:r>
      <w:r>
        <w:t>a). As for the lexical verb in this construction, whether the auxiliary is present</w:t>
      </w:r>
      <w:r w:rsidRPr="004B27D3">
        <w:t xml:space="preserve"> </w:t>
      </w:r>
      <w:r>
        <w:t xml:space="preserve">or not, it receives a specific intonation contour, with a non-phonological </w:t>
      </w:r>
      <w:r w:rsidRPr="006E4211">
        <w:t>prosodic glottal stop [ʔ] in 1</w:t>
      </w:r>
      <w:r w:rsidRPr="006E4211">
        <w:rPr>
          <w:vertAlign w:val="superscript"/>
        </w:rPr>
        <w:t>st</w:t>
      </w:r>
      <w:r>
        <w:t xml:space="preserve"> syllable coda position (see </w:t>
      </w:r>
      <w:r w:rsidR="00D46AEA">
        <w:t xml:space="preserve">the </w:t>
      </w:r>
      <w:r>
        <w:t xml:space="preserve">phonological inventory in footnote </w:t>
      </w:r>
      <w:r>
        <w:fldChar w:fldCharType="begin"/>
      </w:r>
      <w:r>
        <w:instrText xml:space="preserve"> NOTEREF _Ref513540585 \h </w:instrText>
      </w:r>
      <w:r>
        <w:fldChar w:fldCharType="separate"/>
      </w:r>
      <w:r w:rsidR="00D24E65">
        <w:t>4</w:t>
      </w:r>
      <w:r>
        <w:fldChar w:fldCharType="end"/>
      </w:r>
      <w:r>
        <w:t xml:space="preserve">) </w:t>
      </w:r>
      <w:r w:rsidRPr="006E4211">
        <w:t xml:space="preserve">and </w:t>
      </w:r>
      <w:r>
        <w:t xml:space="preserve">apparently a different </w:t>
      </w:r>
      <w:r w:rsidRPr="006E4211">
        <w:t>stress pattern</w:t>
      </w:r>
      <w:r>
        <w:t>.</w:t>
      </w:r>
      <w:r>
        <w:rPr>
          <w:rStyle w:val="Alaviitteenviite"/>
        </w:rPr>
        <w:footnoteReference w:id="7"/>
      </w:r>
    </w:p>
    <w:p w14:paraId="3109B869" w14:textId="587D8CE1" w:rsidR="00554931" w:rsidRPr="00C3473A" w:rsidRDefault="00554931" w:rsidP="000F3A37">
      <w:pPr>
        <w:suppressAutoHyphens/>
        <w:ind w:firstLine="284"/>
      </w:pPr>
      <w:r>
        <w:t xml:space="preserve">As stated above, the </w:t>
      </w:r>
      <w:r w:rsidRPr="00455421">
        <w:t xml:space="preserve">inflection-carrying </w:t>
      </w:r>
      <w:r>
        <w:t xml:space="preserve">auxiliary is not compulsory, and in fact </w:t>
      </w:r>
      <w:r w:rsidR="00D46AEA">
        <w:t xml:space="preserve">it is </w:t>
      </w:r>
      <w:r>
        <w:t>left out most of the time; in this situation, the TAM and identity of 3</w:t>
      </w:r>
      <w:r w:rsidRPr="00C3473A">
        <w:rPr>
          <w:vertAlign w:val="superscript"/>
        </w:rPr>
        <w:t>rd</w:t>
      </w:r>
      <w:r>
        <w:t xml:space="preserve"> person subjects have to be recovered from the context. This is illustrated with the transitive and intransitive verb stems </w:t>
      </w:r>
      <w:r>
        <w:rPr>
          <w:i/>
        </w:rPr>
        <w:t>nubi</w:t>
      </w:r>
      <w:r>
        <w:rPr>
          <w:i/>
        </w:rPr>
        <w:noBreakHyphen/>
        <w:t>ame</w:t>
      </w:r>
      <w:r>
        <w:t xml:space="preserve"> ‘make enter’ in </w:t>
      </w:r>
      <w:r>
        <w:fldChar w:fldCharType="begin"/>
      </w:r>
      <w:r>
        <w:instrText xml:space="preserve"> REF beu \h </w:instrText>
      </w:r>
      <w:r>
        <w:fldChar w:fldCharType="separate"/>
      </w:r>
      <w:r w:rsidR="00D24E65" w:rsidRPr="006E4211">
        <w:t>(</w:t>
      </w:r>
      <w:r w:rsidR="00D24E65">
        <w:rPr>
          <w:noProof/>
        </w:rPr>
        <w:t>22</w:t>
      </w:r>
      <w:r>
        <w:fldChar w:fldCharType="end"/>
      </w:r>
      <w:r>
        <w:t xml:space="preserve">a) and </w:t>
      </w:r>
      <w:r>
        <w:rPr>
          <w:i/>
        </w:rPr>
        <w:t>pue</w:t>
      </w:r>
      <w:r>
        <w:rPr>
          <w:i/>
        </w:rPr>
        <w:noBreakHyphen/>
        <w:t>yu</w:t>
      </w:r>
      <w:r>
        <w:t xml:space="preserve"> ‘come again/back’ in </w:t>
      </w:r>
      <w:r>
        <w:fldChar w:fldCharType="begin"/>
      </w:r>
      <w:r>
        <w:instrText xml:space="preserve"> REF beu \h </w:instrText>
      </w:r>
      <w:r>
        <w:fldChar w:fldCharType="separate"/>
      </w:r>
      <w:r w:rsidR="00D24E65" w:rsidRPr="006E4211">
        <w:t>(</w:t>
      </w:r>
      <w:r w:rsidR="00D24E65">
        <w:rPr>
          <w:noProof/>
        </w:rPr>
        <w:t>22</w:t>
      </w:r>
      <w:r>
        <w:fldChar w:fldCharType="end"/>
      </w:r>
      <w:r>
        <w:t>b).</w:t>
      </w:r>
    </w:p>
    <w:p w14:paraId="5CF46271" w14:textId="77777777" w:rsidR="00554931" w:rsidRDefault="00554931" w:rsidP="000F3A37">
      <w:pPr>
        <w:suppressAutoHyphens/>
      </w:pPr>
    </w:p>
    <w:p w14:paraId="26718223" w14:textId="334A921C" w:rsidR="00554931" w:rsidRDefault="00554931" w:rsidP="000F3A37">
      <w:pPr>
        <w:pStyle w:val="morphemebreak"/>
        <w:tabs>
          <w:tab w:val="left" w:pos="567"/>
          <w:tab w:val="left" w:pos="851"/>
          <w:tab w:val="left" w:pos="1418"/>
          <w:tab w:val="left" w:pos="2552"/>
          <w:tab w:val="left" w:pos="3828"/>
          <w:tab w:val="left" w:pos="4395"/>
          <w:tab w:val="left" w:pos="5529"/>
          <w:tab w:val="left" w:pos="7088"/>
          <w:tab w:val="left" w:pos="7655"/>
        </w:tabs>
        <w:suppressAutoHyphens/>
        <w:ind w:left="567" w:hanging="567"/>
      </w:pPr>
      <w:bookmarkStart w:id="44" w:name="beu"/>
      <w:r w:rsidRPr="006E4211">
        <w:t>(</w:t>
      </w:r>
      <w:r w:rsidR="0090309A">
        <w:rPr>
          <w:noProof/>
        </w:rPr>
        <w:fldChar w:fldCharType="begin"/>
      </w:r>
      <w:r w:rsidR="0090309A">
        <w:rPr>
          <w:noProof/>
        </w:rPr>
        <w:instrText xml:space="preserve"> SEQ ex \* MERGEFORMAT </w:instrText>
      </w:r>
      <w:r w:rsidR="0090309A">
        <w:rPr>
          <w:noProof/>
        </w:rPr>
        <w:fldChar w:fldCharType="separate"/>
      </w:r>
      <w:r w:rsidR="00D24E65">
        <w:rPr>
          <w:noProof/>
        </w:rPr>
        <w:t>22</w:t>
      </w:r>
      <w:r w:rsidR="0090309A">
        <w:rPr>
          <w:noProof/>
        </w:rPr>
        <w:fldChar w:fldCharType="end"/>
      </w:r>
      <w:bookmarkEnd w:id="44"/>
      <w:r w:rsidRPr="006E4211">
        <w:t>)</w:t>
      </w:r>
      <w:r>
        <w:tab/>
      </w:r>
      <w:r w:rsidR="00D46AEA">
        <w:t xml:space="preserve">transitive </w:t>
      </w:r>
      <w:r>
        <w:t xml:space="preserve">and intransitive declarative main clauses with a </w:t>
      </w:r>
      <w:r w:rsidRPr="005A6E38">
        <w:t xml:space="preserve">non-finite verb </w:t>
      </w:r>
      <w:r>
        <w:t>and no overt auxiliary</w:t>
      </w:r>
    </w:p>
    <w:p w14:paraId="6B9A4092" w14:textId="77777777" w:rsidR="00554931" w:rsidRDefault="00554931" w:rsidP="000F3A37">
      <w:pPr>
        <w:pStyle w:val="morphemebreak"/>
        <w:tabs>
          <w:tab w:val="left" w:pos="567"/>
          <w:tab w:val="left" w:pos="851"/>
          <w:tab w:val="left" w:pos="1418"/>
          <w:tab w:val="left" w:pos="2552"/>
          <w:tab w:val="left" w:pos="3828"/>
          <w:tab w:val="left" w:pos="4395"/>
          <w:tab w:val="left" w:pos="5529"/>
          <w:tab w:val="left" w:pos="7088"/>
          <w:tab w:val="left" w:pos="7655"/>
        </w:tabs>
        <w:suppressAutoHyphens/>
      </w:pPr>
    </w:p>
    <w:p w14:paraId="17AC024C" w14:textId="77777777" w:rsidR="00554931" w:rsidRPr="00051AAD" w:rsidRDefault="00554931" w:rsidP="000F3A37">
      <w:pPr>
        <w:pStyle w:val="morphemebreak"/>
        <w:tabs>
          <w:tab w:val="left" w:pos="567"/>
          <w:tab w:val="left" w:pos="851"/>
          <w:tab w:val="left" w:pos="1418"/>
          <w:tab w:val="left" w:pos="2552"/>
          <w:tab w:val="left" w:pos="3828"/>
          <w:tab w:val="left" w:pos="4395"/>
          <w:tab w:val="left" w:pos="5529"/>
          <w:tab w:val="left" w:pos="7088"/>
          <w:tab w:val="left" w:pos="7655"/>
        </w:tabs>
        <w:suppressAutoHyphens/>
        <w:rPr>
          <w:lang w:val="es-ES"/>
        </w:rPr>
      </w:pPr>
      <w:r w:rsidRPr="006E4211">
        <w:tab/>
      </w:r>
      <w:r w:rsidRPr="006E4211">
        <w:tab/>
      </w:r>
      <w:r w:rsidRPr="006E4211">
        <w:tab/>
      </w:r>
      <w:r w:rsidRPr="00051AAD">
        <w:rPr>
          <w:lang w:val="es-ES"/>
        </w:rPr>
        <w:t>O</w:t>
      </w:r>
      <w:r w:rsidRPr="00051AAD">
        <w:rPr>
          <w:lang w:val="es-ES"/>
        </w:rPr>
        <w:tab/>
        <w:t>A</w:t>
      </w:r>
      <w:r w:rsidRPr="00051AAD">
        <w:rPr>
          <w:lang w:val="es-ES"/>
        </w:rPr>
        <w:tab/>
      </w:r>
      <w:r w:rsidRPr="00051AAD">
        <w:rPr>
          <w:lang w:val="es-ES"/>
        </w:rPr>
        <w:tab/>
      </w:r>
      <w:r w:rsidRPr="00051AAD">
        <w:rPr>
          <w:lang w:val="es-ES"/>
        </w:rPr>
        <w:tab/>
        <w:t>V</w:t>
      </w:r>
    </w:p>
    <w:p w14:paraId="3CE0EEC2" w14:textId="77777777" w:rsidR="00554931" w:rsidRPr="00051AAD" w:rsidRDefault="00554931" w:rsidP="000F3A37">
      <w:pPr>
        <w:pStyle w:val="morphemebreak"/>
        <w:tabs>
          <w:tab w:val="left" w:pos="567"/>
          <w:tab w:val="left" w:pos="851"/>
          <w:tab w:val="left" w:pos="1418"/>
          <w:tab w:val="left" w:pos="2552"/>
          <w:tab w:val="left" w:pos="3828"/>
          <w:tab w:val="left" w:pos="4395"/>
          <w:tab w:val="left" w:pos="5529"/>
          <w:tab w:val="left" w:pos="7088"/>
          <w:tab w:val="left" w:pos="7655"/>
        </w:tabs>
        <w:suppressAutoHyphens/>
        <w:rPr>
          <w:lang w:val="es-ES"/>
        </w:rPr>
      </w:pPr>
      <w:r w:rsidRPr="00051AAD">
        <w:rPr>
          <w:lang w:val="es-ES"/>
        </w:rPr>
        <w:tab/>
      </w:r>
      <w:r w:rsidRPr="00051AAD">
        <w:rPr>
          <w:lang w:val="es-ES"/>
        </w:rPr>
        <w:tab/>
      </w:r>
      <w:r w:rsidRPr="00051AAD">
        <w:rPr>
          <w:lang w:val="es-ES"/>
        </w:rPr>
        <w:tab/>
      </w:r>
      <w:r w:rsidRPr="00051AAD">
        <w:rPr>
          <w:lang w:val="es-ES"/>
        </w:rPr>
        <w:tab/>
      </w:r>
      <w:r w:rsidRPr="00051AAD">
        <w:rPr>
          <w:lang w:val="es-ES"/>
        </w:rPr>
        <w:tab/>
      </w:r>
      <w:r w:rsidRPr="00051AAD">
        <w:rPr>
          <w:lang w:val="es-ES"/>
        </w:rPr>
        <w:tab/>
      </w:r>
      <w:r w:rsidRPr="00051AAD">
        <w:rPr>
          <w:lang w:val="es-ES"/>
        </w:rPr>
        <w:tab/>
        <w:t>[nu</w:t>
      </w:r>
      <w:r w:rsidRPr="00051AAD">
        <w:rPr>
          <w:b/>
          <w:lang w:val="es-ES"/>
        </w:rPr>
        <w:t>ʔ</w:t>
      </w:r>
      <w:r w:rsidRPr="00051AAD">
        <w:rPr>
          <w:lang w:val="es-ES"/>
        </w:rPr>
        <w:t>bjame]</w:t>
      </w:r>
    </w:p>
    <w:p w14:paraId="1C345774" w14:textId="77777777" w:rsidR="00554931" w:rsidRPr="00650FD4" w:rsidRDefault="00554931" w:rsidP="000F3A37">
      <w:pPr>
        <w:pStyle w:val="morphemebreak"/>
        <w:tabs>
          <w:tab w:val="left" w:pos="567"/>
          <w:tab w:val="left" w:pos="851"/>
          <w:tab w:val="left" w:pos="1418"/>
          <w:tab w:val="left" w:pos="2552"/>
          <w:tab w:val="left" w:pos="3828"/>
          <w:tab w:val="left" w:pos="4395"/>
          <w:tab w:val="left" w:pos="5529"/>
          <w:tab w:val="left" w:pos="7088"/>
          <w:tab w:val="left" w:pos="7655"/>
        </w:tabs>
        <w:suppressAutoHyphens/>
        <w:rPr>
          <w:lang w:val="es-ES"/>
        </w:rPr>
      </w:pPr>
      <w:r w:rsidRPr="00051AAD">
        <w:rPr>
          <w:lang w:val="es-ES"/>
        </w:rPr>
        <w:tab/>
      </w:r>
      <w:r w:rsidRPr="00650FD4">
        <w:rPr>
          <w:lang w:val="es-ES"/>
        </w:rPr>
        <w:t>a.</w:t>
      </w:r>
      <w:r w:rsidRPr="00650FD4">
        <w:rPr>
          <w:lang w:val="es-ES"/>
        </w:rPr>
        <w:tab/>
      </w:r>
      <w:r w:rsidRPr="00650FD4">
        <w:rPr>
          <w:i/>
          <w:lang w:val="es-ES"/>
        </w:rPr>
        <w:t>Beu</w:t>
      </w:r>
      <w:r w:rsidRPr="00650FD4">
        <w:rPr>
          <w:i/>
          <w:lang w:val="es-ES"/>
        </w:rPr>
        <w:tab/>
        <w:t>etseju</w:t>
      </w:r>
      <w:r w:rsidRPr="00650FD4">
        <w:rPr>
          <w:i/>
          <w:lang w:val="es-ES"/>
        </w:rPr>
        <w:tab/>
        <w:t>gringo=ja</w:t>
      </w:r>
      <w:r w:rsidRPr="00650FD4">
        <w:rPr>
          <w:i/>
          <w:lang w:val="es-ES"/>
        </w:rPr>
        <w:tab/>
        <w:t>beu,</w:t>
      </w:r>
      <w:r w:rsidRPr="00650FD4">
        <w:rPr>
          <w:i/>
          <w:lang w:val="es-ES"/>
        </w:rPr>
        <w:tab/>
        <w:t>cuarto=su</w:t>
      </w:r>
      <w:r w:rsidRPr="00650FD4">
        <w:rPr>
          <w:i/>
          <w:lang w:val="es-ES"/>
        </w:rPr>
        <w:tab/>
      </w:r>
      <w:r w:rsidRPr="00650FD4">
        <w:rPr>
          <w:b/>
          <w:i/>
          <w:lang w:val="es-ES"/>
        </w:rPr>
        <w:t>nubi-ame</w:t>
      </w:r>
      <w:r w:rsidRPr="00650FD4">
        <w:rPr>
          <w:lang w:val="es-ES"/>
        </w:rPr>
        <w:t>.</w:t>
      </w:r>
      <w:r w:rsidRPr="00650FD4">
        <w:rPr>
          <w:highlight w:val="yellow"/>
          <w:lang w:val="es-ES"/>
        </w:rPr>
        <w:t xml:space="preserve"> </w:t>
      </w:r>
    </w:p>
    <w:p w14:paraId="1F0BC1DA" w14:textId="67AE6BDB" w:rsidR="00554931" w:rsidRPr="00F64F05" w:rsidRDefault="00554931" w:rsidP="000F3A37">
      <w:pPr>
        <w:pStyle w:val="glossinEnglish"/>
        <w:tabs>
          <w:tab w:val="left" w:pos="567"/>
          <w:tab w:val="left" w:pos="851"/>
          <w:tab w:val="left" w:pos="1418"/>
          <w:tab w:val="left" w:pos="2552"/>
          <w:tab w:val="left" w:pos="3828"/>
          <w:tab w:val="left" w:pos="4395"/>
          <w:tab w:val="left" w:pos="5529"/>
          <w:tab w:val="left" w:pos="7088"/>
          <w:tab w:val="left" w:pos="7655"/>
        </w:tabs>
        <w:suppressAutoHyphens/>
        <w:rPr>
          <w:lang w:val="es-ES"/>
        </w:rPr>
      </w:pPr>
      <w:r w:rsidRPr="00650FD4">
        <w:rPr>
          <w:lang w:val="es-ES"/>
        </w:rPr>
        <w:tab/>
      </w:r>
      <w:r w:rsidRPr="00650FD4">
        <w:rPr>
          <w:lang w:val="es-ES"/>
        </w:rPr>
        <w:tab/>
      </w:r>
      <w:r w:rsidR="00174ED9" w:rsidRPr="00F64F05">
        <w:rPr>
          <w:smallCaps/>
          <w:lang w:val="es-ES"/>
        </w:rPr>
        <w:t>ptc</w:t>
      </w:r>
      <w:r w:rsidRPr="00F64F05">
        <w:rPr>
          <w:smallCaps/>
          <w:lang w:val="es-ES"/>
        </w:rPr>
        <w:tab/>
        <w:t>1</w:t>
      </w:r>
      <w:r w:rsidR="00865DC4" w:rsidRPr="00F64F05">
        <w:rPr>
          <w:smallCaps/>
          <w:lang w:val="es-ES"/>
        </w:rPr>
        <w:t>du</w:t>
      </w:r>
      <w:r w:rsidRPr="00F64F05">
        <w:rPr>
          <w:smallCaps/>
          <w:lang w:val="es-ES"/>
        </w:rPr>
        <w:t>.excl</w:t>
      </w:r>
      <w:r w:rsidRPr="00F64F05">
        <w:rPr>
          <w:lang w:val="es-ES"/>
        </w:rPr>
        <w:tab/>
        <w:t>gringo=</w:t>
      </w:r>
      <w:r w:rsidRPr="00F64F05">
        <w:rPr>
          <w:smallCaps/>
          <w:lang w:val="es-ES"/>
        </w:rPr>
        <w:t>erg</w:t>
      </w:r>
      <w:r w:rsidRPr="00F64F05">
        <w:rPr>
          <w:smallCaps/>
          <w:lang w:val="es-ES"/>
        </w:rPr>
        <w:tab/>
      </w:r>
      <w:r w:rsidR="00174ED9" w:rsidRPr="00F64F05">
        <w:rPr>
          <w:smallCaps/>
          <w:lang w:val="es-ES"/>
        </w:rPr>
        <w:t>ptc</w:t>
      </w:r>
      <w:r w:rsidRPr="00F64F05">
        <w:rPr>
          <w:lang w:val="es-ES"/>
        </w:rPr>
        <w:tab/>
        <w:t>room=</w:t>
      </w:r>
      <w:r w:rsidRPr="00F64F05">
        <w:rPr>
          <w:smallCaps/>
          <w:lang w:val="es-ES"/>
        </w:rPr>
        <w:t>loc</w:t>
      </w:r>
      <w:r w:rsidRPr="00F64F05">
        <w:rPr>
          <w:lang w:val="es-ES"/>
        </w:rPr>
        <w:tab/>
        <w:t>enter-</w:t>
      </w:r>
      <w:r w:rsidRPr="00F64F05">
        <w:rPr>
          <w:smallCaps/>
          <w:lang w:val="es-ES"/>
        </w:rPr>
        <w:t>caus</w:t>
      </w:r>
    </w:p>
    <w:p w14:paraId="21189154" w14:textId="77777777" w:rsidR="00554931" w:rsidRPr="00051AAD" w:rsidRDefault="00554931" w:rsidP="000F3A37">
      <w:pPr>
        <w:pStyle w:val="freetranslationenglish"/>
        <w:suppressAutoHyphens/>
        <w:rPr>
          <w:lang w:val="es-ES"/>
        </w:rPr>
      </w:pPr>
      <w:r w:rsidRPr="00051AAD">
        <w:rPr>
          <w:lang w:val="es-ES"/>
        </w:rPr>
        <w:t>‘Ya a nosotros el gringo al cuarto nos metió e hizo entrar.’ tm057</w:t>
      </w:r>
    </w:p>
    <w:p w14:paraId="468C01C8" w14:textId="77777777" w:rsidR="00554931" w:rsidRPr="006E4211" w:rsidRDefault="00554931" w:rsidP="000F3A37">
      <w:pPr>
        <w:pStyle w:val="freetranslationenglish"/>
        <w:suppressAutoHyphens/>
      </w:pPr>
      <w:r w:rsidRPr="006E4211">
        <w:t>‘The gringo made us enter into the room.’</w:t>
      </w:r>
    </w:p>
    <w:p w14:paraId="042D2D54" w14:textId="77777777" w:rsidR="00554931" w:rsidRPr="006E4211" w:rsidRDefault="00554931" w:rsidP="000F3A37">
      <w:pPr>
        <w:suppressAutoHyphens/>
      </w:pPr>
    </w:p>
    <w:p w14:paraId="5430908F" w14:textId="77777777" w:rsidR="00554931" w:rsidRPr="00802B31" w:rsidRDefault="00554931" w:rsidP="000F3A37">
      <w:pPr>
        <w:pStyle w:val="morphemebreak"/>
        <w:tabs>
          <w:tab w:val="left" w:pos="567"/>
          <w:tab w:val="left" w:pos="851"/>
          <w:tab w:val="left" w:pos="1560"/>
          <w:tab w:val="left" w:pos="2520"/>
          <w:tab w:val="left" w:pos="3402"/>
          <w:tab w:val="left" w:pos="4395"/>
          <w:tab w:val="left" w:pos="5245"/>
          <w:tab w:val="left" w:pos="7088"/>
          <w:tab w:val="left" w:pos="7655"/>
        </w:tabs>
        <w:suppressAutoHyphens/>
        <w:rPr>
          <w:lang w:val="fi-FI"/>
        </w:rPr>
      </w:pPr>
      <w:r w:rsidRPr="006E4211">
        <w:tab/>
      </w:r>
      <w:r w:rsidRPr="006E4211">
        <w:tab/>
      </w:r>
      <w:r w:rsidRPr="006E4211">
        <w:tab/>
      </w:r>
      <w:r w:rsidRPr="00802B31">
        <w:rPr>
          <w:lang w:val="fi-FI"/>
        </w:rPr>
        <w:t>S</w:t>
      </w:r>
      <w:r w:rsidRPr="00802B31">
        <w:rPr>
          <w:lang w:val="fi-FI"/>
        </w:rPr>
        <w:tab/>
      </w:r>
      <w:r w:rsidRPr="00802B31">
        <w:rPr>
          <w:lang w:val="fi-FI"/>
        </w:rPr>
        <w:tab/>
      </w:r>
      <w:r w:rsidRPr="00802B31">
        <w:rPr>
          <w:lang w:val="fi-FI"/>
        </w:rPr>
        <w:tab/>
      </w:r>
      <w:r w:rsidRPr="00802B31">
        <w:rPr>
          <w:lang w:val="fi-FI"/>
        </w:rPr>
        <w:tab/>
        <w:t>V</w:t>
      </w:r>
    </w:p>
    <w:p w14:paraId="66269BC2" w14:textId="77777777" w:rsidR="00554931" w:rsidRPr="00802B31" w:rsidRDefault="00554931" w:rsidP="000F3A37">
      <w:pPr>
        <w:pStyle w:val="morphemebreak"/>
        <w:tabs>
          <w:tab w:val="left" w:pos="567"/>
          <w:tab w:val="left" w:pos="851"/>
          <w:tab w:val="left" w:pos="1560"/>
          <w:tab w:val="left" w:pos="2520"/>
          <w:tab w:val="left" w:pos="3402"/>
          <w:tab w:val="left" w:pos="4395"/>
          <w:tab w:val="left" w:pos="5245"/>
          <w:tab w:val="left" w:pos="7088"/>
          <w:tab w:val="left" w:pos="7655"/>
        </w:tabs>
        <w:suppressAutoHyphens/>
        <w:rPr>
          <w:lang w:val="fi-FI"/>
        </w:rPr>
      </w:pPr>
      <w:r w:rsidRPr="00802B31">
        <w:rPr>
          <w:lang w:val="fi-FI"/>
        </w:rPr>
        <w:tab/>
      </w:r>
      <w:r w:rsidRPr="00802B31">
        <w:rPr>
          <w:lang w:val="fi-FI"/>
        </w:rPr>
        <w:tab/>
      </w:r>
      <w:r w:rsidRPr="00802B31">
        <w:rPr>
          <w:lang w:val="fi-FI"/>
        </w:rPr>
        <w:tab/>
      </w:r>
      <w:r w:rsidRPr="00802B31">
        <w:rPr>
          <w:lang w:val="fi-FI"/>
        </w:rPr>
        <w:tab/>
      </w:r>
      <w:r w:rsidRPr="00802B31">
        <w:rPr>
          <w:lang w:val="fi-FI"/>
        </w:rPr>
        <w:tab/>
      </w:r>
      <w:r w:rsidRPr="00802B31">
        <w:rPr>
          <w:lang w:val="fi-FI"/>
        </w:rPr>
        <w:tab/>
      </w:r>
      <w:r w:rsidRPr="00802B31">
        <w:rPr>
          <w:lang w:val="fi-FI"/>
        </w:rPr>
        <w:tab/>
        <w:t>[pwe</w:t>
      </w:r>
      <w:r w:rsidRPr="00802B31">
        <w:rPr>
          <w:b/>
          <w:lang w:val="fi-FI"/>
        </w:rPr>
        <w:t>ʔ</w:t>
      </w:r>
      <w:r w:rsidRPr="00802B31">
        <w:rPr>
          <w:lang w:val="fi-FI"/>
        </w:rPr>
        <w:t>ju]</w:t>
      </w:r>
    </w:p>
    <w:p w14:paraId="72324B33" w14:textId="0972AA5A" w:rsidR="00554931" w:rsidRPr="00802B31" w:rsidRDefault="00554931" w:rsidP="000F3A37">
      <w:pPr>
        <w:pStyle w:val="morphemebreak"/>
        <w:tabs>
          <w:tab w:val="left" w:pos="567"/>
          <w:tab w:val="left" w:pos="851"/>
          <w:tab w:val="left" w:pos="1560"/>
          <w:tab w:val="left" w:pos="2520"/>
          <w:tab w:val="left" w:pos="3402"/>
          <w:tab w:val="left" w:pos="4395"/>
          <w:tab w:val="left" w:pos="5245"/>
          <w:tab w:val="left" w:pos="7088"/>
          <w:tab w:val="left" w:pos="7655"/>
        </w:tabs>
        <w:suppressAutoHyphens/>
        <w:rPr>
          <w:lang w:val="fi-FI"/>
        </w:rPr>
      </w:pPr>
      <w:r w:rsidRPr="00802B31">
        <w:rPr>
          <w:lang w:val="fi-FI"/>
        </w:rPr>
        <w:tab/>
        <w:t>b.</w:t>
      </w:r>
      <w:r w:rsidRPr="00802B31">
        <w:rPr>
          <w:lang w:val="fi-FI"/>
        </w:rPr>
        <w:tab/>
      </w:r>
      <w:r w:rsidRPr="00802B31">
        <w:rPr>
          <w:i/>
          <w:lang w:val="fi-FI"/>
        </w:rPr>
        <w:t>Pero,</w:t>
      </w:r>
      <w:r w:rsidRPr="00802B31">
        <w:rPr>
          <w:i/>
          <w:lang w:val="fi-FI"/>
        </w:rPr>
        <w:tab/>
      </w:r>
      <w:r w:rsidRPr="00802B31">
        <w:rPr>
          <w:lang w:val="fi-FI"/>
        </w:rPr>
        <w:t>[</w:t>
      </w:r>
      <w:r w:rsidRPr="00802B31">
        <w:rPr>
          <w:i/>
          <w:lang w:val="fi-FI"/>
        </w:rPr>
        <w:t>mesa</w:t>
      </w:r>
      <w:r w:rsidRPr="00802B31">
        <w:rPr>
          <w:i/>
          <w:lang w:val="fi-FI"/>
        </w:rPr>
        <w:tab/>
        <w:t>emetse</w:t>
      </w:r>
      <w:r w:rsidRPr="00802B31">
        <w:rPr>
          <w:lang w:val="fi-FI"/>
        </w:rPr>
        <w:t>]</w:t>
      </w:r>
      <w:r w:rsidRPr="00802B31">
        <w:rPr>
          <w:i/>
          <w:lang w:val="fi-FI"/>
        </w:rPr>
        <w:tab/>
      </w:r>
      <w:r w:rsidR="008247EE">
        <w:rPr>
          <w:i/>
          <w:lang w:val="fi-FI"/>
        </w:rPr>
        <w:t>=</w:t>
      </w:r>
      <w:r w:rsidRPr="00802B31">
        <w:rPr>
          <w:i/>
          <w:lang w:val="fi-FI"/>
        </w:rPr>
        <w:t>mu,</w:t>
      </w:r>
      <w:r w:rsidRPr="00802B31">
        <w:rPr>
          <w:i/>
          <w:lang w:val="fi-FI"/>
        </w:rPr>
        <w:tab/>
        <w:t>ekene</w:t>
      </w:r>
      <w:r w:rsidRPr="00802B31">
        <w:rPr>
          <w:i/>
          <w:lang w:val="fi-FI"/>
        </w:rPr>
        <w:tab/>
      </w:r>
      <w:r w:rsidRPr="00802B31">
        <w:rPr>
          <w:b/>
          <w:i/>
          <w:lang w:val="fi-FI"/>
        </w:rPr>
        <w:t>pue-yu</w:t>
      </w:r>
      <w:r w:rsidRPr="00802B31">
        <w:rPr>
          <w:i/>
          <w:lang w:val="fi-FI"/>
        </w:rPr>
        <w:t>.</w:t>
      </w:r>
    </w:p>
    <w:p w14:paraId="0E7BC8AF" w14:textId="230BB0E4" w:rsidR="00554931" w:rsidRPr="006E4211" w:rsidRDefault="00554931" w:rsidP="000F3A37">
      <w:pPr>
        <w:pStyle w:val="glossinEnglish"/>
        <w:tabs>
          <w:tab w:val="left" w:pos="567"/>
          <w:tab w:val="left" w:pos="851"/>
          <w:tab w:val="left" w:pos="1560"/>
          <w:tab w:val="left" w:pos="2520"/>
          <w:tab w:val="left" w:pos="3402"/>
          <w:tab w:val="left" w:pos="4395"/>
          <w:tab w:val="left" w:pos="5245"/>
          <w:tab w:val="left" w:pos="7088"/>
          <w:tab w:val="left" w:pos="7655"/>
        </w:tabs>
        <w:suppressAutoHyphens/>
      </w:pPr>
      <w:r w:rsidRPr="00802B31">
        <w:rPr>
          <w:lang w:val="fi-FI"/>
        </w:rPr>
        <w:tab/>
      </w:r>
      <w:r w:rsidRPr="00802B31">
        <w:rPr>
          <w:lang w:val="fi-FI"/>
        </w:rPr>
        <w:tab/>
      </w:r>
      <w:r w:rsidRPr="006E4211">
        <w:t>but</w:t>
      </w:r>
      <w:r w:rsidRPr="006E4211">
        <w:tab/>
      </w:r>
      <w:r w:rsidRPr="006E4211">
        <w:rPr>
          <w:smallCaps/>
        </w:rPr>
        <w:t>3sg.gen</w:t>
      </w:r>
      <w:r w:rsidRPr="006E4211">
        <w:tab/>
        <w:t>owner</w:t>
      </w:r>
      <w:r w:rsidRPr="006E4211">
        <w:tab/>
      </w:r>
      <w:r w:rsidR="008247EE">
        <w:t>=</w:t>
      </w:r>
      <w:r w:rsidRPr="006E4211">
        <w:rPr>
          <w:smallCaps/>
        </w:rPr>
        <w:t>contr</w:t>
      </w:r>
      <w:r w:rsidRPr="006E4211">
        <w:tab/>
        <w:t>first</w:t>
      </w:r>
      <w:r w:rsidRPr="006E4211">
        <w:tab/>
        <w:t>come-</w:t>
      </w:r>
      <w:r w:rsidRPr="006E4211">
        <w:rPr>
          <w:smallCaps/>
        </w:rPr>
        <w:t>it</w:t>
      </w:r>
      <w:r w:rsidR="00FF0BB2">
        <w:rPr>
          <w:smallCaps/>
        </w:rPr>
        <w:t>e</w:t>
      </w:r>
      <w:r w:rsidRPr="006E4211">
        <w:rPr>
          <w:smallCaps/>
        </w:rPr>
        <w:t>r</w:t>
      </w:r>
    </w:p>
    <w:p w14:paraId="3DCE9D71" w14:textId="44F96534" w:rsidR="00554931" w:rsidRPr="00802B31" w:rsidRDefault="00650FD4" w:rsidP="000F3A37">
      <w:pPr>
        <w:pStyle w:val="freetranslationenglish"/>
        <w:suppressAutoHyphens/>
        <w:rPr>
          <w:lang w:val="fi-FI"/>
        </w:rPr>
      </w:pPr>
      <w:r w:rsidRPr="00650FD4">
        <w:rPr>
          <w:lang w:val="es-ES"/>
        </w:rPr>
        <w:t>‘</w:t>
      </w:r>
      <w:r w:rsidR="00554931" w:rsidRPr="00802B31">
        <w:rPr>
          <w:lang w:val="fi-FI"/>
        </w:rPr>
        <w:t>Pero su dueño primero se vino.</w:t>
      </w:r>
      <w:r w:rsidR="009C6FDD">
        <w:rPr>
          <w:lang w:val="fi-FI"/>
        </w:rPr>
        <w:t>’</w:t>
      </w:r>
      <w:r w:rsidR="00554931" w:rsidRPr="00802B31">
        <w:rPr>
          <w:lang w:val="fi-FI"/>
        </w:rPr>
        <w:t xml:space="preserve"> ha017</w:t>
      </w:r>
    </w:p>
    <w:p w14:paraId="3A7AD6E9" w14:textId="77777777" w:rsidR="00554931" w:rsidRPr="006E4211" w:rsidRDefault="00554931" w:rsidP="000F3A37">
      <w:pPr>
        <w:pStyle w:val="freetranslationenglish"/>
        <w:suppressAutoHyphens/>
      </w:pPr>
      <w:r w:rsidRPr="006E4211">
        <w:t>‘But his owner came first.’</w:t>
      </w:r>
    </w:p>
    <w:p w14:paraId="159380D7" w14:textId="77777777" w:rsidR="00554931" w:rsidRPr="006E4211" w:rsidRDefault="00554931" w:rsidP="000F3A37">
      <w:pPr>
        <w:suppressAutoHyphens/>
      </w:pPr>
    </w:p>
    <w:p w14:paraId="13A4C390" w14:textId="1152AB37" w:rsidR="00554931" w:rsidRDefault="00554931" w:rsidP="000F3A37">
      <w:pPr>
        <w:suppressAutoHyphens/>
        <w:ind w:firstLine="284"/>
      </w:pPr>
      <w:r>
        <w:t xml:space="preserve">At the level of the clause, </w:t>
      </w:r>
      <w:r w:rsidR="004C4C40">
        <w:t xml:space="preserve">predicates with a non-finite verb and predicates with a finite verb </w:t>
      </w:r>
      <w:r>
        <w:t>do not require different clausal constructions: the argument-coding system remains the same, with an identical split ergative case-marking system and the same constituent order flexibility</w:t>
      </w:r>
      <w:r w:rsidR="00C17160">
        <w:t>.</w:t>
      </w:r>
    </w:p>
    <w:p w14:paraId="61E201CB" w14:textId="51A64B29" w:rsidR="00F75D00" w:rsidRDefault="00CE1571" w:rsidP="000F3A37">
      <w:pPr>
        <w:suppressAutoHyphens/>
        <w:ind w:firstLine="284"/>
      </w:pPr>
      <w:r>
        <w:t xml:space="preserve">However, when it comes to negation, clauses with a non-finite verbal predicate are negated differently </w:t>
      </w:r>
      <w:r w:rsidR="00D46AEA">
        <w:t xml:space="preserve">than </w:t>
      </w:r>
      <w:r>
        <w:t>clauses</w:t>
      </w:r>
      <w:r w:rsidR="005238F9">
        <w:t xml:space="preserve"> with a </w:t>
      </w:r>
      <w:r>
        <w:t>finite verbal predicate;</w:t>
      </w:r>
      <w:r w:rsidR="00CC19EB">
        <w:t xml:space="preserve"> t</w:t>
      </w:r>
      <w:r w:rsidR="00CC19EB" w:rsidRPr="00B14308">
        <w:t>he SN construction is not used for their negation</w:t>
      </w:r>
      <w:r w:rsidR="00B14308" w:rsidRPr="00B14308">
        <w:t>.</w:t>
      </w:r>
      <w:r>
        <w:t xml:space="preserve"> Here, two</w:t>
      </w:r>
      <w:r w:rsidR="00292876">
        <w:t xml:space="preserve"> additional</w:t>
      </w:r>
      <w:r>
        <w:t xml:space="preserve"> negation constructions are available,</w:t>
      </w:r>
      <w:r w:rsidR="00B4698F">
        <w:t xml:space="preserve"> both of</w:t>
      </w:r>
      <w:r w:rsidR="0061620F">
        <w:t xml:space="preserve"> which </w:t>
      </w:r>
      <w:r w:rsidR="00B4698F">
        <w:t xml:space="preserve">only </w:t>
      </w:r>
      <w:r w:rsidR="0061620F">
        <w:t>involve</w:t>
      </w:r>
      <w:r w:rsidR="004E1526">
        <w:t xml:space="preserve"> a single </w:t>
      </w:r>
      <w:r w:rsidR="0061620F">
        <w:t>negation marke</w:t>
      </w:r>
      <w:r w:rsidR="00B4698F">
        <w:t>r</w:t>
      </w:r>
      <w:r w:rsidR="00D46AEA">
        <w:t>,</w:t>
      </w:r>
      <w:r w:rsidR="00B4698F">
        <w:t xml:space="preserve"> which occurs before the verb. The form of the marker is what dist</w:t>
      </w:r>
      <w:r w:rsidR="007010AE">
        <w:t xml:space="preserve">inguishes the constructions, </w:t>
      </w:r>
      <w:r w:rsidR="00D46AEA">
        <w:t xml:space="preserve">with </w:t>
      </w:r>
      <w:r w:rsidR="007010AE">
        <w:t>all</w:t>
      </w:r>
      <w:r w:rsidR="00B4698F">
        <w:t xml:space="preserve"> other properties being identical. In the first construction, the </w:t>
      </w:r>
      <w:r w:rsidR="004E1526">
        <w:t xml:space="preserve">negation marker </w:t>
      </w:r>
      <w:r w:rsidR="00B4698F">
        <w:t xml:space="preserve">is the </w:t>
      </w:r>
      <w:r w:rsidR="004E1526">
        <w:t>independent</w:t>
      </w:r>
      <w:r w:rsidR="00B4698F">
        <w:t xml:space="preserve"> morpheme</w:t>
      </w:r>
      <w:r w:rsidR="004E1526">
        <w:t xml:space="preserve"> </w:t>
      </w:r>
      <w:r w:rsidR="004E1526" w:rsidRPr="008807C4">
        <w:rPr>
          <w:b/>
          <w:i/>
        </w:rPr>
        <w:t>aimue</w:t>
      </w:r>
      <w:r w:rsidR="004E1526">
        <w:t xml:space="preserve"> (as in </w:t>
      </w:r>
      <w:r>
        <w:t>SN</w:t>
      </w:r>
      <w:r w:rsidR="004E1526">
        <w:t>)</w:t>
      </w:r>
      <w:r w:rsidR="00D46AEA">
        <w:t>,</w:t>
      </w:r>
      <w:r w:rsidR="004E1526">
        <w:t xml:space="preserve"> </w:t>
      </w:r>
      <w:r w:rsidR="00B4698F">
        <w:t xml:space="preserve">while in the second it is the </w:t>
      </w:r>
      <w:r w:rsidR="004E1526">
        <w:t>proclitic</w:t>
      </w:r>
      <w:r w:rsidR="00B4698F">
        <w:t xml:space="preserve"> </w:t>
      </w:r>
      <w:r w:rsidR="004E1526" w:rsidRPr="008807C4">
        <w:rPr>
          <w:b/>
          <w:i/>
        </w:rPr>
        <w:t>mu</w:t>
      </w:r>
      <w:r w:rsidR="004E1526" w:rsidRPr="009859DB">
        <w:rPr>
          <w:b/>
          <w:i/>
        </w:rPr>
        <w:t>é=</w:t>
      </w:r>
      <w:r w:rsidR="00131E7B">
        <w:t xml:space="preserve"> (</w:t>
      </w:r>
      <w:r w:rsidR="00131E7B" w:rsidRPr="0008505F">
        <w:t xml:space="preserve">segmentally identical to one of the variants of </w:t>
      </w:r>
      <w:r w:rsidR="00131E7B" w:rsidRPr="0008505F">
        <w:rPr>
          <w:i/>
        </w:rPr>
        <w:t>=mawe</w:t>
      </w:r>
      <w:r w:rsidR="00131E7B" w:rsidRPr="0008505F">
        <w:t xml:space="preserve"> in SN</w:t>
      </w:r>
      <w:r w:rsidR="00131E7B">
        <w:t>)</w:t>
      </w:r>
      <w:r w:rsidR="004E1526">
        <w:t xml:space="preserve">. Unlike in </w:t>
      </w:r>
      <w:r w:rsidR="008D15F8">
        <w:t>SN</w:t>
      </w:r>
      <w:r w:rsidR="004E1526">
        <w:t xml:space="preserve">, </w:t>
      </w:r>
      <w:r w:rsidR="00AE6CE2">
        <w:t xml:space="preserve">here </w:t>
      </w:r>
      <w:r w:rsidR="004E1526">
        <w:t xml:space="preserve">the lexical verb (or the inflection-carrying auxiliary, if expressed) is never followed </w:t>
      </w:r>
      <w:r w:rsidR="00AE6CE2">
        <w:t xml:space="preserve">or accompanied </w:t>
      </w:r>
      <w:r w:rsidR="004E1526">
        <w:t>by a second negation marker.</w:t>
      </w:r>
    </w:p>
    <w:p w14:paraId="2CCD4A3A" w14:textId="68797176" w:rsidR="004E1526" w:rsidRPr="001E441B" w:rsidRDefault="001E441B" w:rsidP="000F3A37">
      <w:pPr>
        <w:suppressAutoHyphens/>
        <w:ind w:firstLine="284"/>
      </w:pPr>
      <w:r>
        <w:t xml:space="preserve">The </w:t>
      </w:r>
      <w:r w:rsidR="00F75D00">
        <w:t xml:space="preserve">negative </w:t>
      </w:r>
      <w:r>
        <w:t xml:space="preserve">construction with </w:t>
      </w:r>
      <w:r w:rsidRPr="001B53DF">
        <w:rPr>
          <w:b/>
          <w:i/>
        </w:rPr>
        <w:t>aimue</w:t>
      </w:r>
      <w:r>
        <w:t xml:space="preserve"> is illustrated in </w:t>
      </w:r>
      <w:r w:rsidR="00AA73A6">
        <w:fldChar w:fldCharType="begin"/>
      </w:r>
      <w:r w:rsidR="00AA73A6">
        <w:instrText xml:space="preserve"> REF biame \h </w:instrText>
      </w:r>
      <w:r w:rsidR="00AA73A6">
        <w:fldChar w:fldCharType="separate"/>
      </w:r>
      <w:r w:rsidR="00D24E65" w:rsidRPr="006E4211">
        <w:t>(</w:t>
      </w:r>
      <w:r w:rsidR="00D24E65">
        <w:rPr>
          <w:noProof/>
        </w:rPr>
        <w:t>23</w:t>
      </w:r>
      <w:r w:rsidR="00AA73A6">
        <w:fldChar w:fldCharType="end"/>
      </w:r>
      <w:r w:rsidR="00AA73A6">
        <w:t xml:space="preserve">a,b) </w:t>
      </w:r>
      <w:r w:rsidR="00F75D00">
        <w:t xml:space="preserve">with </w:t>
      </w:r>
      <w:r w:rsidR="00AA73A6">
        <w:t>an overt auxiliary</w:t>
      </w:r>
      <w:r w:rsidR="001B53DF">
        <w:t xml:space="preserve"> and</w:t>
      </w:r>
      <w:r w:rsidR="00AA73A6">
        <w:t xml:space="preserve"> </w:t>
      </w:r>
      <w:r w:rsidR="00D46AEA">
        <w:t xml:space="preserve">in </w:t>
      </w:r>
      <w:r w:rsidR="00AA73A6">
        <w:fldChar w:fldCharType="begin"/>
      </w:r>
      <w:r w:rsidR="00AA73A6">
        <w:instrText xml:space="preserve"> REF aimueyame \h </w:instrText>
      </w:r>
      <w:r w:rsidR="00AA73A6">
        <w:fldChar w:fldCharType="separate"/>
      </w:r>
      <w:r w:rsidR="00D24E65" w:rsidRPr="006E4211">
        <w:t>(</w:t>
      </w:r>
      <w:r w:rsidR="00D24E65">
        <w:rPr>
          <w:noProof/>
        </w:rPr>
        <w:t>24</w:t>
      </w:r>
      <w:r w:rsidR="00AA73A6">
        <w:fldChar w:fldCharType="end"/>
      </w:r>
      <w:r w:rsidR="00AA73A6">
        <w:t xml:space="preserve">a-c) with no overt auxiliary. </w:t>
      </w:r>
      <w:r w:rsidR="00EE5C35">
        <w:t>In both cases, e</w:t>
      </w:r>
      <w:r w:rsidR="00F75D00">
        <w:t>xamples of both transitive and intransitive clauses</w:t>
      </w:r>
      <w:r w:rsidR="008F12B8" w:rsidRPr="008F12B8">
        <w:t xml:space="preserve"> </w:t>
      </w:r>
      <w:r w:rsidR="008F12B8">
        <w:t>are provided</w:t>
      </w:r>
      <w:r w:rsidR="00F75D00">
        <w:t>.</w:t>
      </w:r>
    </w:p>
    <w:p w14:paraId="33D6D016" w14:textId="77777777" w:rsidR="00F75D00" w:rsidRDefault="00F75D00" w:rsidP="000F3A37">
      <w:pPr>
        <w:suppressAutoHyphens/>
      </w:pPr>
    </w:p>
    <w:p w14:paraId="4D9DF489" w14:textId="542D4980" w:rsidR="00AA73A6" w:rsidRPr="006E4211" w:rsidRDefault="00AA73A6" w:rsidP="000F3A37">
      <w:pPr>
        <w:pStyle w:val="morphemebreak"/>
        <w:tabs>
          <w:tab w:val="left" w:pos="567"/>
          <w:tab w:val="left" w:pos="851"/>
          <w:tab w:val="left" w:pos="2835"/>
          <w:tab w:val="left" w:pos="3544"/>
          <w:tab w:val="left" w:pos="4253"/>
          <w:tab w:val="left" w:pos="4820"/>
          <w:tab w:val="left" w:pos="7655"/>
          <w:tab w:val="left" w:pos="8222"/>
        </w:tabs>
        <w:suppressAutoHyphens/>
      </w:pPr>
      <w:bookmarkStart w:id="45" w:name="biame"/>
      <w:r w:rsidRPr="006E4211">
        <w:t>(</w:t>
      </w:r>
      <w:r w:rsidR="0090309A">
        <w:rPr>
          <w:noProof/>
        </w:rPr>
        <w:fldChar w:fldCharType="begin"/>
      </w:r>
      <w:r w:rsidR="0090309A">
        <w:rPr>
          <w:noProof/>
        </w:rPr>
        <w:instrText xml:space="preserve"> SEQ ex \* MERGEFORMAT </w:instrText>
      </w:r>
      <w:r w:rsidR="0090309A">
        <w:rPr>
          <w:noProof/>
        </w:rPr>
        <w:fldChar w:fldCharType="separate"/>
      </w:r>
      <w:r w:rsidR="00D24E65">
        <w:rPr>
          <w:noProof/>
        </w:rPr>
        <w:t>23</w:t>
      </w:r>
      <w:r w:rsidR="0090309A">
        <w:rPr>
          <w:noProof/>
        </w:rPr>
        <w:fldChar w:fldCharType="end"/>
      </w:r>
      <w:bookmarkEnd w:id="45"/>
      <w:r w:rsidRPr="006E4211">
        <w:t>)</w:t>
      </w:r>
      <w:r w:rsidRPr="006E4211">
        <w:tab/>
      </w:r>
      <w:r w:rsidR="00D46AEA">
        <w:t>n</w:t>
      </w:r>
      <w:r w:rsidR="00D46AEA" w:rsidRPr="006E4211">
        <w:t xml:space="preserve">egative </w:t>
      </w:r>
      <w:r w:rsidRPr="006E4211">
        <w:t xml:space="preserve">clauses with </w:t>
      </w:r>
      <w:r w:rsidRPr="006E4211">
        <w:rPr>
          <w:b/>
          <w:i/>
        </w:rPr>
        <w:t>aimue</w:t>
      </w:r>
      <w:r w:rsidRPr="006E4211">
        <w:rPr>
          <w:i/>
        </w:rPr>
        <w:t xml:space="preserve"> </w:t>
      </w:r>
      <w:r w:rsidRPr="006E4211">
        <w:t>and auxiliary</w:t>
      </w:r>
    </w:p>
    <w:p w14:paraId="3FBB18DE" w14:textId="77777777" w:rsidR="00AA73A6" w:rsidRPr="006E4211" w:rsidRDefault="00AA73A6" w:rsidP="000F3A37">
      <w:pPr>
        <w:pStyle w:val="morphemebreak"/>
        <w:tabs>
          <w:tab w:val="left" w:pos="567"/>
          <w:tab w:val="left" w:pos="851"/>
          <w:tab w:val="left" w:pos="2835"/>
          <w:tab w:val="left" w:pos="3544"/>
          <w:tab w:val="left" w:pos="4253"/>
          <w:tab w:val="left" w:pos="4820"/>
          <w:tab w:val="left" w:pos="7655"/>
          <w:tab w:val="left" w:pos="8222"/>
        </w:tabs>
        <w:suppressAutoHyphens/>
        <w:rPr>
          <w:b/>
          <w:i/>
        </w:rPr>
      </w:pPr>
    </w:p>
    <w:p w14:paraId="07B5C21C" w14:textId="77777777" w:rsidR="00AA73A6" w:rsidRPr="00E57DE0" w:rsidRDefault="00AA73A6" w:rsidP="000F3A37">
      <w:pPr>
        <w:pStyle w:val="morphemebreak"/>
        <w:tabs>
          <w:tab w:val="left" w:pos="567"/>
          <w:tab w:val="left" w:pos="851"/>
          <w:tab w:val="left" w:pos="2835"/>
          <w:tab w:val="left" w:pos="3544"/>
          <w:tab w:val="left" w:pos="4253"/>
          <w:tab w:val="left" w:pos="4820"/>
          <w:tab w:val="left" w:pos="7655"/>
          <w:tab w:val="left" w:pos="8222"/>
        </w:tabs>
        <w:suppressAutoHyphens/>
      </w:pPr>
      <w:r w:rsidRPr="006E4211">
        <w:tab/>
      </w:r>
      <w:r w:rsidRPr="006E4211">
        <w:tab/>
      </w:r>
      <w:r w:rsidRPr="006E4211">
        <w:tab/>
      </w:r>
      <w:r w:rsidRPr="006E4211">
        <w:tab/>
      </w:r>
      <w:r w:rsidRPr="006E4211">
        <w:tab/>
      </w:r>
      <w:r w:rsidRPr="00E57DE0">
        <w:t>V</w:t>
      </w:r>
      <w:r w:rsidRPr="00E57DE0">
        <w:tab/>
        <w:t>AUX</w:t>
      </w:r>
    </w:p>
    <w:p w14:paraId="62E46E42" w14:textId="77777777" w:rsidR="00AA73A6" w:rsidRPr="00E57DE0" w:rsidRDefault="00AA73A6" w:rsidP="000F3A37">
      <w:pPr>
        <w:pStyle w:val="morphemebreak"/>
        <w:tabs>
          <w:tab w:val="left" w:pos="567"/>
          <w:tab w:val="left" w:pos="851"/>
          <w:tab w:val="left" w:pos="2835"/>
          <w:tab w:val="left" w:pos="3544"/>
          <w:tab w:val="left" w:pos="4253"/>
          <w:tab w:val="left" w:pos="4820"/>
          <w:tab w:val="left" w:pos="7655"/>
          <w:tab w:val="left" w:pos="8222"/>
        </w:tabs>
        <w:suppressAutoHyphens/>
      </w:pPr>
      <w:r w:rsidRPr="00E57DE0">
        <w:tab/>
        <w:t>a.</w:t>
      </w:r>
      <w:r w:rsidRPr="00E57DE0">
        <w:tab/>
      </w:r>
      <w:r w:rsidRPr="00E57DE0">
        <w:rPr>
          <w:i/>
        </w:rPr>
        <w:t>Biame</w:t>
      </w:r>
      <w:r w:rsidRPr="00E57DE0">
        <w:rPr>
          <w:i/>
        </w:rPr>
        <w:tab/>
      </w:r>
      <w:r w:rsidRPr="00E57DE0">
        <w:rPr>
          <w:b/>
          <w:i/>
        </w:rPr>
        <w:t>aimue</w:t>
      </w:r>
      <w:r w:rsidRPr="004468BF">
        <w:rPr>
          <w:i/>
        </w:rPr>
        <w:tab/>
        <w:t>=da</w:t>
      </w:r>
      <w:r w:rsidRPr="004468BF">
        <w:rPr>
          <w:i/>
        </w:rPr>
        <w:tab/>
      </w:r>
      <w:r w:rsidRPr="004468BF">
        <w:rPr>
          <w:b/>
          <w:i/>
        </w:rPr>
        <w:t>dia</w:t>
      </w:r>
      <w:r w:rsidRPr="00E57DE0">
        <w:rPr>
          <w:i/>
        </w:rPr>
        <w:tab/>
      </w:r>
      <w:r w:rsidRPr="00E57DE0">
        <w:rPr>
          <w:b/>
          <w:i/>
        </w:rPr>
        <w:t>a-ta-ina</w:t>
      </w:r>
      <w:r w:rsidRPr="00E57DE0">
        <w:t>.</w:t>
      </w:r>
    </w:p>
    <w:p w14:paraId="7066BBC1" w14:textId="34A4A631" w:rsidR="00AA73A6" w:rsidRPr="00AE6CE2" w:rsidRDefault="00AA73A6" w:rsidP="000F3A37">
      <w:pPr>
        <w:pStyle w:val="glossinEnglish"/>
        <w:tabs>
          <w:tab w:val="left" w:pos="567"/>
          <w:tab w:val="left" w:pos="851"/>
          <w:tab w:val="left" w:pos="2835"/>
          <w:tab w:val="left" w:pos="3544"/>
          <w:tab w:val="left" w:pos="4253"/>
          <w:tab w:val="left" w:pos="4820"/>
          <w:tab w:val="left" w:pos="7655"/>
          <w:tab w:val="left" w:pos="8222"/>
        </w:tabs>
        <w:suppressAutoHyphens/>
        <w:rPr>
          <w:sz w:val="28"/>
        </w:rPr>
      </w:pPr>
      <w:r w:rsidRPr="00E57DE0">
        <w:tab/>
      </w:r>
      <w:r w:rsidRPr="00E57DE0">
        <w:tab/>
      </w:r>
      <w:r w:rsidRPr="006E4211">
        <w:t>on_the_contrary</w:t>
      </w:r>
      <w:r w:rsidRPr="006E4211">
        <w:tab/>
      </w:r>
      <w:r w:rsidRPr="006E4211">
        <w:rPr>
          <w:smallCaps/>
        </w:rPr>
        <w:t>neg</w:t>
      </w:r>
      <w:r w:rsidRPr="006E4211">
        <w:rPr>
          <w:smallCaps/>
        </w:rPr>
        <w:tab/>
        <w:t>=</w:t>
      </w:r>
      <w:r w:rsidR="000F30E3">
        <w:rPr>
          <w:smallCaps/>
        </w:rPr>
        <w:t>ptc</w:t>
      </w:r>
      <w:r w:rsidRPr="006E4211">
        <w:tab/>
        <w:t>eat</w:t>
      </w:r>
      <w:r w:rsidRPr="006E4211">
        <w:tab/>
      </w:r>
      <w:r w:rsidR="00E233D3">
        <w:t>do</w:t>
      </w:r>
      <w:r w:rsidRPr="006E4211">
        <w:rPr>
          <w:smallCaps/>
        </w:rPr>
        <w:t>-3</w:t>
      </w:r>
      <w:r w:rsidR="002C7451">
        <w:rPr>
          <w:smallCaps/>
        </w:rPr>
        <w:t>A</w:t>
      </w:r>
      <w:r w:rsidRPr="009859DB">
        <w:rPr>
          <w:smallCaps/>
        </w:rPr>
        <w:t>-</w:t>
      </w:r>
      <w:r w:rsidR="00AE6CE2" w:rsidRPr="009859DB">
        <w:rPr>
          <w:smallCaps/>
        </w:rPr>
        <w:t>hab</w:t>
      </w:r>
      <w:r w:rsidR="0070687E">
        <w:rPr>
          <w:smallCaps/>
        </w:rPr>
        <w:t>.past</w:t>
      </w:r>
    </w:p>
    <w:p w14:paraId="303DDCE4" w14:textId="0FBEFCA6" w:rsidR="00AA73A6" w:rsidRPr="00CB6781" w:rsidRDefault="00CB6781" w:rsidP="000F3A37">
      <w:pPr>
        <w:pStyle w:val="freetranslationenglish"/>
        <w:suppressAutoHyphens/>
        <w:rPr>
          <w:lang w:val="es-ES"/>
        </w:rPr>
      </w:pPr>
      <w:r w:rsidRPr="00CB6781">
        <w:rPr>
          <w:lang w:val="es-ES"/>
        </w:rPr>
        <w:t>‘Pero no lo comió.’</w:t>
      </w:r>
      <w:r w:rsidR="00AA73A6" w:rsidRPr="00CB6781">
        <w:rPr>
          <w:lang w:val="es-ES"/>
        </w:rPr>
        <w:t xml:space="preserve"> qu004</w:t>
      </w:r>
    </w:p>
    <w:p w14:paraId="504FE162" w14:textId="77777777" w:rsidR="00AA73A6" w:rsidRPr="006E4211" w:rsidRDefault="00AA73A6" w:rsidP="000F3A37">
      <w:pPr>
        <w:pStyle w:val="freetranslationenglish"/>
        <w:suppressAutoHyphens/>
      </w:pPr>
      <w:r w:rsidRPr="006E4211">
        <w:t>‘But (the jaguar) would not eat it.’</w:t>
      </w:r>
    </w:p>
    <w:p w14:paraId="6FBF6070" w14:textId="77777777" w:rsidR="00AA73A6" w:rsidRPr="006E4211" w:rsidRDefault="00AA73A6" w:rsidP="000F3A37">
      <w:pPr>
        <w:suppressAutoHyphens/>
      </w:pPr>
    </w:p>
    <w:p w14:paraId="1BE39D94" w14:textId="77777777" w:rsidR="00AA73A6" w:rsidRPr="00F64F05" w:rsidRDefault="00AA73A6" w:rsidP="000F3A37">
      <w:pPr>
        <w:pStyle w:val="morphemebreak"/>
        <w:tabs>
          <w:tab w:val="left" w:pos="567"/>
          <w:tab w:val="left" w:pos="851"/>
          <w:tab w:val="left" w:pos="1701"/>
          <w:tab w:val="left" w:pos="2410"/>
          <w:tab w:val="left" w:pos="3969"/>
          <w:tab w:val="left" w:pos="7655"/>
          <w:tab w:val="left" w:pos="8222"/>
        </w:tabs>
        <w:suppressAutoHyphens/>
        <w:rPr>
          <w:lang w:val="fr-FR"/>
        </w:rPr>
      </w:pPr>
      <w:r w:rsidRPr="006E4211">
        <w:tab/>
      </w:r>
      <w:r w:rsidRPr="006E4211">
        <w:tab/>
      </w:r>
      <w:r w:rsidRPr="006E4211">
        <w:tab/>
      </w:r>
      <w:r w:rsidRPr="006E4211">
        <w:tab/>
      </w:r>
      <w:r w:rsidRPr="00F64F05">
        <w:rPr>
          <w:lang w:val="fr-FR"/>
        </w:rPr>
        <w:t>V</w:t>
      </w:r>
      <w:r w:rsidRPr="00F64F05">
        <w:rPr>
          <w:lang w:val="fr-FR"/>
        </w:rPr>
        <w:tab/>
        <w:t>AUX</w:t>
      </w:r>
    </w:p>
    <w:p w14:paraId="0620F808" w14:textId="77777777" w:rsidR="00AA73A6" w:rsidRPr="00F64F05" w:rsidRDefault="00AA73A6" w:rsidP="000F3A37">
      <w:pPr>
        <w:pStyle w:val="morphemebreak"/>
        <w:tabs>
          <w:tab w:val="left" w:pos="567"/>
          <w:tab w:val="left" w:pos="851"/>
          <w:tab w:val="left" w:pos="1701"/>
          <w:tab w:val="left" w:pos="2410"/>
          <w:tab w:val="left" w:pos="3969"/>
          <w:tab w:val="left" w:pos="7655"/>
          <w:tab w:val="left" w:pos="8222"/>
        </w:tabs>
        <w:suppressAutoHyphens/>
        <w:rPr>
          <w:lang w:val="fr-FR"/>
        </w:rPr>
      </w:pPr>
      <w:r w:rsidRPr="00F64F05">
        <w:rPr>
          <w:b/>
          <w:lang w:val="fr-FR"/>
        </w:rPr>
        <w:tab/>
      </w:r>
      <w:r w:rsidRPr="00F64F05">
        <w:rPr>
          <w:lang w:val="fr-FR"/>
        </w:rPr>
        <w:t>b.</w:t>
      </w:r>
      <w:r w:rsidRPr="00F64F05">
        <w:rPr>
          <w:lang w:val="fr-FR"/>
        </w:rPr>
        <w:tab/>
      </w:r>
      <w:r w:rsidRPr="00F64F05">
        <w:rPr>
          <w:b/>
          <w:i/>
          <w:lang w:val="fr-FR"/>
        </w:rPr>
        <w:t>Aimue</w:t>
      </w:r>
      <w:r w:rsidRPr="00F64F05">
        <w:rPr>
          <w:i/>
          <w:lang w:val="fr-FR"/>
        </w:rPr>
        <w:tab/>
        <w:t>beu,</w:t>
      </w:r>
      <w:r w:rsidRPr="00F64F05">
        <w:rPr>
          <w:i/>
          <w:lang w:val="fr-FR"/>
        </w:rPr>
        <w:tab/>
      </w:r>
      <w:r w:rsidRPr="00F64F05">
        <w:rPr>
          <w:b/>
          <w:i/>
          <w:lang w:val="fr-FR"/>
        </w:rPr>
        <w:t>kwinana-yu</w:t>
      </w:r>
      <w:r w:rsidRPr="00F64F05">
        <w:rPr>
          <w:b/>
          <w:i/>
          <w:lang w:val="fr-FR"/>
        </w:rPr>
        <w:tab/>
        <w:t>pu-idha.</w:t>
      </w:r>
    </w:p>
    <w:p w14:paraId="39D80666" w14:textId="56E224FA" w:rsidR="00AA73A6" w:rsidRPr="00D91E81" w:rsidRDefault="00AA73A6" w:rsidP="000F3A37">
      <w:pPr>
        <w:pStyle w:val="glossinEnglish"/>
        <w:tabs>
          <w:tab w:val="left" w:pos="567"/>
          <w:tab w:val="left" w:pos="851"/>
          <w:tab w:val="left" w:pos="1701"/>
          <w:tab w:val="left" w:pos="2410"/>
          <w:tab w:val="left" w:pos="3969"/>
          <w:tab w:val="left" w:pos="7655"/>
          <w:tab w:val="left" w:pos="8222"/>
        </w:tabs>
        <w:suppressAutoHyphens/>
      </w:pPr>
      <w:r w:rsidRPr="00F64F05">
        <w:rPr>
          <w:lang w:val="fr-FR"/>
        </w:rPr>
        <w:tab/>
      </w:r>
      <w:r w:rsidRPr="00F64F05">
        <w:rPr>
          <w:lang w:val="fr-FR"/>
        </w:rPr>
        <w:tab/>
      </w:r>
      <w:r w:rsidRPr="006E4211">
        <w:rPr>
          <w:smallCaps/>
        </w:rPr>
        <w:t>neg</w:t>
      </w:r>
      <w:r w:rsidRPr="006E4211">
        <w:rPr>
          <w:smallCaps/>
        </w:rPr>
        <w:tab/>
      </w:r>
      <w:r w:rsidR="00174ED9">
        <w:rPr>
          <w:smallCaps/>
        </w:rPr>
        <w:t>ptc</w:t>
      </w:r>
      <w:r w:rsidRPr="006E4211">
        <w:tab/>
        <w:t>emerge-</w:t>
      </w:r>
      <w:r w:rsidRPr="006E4211">
        <w:rPr>
          <w:smallCaps/>
        </w:rPr>
        <w:t>it</w:t>
      </w:r>
      <w:r w:rsidR="00FF0BB2">
        <w:rPr>
          <w:smallCaps/>
        </w:rPr>
        <w:t>e</w:t>
      </w:r>
      <w:r w:rsidRPr="006E4211">
        <w:rPr>
          <w:smallCaps/>
        </w:rPr>
        <w:t>r</w:t>
      </w:r>
      <w:r w:rsidRPr="006E4211">
        <w:rPr>
          <w:smallCaps/>
        </w:rPr>
        <w:tab/>
      </w:r>
      <w:r w:rsidR="00E233D3">
        <w:t>be</w:t>
      </w:r>
      <w:r w:rsidR="00D91E81">
        <w:rPr>
          <w:smallCaps/>
        </w:rPr>
        <w:t>-</w:t>
      </w:r>
      <w:r w:rsidR="00D91E81" w:rsidRPr="00D91E81">
        <w:rPr>
          <w:smallCaps/>
          <w:sz w:val="22"/>
        </w:rPr>
        <w:t>rem.pst</w:t>
      </w:r>
    </w:p>
    <w:p w14:paraId="2F7A5970" w14:textId="63C51B75" w:rsidR="00AA73A6" w:rsidRPr="0081666D" w:rsidRDefault="00CB6781" w:rsidP="000F3A37">
      <w:pPr>
        <w:pStyle w:val="freetranslationenglish"/>
        <w:suppressAutoHyphens/>
        <w:rPr>
          <w:lang w:val="es-ES"/>
        </w:rPr>
      </w:pPr>
      <w:r w:rsidRPr="0081666D">
        <w:rPr>
          <w:lang w:val="es-ES"/>
        </w:rPr>
        <w:t>‘Ya no salió más.’</w:t>
      </w:r>
      <w:r w:rsidR="00AA73A6" w:rsidRPr="0081666D">
        <w:rPr>
          <w:lang w:val="es-ES"/>
        </w:rPr>
        <w:t xml:space="preserve"> qu033</w:t>
      </w:r>
    </w:p>
    <w:p w14:paraId="03C5E420" w14:textId="77777777" w:rsidR="00AA73A6" w:rsidRPr="006E4211" w:rsidRDefault="00AA73A6" w:rsidP="000F3A37">
      <w:pPr>
        <w:pStyle w:val="freetranslationenglish"/>
        <w:suppressAutoHyphens/>
      </w:pPr>
      <w:r w:rsidRPr="006E4211">
        <w:t>‘He didn’t leave again.’</w:t>
      </w:r>
    </w:p>
    <w:p w14:paraId="52F9AA11" w14:textId="77777777" w:rsidR="00F75D00" w:rsidRDefault="00F75D00" w:rsidP="000F3A37">
      <w:pPr>
        <w:suppressAutoHyphens/>
      </w:pPr>
    </w:p>
    <w:p w14:paraId="4EFE325B" w14:textId="77777777" w:rsidR="00F75D00" w:rsidRPr="006E4211" w:rsidRDefault="00F75D00" w:rsidP="000F3A37">
      <w:pPr>
        <w:suppressAutoHyphens/>
      </w:pPr>
    </w:p>
    <w:p w14:paraId="6CD0061C" w14:textId="226558F0" w:rsidR="00C331E6" w:rsidRPr="006E4211" w:rsidRDefault="00C331E6" w:rsidP="000F3A37">
      <w:pPr>
        <w:suppressAutoHyphens/>
      </w:pPr>
      <w:bookmarkStart w:id="46" w:name="aimueyame"/>
      <w:r w:rsidRPr="006E4211">
        <w:t>(</w:t>
      </w:r>
      <w:r w:rsidR="0090309A">
        <w:rPr>
          <w:noProof/>
        </w:rPr>
        <w:fldChar w:fldCharType="begin"/>
      </w:r>
      <w:r w:rsidR="0090309A">
        <w:rPr>
          <w:noProof/>
        </w:rPr>
        <w:instrText xml:space="preserve"> SEQ ex \* MERGEFORMAT </w:instrText>
      </w:r>
      <w:r w:rsidR="0090309A">
        <w:rPr>
          <w:noProof/>
        </w:rPr>
        <w:fldChar w:fldCharType="separate"/>
      </w:r>
      <w:r w:rsidR="00D24E65">
        <w:rPr>
          <w:noProof/>
        </w:rPr>
        <w:t>24</w:t>
      </w:r>
      <w:r w:rsidR="0090309A">
        <w:rPr>
          <w:noProof/>
        </w:rPr>
        <w:fldChar w:fldCharType="end"/>
      </w:r>
      <w:bookmarkEnd w:id="46"/>
      <w:r w:rsidRPr="006E4211">
        <w:t>)</w:t>
      </w:r>
      <w:r w:rsidRPr="006E4211">
        <w:tab/>
      </w:r>
      <w:r w:rsidR="00D46AEA">
        <w:t>n</w:t>
      </w:r>
      <w:r w:rsidR="00D46AEA" w:rsidRPr="006E4211">
        <w:t xml:space="preserve">egative </w:t>
      </w:r>
      <w:r w:rsidRPr="006E4211">
        <w:t xml:space="preserve">clauses with </w:t>
      </w:r>
      <w:r w:rsidRPr="006E4211">
        <w:rPr>
          <w:b/>
          <w:i/>
        </w:rPr>
        <w:t>aimue</w:t>
      </w:r>
      <w:r w:rsidR="00841AB3" w:rsidRPr="006E4211">
        <w:t xml:space="preserve"> without auxiliary</w:t>
      </w:r>
    </w:p>
    <w:p w14:paraId="03874C5F" w14:textId="77777777" w:rsidR="00C331E6" w:rsidRPr="006E4211" w:rsidRDefault="00C331E6" w:rsidP="000F3A37">
      <w:pPr>
        <w:pStyle w:val="morphemebreak"/>
        <w:tabs>
          <w:tab w:val="left" w:pos="960"/>
          <w:tab w:val="left" w:pos="2280"/>
          <w:tab w:val="left" w:pos="3360"/>
          <w:tab w:val="left" w:pos="4200"/>
          <w:tab w:val="left" w:pos="4536"/>
          <w:tab w:val="left" w:pos="5880"/>
          <w:tab w:val="left" w:pos="6600"/>
        </w:tabs>
        <w:suppressAutoHyphens/>
      </w:pPr>
    </w:p>
    <w:p w14:paraId="78899713" w14:textId="77777777" w:rsidR="00C331E6" w:rsidRPr="00051AAD" w:rsidRDefault="00C331E6" w:rsidP="000F3A37">
      <w:pPr>
        <w:pStyle w:val="morphemebreak"/>
        <w:tabs>
          <w:tab w:val="left" w:pos="567"/>
          <w:tab w:val="left" w:pos="840"/>
          <w:tab w:val="left" w:pos="1800"/>
          <w:tab w:val="left" w:pos="2835"/>
          <w:tab w:val="left" w:pos="4536"/>
          <w:tab w:val="left" w:pos="7088"/>
          <w:tab w:val="left" w:pos="7655"/>
        </w:tabs>
        <w:suppressAutoHyphens/>
        <w:rPr>
          <w:lang w:val="es-ES"/>
        </w:rPr>
      </w:pPr>
      <w:r w:rsidRPr="006E4211">
        <w:tab/>
      </w:r>
      <w:r w:rsidRPr="006E4211">
        <w:tab/>
      </w:r>
      <w:r w:rsidRPr="006E4211">
        <w:tab/>
      </w:r>
      <w:r w:rsidRPr="00F64F05">
        <w:rPr>
          <w:lang w:val="es-ES"/>
        </w:rPr>
        <w:t>A</w:t>
      </w:r>
      <w:r w:rsidRPr="00F64F05">
        <w:rPr>
          <w:lang w:val="es-ES"/>
        </w:rPr>
        <w:tab/>
        <w:t>O</w:t>
      </w:r>
      <w:r w:rsidRPr="00F64F05">
        <w:rPr>
          <w:lang w:val="es-ES"/>
        </w:rPr>
        <w:tab/>
      </w:r>
      <w:r w:rsidRPr="00051AAD">
        <w:rPr>
          <w:lang w:val="es-ES"/>
        </w:rPr>
        <w:t>V</w:t>
      </w:r>
    </w:p>
    <w:p w14:paraId="29A5777D" w14:textId="77777777" w:rsidR="00C331E6" w:rsidRPr="00051AAD" w:rsidRDefault="00C331E6" w:rsidP="000F3A37">
      <w:pPr>
        <w:pStyle w:val="morphemebreak"/>
        <w:tabs>
          <w:tab w:val="left" w:pos="567"/>
          <w:tab w:val="left" w:pos="840"/>
          <w:tab w:val="left" w:pos="1800"/>
          <w:tab w:val="left" w:pos="2835"/>
          <w:tab w:val="left" w:pos="4536"/>
          <w:tab w:val="left" w:pos="7088"/>
          <w:tab w:val="left" w:pos="7655"/>
        </w:tabs>
        <w:suppressAutoHyphens/>
        <w:rPr>
          <w:lang w:val="es-ES"/>
        </w:rPr>
      </w:pPr>
      <w:r w:rsidRPr="00051AAD">
        <w:rPr>
          <w:lang w:val="es-ES"/>
        </w:rPr>
        <w:tab/>
        <w:t>a.</w:t>
      </w:r>
      <w:r w:rsidRPr="00051AAD">
        <w:rPr>
          <w:lang w:val="es-ES"/>
        </w:rPr>
        <w:tab/>
      </w:r>
      <w:r w:rsidRPr="00051AAD">
        <w:rPr>
          <w:b/>
          <w:i/>
          <w:lang w:val="es-ES"/>
        </w:rPr>
        <w:t>Aimue</w:t>
      </w:r>
      <w:r w:rsidRPr="00051AAD">
        <w:rPr>
          <w:i/>
          <w:lang w:val="es-ES"/>
        </w:rPr>
        <w:tab/>
        <w:t>yama</w:t>
      </w:r>
      <w:r w:rsidRPr="00051AAD">
        <w:rPr>
          <w:i/>
          <w:lang w:val="es-ES"/>
        </w:rPr>
        <w:tab/>
        <w:t>d'aki</w:t>
      </w:r>
      <w:r w:rsidRPr="00051AAD">
        <w:rPr>
          <w:i/>
          <w:lang w:val="es-ES"/>
        </w:rPr>
        <w:tab/>
      </w:r>
      <w:r w:rsidRPr="00051AAD">
        <w:rPr>
          <w:b/>
          <w:i/>
          <w:lang w:val="es-ES"/>
        </w:rPr>
        <w:t>ba</w:t>
      </w:r>
      <w:r w:rsidRPr="00051AAD">
        <w:rPr>
          <w:lang w:val="es-ES"/>
        </w:rPr>
        <w:t>.</w:t>
      </w:r>
    </w:p>
    <w:p w14:paraId="4BE5BD4B" w14:textId="77777777" w:rsidR="00C331E6" w:rsidRPr="006E4211" w:rsidRDefault="00C331E6" w:rsidP="000F3A37">
      <w:pPr>
        <w:pStyle w:val="glossinEnglish"/>
        <w:tabs>
          <w:tab w:val="left" w:pos="567"/>
          <w:tab w:val="left" w:pos="840"/>
          <w:tab w:val="left" w:pos="1800"/>
          <w:tab w:val="left" w:pos="2835"/>
          <w:tab w:val="left" w:pos="4536"/>
          <w:tab w:val="left" w:pos="7088"/>
          <w:tab w:val="left" w:pos="7655"/>
        </w:tabs>
        <w:suppressAutoHyphens/>
        <w:rPr>
          <w:smallCaps/>
        </w:rPr>
      </w:pPr>
      <w:r w:rsidRPr="00051AAD">
        <w:rPr>
          <w:lang w:val="es-ES"/>
        </w:rPr>
        <w:tab/>
      </w:r>
      <w:r w:rsidRPr="00051AAD">
        <w:rPr>
          <w:lang w:val="es-ES"/>
        </w:rPr>
        <w:tab/>
      </w:r>
      <w:r w:rsidRPr="006E4211">
        <w:rPr>
          <w:smallCaps/>
        </w:rPr>
        <w:t>neg</w:t>
      </w:r>
      <w:r w:rsidRPr="006E4211">
        <w:rPr>
          <w:smallCaps/>
        </w:rPr>
        <w:tab/>
        <w:t>1sg.erg</w:t>
      </w:r>
      <w:r w:rsidRPr="006E4211">
        <w:tab/>
        <w:t>brother_in_law</w:t>
      </w:r>
      <w:r w:rsidRPr="006E4211">
        <w:tab/>
        <w:t>see</w:t>
      </w:r>
    </w:p>
    <w:p w14:paraId="479BB9A4" w14:textId="77777777" w:rsidR="00C331E6" w:rsidRPr="00051AAD" w:rsidRDefault="00C331E6" w:rsidP="000F3A37">
      <w:pPr>
        <w:pStyle w:val="freetranslationenglish"/>
        <w:suppressAutoHyphens/>
        <w:rPr>
          <w:lang w:val="es-ES"/>
        </w:rPr>
      </w:pPr>
      <w:r w:rsidRPr="00051AAD">
        <w:rPr>
          <w:lang w:val="es-ES"/>
        </w:rPr>
        <w:t>‘No le he visto al cuñado.’ ch028</w:t>
      </w:r>
    </w:p>
    <w:p w14:paraId="3C2DA8C9" w14:textId="77777777" w:rsidR="00C331E6" w:rsidRPr="006E4211" w:rsidRDefault="00C331E6" w:rsidP="000F3A37">
      <w:pPr>
        <w:pStyle w:val="freetranslationenglish"/>
        <w:suppressAutoHyphens/>
      </w:pPr>
      <w:r w:rsidRPr="006E4211">
        <w:t>‘I didn’t see my brother-in-law.’</w:t>
      </w:r>
    </w:p>
    <w:p w14:paraId="3EB1098D" w14:textId="77777777" w:rsidR="00C331E6" w:rsidRPr="006E4211" w:rsidRDefault="00C331E6" w:rsidP="000F3A37">
      <w:pPr>
        <w:suppressAutoHyphens/>
      </w:pPr>
    </w:p>
    <w:p w14:paraId="28C83A98" w14:textId="77777777" w:rsidR="00C331E6" w:rsidRPr="008341E7" w:rsidRDefault="00C331E6" w:rsidP="000F3A37">
      <w:pPr>
        <w:pStyle w:val="morphemebreak"/>
        <w:tabs>
          <w:tab w:val="left" w:pos="567"/>
          <w:tab w:val="left" w:pos="851"/>
          <w:tab w:val="left" w:pos="1843"/>
          <w:tab w:val="left" w:pos="2552"/>
          <w:tab w:val="left" w:pos="7088"/>
          <w:tab w:val="left" w:pos="7655"/>
        </w:tabs>
        <w:suppressAutoHyphens/>
      </w:pPr>
      <w:r w:rsidRPr="006E4211">
        <w:tab/>
      </w:r>
      <w:r w:rsidRPr="006E4211">
        <w:tab/>
      </w:r>
      <w:r w:rsidRPr="006E4211">
        <w:tab/>
      </w:r>
      <w:r w:rsidRPr="008341E7">
        <w:t>S</w:t>
      </w:r>
      <w:r w:rsidRPr="008341E7">
        <w:tab/>
        <w:t>V</w:t>
      </w:r>
    </w:p>
    <w:p w14:paraId="5C36776B" w14:textId="77777777" w:rsidR="00C331E6" w:rsidRPr="008341E7" w:rsidRDefault="00C331E6" w:rsidP="000F3A37">
      <w:pPr>
        <w:pStyle w:val="morphemebreak"/>
        <w:tabs>
          <w:tab w:val="left" w:pos="567"/>
          <w:tab w:val="left" w:pos="851"/>
          <w:tab w:val="left" w:pos="1843"/>
          <w:tab w:val="left" w:pos="2552"/>
          <w:tab w:val="left" w:pos="7088"/>
          <w:tab w:val="left" w:pos="7655"/>
        </w:tabs>
        <w:suppressAutoHyphens/>
      </w:pPr>
      <w:r w:rsidRPr="008341E7">
        <w:tab/>
        <w:t>b.</w:t>
      </w:r>
      <w:r w:rsidRPr="008341E7">
        <w:tab/>
      </w:r>
      <w:r w:rsidRPr="008341E7">
        <w:rPr>
          <w:b/>
          <w:i/>
        </w:rPr>
        <w:t>Aimue</w:t>
      </w:r>
      <w:r w:rsidRPr="008341E7">
        <w:rPr>
          <w:i/>
        </w:rPr>
        <w:t>,</w:t>
      </w:r>
      <w:r w:rsidRPr="008341E7">
        <w:rPr>
          <w:i/>
        </w:rPr>
        <w:tab/>
        <w:t>ema</w:t>
      </w:r>
      <w:r w:rsidRPr="008341E7">
        <w:rPr>
          <w:b/>
          <w:i/>
        </w:rPr>
        <w:tab/>
        <w:t>kwinana-puda</w:t>
      </w:r>
      <w:r w:rsidRPr="008341E7">
        <w:t>.</w:t>
      </w:r>
    </w:p>
    <w:p w14:paraId="30901D1D" w14:textId="77777777" w:rsidR="00C331E6" w:rsidRPr="006E4211" w:rsidRDefault="00C331E6" w:rsidP="000F3A37">
      <w:pPr>
        <w:pStyle w:val="glossinEnglish"/>
        <w:tabs>
          <w:tab w:val="left" w:pos="567"/>
          <w:tab w:val="left" w:pos="851"/>
          <w:tab w:val="left" w:pos="1843"/>
          <w:tab w:val="left" w:pos="2552"/>
          <w:tab w:val="left" w:pos="7088"/>
          <w:tab w:val="left" w:pos="7655"/>
        </w:tabs>
        <w:suppressAutoHyphens/>
        <w:rPr>
          <w:smallCaps/>
        </w:rPr>
      </w:pPr>
      <w:r w:rsidRPr="008341E7">
        <w:tab/>
      </w:r>
      <w:r w:rsidRPr="008341E7">
        <w:tab/>
      </w:r>
      <w:r w:rsidRPr="006E4211">
        <w:rPr>
          <w:smallCaps/>
        </w:rPr>
        <w:t>neg</w:t>
      </w:r>
      <w:r w:rsidRPr="006E4211">
        <w:rPr>
          <w:smallCaps/>
        </w:rPr>
        <w:tab/>
        <w:t>1sg</w:t>
      </w:r>
      <w:r w:rsidRPr="006E4211">
        <w:tab/>
        <w:t>go_out-</w:t>
      </w:r>
      <w:r w:rsidRPr="006E4211">
        <w:rPr>
          <w:smallCaps/>
        </w:rPr>
        <w:t>fast</w:t>
      </w:r>
    </w:p>
    <w:p w14:paraId="23B9A1D3" w14:textId="77777777" w:rsidR="00C331E6" w:rsidRPr="00051AAD" w:rsidRDefault="00C331E6" w:rsidP="000F3A37">
      <w:pPr>
        <w:pStyle w:val="freetranslationenglish"/>
        <w:suppressAutoHyphens/>
        <w:rPr>
          <w:lang w:val="es-ES"/>
        </w:rPr>
      </w:pPr>
      <w:r w:rsidRPr="00051AAD">
        <w:rPr>
          <w:lang w:val="es-ES"/>
        </w:rPr>
        <w:t>‘No he salido rápido.’ ch152</w:t>
      </w:r>
    </w:p>
    <w:p w14:paraId="2381EFA6" w14:textId="77777777" w:rsidR="00C331E6" w:rsidRPr="006E4211" w:rsidRDefault="00C331E6" w:rsidP="000F3A37">
      <w:pPr>
        <w:pStyle w:val="freetranslationenglish"/>
        <w:suppressAutoHyphens/>
      </w:pPr>
      <w:r w:rsidRPr="006E4211">
        <w:t>‘I didn’t go out fast.’</w:t>
      </w:r>
    </w:p>
    <w:p w14:paraId="4AD37E88" w14:textId="77777777" w:rsidR="00C331E6" w:rsidRPr="006E4211" w:rsidRDefault="00C331E6" w:rsidP="000F3A37">
      <w:pPr>
        <w:suppressAutoHyphens/>
      </w:pPr>
    </w:p>
    <w:p w14:paraId="2EAA0F55" w14:textId="77777777" w:rsidR="00C331E6" w:rsidRPr="00802B31" w:rsidRDefault="00C331E6" w:rsidP="000F3A37">
      <w:pPr>
        <w:pStyle w:val="morphemebreak"/>
        <w:tabs>
          <w:tab w:val="left" w:pos="567"/>
          <w:tab w:val="left" w:pos="851"/>
          <w:tab w:val="left" w:pos="1701"/>
          <w:tab w:val="left" w:pos="2410"/>
          <w:tab w:val="left" w:pos="3119"/>
          <w:tab w:val="left" w:pos="3828"/>
          <w:tab w:val="left" w:pos="7088"/>
          <w:tab w:val="left" w:pos="7655"/>
        </w:tabs>
        <w:suppressAutoHyphens/>
        <w:rPr>
          <w:lang w:val="fi-FI"/>
        </w:rPr>
      </w:pPr>
      <w:r w:rsidRPr="006E4211">
        <w:tab/>
      </w:r>
      <w:r w:rsidRPr="006E4211">
        <w:tab/>
      </w:r>
      <w:r w:rsidRPr="006E4211">
        <w:tab/>
      </w:r>
      <w:r w:rsidRPr="006E4211">
        <w:tab/>
      </w:r>
      <w:r w:rsidRPr="006E4211">
        <w:tab/>
      </w:r>
      <w:r w:rsidRPr="006E4211">
        <w:tab/>
      </w:r>
      <w:r w:rsidRPr="00802B31">
        <w:rPr>
          <w:lang w:val="fi-FI"/>
        </w:rPr>
        <w:t>V</w:t>
      </w:r>
    </w:p>
    <w:p w14:paraId="4D1B073F" w14:textId="77777777" w:rsidR="00C331E6" w:rsidRPr="00802B31" w:rsidRDefault="00C331E6" w:rsidP="000F3A37">
      <w:pPr>
        <w:pStyle w:val="morphemebreak"/>
        <w:tabs>
          <w:tab w:val="left" w:pos="567"/>
          <w:tab w:val="left" w:pos="851"/>
          <w:tab w:val="left" w:pos="1701"/>
          <w:tab w:val="left" w:pos="2410"/>
          <w:tab w:val="left" w:pos="3119"/>
          <w:tab w:val="left" w:pos="3828"/>
          <w:tab w:val="left" w:pos="7088"/>
          <w:tab w:val="left" w:pos="7655"/>
        </w:tabs>
        <w:suppressAutoHyphens/>
        <w:rPr>
          <w:lang w:val="fi-FI"/>
        </w:rPr>
      </w:pPr>
      <w:r w:rsidRPr="00802B31">
        <w:rPr>
          <w:lang w:val="fi-FI"/>
        </w:rPr>
        <w:tab/>
      </w:r>
      <w:r w:rsidR="00D55368" w:rsidRPr="00802B31">
        <w:rPr>
          <w:lang w:val="fi-FI"/>
        </w:rPr>
        <w:t>c.</w:t>
      </w:r>
      <w:r w:rsidRPr="00802B31">
        <w:rPr>
          <w:lang w:val="fi-FI"/>
        </w:rPr>
        <w:tab/>
      </w:r>
      <w:r w:rsidRPr="00802B31">
        <w:rPr>
          <w:i/>
          <w:lang w:val="fi-FI"/>
        </w:rPr>
        <w:t>Enekita</w:t>
      </w:r>
      <w:r w:rsidRPr="00802B31">
        <w:rPr>
          <w:i/>
          <w:lang w:val="fi-FI"/>
        </w:rPr>
        <w:tab/>
        <w:t>=pa</w:t>
      </w:r>
      <w:r w:rsidRPr="00802B31">
        <w:rPr>
          <w:i/>
          <w:lang w:val="fi-FI"/>
        </w:rPr>
        <w:tab/>
      </w:r>
      <w:r w:rsidRPr="00802B31">
        <w:rPr>
          <w:b/>
          <w:i/>
          <w:lang w:val="fi-FI"/>
        </w:rPr>
        <w:t>aimue</w:t>
      </w:r>
      <w:r w:rsidRPr="00802B31">
        <w:rPr>
          <w:i/>
          <w:lang w:val="fi-FI"/>
        </w:rPr>
        <w:tab/>
        <w:t>beu</w:t>
      </w:r>
      <w:r w:rsidRPr="00802B31">
        <w:rPr>
          <w:i/>
          <w:lang w:val="fi-FI"/>
        </w:rPr>
        <w:tab/>
      </w:r>
      <w:r w:rsidRPr="00802B31">
        <w:rPr>
          <w:b/>
          <w:i/>
          <w:lang w:val="fi-FI"/>
        </w:rPr>
        <w:t>ja-tibi-ti</w:t>
      </w:r>
      <w:r w:rsidRPr="00802B31">
        <w:rPr>
          <w:lang w:val="fi-FI"/>
        </w:rPr>
        <w:t>.</w:t>
      </w:r>
    </w:p>
    <w:p w14:paraId="20F1CDC9" w14:textId="31C0B1C3" w:rsidR="00C331E6" w:rsidRPr="006E4211" w:rsidRDefault="00C331E6" w:rsidP="000F3A37">
      <w:pPr>
        <w:pStyle w:val="glossinEnglish"/>
        <w:tabs>
          <w:tab w:val="left" w:pos="567"/>
          <w:tab w:val="left" w:pos="851"/>
          <w:tab w:val="left" w:pos="1701"/>
          <w:tab w:val="left" w:pos="2410"/>
          <w:tab w:val="left" w:pos="3119"/>
          <w:tab w:val="left" w:pos="3828"/>
          <w:tab w:val="left" w:pos="7088"/>
          <w:tab w:val="left" w:pos="7655"/>
        </w:tabs>
        <w:suppressAutoHyphens/>
      </w:pPr>
      <w:r w:rsidRPr="00802B31">
        <w:rPr>
          <w:lang w:val="fi-FI"/>
        </w:rPr>
        <w:tab/>
      </w:r>
      <w:r w:rsidRPr="00802B31">
        <w:rPr>
          <w:lang w:val="fi-FI"/>
        </w:rPr>
        <w:tab/>
      </w:r>
      <w:r w:rsidRPr="006E4211">
        <w:t>really</w:t>
      </w:r>
      <w:r w:rsidRPr="006E4211">
        <w:tab/>
        <w:t>=</w:t>
      </w:r>
      <w:r w:rsidRPr="006E4211">
        <w:rPr>
          <w:smallCaps/>
        </w:rPr>
        <w:t>rep</w:t>
      </w:r>
      <w:r w:rsidRPr="006E4211">
        <w:rPr>
          <w:smallCaps/>
        </w:rPr>
        <w:tab/>
        <w:t>neg</w:t>
      </w:r>
      <w:r w:rsidRPr="006E4211">
        <w:rPr>
          <w:smallCaps/>
        </w:rPr>
        <w:tab/>
      </w:r>
      <w:r w:rsidR="00174ED9">
        <w:rPr>
          <w:smallCaps/>
        </w:rPr>
        <w:t>ptc</w:t>
      </w:r>
      <w:r w:rsidRPr="006E4211">
        <w:rPr>
          <w:smallCaps/>
        </w:rPr>
        <w:tab/>
        <w:t>mid-</w:t>
      </w:r>
      <w:r w:rsidRPr="006E4211">
        <w:t>detach-</w:t>
      </w:r>
      <w:r w:rsidRPr="006E4211">
        <w:rPr>
          <w:smallCaps/>
        </w:rPr>
        <w:t>mid</w:t>
      </w:r>
    </w:p>
    <w:p w14:paraId="77705FF3" w14:textId="60F2F5D4" w:rsidR="00C331E6" w:rsidRPr="00650FD4" w:rsidRDefault="009C6FDD" w:rsidP="000F3A37">
      <w:pPr>
        <w:pStyle w:val="freetranslationenglish"/>
        <w:suppressAutoHyphens/>
        <w:rPr>
          <w:lang w:val="es-ES"/>
        </w:rPr>
      </w:pPr>
      <w:r>
        <w:rPr>
          <w:lang w:val="es-ES"/>
        </w:rPr>
        <w:t>‘</w:t>
      </w:r>
      <w:r w:rsidR="00C331E6" w:rsidRPr="00051AAD">
        <w:rPr>
          <w:lang w:val="es-ES"/>
        </w:rPr>
        <w:t>En verdad dice que no se soltó.</w:t>
      </w:r>
      <w:r w:rsidRPr="00650FD4">
        <w:rPr>
          <w:lang w:val="es-ES"/>
        </w:rPr>
        <w:t>’</w:t>
      </w:r>
      <w:r w:rsidR="00C331E6" w:rsidRPr="00650FD4">
        <w:rPr>
          <w:lang w:val="es-ES"/>
        </w:rPr>
        <w:t xml:space="preserve"> ch082</w:t>
      </w:r>
    </w:p>
    <w:p w14:paraId="2D1DD581" w14:textId="4DDABBCD" w:rsidR="00C331E6" w:rsidRPr="006E4211" w:rsidRDefault="00C331E6" w:rsidP="000F3A37">
      <w:pPr>
        <w:pStyle w:val="freetranslationenglish"/>
        <w:suppressAutoHyphens/>
      </w:pPr>
      <w:r w:rsidRPr="006E4211">
        <w:t xml:space="preserve">‘Really, (the </w:t>
      </w:r>
      <w:r w:rsidR="004C0E9A">
        <w:t>vine</w:t>
      </w:r>
      <w:r w:rsidRPr="006E4211">
        <w:t>) didn’t break.’</w:t>
      </w:r>
    </w:p>
    <w:p w14:paraId="6C9482D0" w14:textId="77777777" w:rsidR="00C331E6" w:rsidRDefault="00C331E6" w:rsidP="000F3A37">
      <w:pPr>
        <w:suppressAutoHyphens/>
      </w:pPr>
    </w:p>
    <w:p w14:paraId="2A4B3401" w14:textId="5784721D" w:rsidR="009F305C" w:rsidRDefault="009F305C" w:rsidP="000F3A37">
      <w:pPr>
        <w:suppressAutoHyphens/>
      </w:pPr>
      <w:r>
        <w:t xml:space="preserve">The behavior of </w:t>
      </w:r>
      <w:r w:rsidR="00AE6CE2">
        <w:rPr>
          <w:i/>
        </w:rPr>
        <w:t>aimue</w:t>
      </w:r>
      <w:r>
        <w:t xml:space="preserve"> here is the same as that of </w:t>
      </w:r>
      <w:r>
        <w:rPr>
          <w:i/>
        </w:rPr>
        <w:t>aimue</w:t>
      </w:r>
      <w:r>
        <w:t xml:space="preserve"> in </w:t>
      </w:r>
      <w:r w:rsidR="00F676F3">
        <w:t>SN</w:t>
      </w:r>
      <w:r>
        <w:t xml:space="preserve">, being phonologically stressed and free </w:t>
      </w:r>
      <w:r w:rsidR="00B66C29">
        <w:t xml:space="preserve">to occur in any position as long as it is </w:t>
      </w:r>
      <w:r>
        <w:t>before the predicate</w:t>
      </w:r>
      <w:r w:rsidR="006A0EF8">
        <w:t>.</w:t>
      </w:r>
    </w:p>
    <w:p w14:paraId="0CE67D54" w14:textId="7BE0CD66" w:rsidR="001B53DF" w:rsidRDefault="001B53DF" w:rsidP="000F3A37">
      <w:pPr>
        <w:suppressAutoHyphens/>
        <w:ind w:firstLine="284"/>
      </w:pPr>
      <w:r>
        <w:t xml:space="preserve">The negative construction with </w:t>
      </w:r>
      <w:r w:rsidRPr="001B53DF">
        <w:rPr>
          <w:b/>
          <w:i/>
        </w:rPr>
        <w:t>mué=</w:t>
      </w:r>
      <w:r>
        <w:t xml:space="preserve"> is illustrated in </w:t>
      </w:r>
      <w:r>
        <w:fldChar w:fldCharType="begin"/>
      </w:r>
      <w:r>
        <w:instrText xml:space="preserve"> REF muepa \h </w:instrText>
      </w:r>
      <w:r>
        <w:fldChar w:fldCharType="separate"/>
      </w:r>
      <w:r w:rsidR="00D24E65" w:rsidRPr="006E4211">
        <w:t>(</w:t>
      </w:r>
      <w:r w:rsidR="00D24E65">
        <w:rPr>
          <w:noProof/>
        </w:rPr>
        <w:t>25</w:t>
      </w:r>
      <w:r>
        <w:fldChar w:fldCharType="end"/>
      </w:r>
      <w:r>
        <w:t>) with an overt auxiliary and</w:t>
      </w:r>
      <w:r w:rsidR="008341E7">
        <w:t xml:space="preserve"> in</w:t>
      </w:r>
      <w:r w:rsidR="00026B6C">
        <w:t xml:space="preserve"> </w:t>
      </w:r>
      <w:r w:rsidR="00026B6C">
        <w:fldChar w:fldCharType="begin"/>
      </w:r>
      <w:r w:rsidR="00026B6C">
        <w:instrText xml:space="preserve"> REF yama \h </w:instrText>
      </w:r>
      <w:r w:rsidR="00026B6C">
        <w:fldChar w:fldCharType="separate"/>
      </w:r>
      <w:r w:rsidR="00D24E65" w:rsidRPr="006E4211">
        <w:t>(</w:t>
      </w:r>
      <w:r w:rsidR="00D24E65">
        <w:rPr>
          <w:noProof/>
        </w:rPr>
        <w:t>26</w:t>
      </w:r>
      <w:r w:rsidR="00026B6C">
        <w:fldChar w:fldCharType="end"/>
      </w:r>
      <w:r w:rsidR="003A218D">
        <w:t>a-</w:t>
      </w:r>
      <w:r w:rsidR="00B3618E">
        <w:t>c</w:t>
      </w:r>
      <w:r w:rsidR="00026B6C">
        <w:t>)</w:t>
      </w:r>
      <w:r>
        <w:t xml:space="preserve"> with no overt auxiliary.</w:t>
      </w:r>
    </w:p>
    <w:p w14:paraId="1A6E0AF8" w14:textId="77777777" w:rsidR="001B53DF" w:rsidRPr="006E4211" w:rsidRDefault="001B53DF" w:rsidP="000F3A37">
      <w:pPr>
        <w:suppressAutoHyphens/>
      </w:pPr>
    </w:p>
    <w:p w14:paraId="4DE05904" w14:textId="65247579" w:rsidR="001B53DF" w:rsidRPr="006E4211" w:rsidRDefault="001B53DF" w:rsidP="000F3A37">
      <w:pPr>
        <w:pStyle w:val="morphemebreak"/>
        <w:tabs>
          <w:tab w:val="left" w:pos="567"/>
          <w:tab w:val="left" w:pos="851"/>
          <w:tab w:val="left" w:pos="1200"/>
          <w:tab w:val="left" w:pos="1985"/>
          <w:tab w:val="left" w:pos="3544"/>
          <w:tab w:val="left" w:pos="5245"/>
          <w:tab w:val="left" w:pos="5812"/>
          <w:tab w:val="left" w:pos="6804"/>
          <w:tab w:val="left" w:pos="7655"/>
          <w:tab w:val="left" w:pos="8222"/>
        </w:tabs>
        <w:suppressAutoHyphens/>
      </w:pPr>
      <w:bookmarkStart w:id="47" w:name="muepa"/>
      <w:r w:rsidRPr="006E4211">
        <w:t>(</w:t>
      </w:r>
      <w:r w:rsidR="0090309A">
        <w:rPr>
          <w:noProof/>
        </w:rPr>
        <w:fldChar w:fldCharType="begin"/>
      </w:r>
      <w:r w:rsidR="0090309A">
        <w:rPr>
          <w:noProof/>
        </w:rPr>
        <w:instrText xml:space="preserve"> SEQ ex \* MERGEFORMAT </w:instrText>
      </w:r>
      <w:r w:rsidR="0090309A">
        <w:rPr>
          <w:noProof/>
        </w:rPr>
        <w:fldChar w:fldCharType="separate"/>
      </w:r>
      <w:r w:rsidR="00D24E65">
        <w:rPr>
          <w:noProof/>
        </w:rPr>
        <w:t>25</w:t>
      </w:r>
      <w:r w:rsidR="0090309A">
        <w:rPr>
          <w:noProof/>
        </w:rPr>
        <w:fldChar w:fldCharType="end"/>
      </w:r>
      <w:bookmarkEnd w:id="47"/>
      <w:r w:rsidRPr="006E4211">
        <w:t>)</w:t>
      </w:r>
      <w:r w:rsidRPr="006E4211">
        <w:tab/>
      </w:r>
      <w:r w:rsidR="00D46AEA">
        <w:t>n</w:t>
      </w:r>
      <w:r w:rsidR="00D46AEA" w:rsidRPr="006E4211">
        <w:t xml:space="preserve">egative </w:t>
      </w:r>
      <w:r w:rsidRPr="006E4211">
        <w:t xml:space="preserve">clause with </w:t>
      </w:r>
      <w:r w:rsidRPr="006E4211">
        <w:rPr>
          <w:b/>
          <w:i/>
        </w:rPr>
        <w:t>mué=</w:t>
      </w:r>
      <w:r w:rsidRPr="006E4211">
        <w:rPr>
          <w:b/>
        </w:rPr>
        <w:t xml:space="preserve"> </w:t>
      </w:r>
      <w:r w:rsidRPr="006E4211">
        <w:t>and auxiliary</w:t>
      </w:r>
    </w:p>
    <w:p w14:paraId="32C3C9F1" w14:textId="77777777" w:rsidR="001B53DF" w:rsidRPr="006E4211" w:rsidRDefault="001B53DF" w:rsidP="000F3A37">
      <w:pPr>
        <w:pStyle w:val="morphemebreak"/>
        <w:tabs>
          <w:tab w:val="left" w:pos="851"/>
          <w:tab w:val="left" w:pos="1200"/>
          <w:tab w:val="left" w:pos="1985"/>
          <w:tab w:val="left" w:pos="3544"/>
          <w:tab w:val="left" w:pos="5245"/>
          <w:tab w:val="left" w:pos="5812"/>
          <w:tab w:val="left" w:pos="6804"/>
          <w:tab w:val="left" w:pos="7655"/>
          <w:tab w:val="left" w:pos="8222"/>
        </w:tabs>
        <w:suppressAutoHyphens/>
      </w:pPr>
    </w:p>
    <w:p w14:paraId="1C26F413" w14:textId="77777777" w:rsidR="001B53DF" w:rsidRPr="00650FD4" w:rsidRDefault="001B53DF" w:rsidP="000F3A37">
      <w:pPr>
        <w:pStyle w:val="morphemebreak"/>
        <w:tabs>
          <w:tab w:val="left" w:pos="851"/>
          <w:tab w:val="left" w:pos="1200"/>
          <w:tab w:val="left" w:pos="1985"/>
          <w:tab w:val="left" w:pos="3544"/>
          <w:tab w:val="left" w:pos="5245"/>
          <w:tab w:val="left" w:pos="5812"/>
          <w:tab w:val="left" w:pos="6804"/>
          <w:tab w:val="left" w:pos="7655"/>
          <w:tab w:val="left" w:pos="8222"/>
        </w:tabs>
        <w:suppressAutoHyphens/>
        <w:rPr>
          <w:lang w:val="es-ES"/>
        </w:rPr>
      </w:pPr>
      <w:r w:rsidRPr="006E4211">
        <w:tab/>
      </w:r>
      <w:r w:rsidRPr="006E4211">
        <w:tab/>
      </w:r>
      <w:r w:rsidRPr="006E4211">
        <w:tab/>
      </w:r>
      <w:r w:rsidRPr="00650FD4">
        <w:rPr>
          <w:lang w:val="es-ES"/>
        </w:rPr>
        <w:t>V</w:t>
      </w:r>
      <w:r w:rsidRPr="00650FD4">
        <w:rPr>
          <w:lang w:val="es-ES"/>
        </w:rPr>
        <w:tab/>
        <w:t>AUX</w:t>
      </w:r>
      <w:r w:rsidRPr="00650FD4">
        <w:rPr>
          <w:lang w:val="es-ES"/>
        </w:rPr>
        <w:tab/>
        <w:t>O</w:t>
      </w:r>
    </w:p>
    <w:p w14:paraId="1D6E485C" w14:textId="77777777" w:rsidR="001B53DF" w:rsidRPr="00650FD4" w:rsidRDefault="001B53DF" w:rsidP="000F3A37">
      <w:pPr>
        <w:pStyle w:val="morphemebreak"/>
        <w:tabs>
          <w:tab w:val="left" w:pos="851"/>
          <w:tab w:val="left" w:pos="1200"/>
          <w:tab w:val="left" w:pos="1985"/>
          <w:tab w:val="left" w:pos="3544"/>
          <w:tab w:val="left" w:pos="5245"/>
          <w:tab w:val="left" w:pos="5812"/>
          <w:tab w:val="left" w:pos="6804"/>
          <w:tab w:val="left" w:pos="7655"/>
          <w:tab w:val="left" w:pos="8222"/>
        </w:tabs>
        <w:suppressAutoHyphens/>
        <w:rPr>
          <w:lang w:val="es-ES"/>
        </w:rPr>
      </w:pPr>
      <w:r w:rsidRPr="00650FD4">
        <w:rPr>
          <w:lang w:val="es-ES"/>
        </w:rPr>
        <w:tab/>
      </w:r>
      <w:r w:rsidRPr="00650FD4">
        <w:rPr>
          <w:b/>
          <w:i/>
          <w:lang w:val="es-ES"/>
        </w:rPr>
        <w:t>Mué=</w:t>
      </w:r>
      <w:r w:rsidRPr="00650FD4">
        <w:rPr>
          <w:i/>
          <w:lang w:val="es-ES"/>
        </w:rPr>
        <w:t>pa</w:t>
      </w:r>
      <w:r w:rsidRPr="00650FD4">
        <w:rPr>
          <w:i/>
          <w:lang w:val="es-ES"/>
        </w:rPr>
        <w:tab/>
      </w:r>
      <w:r w:rsidRPr="00650FD4">
        <w:rPr>
          <w:b/>
          <w:i/>
          <w:lang w:val="es-ES"/>
        </w:rPr>
        <w:t>teje-ti-yu</w:t>
      </w:r>
      <w:r w:rsidRPr="00650FD4">
        <w:rPr>
          <w:b/>
          <w:i/>
          <w:lang w:val="es-ES"/>
        </w:rPr>
        <w:tab/>
        <w:t>a-ta-idha</w:t>
      </w:r>
      <w:r w:rsidRPr="00650FD4">
        <w:rPr>
          <w:lang w:val="es-ES"/>
        </w:rPr>
        <w:tab/>
        <w:t>[</w:t>
      </w:r>
      <w:r w:rsidRPr="00650FD4">
        <w:rPr>
          <w:i/>
          <w:lang w:val="es-ES"/>
        </w:rPr>
        <w:t>jida</w:t>
      </w:r>
      <w:r w:rsidRPr="00650FD4">
        <w:rPr>
          <w:i/>
          <w:lang w:val="es-ES"/>
        </w:rPr>
        <w:tab/>
        <w:t>mesa</w:t>
      </w:r>
      <w:r w:rsidRPr="00650FD4">
        <w:rPr>
          <w:i/>
          <w:lang w:val="es-ES"/>
        </w:rPr>
        <w:tab/>
        <w:t>ewane</w:t>
      </w:r>
      <w:r w:rsidRPr="00650FD4">
        <w:rPr>
          <w:lang w:val="es-ES"/>
        </w:rPr>
        <w:t>]</w:t>
      </w:r>
      <w:r w:rsidRPr="00650FD4">
        <w:rPr>
          <w:lang w:val="es-ES"/>
        </w:rPr>
        <w:tab/>
      </w:r>
      <w:r w:rsidRPr="00650FD4">
        <w:rPr>
          <w:i/>
          <w:lang w:val="es-ES"/>
        </w:rPr>
        <w:t>beu</w:t>
      </w:r>
      <w:r w:rsidRPr="00650FD4">
        <w:rPr>
          <w:lang w:val="es-ES"/>
        </w:rPr>
        <w:t>.</w:t>
      </w:r>
    </w:p>
    <w:p w14:paraId="2ADAA187" w14:textId="1CAA6B56" w:rsidR="001B53DF" w:rsidRPr="006E4211" w:rsidRDefault="001B53DF" w:rsidP="000F3A37">
      <w:pPr>
        <w:pStyle w:val="glossinEnglish"/>
        <w:tabs>
          <w:tab w:val="left" w:pos="851"/>
          <w:tab w:val="left" w:pos="1200"/>
          <w:tab w:val="left" w:pos="1985"/>
          <w:tab w:val="left" w:pos="3544"/>
          <w:tab w:val="left" w:pos="5245"/>
          <w:tab w:val="left" w:pos="5812"/>
          <w:tab w:val="left" w:pos="6804"/>
          <w:tab w:val="left" w:pos="7655"/>
          <w:tab w:val="left" w:pos="8222"/>
        </w:tabs>
        <w:suppressAutoHyphens/>
      </w:pPr>
      <w:r w:rsidRPr="00650FD4">
        <w:rPr>
          <w:lang w:val="es-ES"/>
        </w:rPr>
        <w:tab/>
      </w:r>
      <w:r w:rsidRPr="006E4211">
        <w:rPr>
          <w:smallCaps/>
        </w:rPr>
        <w:t>neg=rep</w:t>
      </w:r>
      <w:r w:rsidRPr="006E4211">
        <w:tab/>
        <w:t>find-</w:t>
      </w:r>
      <w:r w:rsidR="00FF0BB2">
        <w:rPr>
          <w:smallCaps/>
        </w:rPr>
        <w:t>go-</w:t>
      </w:r>
      <w:r w:rsidRPr="006E4211">
        <w:rPr>
          <w:smallCaps/>
        </w:rPr>
        <w:t>it</w:t>
      </w:r>
      <w:r w:rsidR="00FF0BB2">
        <w:rPr>
          <w:smallCaps/>
        </w:rPr>
        <w:t>e</w:t>
      </w:r>
      <w:r w:rsidRPr="006E4211">
        <w:rPr>
          <w:smallCaps/>
        </w:rPr>
        <w:t>r</w:t>
      </w:r>
      <w:r w:rsidRPr="006E4211">
        <w:rPr>
          <w:smallCaps/>
        </w:rPr>
        <w:tab/>
      </w:r>
      <w:r w:rsidR="00E233D3">
        <w:t>do</w:t>
      </w:r>
      <w:r w:rsidRPr="006E4211">
        <w:rPr>
          <w:smallCaps/>
        </w:rPr>
        <w:t>-</w:t>
      </w:r>
      <w:r w:rsidR="002C7451">
        <w:rPr>
          <w:smallCaps/>
        </w:rPr>
        <w:t>3</w:t>
      </w:r>
      <w:r w:rsidR="00D91E81">
        <w:rPr>
          <w:smallCaps/>
        </w:rPr>
        <w:t>A-</w:t>
      </w:r>
      <w:r w:rsidR="00D91E81" w:rsidRPr="00D91E81">
        <w:rPr>
          <w:smallCaps/>
          <w:sz w:val="22"/>
        </w:rPr>
        <w:t>rem.pst</w:t>
      </w:r>
      <w:r w:rsidRPr="006E4211">
        <w:tab/>
        <w:t>that</w:t>
      </w:r>
      <w:r w:rsidRPr="006E4211">
        <w:tab/>
      </w:r>
      <w:r w:rsidRPr="006E4211">
        <w:rPr>
          <w:smallCaps/>
        </w:rPr>
        <w:t>3sg.gen</w:t>
      </w:r>
      <w:r w:rsidRPr="006E4211">
        <w:tab/>
        <w:t>wife</w:t>
      </w:r>
      <w:r w:rsidRPr="006E4211">
        <w:tab/>
      </w:r>
      <w:r w:rsidR="00174ED9">
        <w:rPr>
          <w:smallCaps/>
        </w:rPr>
        <w:t>ptc</w:t>
      </w:r>
    </w:p>
    <w:p w14:paraId="2073830C" w14:textId="7FBACC4A" w:rsidR="001B53DF" w:rsidRPr="00650FD4" w:rsidRDefault="001B53DF" w:rsidP="000F3A37">
      <w:pPr>
        <w:pStyle w:val="freetranslationenglish"/>
        <w:suppressAutoHyphens/>
        <w:rPr>
          <w:lang w:val="es-ES"/>
        </w:rPr>
      </w:pPr>
      <w:r w:rsidRPr="00051AAD">
        <w:rPr>
          <w:lang w:val="es-ES"/>
        </w:rPr>
        <w:t>‘Dice que no lo ha ido hallar ese su mujer.</w:t>
      </w:r>
      <w:r w:rsidR="009C6FDD" w:rsidRPr="00650FD4">
        <w:rPr>
          <w:lang w:val="es-ES"/>
        </w:rPr>
        <w:t>’</w:t>
      </w:r>
      <w:r w:rsidRPr="00650FD4">
        <w:rPr>
          <w:lang w:val="es-ES"/>
        </w:rPr>
        <w:t xml:space="preserve"> os043</w:t>
      </w:r>
    </w:p>
    <w:p w14:paraId="0A773662" w14:textId="77777777" w:rsidR="001B53DF" w:rsidRPr="006E4211" w:rsidRDefault="001B53DF" w:rsidP="000F3A37">
      <w:pPr>
        <w:pStyle w:val="freetranslationenglish"/>
        <w:suppressAutoHyphens/>
      </w:pPr>
      <w:r w:rsidRPr="006E4211">
        <w:t>‘He didn’t find his wife.’</w:t>
      </w:r>
    </w:p>
    <w:p w14:paraId="2F7486FC" w14:textId="77777777" w:rsidR="00C331E6" w:rsidRPr="006E4211" w:rsidRDefault="00C331E6" w:rsidP="000F3A37">
      <w:pPr>
        <w:suppressAutoHyphens/>
      </w:pPr>
    </w:p>
    <w:p w14:paraId="246B2CF8" w14:textId="5A6AC62D" w:rsidR="00C331E6" w:rsidRPr="006E4211" w:rsidRDefault="00C331E6" w:rsidP="000F3A37">
      <w:pPr>
        <w:suppressAutoHyphens/>
      </w:pPr>
      <w:bookmarkStart w:id="48" w:name="yama"/>
      <w:r w:rsidRPr="006E4211">
        <w:t>(</w:t>
      </w:r>
      <w:r w:rsidR="0090309A">
        <w:rPr>
          <w:noProof/>
        </w:rPr>
        <w:fldChar w:fldCharType="begin"/>
      </w:r>
      <w:r w:rsidR="0090309A">
        <w:rPr>
          <w:noProof/>
        </w:rPr>
        <w:instrText xml:space="preserve"> SEQ ex \* MERGEFORMAT </w:instrText>
      </w:r>
      <w:r w:rsidR="0090309A">
        <w:rPr>
          <w:noProof/>
        </w:rPr>
        <w:fldChar w:fldCharType="separate"/>
      </w:r>
      <w:r w:rsidR="00D24E65">
        <w:rPr>
          <w:noProof/>
        </w:rPr>
        <w:t>26</w:t>
      </w:r>
      <w:r w:rsidR="0090309A">
        <w:rPr>
          <w:noProof/>
        </w:rPr>
        <w:fldChar w:fldCharType="end"/>
      </w:r>
      <w:bookmarkEnd w:id="48"/>
      <w:r w:rsidRPr="006E4211">
        <w:t>)</w:t>
      </w:r>
      <w:r w:rsidRPr="006E4211">
        <w:tab/>
        <w:t xml:space="preserve">Negative clauses with </w:t>
      </w:r>
      <w:r w:rsidRPr="006E4211">
        <w:rPr>
          <w:b/>
          <w:i/>
        </w:rPr>
        <w:t>mué=</w:t>
      </w:r>
      <w:r w:rsidR="00795F9F" w:rsidRPr="006E4211">
        <w:rPr>
          <w:b/>
          <w:i/>
        </w:rPr>
        <w:t xml:space="preserve"> </w:t>
      </w:r>
      <w:r w:rsidR="00795F9F" w:rsidRPr="006E4211">
        <w:t>without auxiliary</w:t>
      </w:r>
    </w:p>
    <w:p w14:paraId="3EA8DB25" w14:textId="77777777" w:rsidR="00C331E6" w:rsidRPr="006E4211" w:rsidRDefault="00C331E6" w:rsidP="000F3A37">
      <w:pPr>
        <w:suppressAutoHyphens/>
      </w:pPr>
    </w:p>
    <w:p w14:paraId="6EEBE4FE" w14:textId="77777777" w:rsidR="00C331E6" w:rsidRPr="00802B31" w:rsidRDefault="00C331E6" w:rsidP="000F3A37">
      <w:pPr>
        <w:pStyle w:val="morphemebreak"/>
        <w:tabs>
          <w:tab w:val="left" w:pos="567"/>
          <w:tab w:val="left" w:pos="851"/>
          <w:tab w:val="left" w:pos="1843"/>
          <w:tab w:val="left" w:pos="2835"/>
          <w:tab w:val="left" w:pos="4395"/>
          <w:tab w:val="left" w:pos="4962"/>
          <w:tab w:val="left" w:pos="5954"/>
          <w:tab w:val="left" w:pos="6946"/>
          <w:tab w:val="left" w:pos="10320"/>
        </w:tabs>
        <w:suppressAutoHyphens/>
        <w:rPr>
          <w:lang w:val="fi-FI"/>
        </w:rPr>
      </w:pPr>
      <w:r w:rsidRPr="006E4211">
        <w:tab/>
      </w:r>
      <w:r w:rsidRPr="006E4211">
        <w:tab/>
      </w:r>
      <w:r w:rsidRPr="00802B31">
        <w:rPr>
          <w:lang w:val="fi-FI"/>
        </w:rPr>
        <w:t>A</w:t>
      </w:r>
      <w:r w:rsidRPr="00802B31">
        <w:rPr>
          <w:lang w:val="fi-FI"/>
        </w:rPr>
        <w:tab/>
      </w:r>
      <w:r w:rsidRPr="00802B31">
        <w:rPr>
          <w:lang w:val="fi-FI"/>
        </w:rPr>
        <w:tab/>
        <w:t>V</w:t>
      </w:r>
    </w:p>
    <w:p w14:paraId="6ABCDA35" w14:textId="54B9AD8F" w:rsidR="00C331E6" w:rsidRPr="00802B31" w:rsidRDefault="00047AFA" w:rsidP="000F3A37">
      <w:pPr>
        <w:pStyle w:val="morphemebreak"/>
        <w:tabs>
          <w:tab w:val="left" w:pos="567"/>
          <w:tab w:val="left" w:pos="851"/>
          <w:tab w:val="left" w:pos="1843"/>
          <w:tab w:val="left" w:pos="2835"/>
          <w:tab w:val="left" w:pos="4395"/>
          <w:tab w:val="left" w:pos="4962"/>
          <w:tab w:val="left" w:pos="5954"/>
          <w:tab w:val="left" w:pos="6946"/>
          <w:tab w:val="left" w:pos="10320"/>
        </w:tabs>
        <w:suppressAutoHyphens/>
        <w:rPr>
          <w:lang w:val="fi-FI"/>
        </w:rPr>
      </w:pPr>
      <w:r w:rsidRPr="00802B31">
        <w:rPr>
          <w:lang w:val="fi-FI"/>
        </w:rPr>
        <w:tab/>
      </w:r>
      <w:r w:rsidRPr="00802B31">
        <w:rPr>
          <w:lang w:val="fi-FI"/>
        </w:rPr>
        <w:tab/>
      </w:r>
      <w:r w:rsidRPr="00802B31">
        <w:rPr>
          <w:lang w:val="fi-FI"/>
        </w:rPr>
        <w:tab/>
      </w:r>
      <w:r w:rsidRPr="00802B31">
        <w:rPr>
          <w:lang w:val="fi-FI"/>
        </w:rPr>
        <w:tab/>
        <w:t>[mwésh</w:t>
      </w:r>
      <w:r w:rsidR="00B87540" w:rsidRPr="00802B31">
        <w:rPr>
          <w:lang w:val="fi-FI"/>
        </w:rPr>
        <w:t>á</w:t>
      </w:r>
      <w:r w:rsidR="00C331E6" w:rsidRPr="00802B31">
        <w:rPr>
          <w:lang w:val="fi-FI"/>
        </w:rPr>
        <w:t>napa]</w:t>
      </w:r>
    </w:p>
    <w:p w14:paraId="6A0C1FDB" w14:textId="38FCA45C" w:rsidR="00C331E6" w:rsidRPr="00650FD4" w:rsidRDefault="00C331E6" w:rsidP="000F3A37">
      <w:pPr>
        <w:pStyle w:val="morphemebreak"/>
        <w:tabs>
          <w:tab w:val="left" w:pos="567"/>
          <w:tab w:val="left" w:pos="851"/>
          <w:tab w:val="left" w:pos="1843"/>
          <w:tab w:val="left" w:pos="2835"/>
          <w:tab w:val="left" w:pos="4395"/>
          <w:tab w:val="left" w:pos="4962"/>
          <w:tab w:val="left" w:pos="5387"/>
          <w:tab w:val="left" w:pos="5954"/>
          <w:tab w:val="left" w:pos="6946"/>
          <w:tab w:val="left" w:pos="10320"/>
        </w:tabs>
        <w:suppressAutoHyphens/>
        <w:rPr>
          <w:lang w:val="es-ES"/>
        </w:rPr>
      </w:pPr>
      <w:r w:rsidRPr="00802B31">
        <w:rPr>
          <w:lang w:val="fi-FI"/>
        </w:rPr>
        <w:tab/>
        <w:t>a.</w:t>
      </w:r>
      <w:r w:rsidRPr="00802B31">
        <w:rPr>
          <w:lang w:val="fi-FI"/>
        </w:rPr>
        <w:tab/>
      </w:r>
      <w:r w:rsidRPr="00802B31">
        <w:rPr>
          <w:i/>
          <w:lang w:val="fi-FI"/>
        </w:rPr>
        <w:t>Yama</w:t>
      </w:r>
      <w:r w:rsidRPr="00802B31">
        <w:rPr>
          <w:i/>
          <w:lang w:val="fi-FI"/>
        </w:rPr>
        <w:tab/>
        <w:t>=mu</w:t>
      </w:r>
      <w:r w:rsidRPr="00802B31">
        <w:rPr>
          <w:i/>
          <w:lang w:val="fi-FI"/>
        </w:rPr>
        <w:tab/>
      </w:r>
      <w:r w:rsidRPr="00802B31">
        <w:rPr>
          <w:b/>
          <w:i/>
          <w:lang w:val="fi-FI"/>
        </w:rPr>
        <w:t>mué=shanapa</w:t>
      </w:r>
      <w:r w:rsidR="008E3182">
        <w:rPr>
          <w:b/>
          <w:i/>
          <w:lang w:val="fi-FI"/>
        </w:rPr>
        <w:tab/>
      </w:r>
      <w:r w:rsidR="008E3182" w:rsidRPr="008E3182">
        <w:rPr>
          <w:lang w:val="fi-FI"/>
        </w:rPr>
        <w:t>[</w:t>
      </w:r>
      <w:r w:rsidRPr="00802B31">
        <w:rPr>
          <w:lang w:val="fi-FI"/>
        </w:rPr>
        <w:t>…</w:t>
      </w:r>
      <w:r w:rsidR="008E3182">
        <w:rPr>
          <w:lang w:val="fi-FI"/>
        </w:rPr>
        <w:t>]</w:t>
      </w:r>
      <w:r w:rsidR="008E3182">
        <w:rPr>
          <w:lang w:val="es-ES"/>
        </w:rPr>
        <w:tab/>
      </w:r>
      <w:r w:rsidR="00371B09">
        <w:rPr>
          <w:lang w:val="es-ES"/>
        </w:rPr>
        <w:t>[</w:t>
      </w:r>
      <w:r w:rsidR="00371B09" w:rsidRPr="00371B09">
        <w:rPr>
          <w:i/>
          <w:lang w:val="es-ES"/>
        </w:rPr>
        <w:t>mesa</w:t>
      </w:r>
      <w:r w:rsidR="00371B09" w:rsidRPr="00371B09">
        <w:rPr>
          <w:i/>
          <w:lang w:val="es-ES"/>
        </w:rPr>
        <w:tab/>
        <w:t>ebakwa</w:t>
      </w:r>
      <w:r w:rsidR="00371B09">
        <w:rPr>
          <w:lang w:val="es-ES"/>
        </w:rPr>
        <w:t>]</w:t>
      </w:r>
      <w:r w:rsidR="00371B09">
        <w:rPr>
          <w:lang w:val="es-ES"/>
        </w:rPr>
        <w:tab/>
      </w:r>
      <w:r w:rsidR="00371B09" w:rsidRPr="00371B09">
        <w:rPr>
          <w:i/>
          <w:lang w:val="es-ES"/>
        </w:rPr>
        <w:t>manu-iti</w:t>
      </w:r>
      <w:r w:rsidR="008E3182" w:rsidRPr="00371B09">
        <w:rPr>
          <w:i/>
          <w:lang w:val="es-ES"/>
        </w:rPr>
        <w:t>-a</w:t>
      </w:r>
      <w:r w:rsidR="008E3182" w:rsidRPr="008E3182">
        <w:rPr>
          <w:lang w:val="es-ES"/>
        </w:rPr>
        <w:t>.</w:t>
      </w:r>
    </w:p>
    <w:p w14:paraId="6E2F1762" w14:textId="3F5CB4BE" w:rsidR="00C331E6" w:rsidRPr="008E3182" w:rsidRDefault="00C331E6" w:rsidP="000F3A37">
      <w:pPr>
        <w:pStyle w:val="glossinEnglish"/>
        <w:tabs>
          <w:tab w:val="left" w:pos="567"/>
          <w:tab w:val="left" w:pos="851"/>
          <w:tab w:val="left" w:pos="1843"/>
          <w:tab w:val="left" w:pos="2835"/>
          <w:tab w:val="left" w:pos="4395"/>
          <w:tab w:val="left" w:pos="4962"/>
          <w:tab w:val="left" w:pos="5387"/>
          <w:tab w:val="left" w:pos="5954"/>
          <w:tab w:val="left" w:pos="6946"/>
          <w:tab w:val="left" w:pos="10320"/>
        </w:tabs>
        <w:suppressAutoHyphens/>
        <w:rPr>
          <w:smallCaps/>
        </w:rPr>
      </w:pPr>
      <w:r w:rsidRPr="00650FD4">
        <w:rPr>
          <w:lang w:val="es-ES"/>
        </w:rPr>
        <w:tab/>
      </w:r>
      <w:r w:rsidRPr="00650FD4">
        <w:rPr>
          <w:lang w:val="es-ES"/>
        </w:rPr>
        <w:tab/>
      </w:r>
      <w:r w:rsidRPr="008E3182">
        <w:rPr>
          <w:smallCaps/>
        </w:rPr>
        <w:t>1sg.erg</w:t>
      </w:r>
      <w:r w:rsidRPr="008E3182">
        <w:rPr>
          <w:smallCaps/>
        </w:rPr>
        <w:tab/>
        <w:t>=contr</w:t>
      </w:r>
      <w:r w:rsidRPr="008E3182">
        <w:rPr>
          <w:smallCaps/>
        </w:rPr>
        <w:tab/>
        <w:t>neg</w:t>
      </w:r>
      <w:r w:rsidRPr="008E3182">
        <w:t>=know</w:t>
      </w:r>
      <w:r w:rsidR="00371B09">
        <w:tab/>
      </w:r>
      <w:r w:rsidR="00371B09">
        <w:tab/>
      </w:r>
      <w:r w:rsidR="008E3182">
        <w:t>3</w:t>
      </w:r>
      <w:r w:rsidR="008E3182" w:rsidRPr="008E3182">
        <w:rPr>
          <w:smallCaps/>
        </w:rPr>
        <w:t>sg.gen</w:t>
      </w:r>
      <w:r w:rsidR="008E3182">
        <w:tab/>
        <w:t>child</w:t>
      </w:r>
      <w:r w:rsidR="008E3182">
        <w:tab/>
        <w:t>die-</w:t>
      </w:r>
      <w:r w:rsidR="00371B09">
        <w:rPr>
          <w:smallCaps/>
        </w:rPr>
        <w:t>tdm-p</w:t>
      </w:r>
      <w:r w:rsidR="008E3182" w:rsidRPr="008E3182">
        <w:rPr>
          <w:smallCaps/>
        </w:rPr>
        <w:t>st</w:t>
      </w:r>
    </w:p>
    <w:p w14:paraId="1FA0E9FD" w14:textId="5885D10A" w:rsidR="00C331E6" w:rsidRPr="00051AAD" w:rsidRDefault="00CC382C" w:rsidP="000F3A37">
      <w:pPr>
        <w:pStyle w:val="freetranslationenglish"/>
        <w:suppressAutoHyphens/>
        <w:rPr>
          <w:lang w:val="es-ES"/>
        </w:rPr>
      </w:pPr>
      <w:r>
        <w:rPr>
          <w:lang w:val="es-ES"/>
        </w:rPr>
        <w:t xml:space="preserve">‘Yo no me he dado cuenta </w:t>
      </w:r>
      <w:r w:rsidR="00C331E6" w:rsidRPr="00051AAD">
        <w:rPr>
          <w:lang w:val="es-ES"/>
        </w:rPr>
        <w:t>que ha muerto su hijo).’ su130</w:t>
      </w:r>
    </w:p>
    <w:p w14:paraId="7B3D4B39" w14:textId="338D4F1C" w:rsidR="00C331E6" w:rsidRPr="006E4211" w:rsidRDefault="00C331E6" w:rsidP="000F3A37">
      <w:pPr>
        <w:pStyle w:val="freetranslationenglish"/>
        <w:suppressAutoHyphens/>
      </w:pPr>
      <w:r w:rsidRPr="006E4211">
        <w:t>‘I didn’t r</w:t>
      </w:r>
      <w:r w:rsidR="003F1104" w:rsidRPr="006E4211">
        <w:t>ealiz</w:t>
      </w:r>
      <w:r w:rsidR="00CC382C">
        <w:t>e that his child had died</w:t>
      </w:r>
      <w:r w:rsidRPr="006E4211">
        <w:t>.’</w:t>
      </w:r>
    </w:p>
    <w:p w14:paraId="1F7C0285" w14:textId="77777777" w:rsidR="0060155A" w:rsidRPr="00D119C3" w:rsidRDefault="0060155A" w:rsidP="000F3A37">
      <w:pPr>
        <w:suppressAutoHyphens/>
      </w:pPr>
    </w:p>
    <w:p w14:paraId="1E4292B4" w14:textId="77777777" w:rsidR="00C331E6" w:rsidRPr="008341E7" w:rsidRDefault="00C331E6" w:rsidP="000F3A37">
      <w:pPr>
        <w:pStyle w:val="morphemebreak"/>
        <w:tabs>
          <w:tab w:val="left" w:pos="567"/>
          <w:tab w:val="left" w:pos="851"/>
          <w:tab w:val="left" w:pos="1418"/>
          <w:tab w:val="left" w:pos="2268"/>
          <w:tab w:val="left" w:pos="7088"/>
          <w:tab w:val="left" w:pos="7655"/>
        </w:tabs>
        <w:suppressAutoHyphens/>
        <w:rPr>
          <w:lang w:val="fi-FI"/>
        </w:rPr>
      </w:pPr>
      <w:r w:rsidRPr="00C24E3A">
        <w:tab/>
      </w:r>
      <w:r w:rsidRPr="00C24E3A">
        <w:tab/>
      </w:r>
      <w:r w:rsidRPr="00C24E3A">
        <w:tab/>
      </w:r>
      <w:r w:rsidRPr="008341E7">
        <w:rPr>
          <w:lang w:val="fi-FI"/>
        </w:rPr>
        <w:t>O</w:t>
      </w:r>
      <w:r w:rsidRPr="008341E7">
        <w:rPr>
          <w:lang w:val="fi-FI"/>
        </w:rPr>
        <w:tab/>
        <w:t>V</w:t>
      </w:r>
    </w:p>
    <w:p w14:paraId="7B02D788" w14:textId="76E9AD80" w:rsidR="00C331E6" w:rsidRPr="008341E7" w:rsidRDefault="00C331E6" w:rsidP="000F3A37">
      <w:pPr>
        <w:pStyle w:val="morphemebreak"/>
        <w:tabs>
          <w:tab w:val="left" w:pos="567"/>
          <w:tab w:val="left" w:pos="851"/>
          <w:tab w:val="left" w:pos="2268"/>
          <w:tab w:val="left" w:pos="7088"/>
          <w:tab w:val="left" w:pos="7655"/>
        </w:tabs>
        <w:suppressAutoHyphens/>
        <w:rPr>
          <w:lang w:val="fi-FI"/>
        </w:rPr>
      </w:pPr>
      <w:r w:rsidRPr="008341E7">
        <w:rPr>
          <w:lang w:val="fi-FI"/>
        </w:rPr>
        <w:tab/>
      </w:r>
      <w:r w:rsidRPr="008341E7">
        <w:rPr>
          <w:lang w:val="fi-FI"/>
        </w:rPr>
        <w:tab/>
        <w:t>[mwéemahéutsu]</w:t>
      </w:r>
    </w:p>
    <w:p w14:paraId="37137BEF" w14:textId="77777777" w:rsidR="00C331E6" w:rsidRPr="008341E7" w:rsidRDefault="00C331E6" w:rsidP="000F3A37">
      <w:pPr>
        <w:pStyle w:val="morphemebreak"/>
        <w:tabs>
          <w:tab w:val="left" w:pos="567"/>
          <w:tab w:val="left" w:pos="851"/>
          <w:tab w:val="left" w:pos="2268"/>
          <w:tab w:val="left" w:pos="7088"/>
          <w:tab w:val="left" w:pos="7655"/>
        </w:tabs>
        <w:suppressAutoHyphens/>
        <w:rPr>
          <w:lang w:val="fi-FI"/>
        </w:rPr>
      </w:pPr>
      <w:r w:rsidRPr="008341E7">
        <w:rPr>
          <w:lang w:val="fi-FI"/>
        </w:rPr>
        <w:tab/>
        <w:t>b.</w:t>
      </w:r>
      <w:r w:rsidRPr="008341E7">
        <w:rPr>
          <w:lang w:val="fi-FI"/>
        </w:rPr>
        <w:tab/>
      </w:r>
      <w:r w:rsidRPr="008341E7">
        <w:rPr>
          <w:b/>
          <w:i/>
          <w:lang w:val="fi-FI"/>
        </w:rPr>
        <w:t>Mué</w:t>
      </w:r>
      <w:r w:rsidRPr="008341E7">
        <w:rPr>
          <w:i/>
          <w:lang w:val="fi-FI"/>
        </w:rPr>
        <w:t>=ema</w:t>
      </w:r>
      <w:r w:rsidRPr="008341E7">
        <w:rPr>
          <w:i/>
          <w:lang w:val="fi-FI"/>
        </w:rPr>
        <w:tab/>
      </w:r>
      <w:r w:rsidRPr="008341E7">
        <w:rPr>
          <w:b/>
          <w:i/>
          <w:lang w:val="fi-FI"/>
        </w:rPr>
        <w:t>jeutsu</w:t>
      </w:r>
      <w:r w:rsidRPr="008341E7">
        <w:rPr>
          <w:i/>
          <w:lang w:val="fi-FI"/>
        </w:rPr>
        <w:t>.</w:t>
      </w:r>
    </w:p>
    <w:p w14:paraId="01865FA9" w14:textId="77777777" w:rsidR="00C331E6" w:rsidRPr="00051AAD" w:rsidRDefault="00C331E6" w:rsidP="000F3A37">
      <w:pPr>
        <w:pStyle w:val="glossinEnglish"/>
        <w:tabs>
          <w:tab w:val="left" w:pos="567"/>
          <w:tab w:val="left" w:pos="851"/>
          <w:tab w:val="left" w:pos="2268"/>
          <w:tab w:val="left" w:pos="7088"/>
          <w:tab w:val="left" w:pos="7655"/>
        </w:tabs>
        <w:suppressAutoHyphens/>
        <w:rPr>
          <w:smallCaps/>
          <w:lang w:val="es-ES"/>
        </w:rPr>
      </w:pPr>
      <w:r w:rsidRPr="008341E7">
        <w:rPr>
          <w:lang w:val="fi-FI"/>
        </w:rPr>
        <w:tab/>
      </w:r>
      <w:r w:rsidRPr="008341E7">
        <w:rPr>
          <w:lang w:val="fi-FI"/>
        </w:rPr>
        <w:tab/>
      </w:r>
      <w:r w:rsidRPr="00051AAD">
        <w:rPr>
          <w:smallCaps/>
          <w:lang w:val="es-ES"/>
        </w:rPr>
        <w:t>neg=1sg</w:t>
      </w:r>
      <w:r w:rsidRPr="00051AAD">
        <w:rPr>
          <w:lang w:val="es-ES"/>
        </w:rPr>
        <w:tab/>
        <w:t>respond</w:t>
      </w:r>
    </w:p>
    <w:p w14:paraId="1B109616" w14:textId="77777777" w:rsidR="00C331E6" w:rsidRPr="00051AAD" w:rsidRDefault="00C331E6" w:rsidP="000F3A37">
      <w:pPr>
        <w:pStyle w:val="freetranslationenglish"/>
        <w:suppressAutoHyphens/>
        <w:rPr>
          <w:lang w:val="es-ES"/>
        </w:rPr>
      </w:pPr>
      <w:r w:rsidRPr="00051AAD">
        <w:rPr>
          <w:lang w:val="es-ES"/>
        </w:rPr>
        <w:t>‘No me contestó.’ ch033</w:t>
      </w:r>
    </w:p>
    <w:p w14:paraId="665A8C9A" w14:textId="1F24A409" w:rsidR="00C331E6" w:rsidRPr="006E4211" w:rsidRDefault="00C331E6" w:rsidP="000F3A37">
      <w:pPr>
        <w:pStyle w:val="freetranslationenglish"/>
        <w:suppressAutoHyphens/>
      </w:pPr>
      <w:r w:rsidRPr="006E4211">
        <w:t xml:space="preserve">‘He did not </w:t>
      </w:r>
      <w:r w:rsidR="00BC66C5">
        <w:t xml:space="preserve">answer </w:t>
      </w:r>
      <w:r w:rsidRPr="006E4211">
        <w:t>me.’</w:t>
      </w:r>
    </w:p>
    <w:p w14:paraId="3AD0E7A5" w14:textId="77777777" w:rsidR="00C331E6" w:rsidRPr="006E4211" w:rsidRDefault="00C331E6" w:rsidP="000F3A37">
      <w:pPr>
        <w:suppressAutoHyphens/>
      </w:pPr>
    </w:p>
    <w:p w14:paraId="7B53721D" w14:textId="77777777" w:rsidR="00C331E6" w:rsidRPr="005A006E" w:rsidRDefault="00C331E6" w:rsidP="000F3A37">
      <w:pPr>
        <w:pStyle w:val="morphemebreak"/>
        <w:tabs>
          <w:tab w:val="left" w:pos="567"/>
          <w:tab w:val="left" w:pos="851"/>
          <w:tab w:val="left" w:pos="1134"/>
          <w:tab w:val="left" w:pos="2977"/>
          <w:tab w:val="left" w:pos="4536"/>
          <w:tab w:val="left" w:pos="7088"/>
          <w:tab w:val="left" w:pos="7655"/>
        </w:tabs>
        <w:suppressAutoHyphens/>
        <w:rPr>
          <w:lang w:val="sv-SE"/>
        </w:rPr>
      </w:pPr>
      <w:r w:rsidRPr="006E4211">
        <w:tab/>
      </w:r>
      <w:r w:rsidRPr="006E4211">
        <w:tab/>
      </w:r>
      <w:r w:rsidRPr="006E4211">
        <w:tab/>
      </w:r>
      <w:r w:rsidRPr="006E4211">
        <w:tab/>
      </w:r>
      <w:r w:rsidRPr="006E4211">
        <w:tab/>
      </w:r>
      <w:r w:rsidRPr="005A006E">
        <w:rPr>
          <w:lang w:val="sv-SE"/>
        </w:rPr>
        <w:t>V</w:t>
      </w:r>
    </w:p>
    <w:p w14:paraId="4B4DC62F" w14:textId="77777777" w:rsidR="00C331E6" w:rsidRPr="005A006E" w:rsidRDefault="00C331E6" w:rsidP="000F3A37">
      <w:pPr>
        <w:pStyle w:val="morphemebreak"/>
        <w:tabs>
          <w:tab w:val="left" w:pos="567"/>
          <w:tab w:val="left" w:pos="851"/>
          <w:tab w:val="left" w:pos="1134"/>
          <w:tab w:val="left" w:pos="2977"/>
          <w:tab w:val="left" w:pos="4536"/>
          <w:tab w:val="left" w:pos="7088"/>
          <w:tab w:val="left" w:pos="7655"/>
        </w:tabs>
        <w:suppressAutoHyphens/>
        <w:rPr>
          <w:lang w:val="sv-SE"/>
        </w:rPr>
      </w:pPr>
      <w:r w:rsidRPr="005A006E">
        <w:rPr>
          <w:lang w:val="sv-SE"/>
        </w:rPr>
        <w:tab/>
      </w:r>
      <w:r w:rsidRPr="005A006E">
        <w:rPr>
          <w:lang w:val="sv-SE"/>
        </w:rPr>
        <w:tab/>
      </w:r>
      <w:r w:rsidRPr="005A006E">
        <w:rPr>
          <w:lang w:val="sv-SE"/>
        </w:rPr>
        <w:tab/>
      </w:r>
      <w:r w:rsidRPr="005A006E">
        <w:rPr>
          <w:lang w:val="sv-SE"/>
        </w:rPr>
        <w:tab/>
      </w:r>
      <w:r w:rsidRPr="005A006E">
        <w:rPr>
          <w:lang w:val="sv-SE"/>
        </w:rPr>
        <w:tab/>
        <w:t>[mwé:manu]</w:t>
      </w:r>
    </w:p>
    <w:p w14:paraId="01B8D876" w14:textId="77777777" w:rsidR="00C331E6" w:rsidRPr="00051AAD" w:rsidRDefault="00C331E6" w:rsidP="000F3A37">
      <w:pPr>
        <w:pStyle w:val="morphemebreak"/>
        <w:tabs>
          <w:tab w:val="left" w:pos="567"/>
          <w:tab w:val="left" w:pos="851"/>
          <w:tab w:val="left" w:pos="1134"/>
          <w:tab w:val="left" w:pos="2977"/>
          <w:tab w:val="left" w:pos="4536"/>
          <w:tab w:val="left" w:pos="7088"/>
          <w:tab w:val="left" w:pos="7655"/>
        </w:tabs>
        <w:suppressAutoHyphens/>
        <w:rPr>
          <w:lang w:val="es-ES"/>
        </w:rPr>
      </w:pPr>
      <w:r w:rsidRPr="005A006E">
        <w:rPr>
          <w:lang w:val="sv-SE"/>
        </w:rPr>
        <w:tab/>
        <w:t>c.</w:t>
      </w:r>
      <w:r w:rsidRPr="005A006E">
        <w:rPr>
          <w:lang w:val="sv-SE"/>
        </w:rPr>
        <w:tab/>
        <w:t>…</w:t>
      </w:r>
      <w:r w:rsidRPr="005A006E">
        <w:rPr>
          <w:lang w:val="sv-SE"/>
        </w:rPr>
        <w:tab/>
      </w:r>
      <w:r w:rsidRPr="005A006E">
        <w:rPr>
          <w:i/>
          <w:lang w:val="sv-SE"/>
        </w:rPr>
        <w:t>rusu-ta-idha</w:t>
      </w:r>
      <w:r w:rsidRPr="005A006E">
        <w:rPr>
          <w:i/>
          <w:lang w:val="sv-SE"/>
        </w:rPr>
        <w:tab/>
        <w:t>doctor=ja.</w:t>
      </w:r>
      <w:r w:rsidRPr="005A006E">
        <w:rPr>
          <w:i/>
          <w:lang w:val="sv-SE"/>
        </w:rPr>
        <w:tab/>
      </w:r>
      <w:r w:rsidRPr="00051AAD">
        <w:rPr>
          <w:b/>
          <w:i/>
          <w:lang w:val="es-ES"/>
        </w:rPr>
        <w:t>Mué=manu</w:t>
      </w:r>
      <w:r w:rsidRPr="00051AAD">
        <w:rPr>
          <w:i/>
          <w:lang w:val="es-ES"/>
        </w:rPr>
        <w:t>.</w:t>
      </w:r>
    </w:p>
    <w:p w14:paraId="2B54E31C" w14:textId="76AA28AF" w:rsidR="00C331E6" w:rsidRPr="00F64F05" w:rsidRDefault="00D91E81" w:rsidP="000F3A37">
      <w:pPr>
        <w:pStyle w:val="glossinEnglish"/>
        <w:tabs>
          <w:tab w:val="left" w:pos="567"/>
          <w:tab w:val="left" w:pos="851"/>
          <w:tab w:val="left" w:pos="1134"/>
          <w:tab w:val="left" w:pos="2977"/>
          <w:tab w:val="left" w:pos="4536"/>
          <w:tab w:val="left" w:pos="7088"/>
          <w:tab w:val="left" w:pos="7655"/>
        </w:tabs>
        <w:suppressAutoHyphens/>
        <w:rPr>
          <w:smallCaps/>
          <w:lang w:val="es-ES"/>
        </w:rPr>
      </w:pPr>
      <w:r>
        <w:rPr>
          <w:lang w:val="es-ES"/>
        </w:rPr>
        <w:tab/>
      </w:r>
      <w:r>
        <w:rPr>
          <w:lang w:val="es-ES"/>
        </w:rPr>
        <w:tab/>
      </w:r>
      <w:r>
        <w:rPr>
          <w:lang w:val="es-ES"/>
        </w:rPr>
        <w:tab/>
      </w:r>
      <w:r w:rsidRPr="00F64F05">
        <w:rPr>
          <w:lang w:val="es-ES"/>
        </w:rPr>
        <w:t>sew-</w:t>
      </w:r>
      <w:r w:rsidR="002C7451" w:rsidRPr="00F64F05">
        <w:rPr>
          <w:lang w:val="es-ES"/>
        </w:rPr>
        <w:t>3A</w:t>
      </w:r>
      <w:r w:rsidRPr="00F64F05">
        <w:rPr>
          <w:smallCaps/>
          <w:lang w:val="es-ES"/>
        </w:rPr>
        <w:t>-</w:t>
      </w:r>
      <w:r w:rsidRPr="00F64F05">
        <w:rPr>
          <w:smallCaps/>
          <w:sz w:val="22"/>
          <w:lang w:val="es-ES"/>
        </w:rPr>
        <w:t>rem.pst</w:t>
      </w:r>
      <w:r w:rsidR="00C331E6" w:rsidRPr="00F64F05">
        <w:rPr>
          <w:lang w:val="es-ES"/>
        </w:rPr>
        <w:tab/>
        <w:t>doctor=</w:t>
      </w:r>
      <w:r w:rsidR="00C331E6" w:rsidRPr="00F64F05">
        <w:rPr>
          <w:smallCaps/>
          <w:lang w:val="es-ES"/>
        </w:rPr>
        <w:t>erg</w:t>
      </w:r>
      <w:r w:rsidR="00C331E6" w:rsidRPr="00F64F05">
        <w:rPr>
          <w:smallCaps/>
          <w:lang w:val="es-ES"/>
        </w:rPr>
        <w:tab/>
        <w:t>neg</w:t>
      </w:r>
      <w:r w:rsidR="00C331E6" w:rsidRPr="00F64F05">
        <w:rPr>
          <w:lang w:val="es-ES"/>
        </w:rPr>
        <w:t>=die</w:t>
      </w:r>
    </w:p>
    <w:p w14:paraId="72998482" w14:textId="77777777" w:rsidR="00C331E6" w:rsidRPr="00802B31" w:rsidRDefault="00C331E6" w:rsidP="000F3A37">
      <w:pPr>
        <w:pStyle w:val="freetranslationenglish"/>
        <w:suppressAutoHyphens/>
        <w:rPr>
          <w:lang w:val="fi-FI"/>
        </w:rPr>
      </w:pPr>
      <w:r w:rsidRPr="00051AAD">
        <w:rPr>
          <w:lang w:val="es-ES"/>
        </w:rPr>
        <w:t xml:space="preserve">‘Se lo costuró el doctor (el cuero de su cabeza). </w:t>
      </w:r>
      <w:r w:rsidRPr="00802B31">
        <w:rPr>
          <w:lang w:val="fi-FI"/>
        </w:rPr>
        <w:t>No ha muerto.’ ti041-42</w:t>
      </w:r>
    </w:p>
    <w:p w14:paraId="067D702F" w14:textId="66A24572" w:rsidR="00C331E6" w:rsidRPr="006E4211" w:rsidRDefault="00C331E6" w:rsidP="000F3A37">
      <w:pPr>
        <w:pStyle w:val="freetranslationenglish"/>
        <w:suppressAutoHyphens/>
      </w:pPr>
      <w:r w:rsidRPr="006E4211">
        <w:t>‘The doctor stitched</w:t>
      </w:r>
      <w:r w:rsidR="00C00A9C">
        <w:t xml:space="preserve"> (the scalp of his head). He has</w:t>
      </w:r>
      <w:r w:rsidRPr="006E4211">
        <w:t>n’t die</w:t>
      </w:r>
      <w:r w:rsidR="000A6E2C">
        <w:t>d</w:t>
      </w:r>
      <w:r w:rsidRPr="006E4211">
        <w:t>.’</w:t>
      </w:r>
    </w:p>
    <w:p w14:paraId="5FCB1FBE" w14:textId="77777777" w:rsidR="00AE3339" w:rsidRPr="006E4211" w:rsidRDefault="00AE3339" w:rsidP="000F3A37">
      <w:pPr>
        <w:suppressAutoHyphens/>
      </w:pPr>
    </w:p>
    <w:p w14:paraId="39F5E2AE" w14:textId="4EA7E28E" w:rsidR="001B53DF" w:rsidRDefault="001B53DF" w:rsidP="000F3A37">
      <w:pPr>
        <w:suppressAutoHyphens/>
      </w:pPr>
      <w:r>
        <w:t>As one can see</w:t>
      </w:r>
      <w:r w:rsidR="00F1031E">
        <w:t xml:space="preserve"> from these examples</w:t>
      </w:r>
      <w:r>
        <w:t xml:space="preserve">, </w:t>
      </w:r>
      <w:r>
        <w:rPr>
          <w:i/>
        </w:rPr>
        <w:t>mué=</w:t>
      </w:r>
      <w:r w:rsidR="00F1031E">
        <w:t xml:space="preserve">, like </w:t>
      </w:r>
      <w:r w:rsidR="00F1031E">
        <w:rPr>
          <w:i/>
        </w:rPr>
        <w:t>aimue</w:t>
      </w:r>
      <w:r w:rsidR="00F1031E">
        <w:t>,</w:t>
      </w:r>
      <w:r>
        <w:rPr>
          <w:i/>
        </w:rPr>
        <w:t xml:space="preserve"> </w:t>
      </w:r>
      <w:r w:rsidR="00B66C29">
        <w:t xml:space="preserve">does not have </w:t>
      </w:r>
      <w:r w:rsidR="006B209B">
        <w:t xml:space="preserve">a </w:t>
      </w:r>
      <w:r w:rsidR="00B66C29">
        <w:t xml:space="preserve">specific position </w:t>
      </w:r>
      <w:r w:rsidR="006B209B">
        <w:t xml:space="preserve">as long as it occurs </w:t>
      </w:r>
      <w:r>
        <w:t>before the predicate</w:t>
      </w:r>
      <w:r w:rsidR="00E70C60">
        <w:t>. I</w:t>
      </w:r>
      <w:r w:rsidR="00B66C29">
        <w:t>t</w:t>
      </w:r>
      <w:r w:rsidR="006B209B">
        <w:t xml:space="preserve"> can attach to the predicate, as in</w:t>
      </w:r>
      <w:r w:rsidR="00570082">
        <w:t xml:space="preserve"> </w:t>
      </w:r>
      <w:r w:rsidR="006B209B">
        <w:fldChar w:fldCharType="begin"/>
      </w:r>
      <w:r w:rsidR="006B209B">
        <w:instrText xml:space="preserve"> REF yama \h </w:instrText>
      </w:r>
      <w:r w:rsidR="006B209B">
        <w:fldChar w:fldCharType="separate"/>
      </w:r>
      <w:r w:rsidR="00D24E65" w:rsidRPr="006E4211">
        <w:t>(</w:t>
      </w:r>
      <w:r w:rsidR="00D24E65">
        <w:rPr>
          <w:noProof/>
        </w:rPr>
        <w:t>26</w:t>
      </w:r>
      <w:r w:rsidR="006B209B">
        <w:fldChar w:fldCharType="end"/>
      </w:r>
      <w:r w:rsidR="006B209B">
        <w:t>a,c)</w:t>
      </w:r>
      <w:r w:rsidR="004C0E9A">
        <w:t>,</w:t>
      </w:r>
      <w:r w:rsidR="00E70C60">
        <w:t xml:space="preserve"> or to any preverbal host, </w:t>
      </w:r>
      <w:r w:rsidR="006B209B">
        <w:t xml:space="preserve">as in </w:t>
      </w:r>
      <w:r w:rsidR="006B209B">
        <w:fldChar w:fldCharType="begin"/>
      </w:r>
      <w:r w:rsidR="006B209B">
        <w:instrText xml:space="preserve"> REF muepa \h </w:instrText>
      </w:r>
      <w:r w:rsidR="006B209B">
        <w:fldChar w:fldCharType="separate"/>
      </w:r>
      <w:r w:rsidR="00D24E65" w:rsidRPr="006E4211">
        <w:t>(</w:t>
      </w:r>
      <w:r w:rsidR="00D24E65">
        <w:rPr>
          <w:noProof/>
        </w:rPr>
        <w:t>25</w:t>
      </w:r>
      <w:r w:rsidR="006B209B">
        <w:fldChar w:fldCharType="end"/>
      </w:r>
      <w:r w:rsidR="006B209B">
        <w:t xml:space="preserve">) and </w:t>
      </w:r>
      <w:r w:rsidR="006B209B">
        <w:fldChar w:fldCharType="begin"/>
      </w:r>
      <w:r w:rsidR="006B209B">
        <w:instrText xml:space="preserve"> REF yama \h </w:instrText>
      </w:r>
      <w:r w:rsidR="006B209B">
        <w:fldChar w:fldCharType="separate"/>
      </w:r>
      <w:r w:rsidR="00D24E65" w:rsidRPr="006E4211">
        <w:t>(</w:t>
      </w:r>
      <w:r w:rsidR="00D24E65">
        <w:rPr>
          <w:noProof/>
        </w:rPr>
        <w:t>26</w:t>
      </w:r>
      <w:r w:rsidR="006B209B">
        <w:fldChar w:fldCharType="end"/>
      </w:r>
      <w:r w:rsidR="006B209B">
        <w:t>b)</w:t>
      </w:r>
      <w:r w:rsidR="00AB404B">
        <w:t>; not</w:t>
      </w:r>
      <w:r w:rsidR="004C0E9A">
        <w:t>e</w:t>
      </w:r>
      <w:r w:rsidR="00AB404B">
        <w:t xml:space="preserve"> that in </w:t>
      </w:r>
      <w:r w:rsidR="00AB404B">
        <w:fldChar w:fldCharType="begin"/>
      </w:r>
      <w:r w:rsidR="00AB404B">
        <w:instrText xml:space="preserve"> REF muepa \h </w:instrText>
      </w:r>
      <w:r w:rsidR="00AB404B">
        <w:fldChar w:fldCharType="separate"/>
      </w:r>
      <w:r w:rsidR="00D24E65" w:rsidRPr="006E4211">
        <w:t>(</w:t>
      </w:r>
      <w:r w:rsidR="00D24E65">
        <w:rPr>
          <w:noProof/>
        </w:rPr>
        <w:t>25</w:t>
      </w:r>
      <w:r w:rsidR="00AB404B">
        <w:fldChar w:fldCharType="end"/>
      </w:r>
      <w:r w:rsidR="00AB404B">
        <w:t xml:space="preserve">), </w:t>
      </w:r>
      <w:r w:rsidR="00AB404B">
        <w:rPr>
          <w:i/>
        </w:rPr>
        <w:t>mué</w:t>
      </w:r>
      <w:r w:rsidR="00AB404B">
        <w:t>= attaches to a second position clitic</w:t>
      </w:r>
      <w:r w:rsidR="00B83116">
        <w:t xml:space="preserve">, the reportative </w:t>
      </w:r>
      <w:r w:rsidR="00B83116">
        <w:rPr>
          <w:i/>
        </w:rPr>
        <w:t>=pa</w:t>
      </w:r>
      <w:r w:rsidR="00AB404B">
        <w:t>.</w:t>
      </w:r>
      <w:r w:rsidR="00F1031E">
        <w:t xml:space="preserve"> </w:t>
      </w:r>
      <w:r w:rsidR="00B4698F">
        <w:t>The two markers</w:t>
      </w:r>
      <w:r w:rsidR="00D10E50">
        <w:t xml:space="preserve"> </w:t>
      </w:r>
      <w:r w:rsidR="00D10E50">
        <w:rPr>
          <w:i/>
        </w:rPr>
        <w:t>mué=</w:t>
      </w:r>
      <w:r w:rsidR="00D10E50">
        <w:t xml:space="preserve"> and </w:t>
      </w:r>
      <w:r w:rsidR="00D10E50">
        <w:rPr>
          <w:i/>
        </w:rPr>
        <w:t>aimue</w:t>
      </w:r>
      <w:r w:rsidR="00F1031E">
        <w:t xml:space="preserve"> </w:t>
      </w:r>
      <w:r w:rsidR="00AF1F90">
        <w:t>only</w:t>
      </w:r>
      <w:r w:rsidR="00F1031E">
        <w:t xml:space="preserve"> differ in </w:t>
      </w:r>
      <w:r w:rsidR="00AF1F90">
        <w:t xml:space="preserve">their prosodic status, </w:t>
      </w:r>
      <w:r w:rsidR="00026B6C">
        <w:rPr>
          <w:i/>
        </w:rPr>
        <w:t>mué=</w:t>
      </w:r>
      <w:r w:rsidR="00AF1F90">
        <w:t xml:space="preserve"> being</w:t>
      </w:r>
      <w:r>
        <w:t xml:space="preserve"> </w:t>
      </w:r>
      <w:r w:rsidR="003018DD">
        <w:t>prosodically</w:t>
      </w:r>
      <w:r>
        <w:t xml:space="preserve"> </w:t>
      </w:r>
      <w:r w:rsidR="003018DD">
        <w:t>dependent</w:t>
      </w:r>
      <w:r w:rsidR="00AF1F90">
        <w:t xml:space="preserve"> while </w:t>
      </w:r>
      <w:r w:rsidR="00AF1F90">
        <w:rPr>
          <w:i/>
        </w:rPr>
        <w:t>aimue</w:t>
      </w:r>
      <w:r w:rsidR="00AF1F90">
        <w:t xml:space="preserve"> has </w:t>
      </w:r>
      <w:r w:rsidR="003018DD">
        <w:t xml:space="preserve">prosodic </w:t>
      </w:r>
      <w:r w:rsidR="00AF1F90">
        <w:t>independence</w:t>
      </w:r>
      <w:r>
        <w:t>.</w:t>
      </w:r>
      <w:r w:rsidR="003018DD">
        <w:t xml:space="preserve"> Note that phonological words formed by </w:t>
      </w:r>
      <w:r w:rsidR="003018DD">
        <w:rPr>
          <w:i/>
        </w:rPr>
        <w:t>mué</w:t>
      </w:r>
      <w:r w:rsidR="003018DD">
        <w:t>=</w:t>
      </w:r>
      <w:r w:rsidR="003018DD">
        <w:rPr>
          <w:i/>
        </w:rPr>
        <w:t xml:space="preserve"> </w:t>
      </w:r>
      <w:r w:rsidR="003018DD">
        <w:t xml:space="preserve">and its following host have a peculiar stress pattern where </w:t>
      </w:r>
      <w:r w:rsidR="004C0E9A">
        <w:t xml:space="preserve">the </w:t>
      </w:r>
      <w:r w:rsidR="003018DD">
        <w:t xml:space="preserve">stress falls on </w:t>
      </w:r>
      <w:r w:rsidR="003018DD">
        <w:rPr>
          <w:i/>
        </w:rPr>
        <w:t>mué=</w:t>
      </w:r>
      <w:r w:rsidR="003018DD">
        <w:t xml:space="preserve">, as can be seen in the phonetic transcriptions in </w:t>
      </w:r>
      <w:r w:rsidR="003018DD">
        <w:fldChar w:fldCharType="begin"/>
      </w:r>
      <w:r w:rsidR="003018DD">
        <w:instrText xml:space="preserve"> REF yama \h </w:instrText>
      </w:r>
      <w:r w:rsidR="003018DD">
        <w:fldChar w:fldCharType="separate"/>
      </w:r>
      <w:r w:rsidR="00D24E65" w:rsidRPr="006E4211">
        <w:t>(</w:t>
      </w:r>
      <w:r w:rsidR="00D24E65">
        <w:rPr>
          <w:noProof/>
        </w:rPr>
        <w:t>26</w:t>
      </w:r>
      <w:r w:rsidR="003018DD">
        <w:fldChar w:fldCharType="end"/>
      </w:r>
      <w:r w:rsidR="00047AFA">
        <w:t>b-</w:t>
      </w:r>
      <w:r w:rsidR="003018DD">
        <w:t>c)</w:t>
      </w:r>
      <w:r w:rsidR="00047AFA">
        <w:t>.</w:t>
      </w:r>
      <w:r w:rsidR="00836312">
        <w:rPr>
          <w:rStyle w:val="Alaviitteenviite"/>
        </w:rPr>
        <w:footnoteReference w:id="8"/>
      </w:r>
      <w:r w:rsidR="00836312">
        <w:t xml:space="preserve"> </w:t>
      </w:r>
      <w:r w:rsidR="00026B6C">
        <w:t>From a</w:t>
      </w:r>
      <w:r w:rsidR="002952A7">
        <w:t xml:space="preserve"> functional</w:t>
      </w:r>
      <w:r w:rsidR="00026B6C">
        <w:t xml:space="preserve"> pers</w:t>
      </w:r>
      <w:r w:rsidR="00F15693">
        <w:t>p</w:t>
      </w:r>
      <w:r w:rsidR="00026B6C">
        <w:t xml:space="preserve">ective, it is not fully clear what motivates the use of </w:t>
      </w:r>
      <w:r w:rsidR="00026B6C">
        <w:rPr>
          <w:i/>
        </w:rPr>
        <w:t>aimue</w:t>
      </w:r>
      <w:r w:rsidR="00026B6C">
        <w:t xml:space="preserve"> </w:t>
      </w:r>
      <w:r w:rsidR="00F1031E">
        <w:t>versus</w:t>
      </w:r>
      <w:r w:rsidR="00026B6C">
        <w:t xml:space="preserve"> </w:t>
      </w:r>
      <w:r w:rsidR="00026B6C">
        <w:rPr>
          <w:i/>
        </w:rPr>
        <w:t>mué=</w:t>
      </w:r>
      <w:r w:rsidR="00F1031E">
        <w:t>, althoug</w:t>
      </w:r>
      <w:r w:rsidR="00E00E43">
        <w:t>h it is likely that they</w:t>
      </w:r>
      <w:r w:rsidR="003A218D">
        <w:t xml:space="preserve"> differ in</w:t>
      </w:r>
      <w:r w:rsidR="00E00E43">
        <w:t xml:space="preserve"> </w:t>
      </w:r>
      <w:r w:rsidR="003A218D">
        <w:t>encoding</w:t>
      </w:r>
      <w:r w:rsidR="00F1031E">
        <w:t xml:space="preserve"> different degrees of emphasis</w:t>
      </w:r>
      <w:r w:rsidR="004C0E9A">
        <w:t>;</w:t>
      </w:r>
      <w:r w:rsidR="00B66773" w:rsidRPr="00493D74">
        <w:t xml:space="preserve"> if so</w:t>
      </w:r>
      <w:r w:rsidR="004C0E9A">
        <w:t>,</w:t>
      </w:r>
      <w:r w:rsidR="00C01245" w:rsidRPr="00493D74">
        <w:t xml:space="preserve"> the longer form, </w:t>
      </w:r>
      <w:r w:rsidR="002952A7" w:rsidRPr="00493D74">
        <w:rPr>
          <w:i/>
        </w:rPr>
        <w:t>aimue</w:t>
      </w:r>
      <w:r w:rsidR="00C01245" w:rsidRPr="00493D74">
        <w:t>, is the more emphatic of the two</w:t>
      </w:r>
      <w:r w:rsidR="00F1031E" w:rsidRPr="00493D74">
        <w:t>.</w:t>
      </w:r>
    </w:p>
    <w:p w14:paraId="2E24599D" w14:textId="6BA8CC5D" w:rsidR="00FD17E5" w:rsidRDefault="00FD17E5" w:rsidP="000F3A37">
      <w:pPr>
        <w:suppressAutoHyphens/>
        <w:ind w:firstLine="284"/>
      </w:pPr>
      <w:r>
        <w:t xml:space="preserve">From the perspective of Miestamo’s </w:t>
      </w:r>
      <w:r>
        <w:fldChar w:fldCharType="begin"/>
      </w:r>
      <w:r w:rsidR="00536125">
        <w:instrText xml:space="preserve"> ADDIN ZOTERO_ITEM CSL_CITATION {"citationID":"KHP5FHWI","properties":{"formattedCitation":"(2005; 2007)","plainCitation":"(2005; 2007)","noteIndex":0},"citationItems":[{"id":2114,"uris":["http://zotero.org/users/local/CvLwMZ1A/items/RZG6DSKC"],"uri":["http://zotero.org/users/local/CvLwMZ1A/items/RZG6DSKC"],"itemData":{"id":2114,"type":"book","title":"Standard negation: the negation of declarative verbal main clauses in a typological perspective","collection-title":"Empirical approaches to language typology","collection-number":"31","publisher":"Mouton de Gruyter","publisher-place":"Berlin ; New York","number-of-pages":"490","event-place":"Berlin ; New York","title-short":"Standard negation","author":[{"family":"Miestamo","given":"Matti"}],"issued":{"date-parts":[["2005"]]}},"suppress-author":true},{"id":2247,"uris":["http://zotero.org/users/local/CvLwMZ1A/items/XZI6V7TM"],"uri":["http://zotero.org/users/local/CvLwMZ1A/items/XZI6V7TM"],"itemData":{"id":2247,"type":"article-journal","title":"Negation - An overview of typological research","container-title":"Language and Linguistics Compass","page":"552-570","volume":"1","issue":"5","source":"CrossRef","title-short":"Negation ?","language":"en","author":[{"family":"Miestamo","given":"Matti"}],"issued":{"date-parts":[["2007",9]]}},"suppress-author":true}],"schema":"https://github.com/citation-style-language/schema/raw/master/csl-citation.json"} </w:instrText>
      </w:r>
      <w:r>
        <w:fldChar w:fldCharType="separate"/>
      </w:r>
      <w:r w:rsidRPr="00263289">
        <w:t>(2005; 2007)</w:t>
      </w:r>
      <w:r>
        <w:fldChar w:fldCharType="end"/>
      </w:r>
      <w:r>
        <w:t xml:space="preserve"> typology of negative constructions</w:t>
      </w:r>
      <w:r w:rsidR="00E47E05">
        <w:t xml:space="preserve">, </w:t>
      </w:r>
      <w:r w:rsidR="00E15485">
        <w:t xml:space="preserve">negation of clauses with </w:t>
      </w:r>
      <w:r w:rsidR="008F773A" w:rsidRPr="00EF452D">
        <w:t>non-finite verb</w:t>
      </w:r>
      <w:r w:rsidR="00E15485">
        <w:t>s</w:t>
      </w:r>
      <w:r>
        <w:t xml:space="preserve">, like </w:t>
      </w:r>
      <w:r w:rsidR="00E15485">
        <w:t xml:space="preserve">the </w:t>
      </w:r>
      <w:r w:rsidR="000873FD">
        <w:t>SN</w:t>
      </w:r>
      <w:r>
        <w:t xml:space="preserve">, </w:t>
      </w:r>
      <w:r w:rsidR="00E15485">
        <w:t xml:space="preserve">is </w:t>
      </w:r>
      <w:r>
        <w:t xml:space="preserve">symmetrical, as </w:t>
      </w:r>
      <w:r w:rsidR="00E15485">
        <w:t xml:space="preserve">it </w:t>
      </w:r>
      <w:r w:rsidR="00E47E05">
        <w:t>do</w:t>
      </w:r>
      <w:r w:rsidR="00E15485">
        <w:t>es</w:t>
      </w:r>
      <w:r w:rsidR="00727B5F">
        <w:t xml:space="preserve"> not result in</w:t>
      </w:r>
      <w:r>
        <w:t xml:space="preserve"> any obvious morphosyntactic differences. The argument-coding system and the morphological possibilities </w:t>
      </w:r>
      <w:r w:rsidR="004C0E9A">
        <w:t xml:space="preserve">for </w:t>
      </w:r>
      <w:r>
        <w:t>the verbal predicate remain the same. The only difference that was noted is</w:t>
      </w:r>
      <w:r w:rsidR="004C0E9A">
        <w:t>, in relation to</w:t>
      </w:r>
      <w:r>
        <w:t xml:space="preserve"> the lexical verb, the absence of the </w:t>
      </w:r>
      <w:r w:rsidRPr="006E4211">
        <w:t>prosodic glottal stop [ʔ] in 1</w:t>
      </w:r>
      <w:r w:rsidRPr="006E4211">
        <w:rPr>
          <w:vertAlign w:val="superscript"/>
        </w:rPr>
        <w:t>st</w:t>
      </w:r>
      <w:r>
        <w:t xml:space="preserve"> syllable coda position, which is otherwise characteristic of the lexical verb in affirmative </w:t>
      </w:r>
      <w:r w:rsidR="008F773A" w:rsidRPr="00EF452D">
        <w:t>non-finite verb constructions</w:t>
      </w:r>
      <w:r w:rsidR="00557BCF">
        <w:t>.</w:t>
      </w:r>
    </w:p>
    <w:p w14:paraId="634B7F54" w14:textId="77777777" w:rsidR="002F6DCF" w:rsidRDefault="002F6DCF" w:rsidP="000F3A37">
      <w:pPr>
        <w:suppressAutoHyphens/>
      </w:pPr>
    </w:p>
    <w:p w14:paraId="0B4AEAED" w14:textId="2D03B727" w:rsidR="00CF7145" w:rsidRDefault="00CF7145" w:rsidP="000F3A37">
      <w:pPr>
        <w:suppressAutoHyphens/>
      </w:pPr>
    </w:p>
    <w:p w14:paraId="0912C96C" w14:textId="5D540E42" w:rsidR="00A71199" w:rsidRDefault="00A71199" w:rsidP="000F3A37">
      <w:pPr>
        <w:pStyle w:val="Otsikko1"/>
        <w:suppressAutoHyphens/>
      </w:pPr>
      <w:bookmarkStart w:id="49" w:name="_Ref16673749"/>
      <w:r>
        <w:t>Non</w:t>
      </w:r>
      <w:r w:rsidR="004C0E9A">
        <w:t>-</w:t>
      </w:r>
      <w:r>
        <w:t>clausal negation</w:t>
      </w:r>
      <w:bookmarkEnd w:id="49"/>
    </w:p>
    <w:p w14:paraId="30C5EC95" w14:textId="77777777" w:rsidR="00A71199" w:rsidRDefault="00A71199" w:rsidP="000F3A37">
      <w:pPr>
        <w:suppressAutoHyphens/>
        <w:rPr>
          <w:lang w:eastAsia="fr-FR"/>
        </w:rPr>
      </w:pPr>
    </w:p>
    <w:p w14:paraId="3411DA62" w14:textId="6DF7B665" w:rsidR="00A71199" w:rsidRPr="002E626A" w:rsidRDefault="00B537C6" w:rsidP="000F3A37">
      <w:pPr>
        <w:suppressAutoHyphens/>
        <w:rPr>
          <w:lang w:eastAsia="fr-FR"/>
        </w:rPr>
      </w:pPr>
      <w:r>
        <w:rPr>
          <w:lang w:eastAsia="fr-FR"/>
        </w:rPr>
        <w:t>In this section, I describe</w:t>
      </w:r>
      <w:r w:rsidR="002D530A">
        <w:rPr>
          <w:lang w:eastAsia="fr-FR"/>
        </w:rPr>
        <w:t xml:space="preserve"> two</w:t>
      </w:r>
      <w:r w:rsidR="00F10DE1">
        <w:rPr>
          <w:lang w:eastAsia="fr-FR"/>
        </w:rPr>
        <w:t xml:space="preserve"> types of </w:t>
      </w:r>
      <w:r w:rsidR="004C0E9A">
        <w:rPr>
          <w:lang w:eastAsia="fr-FR"/>
        </w:rPr>
        <w:t>non-</w:t>
      </w:r>
      <w:r w:rsidR="00F10DE1">
        <w:rPr>
          <w:lang w:eastAsia="fr-FR"/>
        </w:rPr>
        <w:t>clausal negation:</w:t>
      </w:r>
      <w:r w:rsidR="007B0B46" w:rsidRPr="007B0B46">
        <w:t xml:space="preserve"> </w:t>
      </w:r>
      <w:r w:rsidR="007B0B46">
        <w:rPr>
          <w:lang w:eastAsia="fr-FR"/>
        </w:rPr>
        <w:t>s</w:t>
      </w:r>
      <w:r w:rsidR="007B0B46" w:rsidRPr="007B0B46">
        <w:rPr>
          <w:lang w:eastAsia="fr-FR"/>
        </w:rPr>
        <w:t>tand-alone negation</w:t>
      </w:r>
      <w:r w:rsidR="007B0B46">
        <w:rPr>
          <w:lang w:eastAsia="fr-FR"/>
        </w:rPr>
        <w:t xml:space="preserve"> and constituent negation. </w:t>
      </w:r>
      <w:r w:rsidR="007B0B46" w:rsidRPr="00C10B45">
        <w:rPr>
          <w:b/>
          <w:lang w:eastAsia="fr-FR"/>
        </w:rPr>
        <w:t>Stand-alone negation</w:t>
      </w:r>
      <w:r w:rsidR="007B0B46">
        <w:rPr>
          <w:lang w:eastAsia="fr-FR"/>
        </w:rPr>
        <w:t xml:space="preserve"> is realized by way of </w:t>
      </w:r>
      <w:r w:rsidR="007B0B46">
        <w:rPr>
          <w:i/>
          <w:lang w:eastAsia="fr-FR"/>
        </w:rPr>
        <w:t xml:space="preserve">aimawe </w:t>
      </w:r>
      <w:r w:rsidR="007B0B46">
        <w:rPr>
          <w:lang w:eastAsia="fr-FR"/>
        </w:rPr>
        <w:t xml:space="preserve">or </w:t>
      </w:r>
      <w:r w:rsidR="007B0B46">
        <w:rPr>
          <w:i/>
          <w:lang w:eastAsia="fr-FR"/>
        </w:rPr>
        <w:t>mawe</w:t>
      </w:r>
      <w:r w:rsidR="00767A43">
        <w:rPr>
          <w:lang w:eastAsia="fr-FR"/>
        </w:rPr>
        <w:t xml:space="preserve">, </w:t>
      </w:r>
      <w:r w:rsidR="00FA4D80">
        <w:rPr>
          <w:lang w:eastAsia="fr-FR"/>
        </w:rPr>
        <w:t xml:space="preserve">whether negation consists </w:t>
      </w:r>
      <w:r w:rsidR="005E29EF">
        <w:rPr>
          <w:lang w:eastAsia="fr-FR"/>
        </w:rPr>
        <w:t xml:space="preserve">of </w:t>
      </w:r>
      <w:r w:rsidR="00FA4D80">
        <w:rPr>
          <w:lang w:eastAsia="fr-FR"/>
        </w:rPr>
        <w:t xml:space="preserve">answering a polar question, as in </w:t>
      </w:r>
      <w:r w:rsidR="00FA4D80">
        <w:rPr>
          <w:lang w:eastAsia="fr-FR"/>
        </w:rPr>
        <w:fldChar w:fldCharType="begin"/>
      </w:r>
      <w:r w:rsidR="00FA4D80">
        <w:rPr>
          <w:lang w:eastAsia="fr-FR"/>
        </w:rPr>
        <w:instrText xml:space="preserve"> REF maweaimue \h </w:instrText>
      </w:r>
      <w:r w:rsidR="00FA4D80">
        <w:rPr>
          <w:lang w:eastAsia="fr-FR"/>
        </w:rPr>
      </w:r>
      <w:r w:rsidR="00FA4D80">
        <w:rPr>
          <w:lang w:eastAsia="fr-FR"/>
        </w:rPr>
        <w:fldChar w:fldCharType="separate"/>
      </w:r>
      <w:r w:rsidR="00D24E65" w:rsidRPr="00D24E65">
        <w:t>(</w:t>
      </w:r>
      <w:r w:rsidR="00D24E65" w:rsidRPr="00D24E65">
        <w:rPr>
          <w:noProof/>
        </w:rPr>
        <w:t>27</w:t>
      </w:r>
      <w:r w:rsidR="00FA4D80">
        <w:rPr>
          <w:lang w:eastAsia="fr-FR"/>
        </w:rPr>
        <w:fldChar w:fldCharType="end"/>
      </w:r>
      <w:r w:rsidR="00FA4D80">
        <w:rPr>
          <w:lang w:eastAsia="fr-FR"/>
        </w:rPr>
        <w:t xml:space="preserve">), </w:t>
      </w:r>
      <w:r w:rsidR="008E5CD1">
        <w:rPr>
          <w:lang w:eastAsia="fr-FR"/>
        </w:rPr>
        <w:t xml:space="preserve">or rectifying a false statement, as in </w:t>
      </w:r>
      <w:r w:rsidR="008E5CD1">
        <w:rPr>
          <w:lang w:eastAsia="fr-FR"/>
        </w:rPr>
        <w:fldChar w:fldCharType="begin"/>
      </w:r>
      <w:r w:rsidR="008E5CD1">
        <w:rPr>
          <w:lang w:eastAsia="fr-FR"/>
        </w:rPr>
        <w:instrText xml:space="preserve"> REF manuame \h </w:instrText>
      </w:r>
      <w:r w:rsidR="008E5CD1">
        <w:rPr>
          <w:lang w:eastAsia="fr-FR"/>
        </w:rPr>
      </w:r>
      <w:r w:rsidR="008E5CD1">
        <w:rPr>
          <w:lang w:eastAsia="fr-FR"/>
        </w:rPr>
        <w:fldChar w:fldCharType="separate"/>
      </w:r>
      <w:r w:rsidR="00D24E65" w:rsidRPr="007B0B46">
        <w:t>(</w:t>
      </w:r>
      <w:r w:rsidR="00D24E65">
        <w:rPr>
          <w:noProof/>
        </w:rPr>
        <w:t>28</w:t>
      </w:r>
      <w:r w:rsidR="008E5CD1">
        <w:rPr>
          <w:lang w:eastAsia="fr-FR"/>
        </w:rPr>
        <w:fldChar w:fldCharType="end"/>
      </w:r>
      <w:r w:rsidR="008E5CD1">
        <w:rPr>
          <w:lang w:eastAsia="fr-FR"/>
        </w:rPr>
        <w:t xml:space="preserve">) and </w:t>
      </w:r>
      <w:r w:rsidR="008E5CD1">
        <w:rPr>
          <w:lang w:eastAsia="fr-FR"/>
        </w:rPr>
        <w:fldChar w:fldCharType="begin"/>
      </w:r>
      <w:r w:rsidR="008E5CD1">
        <w:rPr>
          <w:lang w:eastAsia="fr-FR"/>
        </w:rPr>
        <w:instrText xml:space="preserve"> REF jiawemida \h </w:instrText>
      </w:r>
      <w:r w:rsidR="008E5CD1">
        <w:rPr>
          <w:lang w:eastAsia="fr-FR"/>
        </w:rPr>
      </w:r>
      <w:r w:rsidR="008E5CD1">
        <w:rPr>
          <w:lang w:eastAsia="fr-FR"/>
        </w:rPr>
        <w:fldChar w:fldCharType="separate"/>
      </w:r>
      <w:r w:rsidR="00D24E65" w:rsidRPr="007B0B46">
        <w:t>(</w:t>
      </w:r>
      <w:r w:rsidR="00D24E65">
        <w:rPr>
          <w:noProof/>
        </w:rPr>
        <w:t>29</w:t>
      </w:r>
      <w:r w:rsidR="008E5CD1">
        <w:rPr>
          <w:lang w:eastAsia="fr-FR"/>
        </w:rPr>
        <w:fldChar w:fldCharType="end"/>
      </w:r>
      <w:r w:rsidR="008E5CD1">
        <w:rPr>
          <w:lang w:eastAsia="fr-FR"/>
        </w:rPr>
        <w:t>).</w:t>
      </w:r>
    </w:p>
    <w:p w14:paraId="36CAB594" w14:textId="2CCBAEF1" w:rsidR="00A71199" w:rsidRDefault="00A71199" w:rsidP="000F3A37">
      <w:pPr>
        <w:suppressAutoHyphens/>
        <w:rPr>
          <w:lang w:eastAsia="fr-FR"/>
        </w:rPr>
      </w:pPr>
    </w:p>
    <w:p w14:paraId="70681D6A" w14:textId="09EB658E" w:rsidR="00A71199" w:rsidRPr="008E5CD1" w:rsidRDefault="00A71199" w:rsidP="000F3A37">
      <w:pPr>
        <w:pStyle w:val="morphemebreak"/>
        <w:tabs>
          <w:tab w:val="left" w:pos="567"/>
          <w:tab w:val="left" w:pos="840"/>
          <w:tab w:val="left" w:pos="2127"/>
          <w:tab w:val="left" w:pos="2977"/>
          <w:tab w:val="left" w:pos="3686"/>
          <w:tab w:val="left" w:pos="4395"/>
        </w:tabs>
        <w:suppressAutoHyphens/>
        <w:rPr>
          <w:lang w:val="es-ES"/>
        </w:rPr>
      </w:pPr>
      <w:bookmarkStart w:id="50" w:name="maweaimue"/>
      <w:r w:rsidRPr="008E5CD1">
        <w:rPr>
          <w:lang w:val="es-ES"/>
        </w:rPr>
        <w:t>(</w:t>
      </w:r>
      <w:r w:rsidRPr="00FA1AC9">
        <w:fldChar w:fldCharType="begin"/>
      </w:r>
      <w:r w:rsidRPr="008E5CD1">
        <w:rPr>
          <w:lang w:val="es-ES"/>
        </w:rPr>
        <w:instrText xml:space="preserve"> SEQ ex \* MERGEFORMAT </w:instrText>
      </w:r>
      <w:r w:rsidRPr="00FA1AC9">
        <w:fldChar w:fldCharType="separate"/>
      </w:r>
      <w:r w:rsidR="00D24E65">
        <w:rPr>
          <w:noProof/>
          <w:lang w:val="es-ES"/>
        </w:rPr>
        <w:t>27</w:t>
      </w:r>
      <w:r w:rsidRPr="00FA1AC9">
        <w:fldChar w:fldCharType="end"/>
      </w:r>
      <w:bookmarkEnd w:id="50"/>
      <w:r w:rsidRPr="008E5CD1">
        <w:rPr>
          <w:lang w:val="es-ES"/>
        </w:rPr>
        <w:t>)</w:t>
      </w:r>
      <w:r w:rsidR="00FA4D80" w:rsidRPr="008E5CD1">
        <w:rPr>
          <w:lang w:val="es-ES"/>
        </w:rPr>
        <w:tab/>
      </w:r>
      <w:r w:rsidRPr="008E5CD1">
        <w:rPr>
          <w:lang w:val="es-ES"/>
        </w:rPr>
        <w:tab/>
      </w:r>
      <w:r w:rsidR="00D46AEA">
        <w:rPr>
          <w:lang w:val="es-ES"/>
        </w:rPr>
        <w:t>r</w:t>
      </w:r>
      <w:r w:rsidR="00D46AEA" w:rsidRPr="008E5CD1">
        <w:rPr>
          <w:lang w:val="es-ES"/>
        </w:rPr>
        <w:t xml:space="preserve">esponse </w:t>
      </w:r>
      <w:r w:rsidRPr="008E5CD1">
        <w:rPr>
          <w:lang w:val="es-ES"/>
        </w:rPr>
        <w:t>to a polar question</w:t>
      </w:r>
    </w:p>
    <w:p w14:paraId="653D530F" w14:textId="79E2C1C2" w:rsidR="00A71199" w:rsidRPr="008E5CD1" w:rsidRDefault="00A71199" w:rsidP="000F3A37">
      <w:pPr>
        <w:pStyle w:val="morphemebreak"/>
        <w:tabs>
          <w:tab w:val="left" w:pos="567"/>
          <w:tab w:val="left" w:pos="840"/>
          <w:tab w:val="left" w:pos="2127"/>
          <w:tab w:val="left" w:pos="2977"/>
          <w:tab w:val="left" w:pos="3686"/>
          <w:tab w:val="left" w:pos="4395"/>
        </w:tabs>
        <w:suppressAutoHyphens/>
        <w:rPr>
          <w:lang w:val="es-ES"/>
        </w:rPr>
      </w:pPr>
    </w:p>
    <w:p w14:paraId="51D51BEC" w14:textId="53508829" w:rsidR="009320CE" w:rsidRPr="00F36FD6" w:rsidRDefault="009320CE" w:rsidP="000F3A37">
      <w:pPr>
        <w:pStyle w:val="morphemebreak"/>
        <w:tabs>
          <w:tab w:val="left" w:pos="851"/>
          <w:tab w:val="left" w:pos="2268"/>
          <w:tab w:val="left" w:pos="3828"/>
          <w:tab w:val="left" w:pos="4536"/>
          <w:tab w:val="left" w:pos="7797"/>
          <w:tab w:val="left" w:pos="8222"/>
          <w:tab w:val="left" w:pos="8931"/>
          <w:tab w:val="left" w:pos="9600"/>
          <w:tab w:val="left" w:pos="11640"/>
        </w:tabs>
        <w:suppressAutoHyphens/>
        <w:rPr>
          <w:lang w:val="es-ES"/>
        </w:rPr>
      </w:pPr>
      <w:r>
        <w:rPr>
          <w:lang w:val="es-ES"/>
        </w:rPr>
        <w:tab/>
      </w:r>
      <w:r w:rsidRPr="009320CE">
        <w:rPr>
          <w:lang w:val="es-ES"/>
        </w:rPr>
        <w:t>Authority</w:t>
      </w:r>
      <w:r w:rsidRPr="00C6611A">
        <w:rPr>
          <w:lang w:val="es-ES"/>
        </w:rPr>
        <w:t>:</w:t>
      </w:r>
      <w:r>
        <w:rPr>
          <w:lang w:val="es-ES"/>
        </w:rPr>
        <w:tab/>
      </w:r>
      <w:r w:rsidRPr="00236520">
        <w:rPr>
          <w:i/>
          <w:lang w:val="es-ES"/>
        </w:rPr>
        <w:t>Corregidor=ja</w:t>
      </w:r>
      <w:r w:rsidRPr="00236520">
        <w:rPr>
          <w:i/>
          <w:lang w:val="es-ES"/>
        </w:rPr>
        <w:tab/>
        <w:t>=mi,</w:t>
      </w:r>
      <w:r w:rsidRPr="00236520">
        <w:rPr>
          <w:i/>
          <w:lang w:val="es-ES"/>
        </w:rPr>
        <w:tab/>
        <w:t>e-kisaba-me-ta-ani</w:t>
      </w:r>
      <w:r w:rsidRPr="00236520">
        <w:rPr>
          <w:i/>
          <w:lang w:val="es-ES"/>
        </w:rPr>
        <w:tab/>
        <w:t>apa</w:t>
      </w:r>
      <w:r w:rsidRPr="00236520">
        <w:rPr>
          <w:i/>
          <w:lang w:val="es-ES"/>
        </w:rPr>
        <w:tab/>
        <w:t>=</w:t>
      </w:r>
      <w:r w:rsidR="004E1876" w:rsidRPr="00236520">
        <w:rPr>
          <w:i/>
          <w:lang w:val="es-ES"/>
        </w:rPr>
        <w:t>mi</w:t>
      </w:r>
      <w:r w:rsidR="004E1876" w:rsidRPr="00236520">
        <w:rPr>
          <w:i/>
          <w:lang w:val="es-ES"/>
        </w:rPr>
        <w:tab/>
        <w:t>acompaña</w:t>
      </w:r>
    </w:p>
    <w:p w14:paraId="779D1FE5" w14:textId="2E593D12" w:rsidR="009320CE" w:rsidRDefault="009320CE" w:rsidP="000F3A37">
      <w:pPr>
        <w:pStyle w:val="glossinEnglish"/>
        <w:tabs>
          <w:tab w:val="left" w:pos="851"/>
          <w:tab w:val="left" w:pos="2268"/>
          <w:tab w:val="left" w:pos="3828"/>
          <w:tab w:val="left" w:pos="4536"/>
          <w:tab w:val="left" w:pos="7797"/>
          <w:tab w:val="left" w:pos="8222"/>
          <w:tab w:val="left" w:pos="8931"/>
          <w:tab w:val="left" w:pos="9600"/>
          <w:tab w:val="left" w:pos="11640"/>
        </w:tabs>
        <w:suppressAutoHyphens/>
      </w:pPr>
      <w:r>
        <w:rPr>
          <w:lang w:val="es-ES"/>
        </w:rPr>
        <w:tab/>
      </w:r>
      <w:r w:rsidRPr="009320CE">
        <w:rPr>
          <w:lang w:val="es-ES"/>
        </w:rPr>
        <w:tab/>
      </w:r>
      <w:r>
        <w:t>judge</w:t>
      </w:r>
      <w:r w:rsidRPr="009320CE">
        <w:rPr>
          <w:smallCaps/>
        </w:rPr>
        <w:t>=erg</w:t>
      </w:r>
      <w:r w:rsidRPr="009320CE">
        <w:rPr>
          <w:smallCaps/>
        </w:rPr>
        <w:tab/>
      </w:r>
      <w:r w:rsidR="004E1876">
        <w:rPr>
          <w:smallCaps/>
        </w:rPr>
        <w:t>=</w:t>
      </w:r>
      <w:r w:rsidR="00A472B4">
        <w:rPr>
          <w:smallCaps/>
        </w:rPr>
        <w:t>2sg</w:t>
      </w:r>
      <w:r w:rsidR="00A472B4">
        <w:rPr>
          <w:smallCaps/>
        </w:rPr>
        <w:tab/>
        <w:t>i</w:t>
      </w:r>
      <w:r w:rsidRPr="009320CE">
        <w:rPr>
          <w:smallCaps/>
        </w:rPr>
        <w:t>pfv</w:t>
      </w:r>
      <w:r>
        <w:t>-ask-</w:t>
      </w:r>
      <w:r w:rsidRPr="009320CE">
        <w:rPr>
          <w:smallCaps/>
        </w:rPr>
        <w:t>caus</w:t>
      </w:r>
      <w:r w:rsidR="002C7451">
        <w:t>-</w:t>
      </w:r>
      <w:r>
        <w:t>3</w:t>
      </w:r>
      <w:r w:rsidR="002C7451">
        <w:t>A</w:t>
      </w:r>
      <w:r w:rsidR="00A472B4">
        <w:rPr>
          <w:smallCaps/>
        </w:rPr>
        <w:t>-i</w:t>
      </w:r>
      <w:r w:rsidRPr="009320CE">
        <w:rPr>
          <w:smallCaps/>
        </w:rPr>
        <w:t>pfv.sit</w:t>
      </w:r>
      <w:r>
        <w:tab/>
        <w:t>if</w:t>
      </w:r>
      <w:r>
        <w:tab/>
      </w:r>
      <w:r w:rsidR="004E1876">
        <w:t>=</w:t>
      </w:r>
      <w:r w:rsidRPr="009320CE">
        <w:rPr>
          <w:smallCaps/>
        </w:rPr>
        <w:t>2sg</w:t>
      </w:r>
      <w:r>
        <w:tab/>
        <w:t>accompany</w:t>
      </w:r>
    </w:p>
    <w:p w14:paraId="61DD9B5C" w14:textId="3783794C" w:rsidR="009320CE" w:rsidRPr="00236520" w:rsidRDefault="00E24086" w:rsidP="000F3A37">
      <w:pPr>
        <w:pStyle w:val="morphemebreak"/>
        <w:tabs>
          <w:tab w:val="left" w:pos="3544"/>
          <w:tab w:val="left" w:pos="5245"/>
          <w:tab w:val="left" w:pos="6946"/>
        </w:tabs>
        <w:suppressAutoHyphens/>
        <w:ind w:left="2552"/>
        <w:rPr>
          <w:i/>
          <w:lang w:val="es-ES"/>
        </w:rPr>
      </w:pPr>
      <w:r w:rsidRPr="00236520">
        <w:rPr>
          <w:i/>
          <w:lang w:val="es-ES"/>
        </w:rPr>
        <w:t>a-kwa</w:t>
      </w:r>
      <w:r w:rsidRPr="00F36FD6">
        <w:rPr>
          <w:lang w:val="es-ES"/>
        </w:rPr>
        <w:t>,</w:t>
      </w:r>
      <w:r>
        <w:rPr>
          <w:lang w:val="es-ES"/>
        </w:rPr>
        <w:tab/>
      </w:r>
      <w:r w:rsidR="000314C4">
        <w:rPr>
          <w:i/>
          <w:lang w:val="es-ES"/>
        </w:rPr>
        <w:t>misha,</w:t>
      </w:r>
      <w:r w:rsidR="000314C4">
        <w:rPr>
          <w:i/>
          <w:lang w:val="es-ES"/>
        </w:rPr>
        <w:tab/>
        <w:t>Semana_</w:t>
      </w:r>
      <w:r w:rsidR="00CB45C4" w:rsidRPr="00236520">
        <w:rPr>
          <w:i/>
          <w:lang w:val="es-ES"/>
        </w:rPr>
        <w:t>Santa</w:t>
      </w:r>
      <w:r w:rsidR="00CB45C4" w:rsidRPr="00236520">
        <w:rPr>
          <w:i/>
          <w:lang w:val="es-ES"/>
        </w:rPr>
        <w:tab/>
        <w:t>misha</w:t>
      </w:r>
      <w:r w:rsidR="009320CE" w:rsidRPr="00236520">
        <w:rPr>
          <w:i/>
          <w:lang w:val="es-ES"/>
        </w:rPr>
        <w:t>=su,</w:t>
      </w:r>
    </w:p>
    <w:p w14:paraId="0D9E0C57" w14:textId="7B3125A3" w:rsidR="009320CE" w:rsidRDefault="00A836D0" w:rsidP="000F3A37">
      <w:pPr>
        <w:pStyle w:val="glossinEnglish"/>
        <w:tabs>
          <w:tab w:val="left" w:pos="3544"/>
          <w:tab w:val="left" w:pos="5245"/>
          <w:tab w:val="left" w:pos="6946"/>
        </w:tabs>
        <w:suppressAutoHyphens/>
        <w:ind w:left="2552"/>
      </w:pPr>
      <w:r>
        <w:t>do</w:t>
      </w:r>
      <w:r w:rsidR="00E24086" w:rsidRPr="004E1876">
        <w:rPr>
          <w:smallCaps/>
        </w:rPr>
        <w:t>-</w:t>
      </w:r>
      <w:r w:rsidR="00D71446">
        <w:rPr>
          <w:smallCaps/>
        </w:rPr>
        <w:t>pot</w:t>
      </w:r>
      <w:r w:rsidR="00E24086">
        <w:tab/>
      </w:r>
      <w:r w:rsidR="009320CE">
        <w:t>church_s</w:t>
      </w:r>
      <w:r w:rsidR="00CB45C4">
        <w:t>ervice</w:t>
      </w:r>
      <w:r w:rsidR="00CB45C4">
        <w:tab/>
        <w:t>Holy</w:t>
      </w:r>
      <w:r w:rsidR="000314C4">
        <w:t>_Week</w:t>
      </w:r>
      <w:r w:rsidR="00CB45C4">
        <w:tab/>
        <w:t>church_service=</w:t>
      </w:r>
      <w:r w:rsidR="00E24086" w:rsidRPr="00E24086">
        <w:rPr>
          <w:smallCaps/>
        </w:rPr>
        <w:t>loc</w:t>
      </w:r>
    </w:p>
    <w:p w14:paraId="5BB7F560" w14:textId="3A405F70" w:rsidR="00C248C6" w:rsidRPr="00236520" w:rsidRDefault="00C248C6" w:rsidP="000F3A37">
      <w:pPr>
        <w:pStyle w:val="morphemebreak"/>
        <w:tabs>
          <w:tab w:val="left" w:pos="3119"/>
          <w:tab w:val="left" w:pos="5812"/>
          <w:tab w:val="left" w:pos="6663"/>
          <w:tab w:val="left" w:pos="7371"/>
          <w:tab w:val="left" w:pos="8931"/>
        </w:tabs>
        <w:suppressAutoHyphens/>
        <w:ind w:left="2552"/>
        <w:rPr>
          <w:i/>
          <w:lang w:val="es-ES"/>
        </w:rPr>
      </w:pPr>
      <w:r w:rsidRPr="00236520">
        <w:rPr>
          <w:i/>
          <w:lang w:val="es-ES"/>
        </w:rPr>
        <w:t>awa</w:t>
      </w:r>
      <w:r w:rsidRPr="00236520">
        <w:rPr>
          <w:i/>
          <w:lang w:val="es-ES"/>
        </w:rPr>
        <w:tab/>
      </w:r>
      <w:r w:rsidRPr="00236520">
        <w:rPr>
          <w:b/>
          <w:i/>
          <w:lang w:val="es-ES"/>
        </w:rPr>
        <w:t>mawe</w:t>
      </w:r>
      <w:r w:rsidRPr="00C248C6">
        <w:rPr>
          <w:i/>
          <w:lang w:val="es-ES"/>
        </w:rPr>
        <w:t>?</w:t>
      </w:r>
    </w:p>
    <w:p w14:paraId="3B4D3E3D" w14:textId="6C3ABE28" w:rsidR="00C248C6" w:rsidRPr="008E5CD1" w:rsidRDefault="00015D91" w:rsidP="000F3A37">
      <w:pPr>
        <w:pStyle w:val="glossinEnglish"/>
        <w:tabs>
          <w:tab w:val="left" w:pos="3119"/>
          <w:tab w:val="left" w:pos="5812"/>
          <w:tab w:val="left" w:pos="6663"/>
          <w:tab w:val="left" w:pos="7371"/>
          <w:tab w:val="left" w:pos="8931"/>
        </w:tabs>
        <w:suppressAutoHyphens/>
        <w:ind w:left="2552"/>
        <w:rPr>
          <w:lang w:val="es-ES"/>
        </w:rPr>
      </w:pPr>
      <w:r>
        <w:rPr>
          <w:smallCaps/>
          <w:lang w:val="es-ES"/>
        </w:rPr>
        <w:t>q</w:t>
      </w:r>
      <w:r w:rsidR="00C248C6" w:rsidRPr="008E5CD1">
        <w:rPr>
          <w:lang w:val="es-ES"/>
        </w:rPr>
        <w:tab/>
        <w:t>no</w:t>
      </w:r>
    </w:p>
    <w:p w14:paraId="172F66DF" w14:textId="459763D7" w:rsidR="009320CE" w:rsidRDefault="00236520" w:rsidP="000F3A37">
      <w:pPr>
        <w:pStyle w:val="freetranslationenglish"/>
        <w:tabs>
          <w:tab w:val="left" w:pos="2268"/>
        </w:tabs>
        <w:suppressAutoHyphens/>
        <w:ind w:left="2268" w:hanging="1417"/>
        <w:rPr>
          <w:lang w:val="es-ES"/>
        </w:rPr>
      </w:pPr>
      <w:r w:rsidRPr="008E5CD1">
        <w:rPr>
          <w:lang w:val="es-ES"/>
        </w:rPr>
        <w:tab/>
      </w:r>
      <w:r w:rsidR="004E1876" w:rsidRPr="004E1876">
        <w:rPr>
          <w:lang w:val="es-ES"/>
        </w:rPr>
        <w:t>‘</w:t>
      </w:r>
      <w:r w:rsidR="009320CE" w:rsidRPr="00F36FD6">
        <w:rPr>
          <w:lang w:val="es-ES"/>
        </w:rPr>
        <w:t>El corregidor te hace preguntar si puedes acompañar les a la misa de Semana Santa o no</w:t>
      </w:r>
      <w:r w:rsidR="005403EA">
        <w:rPr>
          <w:lang w:val="es-ES"/>
        </w:rPr>
        <w:t>?</w:t>
      </w:r>
      <w:r w:rsidR="004E1876">
        <w:rPr>
          <w:lang w:val="es-ES"/>
        </w:rPr>
        <w:t>’</w:t>
      </w:r>
      <w:r w:rsidR="009320CE" w:rsidRPr="00F36FD6">
        <w:rPr>
          <w:lang w:val="es-ES"/>
        </w:rPr>
        <w:t xml:space="preserve"> su026</w:t>
      </w:r>
    </w:p>
    <w:p w14:paraId="093F2BA8" w14:textId="4F60B6AC" w:rsidR="00C94A24" w:rsidRPr="00C94A24" w:rsidRDefault="00C94A24" w:rsidP="000F3A37">
      <w:pPr>
        <w:pStyle w:val="freetranslationenglish"/>
        <w:tabs>
          <w:tab w:val="left" w:pos="2268"/>
        </w:tabs>
        <w:suppressAutoHyphens/>
        <w:ind w:left="2268" w:hanging="1417"/>
      </w:pPr>
      <w:r w:rsidRPr="008E5CD1">
        <w:rPr>
          <w:lang w:val="es-ES"/>
        </w:rPr>
        <w:tab/>
      </w:r>
      <w:r w:rsidRPr="006E4211">
        <w:t>‘The corregidor asks whether or not you could accompany them to the Holy Week Mass.’</w:t>
      </w:r>
    </w:p>
    <w:p w14:paraId="0068ECB2" w14:textId="77777777" w:rsidR="009320CE" w:rsidRPr="00C94A24" w:rsidRDefault="009320CE" w:rsidP="000F3A37">
      <w:pPr>
        <w:pStyle w:val="morphemebreak"/>
        <w:tabs>
          <w:tab w:val="left" w:pos="567"/>
          <w:tab w:val="left" w:pos="840"/>
          <w:tab w:val="left" w:pos="2127"/>
          <w:tab w:val="left" w:pos="2977"/>
          <w:tab w:val="left" w:pos="3686"/>
          <w:tab w:val="left" w:pos="4395"/>
        </w:tabs>
        <w:suppressAutoHyphens/>
      </w:pPr>
    </w:p>
    <w:p w14:paraId="7CA8417C" w14:textId="3DC225FC" w:rsidR="00A71199" w:rsidRPr="00EE12A9" w:rsidRDefault="00A71199" w:rsidP="000F3A37">
      <w:pPr>
        <w:pStyle w:val="morphemebreak"/>
        <w:tabs>
          <w:tab w:val="left" w:pos="567"/>
          <w:tab w:val="left" w:pos="840"/>
          <w:tab w:val="left" w:pos="2268"/>
          <w:tab w:val="left" w:pos="3119"/>
          <w:tab w:val="left" w:pos="3969"/>
          <w:tab w:val="left" w:pos="4678"/>
          <w:tab w:val="left" w:pos="5387"/>
        </w:tabs>
        <w:suppressAutoHyphens/>
        <w:rPr>
          <w:lang w:val="pt-BR"/>
        </w:rPr>
      </w:pPr>
      <w:r w:rsidRPr="00C94A24">
        <w:tab/>
      </w:r>
      <w:r w:rsidRPr="00C94A24">
        <w:tab/>
      </w:r>
      <w:r w:rsidR="004511E6" w:rsidRPr="008E5CD1">
        <w:rPr>
          <w:lang w:val="es-ES"/>
        </w:rPr>
        <w:t>Sub-prefect:</w:t>
      </w:r>
      <w:r w:rsidR="004511E6" w:rsidRPr="008E5CD1">
        <w:rPr>
          <w:lang w:val="es-ES"/>
        </w:rPr>
        <w:tab/>
      </w:r>
      <w:r w:rsidRPr="008E294F">
        <w:rPr>
          <w:b/>
          <w:i/>
          <w:lang w:val="pt-BR"/>
        </w:rPr>
        <w:t>Mawe</w:t>
      </w:r>
      <w:r>
        <w:rPr>
          <w:lang w:val="pt-BR"/>
        </w:rPr>
        <w:t>!</w:t>
      </w:r>
      <w:r w:rsidRPr="00EE12A9">
        <w:rPr>
          <w:i/>
          <w:lang w:val="pt-BR"/>
        </w:rPr>
        <w:tab/>
      </w:r>
      <w:r w:rsidRPr="004052D1">
        <w:rPr>
          <w:i/>
          <w:lang w:val="pt-BR"/>
        </w:rPr>
        <w:t>Aimue</w:t>
      </w:r>
      <w:r w:rsidRPr="004052D1">
        <w:rPr>
          <w:i/>
          <w:lang w:val="pt-BR"/>
        </w:rPr>
        <w:tab/>
        <w:t>=da</w:t>
      </w:r>
      <w:r w:rsidRPr="004052D1">
        <w:rPr>
          <w:i/>
          <w:lang w:val="pt-BR"/>
        </w:rPr>
        <w:tab/>
        <w:t>ema</w:t>
      </w:r>
      <w:r w:rsidRPr="004052D1">
        <w:rPr>
          <w:i/>
          <w:lang w:val="pt-BR"/>
        </w:rPr>
        <w:tab/>
        <w:t>e-puti=mawe</w:t>
      </w:r>
      <w:r w:rsidRPr="004052D1">
        <w:rPr>
          <w:lang w:val="pt-BR"/>
        </w:rPr>
        <w:t>.</w:t>
      </w:r>
    </w:p>
    <w:p w14:paraId="5DE5267C" w14:textId="6D5216E2" w:rsidR="00A71199" w:rsidRPr="008E5CD1" w:rsidRDefault="00A71199" w:rsidP="000F3A37">
      <w:pPr>
        <w:pStyle w:val="glossinEnglish"/>
        <w:tabs>
          <w:tab w:val="left" w:pos="567"/>
          <w:tab w:val="left" w:pos="840"/>
          <w:tab w:val="left" w:pos="2268"/>
          <w:tab w:val="left" w:pos="3119"/>
          <w:tab w:val="left" w:pos="3969"/>
          <w:tab w:val="left" w:pos="4678"/>
          <w:tab w:val="left" w:pos="5387"/>
        </w:tabs>
        <w:suppressAutoHyphens/>
      </w:pPr>
      <w:r w:rsidRPr="00EE12A9">
        <w:rPr>
          <w:lang w:val="pt-BR"/>
        </w:rPr>
        <w:tab/>
      </w:r>
      <w:r>
        <w:rPr>
          <w:lang w:val="pt-BR"/>
        </w:rPr>
        <w:tab/>
      </w:r>
      <w:r w:rsidR="004511E6">
        <w:rPr>
          <w:lang w:val="pt-BR"/>
        </w:rPr>
        <w:tab/>
      </w:r>
      <w:r w:rsidRPr="008E5CD1">
        <w:t>no</w:t>
      </w:r>
      <w:r w:rsidRPr="008E5CD1">
        <w:rPr>
          <w:smallCaps/>
        </w:rPr>
        <w:tab/>
        <w:t>neg</w:t>
      </w:r>
      <w:r w:rsidRPr="008E5CD1">
        <w:rPr>
          <w:smallCaps/>
        </w:rPr>
        <w:tab/>
        <w:t>=ptc</w:t>
      </w:r>
      <w:r w:rsidRPr="008E5CD1">
        <w:rPr>
          <w:smallCaps/>
        </w:rPr>
        <w:tab/>
        <w:t>1sg</w:t>
      </w:r>
      <w:r w:rsidRPr="008E5CD1">
        <w:rPr>
          <w:smallCaps/>
        </w:rPr>
        <w:tab/>
        <w:t>fut</w:t>
      </w:r>
      <w:r w:rsidRPr="008E5CD1">
        <w:t>-go=</w:t>
      </w:r>
      <w:r w:rsidRPr="008E5CD1">
        <w:rPr>
          <w:smallCaps/>
        </w:rPr>
        <w:t>neg</w:t>
      </w:r>
    </w:p>
    <w:p w14:paraId="3A344BA7" w14:textId="625A0D0D" w:rsidR="00F73E0B" w:rsidRPr="00F73E0B" w:rsidRDefault="004511E6" w:rsidP="000F3A37">
      <w:pPr>
        <w:pStyle w:val="freetranslationenglish"/>
        <w:tabs>
          <w:tab w:val="left" w:pos="2268"/>
        </w:tabs>
        <w:suppressAutoHyphens/>
        <w:rPr>
          <w:lang w:val="es-ES"/>
        </w:rPr>
      </w:pPr>
      <w:r w:rsidRPr="008E5CD1">
        <w:tab/>
      </w:r>
      <w:r w:rsidR="00F73E0B" w:rsidRPr="00F73E0B">
        <w:rPr>
          <w:lang w:val="es-ES"/>
        </w:rPr>
        <w:t>‘</w:t>
      </w:r>
      <w:r w:rsidR="00F73E0B">
        <w:rPr>
          <w:lang w:val="es-ES"/>
        </w:rPr>
        <w:t>No, no voy a ir.’</w:t>
      </w:r>
      <w:r w:rsidR="00F73E0B" w:rsidRPr="00F73E0B">
        <w:rPr>
          <w:lang w:val="es-ES"/>
        </w:rPr>
        <w:t xml:space="preserve"> su028</w:t>
      </w:r>
    </w:p>
    <w:p w14:paraId="3B024760" w14:textId="031DE917" w:rsidR="00A71199" w:rsidRDefault="004511E6" w:rsidP="000F3A37">
      <w:pPr>
        <w:pStyle w:val="freetranslationenglish"/>
        <w:tabs>
          <w:tab w:val="left" w:pos="2268"/>
        </w:tabs>
        <w:suppressAutoHyphens/>
      </w:pPr>
      <w:r w:rsidRPr="008E5CD1">
        <w:rPr>
          <w:lang w:val="es-ES"/>
        </w:rPr>
        <w:tab/>
      </w:r>
      <w:r w:rsidR="00A71199" w:rsidRPr="00533FE9">
        <w:t>(</w:t>
      </w:r>
      <w:r w:rsidR="00A71199">
        <w:t>‘Do you want to</w:t>
      </w:r>
      <w:r w:rsidR="00A71199" w:rsidRPr="00533FE9">
        <w:t xml:space="preserve"> </w:t>
      </w:r>
      <w:r w:rsidR="00A71199">
        <w:t>go to M</w:t>
      </w:r>
      <w:r w:rsidR="00A71199" w:rsidRPr="00533FE9">
        <w:t>ass</w:t>
      </w:r>
      <w:r w:rsidR="00A71199">
        <w:t xml:space="preserve"> with us?’) ‘</w:t>
      </w:r>
      <w:r w:rsidR="00A71199" w:rsidRPr="00533FE9">
        <w:rPr>
          <w:u w:val="single"/>
        </w:rPr>
        <w:t>No</w:t>
      </w:r>
      <w:r w:rsidR="00A71199">
        <w:t>! I wo</w:t>
      </w:r>
      <w:r w:rsidR="00A71199" w:rsidRPr="00533FE9">
        <w:rPr>
          <w:u w:val="single"/>
        </w:rPr>
        <w:t>n’t</w:t>
      </w:r>
      <w:r w:rsidR="00A71199">
        <w:t xml:space="preserve"> go!’</w:t>
      </w:r>
    </w:p>
    <w:p w14:paraId="3F493418" w14:textId="77777777" w:rsidR="00FA4D80" w:rsidRDefault="00FA4D80" w:rsidP="000F3A37">
      <w:pPr>
        <w:pStyle w:val="morphemebreak"/>
        <w:tabs>
          <w:tab w:val="left" w:pos="567"/>
          <w:tab w:val="left" w:pos="851"/>
          <w:tab w:val="left" w:pos="1985"/>
          <w:tab w:val="left" w:pos="2410"/>
          <w:tab w:val="left" w:pos="3686"/>
          <w:tab w:val="left" w:pos="4395"/>
          <w:tab w:val="left" w:pos="5387"/>
        </w:tabs>
        <w:suppressAutoHyphens/>
      </w:pPr>
    </w:p>
    <w:p w14:paraId="7C68DACB" w14:textId="41D46399" w:rsidR="00A71199" w:rsidRDefault="00FA4D80" w:rsidP="000F3A37">
      <w:pPr>
        <w:pStyle w:val="morphemebreak"/>
        <w:tabs>
          <w:tab w:val="left" w:pos="567"/>
          <w:tab w:val="left" w:pos="851"/>
          <w:tab w:val="left" w:pos="1985"/>
          <w:tab w:val="left" w:pos="2410"/>
          <w:tab w:val="left" w:pos="3686"/>
          <w:tab w:val="left" w:pos="4395"/>
          <w:tab w:val="left" w:pos="5387"/>
        </w:tabs>
        <w:suppressAutoHyphens/>
      </w:pPr>
      <w:bookmarkStart w:id="51" w:name="manuame"/>
      <w:r w:rsidRPr="007B0B46">
        <w:t>(</w:t>
      </w:r>
      <w:r w:rsidRPr="00FA1AC9">
        <w:fldChar w:fldCharType="begin"/>
      </w:r>
      <w:r w:rsidRPr="007B0B46">
        <w:instrText xml:space="preserve"> SEQ ex \* MERGEFORMAT </w:instrText>
      </w:r>
      <w:r w:rsidRPr="00FA1AC9">
        <w:fldChar w:fldCharType="separate"/>
      </w:r>
      <w:r w:rsidR="00D24E65">
        <w:rPr>
          <w:noProof/>
        </w:rPr>
        <w:t>28</w:t>
      </w:r>
      <w:r w:rsidRPr="00FA1AC9">
        <w:fldChar w:fldCharType="end"/>
      </w:r>
      <w:bookmarkEnd w:id="51"/>
      <w:r w:rsidRPr="007B0B46">
        <w:t>)</w:t>
      </w:r>
      <w:r w:rsidR="00A71199" w:rsidRPr="006E4211">
        <w:tab/>
      </w:r>
      <w:r w:rsidR="00A71199">
        <w:tab/>
      </w:r>
      <w:r w:rsidR="00D46AEA">
        <w:t xml:space="preserve">rectification </w:t>
      </w:r>
      <w:r w:rsidR="00A71199">
        <w:t>of a false statement</w:t>
      </w:r>
    </w:p>
    <w:p w14:paraId="5D9EA06B" w14:textId="0128E632" w:rsidR="00A71199" w:rsidRDefault="00A71199" w:rsidP="000F3A37">
      <w:pPr>
        <w:pStyle w:val="morphemebreak"/>
        <w:tabs>
          <w:tab w:val="left" w:pos="567"/>
          <w:tab w:val="left" w:pos="851"/>
          <w:tab w:val="left" w:pos="1985"/>
          <w:tab w:val="left" w:pos="2410"/>
          <w:tab w:val="left" w:pos="3686"/>
          <w:tab w:val="left" w:pos="4395"/>
          <w:tab w:val="left" w:pos="5387"/>
        </w:tabs>
        <w:suppressAutoHyphens/>
      </w:pPr>
    </w:p>
    <w:p w14:paraId="73D541F8" w14:textId="77777777" w:rsidR="00FA4D80" w:rsidRPr="006E4211" w:rsidRDefault="00FA4D80" w:rsidP="000F3A37">
      <w:pPr>
        <w:pStyle w:val="morphemebreak"/>
        <w:tabs>
          <w:tab w:val="left" w:pos="851"/>
          <w:tab w:val="left" w:pos="1843"/>
          <w:tab w:val="left" w:pos="3686"/>
          <w:tab w:val="left" w:pos="3969"/>
          <w:tab w:val="left" w:pos="4820"/>
        </w:tabs>
        <w:suppressAutoHyphens/>
      </w:pPr>
      <w:r w:rsidRPr="006E4211">
        <w:tab/>
        <w:t>Mother:</w:t>
      </w:r>
      <w:r w:rsidRPr="006E4211">
        <w:tab/>
      </w:r>
      <w:r w:rsidRPr="006E4211">
        <w:rPr>
          <w:i/>
        </w:rPr>
        <w:t>Manuame-pe-ta-kwa</w:t>
      </w:r>
      <w:r w:rsidRPr="006E4211">
        <w:rPr>
          <w:i/>
        </w:rPr>
        <w:tab/>
        <w:t>tse</w:t>
      </w:r>
      <w:r w:rsidRPr="006E4211">
        <w:rPr>
          <w:i/>
        </w:rPr>
        <w:tab/>
        <w:t>ekwana.</w:t>
      </w:r>
    </w:p>
    <w:p w14:paraId="5750CC3D" w14:textId="12ACDDB8" w:rsidR="00FA4D80" w:rsidRPr="006E4211" w:rsidRDefault="00FA4D80" w:rsidP="000F3A37">
      <w:pPr>
        <w:pStyle w:val="glossinEnglish"/>
        <w:tabs>
          <w:tab w:val="left" w:pos="851"/>
          <w:tab w:val="left" w:pos="1843"/>
          <w:tab w:val="left" w:pos="3686"/>
          <w:tab w:val="left" w:pos="3969"/>
          <w:tab w:val="left" w:pos="4820"/>
        </w:tabs>
        <w:suppressAutoHyphens/>
      </w:pPr>
      <w:r w:rsidRPr="006E4211">
        <w:tab/>
      </w:r>
      <w:r w:rsidRPr="006E4211">
        <w:tab/>
        <w:t>kill</w:t>
      </w:r>
      <w:r w:rsidRPr="006E4211">
        <w:rPr>
          <w:smallCaps/>
        </w:rPr>
        <w:t>-comp</w:t>
      </w:r>
      <w:r w:rsidR="009F43D3">
        <w:rPr>
          <w:smallCaps/>
        </w:rPr>
        <w:t>l</w:t>
      </w:r>
      <w:r w:rsidR="002C7451">
        <w:t>-</w:t>
      </w:r>
      <w:r w:rsidRPr="006E4211">
        <w:t>3</w:t>
      </w:r>
      <w:r w:rsidR="002C7451">
        <w:t>A</w:t>
      </w:r>
      <w:r w:rsidRPr="006E4211">
        <w:t>-</w:t>
      </w:r>
      <w:r w:rsidR="009F43D3">
        <w:rPr>
          <w:smallCaps/>
        </w:rPr>
        <w:t>pot</w:t>
      </w:r>
      <w:r w:rsidRPr="006E4211">
        <w:rPr>
          <w:smallCaps/>
        </w:rPr>
        <w:tab/>
        <w:t>maybe</w:t>
      </w:r>
      <w:r w:rsidRPr="006E4211">
        <w:rPr>
          <w:smallCaps/>
        </w:rPr>
        <w:tab/>
        <w:t>1pl</w:t>
      </w:r>
    </w:p>
    <w:p w14:paraId="51B837D2" w14:textId="525BADE3" w:rsidR="00FA4D80" w:rsidRPr="009F7307" w:rsidRDefault="00FA4D80" w:rsidP="000F3A37">
      <w:pPr>
        <w:pStyle w:val="freetranslationenglish"/>
        <w:tabs>
          <w:tab w:val="left" w:pos="1843"/>
        </w:tabs>
        <w:suppressAutoHyphens/>
        <w:rPr>
          <w:lang w:val="es-ES"/>
        </w:rPr>
      </w:pPr>
      <w:r w:rsidRPr="006E4211">
        <w:tab/>
      </w:r>
      <w:r w:rsidRPr="009F7307">
        <w:rPr>
          <w:lang w:val="es-ES"/>
        </w:rPr>
        <w:t>‘</w:t>
      </w:r>
      <w:r w:rsidR="000848C4" w:rsidRPr="00356187">
        <w:rPr>
          <w:lang w:val="pt-BR"/>
        </w:rPr>
        <w:t>¡</w:t>
      </w:r>
      <w:r w:rsidRPr="009F7307">
        <w:rPr>
          <w:lang w:val="es-ES"/>
        </w:rPr>
        <w:t>(Tu padre) nos puede matar a toditos!’ au064</w:t>
      </w:r>
    </w:p>
    <w:p w14:paraId="23425034" w14:textId="77777777" w:rsidR="00FA4D80" w:rsidRPr="006E4211" w:rsidRDefault="00FA4D80" w:rsidP="000F3A37">
      <w:pPr>
        <w:pStyle w:val="freetranslationenglish"/>
        <w:tabs>
          <w:tab w:val="left" w:pos="1843"/>
        </w:tabs>
        <w:suppressAutoHyphens/>
      </w:pPr>
      <w:r w:rsidRPr="009F7307">
        <w:rPr>
          <w:lang w:val="es-ES"/>
        </w:rPr>
        <w:tab/>
      </w:r>
      <w:r w:rsidRPr="006E4211">
        <w:t>‘(Your father) can kill us all!’</w:t>
      </w:r>
    </w:p>
    <w:p w14:paraId="420B975C" w14:textId="77777777" w:rsidR="00FA4D80" w:rsidRPr="006E4211" w:rsidRDefault="00FA4D80" w:rsidP="000F3A37">
      <w:pPr>
        <w:suppressAutoHyphens/>
      </w:pPr>
    </w:p>
    <w:p w14:paraId="51BA6E4D" w14:textId="77777777" w:rsidR="00FA4D80" w:rsidRPr="00051AAD" w:rsidRDefault="00FA4D80" w:rsidP="000F3A37">
      <w:pPr>
        <w:pStyle w:val="morphemebreak"/>
        <w:tabs>
          <w:tab w:val="left" w:pos="851"/>
          <w:tab w:val="left" w:pos="1843"/>
          <w:tab w:val="left" w:pos="2977"/>
          <w:tab w:val="left" w:pos="3686"/>
          <w:tab w:val="left" w:pos="4536"/>
        </w:tabs>
        <w:suppressAutoHyphens/>
        <w:rPr>
          <w:lang w:val="es-ES"/>
        </w:rPr>
      </w:pPr>
      <w:r w:rsidRPr="006E4211">
        <w:tab/>
      </w:r>
      <w:r w:rsidRPr="00051AAD">
        <w:rPr>
          <w:lang w:val="es-ES"/>
        </w:rPr>
        <w:t>Son:</w:t>
      </w:r>
      <w:r w:rsidRPr="00051AAD">
        <w:rPr>
          <w:lang w:val="es-ES"/>
        </w:rPr>
        <w:tab/>
      </w:r>
      <w:r w:rsidRPr="00051AAD">
        <w:rPr>
          <w:b/>
          <w:i/>
          <w:lang w:val="es-ES"/>
        </w:rPr>
        <w:t>Aimawe</w:t>
      </w:r>
      <w:r w:rsidRPr="00051AAD">
        <w:rPr>
          <w:i/>
          <w:lang w:val="es-ES"/>
        </w:rPr>
        <w:t>!</w:t>
      </w:r>
      <w:r w:rsidRPr="00051AAD">
        <w:rPr>
          <w:i/>
          <w:lang w:val="es-ES"/>
        </w:rPr>
        <w:tab/>
        <w:t>Ema</w:t>
      </w:r>
      <w:r w:rsidRPr="00051AAD">
        <w:rPr>
          <w:i/>
          <w:lang w:val="es-ES"/>
        </w:rPr>
        <w:tab/>
        <w:t>ebiasu</w:t>
      </w:r>
      <w:r w:rsidRPr="00051AAD">
        <w:rPr>
          <w:i/>
          <w:lang w:val="es-ES"/>
        </w:rPr>
        <w:tab/>
        <w:t>tuche-da</w:t>
      </w:r>
      <w:r w:rsidRPr="00051AAD">
        <w:rPr>
          <w:lang w:val="es-ES"/>
        </w:rPr>
        <w:t>.</w:t>
      </w:r>
    </w:p>
    <w:p w14:paraId="78265D8E" w14:textId="77777777" w:rsidR="00FA4D80" w:rsidRPr="006E4211" w:rsidRDefault="00FA4D80" w:rsidP="000F3A37">
      <w:pPr>
        <w:pStyle w:val="glossinEnglish"/>
        <w:tabs>
          <w:tab w:val="left" w:pos="851"/>
          <w:tab w:val="left" w:pos="1843"/>
          <w:tab w:val="left" w:pos="2977"/>
          <w:tab w:val="left" w:pos="3686"/>
          <w:tab w:val="left" w:pos="4536"/>
        </w:tabs>
        <w:suppressAutoHyphens/>
      </w:pPr>
      <w:r w:rsidRPr="00051AAD">
        <w:rPr>
          <w:lang w:val="es-ES"/>
        </w:rPr>
        <w:tab/>
      </w:r>
      <w:r w:rsidRPr="00051AAD">
        <w:rPr>
          <w:lang w:val="es-ES"/>
        </w:rPr>
        <w:tab/>
      </w:r>
      <w:r w:rsidRPr="006E4211">
        <w:t>no</w:t>
      </w:r>
      <w:r w:rsidRPr="006E4211">
        <w:tab/>
        <w:t>1</w:t>
      </w:r>
      <w:r w:rsidRPr="006E4211">
        <w:rPr>
          <w:smallCaps/>
        </w:rPr>
        <w:t>sg</w:t>
      </w:r>
      <w:r w:rsidRPr="006E4211">
        <w:tab/>
        <w:t>a_lot</w:t>
      </w:r>
      <w:r w:rsidRPr="006E4211">
        <w:tab/>
        <w:t>strong-</w:t>
      </w:r>
      <w:r w:rsidRPr="006E4211">
        <w:rPr>
          <w:smallCaps/>
        </w:rPr>
        <w:t>asf</w:t>
      </w:r>
    </w:p>
    <w:p w14:paraId="72E00BC4" w14:textId="77777777" w:rsidR="00FA4D80" w:rsidRPr="00051AAD" w:rsidRDefault="00FA4D80" w:rsidP="000F3A37">
      <w:pPr>
        <w:pStyle w:val="freetranslationenglish"/>
        <w:tabs>
          <w:tab w:val="left" w:pos="1843"/>
        </w:tabs>
        <w:suppressAutoHyphens/>
        <w:rPr>
          <w:lang w:val="es-ES"/>
        </w:rPr>
      </w:pPr>
      <w:r w:rsidRPr="006E4211">
        <w:tab/>
      </w:r>
      <w:r w:rsidRPr="00051AAD">
        <w:rPr>
          <w:lang w:val="es-ES"/>
        </w:rPr>
        <w:t>‘No, yo tengo más fuerza que él.’ au066</w:t>
      </w:r>
    </w:p>
    <w:p w14:paraId="18304FB9" w14:textId="0D4B6D98" w:rsidR="00FA4D80" w:rsidRPr="006E4211" w:rsidRDefault="00FA4D80" w:rsidP="000F3A37">
      <w:pPr>
        <w:pStyle w:val="freetranslationenglish"/>
        <w:tabs>
          <w:tab w:val="left" w:pos="1843"/>
        </w:tabs>
        <w:suppressAutoHyphens/>
      </w:pPr>
      <w:r w:rsidRPr="00051AAD">
        <w:rPr>
          <w:lang w:val="es-ES"/>
        </w:rPr>
        <w:tab/>
      </w:r>
      <w:r w:rsidRPr="006E4211">
        <w:t>‘</w:t>
      </w:r>
      <w:r w:rsidRPr="006E4211">
        <w:rPr>
          <w:u w:val="single"/>
        </w:rPr>
        <w:t>No</w:t>
      </w:r>
      <w:r w:rsidRPr="006E4211">
        <w:t xml:space="preserve"> (he can’t kill us)! (Because) I’m stronger (than him).’</w:t>
      </w:r>
    </w:p>
    <w:p w14:paraId="1913B5E7" w14:textId="206A87D7" w:rsidR="00FA4D80" w:rsidRDefault="00FA4D80" w:rsidP="000F3A37">
      <w:pPr>
        <w:pStyle w:val="morphemebreak"/>
        <w:tabs>
          <w:tab w:val="left" w:pos="567"/>
          <w:tab w:val="left" w:pos="851"/>
          <w:tab w:val="left" w:pos="1985"/>
          <w:tab w:val="left" w:pos="2410"/>
          <w:tab w:val="left" w:pos="3686"/>
          <w:tab w:val="left" w:pos="4395"/>
          <w:tab w:val="left" w:pos="5387"/>
        </w:tabs>
        <w:suppressAutoHyphens/>
      </w:pPr>
    </w:p>
    <w:p w14:paraId="688B42E1" w14:textId="2B24D8EB" w:rsidR="00A71199" w:rsidRDefault="00FA4D80" w:rsidP="000F3A37">
      <w:pPr>
        <w:pStyle w:val="morphemebreak"/>
        <w:tabs>
          <w:tab w:val="left" w:pos="851"/>
          <w:tab w:val="left" w:pos="1560"/>
          <w:tab w:val="left" w:pos="2268"/>
          <w:tab w:val="left" w:pos="3119"/>
          <w:tab w:val="left" w:pos="3969"/>
          <w:tab w:val="left" w:pos="4536"/>
        </w:tabs>
        <w:suppressAutoHyphens/>
        <w:spacing w:after="120"/>
      </w:pPr>
      <w:bookmarkStart w:id="52" w:name="jiawemida"/>
      <w:r w:rsidRPr="007B0B46">
        <w:t>(</w:t>
      </w:r>
      <w:r w:rsidRPr="00FA1AC9">
        <w:fldChar w:fldCharType="begin"/>
      </w:r>
      <w:r w:rsidRPr="007B0B46">
        <w:instrText xml:space="preserve"> SEQ ex \* MERGEFORMAT </w:instrText>
      </w:r>
      <w:r w:rsidRPr="00FA1AC9">
        <w:fldChar w:fldCharType="separate"/>
      </w:r>
      <w:r w:rsidR="00D24E65">
        <w:rPr>
          <w:noProof/>
        </w:rPr>
        <w:t>29</w:t>
      </w:r>
      <w:r w:rsidRPr="00FA1AC9">
        <w:fldChar w:fldCharType="end"/>
      </w:r>
      <w:bookmarkEnd w:id="52"/>
      <w:r w:rsidRPr="007B0B46">
        <w:t>)</w:t>
      </w:r>
      <w:r w:rsidR="00A71199">
        <w:tab/>
      </w:r>
      <w:r w:rsidR="00D46AEA">
        <w:t>r</w:t>
      </w:r>
      <w:r w:rsidR="00D46AEA" w:rsidRPr="005406C7">
        <w:t xml:space="preserve">ectification </w:t>
      </w:r>
      <w:r w:rsidR="00A71199" w:rsidRPr="005406C7">
        <w:t>of a false statement</w:t>
      </w:r>
    </w:p>
    <w:p w14:paraId="14D691F9" w14:textId="2484D357" w:rsidR="00CF016D" w:rsidRPr="002C12E5" w:rsidRDefault="00CF016D" w:rsidP="000F3A37">
      <w:pPr>
        <w:pStyle w:val="morphemebreak"/>
        <w:tabs>
          <w:tab w:val="left" w:pos="851"/>
          <w:tab w:val="left" w:pos="1843"/>
          <w:tab w:val="left" w:pos="2694"/>
          <w:tab w:val="left" w:pos="3402"/>
          <w:tab w:val="left" w:pos="4395"/>
        </w:tabs>
        <w:suppressAutoHyphens/>
      </w:pPr>
      <w:r w:rsidRPr="002C12E5">
        <w:tab/>
        <w:t>Jaguar:</w:t>
      </w:r>
      <w:r w:rsidRPr="002C12E5">
        <w:tab/>
      </w:r>
      <w:r w:rsidR="007F2F15" w:rsidRPr="002C12E5">
        <w:rPr>
          <w:i/>
        </w:rPr>
        <w:t>Jiawe</w:t>
      </w:r>
      <w:r w:rsidR="007F2F15" w:rsidRPr="002C12E5">
        <w:rPr>
          <w:i/>
        </w:rPr>
        <w:tab/>
        <w:t>mida</w:t>
      </w:r>
      <w:r w:rsidR="007F2F15" w:rsidRPr="002C12E5">
        <w:rPr>
          <w:i/>
        </w:rPr>
        <w:tab/>
        <w:t>yama</w:t>
      </w:r>
      <w:r w:rsidR="007F2F15" w:rsidRPr="002C12E5">
        <w:rPr>
          <w:i/>
        </w:rPr>
        <w:tab/>
        <w:t>e-</w:t>
      </w:r>
      <w:r w:rsidRPr="002C12E5">
        <w:rPr>
          <w:i/>
        </w:rPr>
        <w:t>dia</w:t>
      </w:r>
      <w:r w:rsidR="000551C4" w:rsidRPr="002C12E5">
        <w:t>.</w:t>
      </w:r>
    </w:p>
    <w:p w14:paraId="06AAB3B5" w14:textId="2AFCCB25" w:rsidR="00CF016D" w:rsidRDefault="000551C4" w:rsidP="000F3A37">
      <w:pPr>
        <w:pStyle w:val="glossinEnglish"/>
        <w:tabs>
          <w:tab w:val="left" w:pos="851"/>
          <w:tab w:val="left" w:pos="1843"/>
          <w:tab w:val="left" w:pos="2694"/>
          <w:tab w:val="left" w:pos="3402"/>
          <w:tab w:val="left" w:pos="4395"/>
        </w:tabs>
        <w:suppressAutoHyphens/>
      </w:pPr>
      <w:r w:rsidRPr="002C12E5">
        <w:tab/>
      </w:r>
      <w:r w:rsidRPr="002C12E5">
        <w:tab/>
      </w:r>
      <w:r w:rsidR="00F132C5">
        <w:t>now</w:t>
      </w:r>
      <w:r w:rsidR="00F132C5">
        <w:tab/>
      </w:r>
      <w:r w:rsidR="00F132C5" w:rsidRPr="00F132C5">
        <w:rPr>
          <w:smallCaps/>
        </w:rPr>
        <w:t>2sg</w:t>
      </w:r>
      <w:r w:rsidR="00F132C5" w:rsidRPr="00F132C5">
        <w:rPr>
          <w:smallCaps/>
        </w:rPr>
        <w:tab/>
        <w:t>1sg.erg</w:t>
      </w:r>
      <w:r w:rsidR="00F132C5" w:rsidRPr="00F132C5">
        <w:rPr>
          <w:smallCaps/>
        </w:rPr>
        <w:tab/>
        <w:t>fut-</w:t>
      </w:r>
      <w:r w:rsidR="00CF016D">
        <w:t>eat</w:t>
      </w:r>
    </w:p>
    <w:p w14:paraId="44107E02" w14:textId="53CB7954" w:rsidR="00CF016D" w:rsidRPr="008E5CD1" w:rsidRDefault="005B6452" w:rsidP="000F3A37">
      <w:pPr>
        <w:pStyle w:val="freetranslationenglish"/>
        <w:tabs>
          <w:tab w:val="left" w:pos="1843"/>
        </w:tabs>
        <w:suppressAutoHyphens/>
        <w:rPr>
          <w:lang w:val="es-ES"/>
        </w:rPr>
      </w:pPr>
      <w:r w:rsidRPr="002C12E5">
        <w:tab/>
      </w:r>
      <w:r w:rsidR="00E45FDA" w:rsidRPr="008E5CD1">
        <w:rPr>
          <w:lang w:val="es-ES"/>
        </w:rPr>
        <w:t>‘Ahora te voy a comer.’</w:t>
      </w:r>
      <w:r w:rsidR="00CF016D" w:rsidRPr="008E5CD1">
        <w:rPr>
          <w:lang w:val="es-ES"/>
        </w:rPr>
        <w:t xml:space="preserve"> bu028</w:t>
      </w:r>
    </w:p>
    <w:p w14:paraId="3FFA7BC2" w14:textId="78ABC0F3" w:rsidR="00E45FDA" w:rsidRPr="00E45FDA" w:rsidRDefault="00E45FDA" w:rsidP="000F3A37">
      <w:pPr>
        <w:pStyle w:val="freetranslationenglish"/>
        <w:tabs>
          <w:tab w:val="left" w:pos="1843"/>
        </w:tabs>
        <w:suppressAutoHyphens/>
      </w:pPr>
      <w:r w:rsidRPr="008E5CD1">
        <w:rPr>
          <w:lang w:val="es-ES"/>
        </w:rPr>
        <w:tab/>
      </w:r>
      <w:r w:rsidRPr="00E45FDA">
        <w:t>‘Now I’m going to eat you.’</w:t>
      </w:r>
    </w:p>
    <w:p w14:paraId="1052D187" w14:textId="5287F009" w:rsidR="00CF016D" w:rsidRPr="00E45FDA" w:rsidRDefault="00CF016D" w:rsidP="000F3A37">
      <w:pPr>
        <w:pStyle w:val="freetranslationisSpanish"/>
        <w:suppressAutoHyphens/>
      </w:pPr>
    </w:p>
    <w:p w14:paraId="4191AA13" w14:textId="3E054A08" w:rsidR="00A71199" w:rsidRPr="00EE12A9" w:rsidRDefault="00A71199" w:rsidP="000F3A37">
      <w:pPr>
        <w:pStyle w:val="morphemebreak"/>
        <w:tabs>
          <w:tab w:val="left" w:pos="851"/>
          <w:tab w:val="left" w:pos="1843"/>
          <w:tab w:val="left" w:pos="2694"/>
          <w:tab w:val="left" w:pos="3686"/>
          <w:tab w:val="left" w:pos="4820"/>
          <w:tab w:val="left" w:pos="5670"/>
          <w:tab w:val="left" w:pos="6379"/>
        </w:tabs>
        <w:suppressAutoHyphens/>
        <w:rPr>
          <w:lang w:val="pt-BR"/>
        </w:rPr>
      </w:pPr>
      <w:r w:rsidRPr="00E45FDA">
        <w:tab/>
      </w:r>
      <w:r w:rsidR="00CF016D" w:rsidRPr="002C12E5">
        <w:t>Fox:</w:t>
      </w:r>
      <w:r w:rsidR="00CF016D" w:rsidRPr="002C12E5">
        <w:tab/>
      </w:r>
      <w:r w:rsidRPr="008E294F">
        <w:rPr>
          <w:b/>
          <w:i/>
        </w:rPr>
        <w:t>Mawe</w:t>
      </w:r>
      <w:r w:rsidRPr="00721F41">
        <w:rPr>
          <w:i/>
        </w:rPr>
        <w:tab/>
        <w:t>tiyu!</w:t>
      </w:r>
      <w:r w:rsidRPr="00721F41">
        <w:rPr>
          <w:i/>
        </w:rPr>
        <w:tab/>
      </w:r>
      <w:r w:rsidRPr="004052D1">
        <w:rPr>
          <w:i/>
          <w:lang w:val="pt-BR"/>
        </w:rPr>
        <w:t>Be</w:t>
      </w:r>
      <w:r w:rsidRPr="004052D1">
        <w:rPr>
          <w:i/>
          <w:lang w:val="pt-BR"/>
        </w:rPr>
        <w:tab/>
      </w:r>
      <w:r>
        <w:rPr>
          <w:i/>
          <w:lang w:val="pt-BR"/>
        </w:rPr>
        <w:t>=</w:t>
      </w:r>
      <w:r w:rsidRPr="004052D1">
        <w:rPr>
          <w:i/>
          <w:lang w:val="pt-BR"/>
        </w:rPr>
        <w:t>tsu</w:t>
      </w:r>
      <w:r w:rsidRPr="004052D1">
        <w:rPr>
          <w:i/>
          <w:lang w:val="pt-BR"/>
        </w:rPr>
        <w:tab/>
        <w:t>ema</w:t>
      </w:r>
      <w:r w:rsidRPr="004052D1">
        <w:rPr>
          <w:i/>
          <w:lang w:val="pt-BR"/>
        </w:rPr>
        <w:tab/>
        <w:t>dia-ji</w:t>
      </w:r>
      <w:r w:rsidRPr="004052D1">
        <w:rPr>
          <w:lang w:val="pt-BR"/>
        </w:rPr>
        <w:t>!</w:t>
      </w:r>
    </w:p>
    <w:p w14:paraId="0A23F564" w14:textId="34E90DCF" w:rsidR="00FA4D80" w:rsidRPr="005B6452" w:rsidRDefault="00A71199" w:rsidP="000F3A37">
      <w:pPr>
        <w:pStyle w:val="glossinSpanish"/>
        <w:tabs>
          <w:tab w:val="left" w:pos="851"/>
          <w:tab w:val="left" w:pos="1843"/>
          <w:tab w:val="left" w:pos="2694"/>
          <w:tab w:val="left" w:pos="3686"/>
          <w:tab w:val="left" w:pos="4820"/>
          <w:tab w:val="left" w:pos="5670"/>
          <w:tab w:val="left" w:pos="6379"/>
        </w:tabs>
        <w:suppressAutoHyphens/>
        <w:rPr>
          <w:lang w:val="en-US"/>
        </w:rPr>
      </w:pPr>
      <w:r w:rsidRPr="00EE12A9">
        <w:rPr>
          <w:lang w:val="pt-BR"/>
        </w:rPr>
        <w:tab/>
      </w:r>
      <w:r w:rsidRPr="00EE12A9">
        <w:rPr>
          <w:lang w:val="pt-BR"/>
        </w:rPr>
        <w:tab/>
      </w:r>
      <w:r w:rsidRPr="00A71199">
        <w:rPr>
          <w:lang w:val="en-US"/>
        </w:rPr>
        <w:t>no</w:t>
      </w:r>
      <w:r w:rsidRPr="007A3F0C">
        <w:rPr>
          <w:lang w:val="en-US"/>
        </w:rPr>
        <w:tab/>
        <w:t>uncle</w:t>
      </w:r>
      <w:r w:rsidRPr="007A3F0C">
        <w:rPr>
          <w:lang w:val="en-US"/>
        </w:rPr>
        <w:tab/>
      </w:r>
      <w:r w:rsidRPr="007A3F0C">
        <w:rPr>
          <w:smallCaps/>
          <w:sz w:val="22"/>
          <w:lang w:val="en-US"/>
        </w:rPr>
        <w:t>imp.neg</w:t>
      </w:r>
      <w:r w:rsidRPr="007A3F0C">
        <w:rPr>
          <w:lang w:val="en-US"/>
        </w:rPr>
        <w:tab/>
      </w:r>
      <w:r>
        <w:rPr>
          <w:lang w:val="en-US"/>
        </w:rPr>
        <w:t>=</w:t>
      </w:r>
      <w:r>
        <w:rPr>
          <w:smallCaps/>
          <w:lang w:val="en-US"/>
        </w:rPr>
        <w:t>yet</w:t>
      </w:r>
      <w:r w:rsidRPr="007A3F0C">
        <w:rPr>
          <w:lang w:val="en-US"/>
        </w:rPr>
        <w:tab/>
        <w:t>1</w:t>
      </w:r>
      <w:r w:rsidRPr="007A3F0C">
        <w:rPr>
          <w:smallCaps/>
          <w:sz w:val="22"/>
          <w:lang w:val="en-US"/>
        </w:rPr>
        <w:t>sg</w:t>
      </w:r>
      <w:r w:rsidRPr="007A3F0C">
        <w:rPr>
          <w:lang w:val="en-US"/>
        </w:rPr>
        <w:tab/>
      </w:r>
      <w:r>
        <w:rPr>
          <w:lang w:val="en-US"/>
        </w:rPr>
        <w:t>eat</w:t>
      </w:r>
      <w:r w:rsidRPr="007A3F0C">
        <w:rPr>
          <w:lang w:val="en-US"/>
        </w:rPr>
        <w:t>-</w:t>
      </w:r>
      <w:r w:rsidRPr="007A3F0C">
        <w:rPr>
          <w:smallCaps/>
          <w:sz w:val="22"/>
          <w:lang w:val="en-US"/>
        </w:rPr>
        <w:t>imp.neg</w:t>
      </w:r>
    </w:p>
    <w:p w14:paraId="0E1718EC" w14:textId="342115CA" w:rsidR="00E45FDA" w:rsidRPr="00E45FDA" w:rsidRDefault="005B6452" w:rsidP="000F3A37">
      <w:pPr>
        <w:pStyle w:val="freetranslationenglish"/>
        <w:tabs>
          <w:tab w:val="left" w:pos="1843"/>
        </w:tabs>
        <w:suppressAutoHyphens/>
        <w:rPr>
          <w:lang w:val="es-ES"/>
        </w:rPr>
      </w:pPr>
      <w:r>
        <w:tab/>
      </w:r>
      <w:r w:rsidR="00E45FDA">
        <w:rPr>
          <w:lang w:val="es-ES"/>
        </w:rPr>
        <w:t>‘No tío, no me comes todavía!’</w:t>
      </w:r>
      <w:r w:rsidR="00935CD0">
        <w:rPr>
          <w:lang w:val="es-ES"/>
        </w:rPr>
        <w:t xml:space="preserve"> bu029</w:t>
      </w:r>
    </w:p>
    <w:p w14:paraId="11FB40BD" w14:textId="5F117EB7" w:rsidR="00E45FDA" w:rsidRDefault="00E45FDA" w:rsidP="000F3A37">
      <w:pPr>
        <w:pStyle w:val="freetranslationenglish"/>
        <w:tabs>
          <w:tab w:val="left" w:pos="1843"/>
        </w:tabs>
        <w:suppressAutoHyphens/>
      </w:pPr>
      <w:r w:rsidRPr="00E45FDA">
        <w:rPr>
          <w:lang w:val="es-ES"/>
        </w:rPr>
        <w:tab/>
      </w:r>
      <w:r w:rsidR="00A71199" w:rsidRPr="008E5CD1">
        <w:t xml:space="preserve">‘No, Uncle! </w:t>
      </w:r>
      <w:r w:rsidR="00A71199">
        <w:t>Do</w:t>
      </w:r>
      <w:r w:rsidR="00A71199" w:rsidRPr="00EE12A9">
        <w:rPr>
          <w:u w:val="single"/>
        </w:rPr>
        <w:t>n’t</w:t>
      </w:r>
      <w:r w:rsidR="00A71199">
        <w:t xml:space="preserve"> eat me yet!’</w:t>
      </w:r>
    </w:p>
    <w:p w14:paraId="0C601805" w14:textId="77777777" w:rsidR="00A71199" w:rsidRDefault="00A71199" w:rsidP="000F3A37">
      <w:pPr>
        <w:suppressAutoHyphens/>
        <w:rPr>
          <w:lang w:eastAsia="fr-FR"/>
        </w:rPr>
      </w:pPr>
    </w:p>
    <w:p w14:paraId="00C73BF2" w14:textId="12C2CFD9" w:rsidR="00A71199" w:rsidRPr="00E3620E" w:rsidRDefault="00A71199" w:rsidP="000F3A37">
      <w:pPr>
        <w:suppressAutoHyphens/>
        <w:ind w:firstLine="284"/>
        <w:rPr>
          <w:lang w:eastAsia="fr-FR"/>
        </w:rPr>
      </w:pPr>
      <w:r w:rsidRPr="00E3620E">
        <w:rPr>
          <w:b/>
          <w:lang w:eastAsia="fr-FR"/>
        </w:rPr>
        <w:t>Constituent negation</w:t>
      </w:r>
      <w:r w:rsidR="00E3620E" w:rsidRPr="00E3620E">
        <w:rPr>
          <w:lang w:eastAsia="fr-FR"/>
        </w:rPr>
        <w:t xml:space="preserve"> is realized by way of </w:t>
      </w:r>
      <w:r w:rsidR="00E3620E">
        <w:rPr>
          <w:lang w:eastAsia="fr-FR"/>
        </w:rPr>
        <w:t xml:space="preserve">the enclitic </w:t>
      </w:r>
      <w:r w:rsidR="00E3620E">
        <w:rPr>
          <w:i/>
          <w:lang w:eastAsia="fr-FR"/>
        </w:rPr>
        <w:t>=mawe</w:t>
      </w:r>
      <w:r w:rsidR="00E3620E">
        <w:rPr>
          <w:lang w:eastAsia="fr-FR"/>
        </w:rPr>
        <w:t xml:space="preserve"> or its variant </w:t>
      </w:r>
      <w:r w:rsidR="00E3620E">
        <w:rPr>
          <w:i/>
          <w:lang w:eastAsia="fr-FR"/>
        </w:rPr>
        <w:t>=mue</w:t>
      </w:r>
      <w:r w:rsidR="00092376">
        <w:rPr>
          <w:lang w:eastAsia="fr-FR"/>
        </w:rPr>
        <w:t>,</w:t>
      </w:r>
      <w:r w:rsidR="00B33E05" w:rsidRPr="00B33E05">
        <w:rPr>
          <w:lang w:eastAsia="fr-FR"/>
        </w:rPr>
        <w:t xml:space="preserve"> </w:t>
      </w:r>
      <w:r w:rsidR="00B33E05">
        <w:rPr>
          <w:lang w:eastAsia="fr-FR"/>
        </w:rPr>
        <w:t>which is attached to the constituent to be negated. It is attested as a derivation process with nouns (</w:t>
      </w:r>
      <w:r w:rsidR="009B11A3">
        <w:rPr>
          <w:lang w:eastAsia="fr-FR"/>
        </w:rPr>
        <w:t>privative negation</w:t>
      </w:r>
      <w:r w:rsidR="00B33E05">
        <w:rPr>
          <w:lang w:eastAsia="fr-FR"/>
        </w:rPr>
        <w:t>), as in</w:t>
      </w:r>
      <w:r w:rsidR="009B11A3">
        <w:rPr>
          <w:lang w:eastAsia="fr-FR"/>
        </w:rPr>
        <w:t xml:space="preserve"> </w:t>
      </w:r>
      <w:r w:rsidR="009B11A3">
        <w:rPr>
          <w:lang w:eastAsia="fr-FR"/>
        </w:rPr>
        <w:fldChar w:fldCharType="begin"/>
      </w:r>
      <w:r w:rsidR="009B11A3">
        <w:rPr>
          <w:lang w:eastAsia="fr-FR"/>
        </w:rPr>
        <w:instrText xml:space="preserve"> REF peropisa \h </w:instrText>
      </w:r>
      <w:r w:rsidR="009B11A3">
        <w:rPr>
          <w:lang w:eastAsia="fr-FR"/>
        </w:rPr>
      </w:r>
      <w:r w:rsidR="009B11A3">
        <w:rPr>
          <w:lang w:eastAsia="fr-FR"/>
        </w:rPr>
        <w:fldChar w:fldCharType="separate"/>
      </w:r>
      <w:r w:rsidR="00D24E65" w:rsidRPr="00D24E65">
        <w:t>(</w:t>
      </w:r>
      <w:r w:rsidR="00D24E65" w:rsidRPr="00D24E65">
        <w:rPr>
          <w:noProof/>
        </w:rPr>
        <w:t>30</w:t>
      </w:r>
      <w:r w:rsidR="009B11A3">
        <w:rPr>
          <w:lang w:eastAsia="fr-FR"/>
        </w:rPr>
        <w:fldChar w:fldCharType="end"/>
      </w:r>
      <w:r w:rsidR="009B11A3">
        <w:rPr>
          <w:lang w:eastAsia="fr-FR"/>
        </w:rPr>
        <w:t>)</w:t>
      </w:r>
      <w:r w:rsidR="00B33E05">
        <w:rPr>
          <w:lang w:eastAsia="fr-FR"/>
        </w:rPr>
        <w:t>,</w:t>
      </w:r>
      <w:r w:rsidR="009B11A3">
        <w:rPr>
          <w:lang w:eastAsia="fr-FR"/>
        </w:rPr>
        <w:t xml:space="preserve"> </w:t>
      </w:r>
      <w:r w:rsidR="005C7F73">
        <w:rPr>
          <w:lang w:eastAsia="fr-FR"/>
        </w:rPr>
        <w:t xml:space="preserve">and </w:t>
      </w:r>
      <w:r w:rsidR="00B33E05">
        <w:rPr>
          <w:lang w:eastAsia="fr-FR"/>
        </w:rPr>
        <w:t>adjectives (</w:t>
      </w:r>
      <w:r w:rsidR="005C7F73">
        <w:rPr>
          <w:lang w:eastAsia="fr-FR"/>
        </w:rPr>
        <w:t>a</w:t>
      </w:r>
      <w:r w:rsidR="005C7F73" w:rsidRPr="0007775A">
        <w:rPr>
          <w:lang w:eastAsia="fr-FR"/>
        </w:rPr>
        <w:t>djectival antonym negation</w:t>
      </w:r>
      <w:r w:rsidR="00B33E05">
        <w:rPr>
          <w:lang w:eastAsia="fr-FR"/>
        </w:rPr>
        <w:t>)</w:t>
      </w:r>
      <w:r w:rsidR="00C20FBC">
        <w:rPr>
          <w:lang w:eastAsia="fr-FR"/>
        </w:rPr>
        <w:t>, as in</w:t>
      </w:r>
      <w:r w:rsidR="005C7F73">
        <w:rPr>
          <w:lang w:eastAsia="fr-FR"/>
        </w:rPr>
        <w:t xml:space="preserve"> </w:t>
      </w:r>
      <w:r w:rsidR="009B11A3">
        <w:rPr>
          <w:lang w:eastAsia="fr-FR"/>
        </w:rPr>
        <w:fldChar w:fldCharType="begin"/>
      </w:r>
      <w:r w:rsidR="009B11A3">
        <w:rPr>
          <w:lang w:eastAsia="fr-FR"/>
        </w:rPr>
        <w:instrText xml:space="preserve"> REF tuedasaida \h </w:instrText>
      </w:r>
      <w:r w:rsidR="009B11A3">
        <w:rPr>
          <w:lang w:eastAsia="fr-FR"/>
        </w:rPr>
      </w:r>
      <w:r w:rsidR="009B11A3">
        <w:rPr>
          <w:lang w:eastAsia="fr-FR"/>
        </w:rPr>
        <w:fldChar w:fldCharType="separate"/>
      </w:r>
      <w:r w:rsidR="00D24E65" w:rsidRPr="004C61B2">
        <w:t>(</w:t>
      </w:r>
      <w:r w:rsidR="00D24E65">
        <w:rPr>
          <w:noProof/>
        </w:rPr>
        <w:t>31</w:t>
      </w:r>
      <w:r w:rsidR="009B11A3">
        <w:rPr>
          <w:lang w:eastAsia="fr-FR"/>
        </w:rPr>
        <w:fldChar w:fldCharType="end"/>
      </w:r>
      <w:r w:rsidR="005C7F73">
        <w:rPr>
          <w:lang w:eastAsia="fr-FR"/>
        </w:rPr>
        <w:t>).</w:t>
      </w:r>
    </w:p>
    <w:p w14:paraId="7653688F" w14:textId="77777777" w:rsidR="00A71199" w:rsidRPr="00E3620E" w:rsidRDefault="00A71199" w:rsidP="000F3A37">
      <w:pPr>
        <w:suppressAutoHyphens/>
        <w:rPr>
          <w:lang w:eastAsia="fr-FR"/>
        </w:rPr>
      </w:pPr>
    </w:p>
    <w:p w14:paraId="78DF383F" w14:textId="7EE916F5" w:rsidR="00A71199" w:rsidRPr="00EF4244" w:rsidRDefault="005C7F73" w:rsidP="000F3A37">
      <w:pPr>
        <w:tabs>
          <w:tab w:val="left" w:pos="851"/>
        </w:tabs>
        <w:suppressAutoHyphens/>
        <w:rPr>
          <w:lang w:val="es-ES" w:eastAsia="fr-FR"/>
        </w:rPr>
      </w:pPr>
      <w:bookmarkStart w:id="53" w:name="peropisa"/>
      <w:r w:rsidRPr="00EF4244">
        <w:rPr>
          <w:lang w:val="es-ES"/>
        </w:rPr>
        <w:t>(</w:t>
      </w:r>
      <w:r>
        <w:rPr>
          <w:lang w:val="es-ES_tradnl"/>
        </w:rPr>
        <w:fldChar w:fldCharType="begin"/>
      </w:r>
      <w:r w:rsidRPr="00EF4244">
        <w:rPr>
          <w:lang w:val="es-ES"/>
        </w:rPr>
        <w:instrText xml:space="preserve"> SEQ ex \* MERGEFORMAT </w:instrText>
      </w:r>
      <w:r>
        <w:rPr>
          <w:lang w:val="es-ES_tradnl"/>
        </w:rPr>
        <w:fldChar w:fldCharType="separate"/>
      </w:r>
      <w:r w:rsidR="00D24E65">
        <w:rPr>
          <w:noProof/>
          <w:lang w:val="es-ES"/>
        </w:rPr>
        <w:t>30</w:t>
      </w:r>
      <w:r>
        <w:rPr>
          <w:noProof/>
        </w:rPr>
        <w:fldChar w:fldCharType="end"/>
      </w:r>
      <w:bookmarkEnd w:id="53"/>
      <w:r w:rsidRPr="00EF4244">
        <w:rPr>
          <w:lang w:val="es-ES"/>
        </w:rPr>
        <w:t>)</w:t>
      </w:r>
      <w:r w:rsidRPr="00EF4244">
        <w:rPr>
          <w:lang w:val="es-ES"/>
        </w:rPr>
        <w:tab/>
      </w:r>
      <w:r w:rsidR="00D46AEA">
        <w:rPr>
          <w:lang w:val="es-ES"/>
        </w:rPr>
        <w:t>p</w:t>
      </w:r>
      <w:r w:rsidR="00D46AEA" w:rsidRPr="00EF4244">
        <w:rPr>
          <w:lang w:val="es-ES"/>
        </w:rPr>
        <w:t xml:space="preserve">rivative </w:t>
      </w:r>
      <w:r w:rsidR="004C61B2" w:rsidRPr="00EF4244">
        <w:rPr>
          <w:lang w:val="es-ES"/>
        </w:rPr>
        <w:t>negation</w:t>
      </w:r>
    </w:p>
    <w:p w14:paraId="267DCFD6" w14:textId="77777777" w:rsidR="00A71199" w:rsidRPr="00EF4244" w:rsidRDefault="00A71199" w:rsidP="000F3A37">
      <w:pPr>
        <w:suppressAutoHyphens/>
        <w:rPr>
          <w:lang w:val="es-ES"/>
        </w:rPr>
      </w:pPr>
    </w:p>
    <w:p w14:paraId="439AFD77" w14:textId="2E8319B6" w:rsidR="00A71199" w:rsidRPr="00EF4244" w:rsidRDefault="00A71199" w:rsidP="000F3A37">
      <w:pPr>
        <w:pStyle w:val="morphemebreak"/>
        <w:tabs>
          <w:tab w:val="left" w:pos="567"/>
          <w:tab w:val="left" w:pos="851"/>
          <w:tab w:val="left" w:pos="1560"/>
          <w:tab w:val="left" w:pos="2694"/>
          <w:tab w:val="left" w:pos="3402"/>
        </w:tabs>
        <w:suppressAutoHyphens/>
        <w:rPr>
          <w:i/>
          <w:lang w:val="es-ES"/>
        </w:rPr>
      </w:pPr>
      <w:r w:rsidRPr="00EF4244">
        <w:rPr>
          <w:lang w:val="es-ES"/>
        </w:rPr>
        <w:tab/>
        <w:t>a.</w:t>
      </w:r>
      <w:r w:rsidRPr="00EF4244">
        <w:rPr>
          <w:lang w:val="es-ES"/>
        </w:rPr>
        <w:tab/>
      </w:r>
      <w:r w:rsidRPr="00EF4244">
        <w:rPr>
          <w:i/>
          <w:lang w:val="es-ES"/>
        </w:rPr>
        <w:t>Pero</w:t>
      </w:r>
      <w:r w:rsidRPr="00EF4244">
        <w:rPr>
          <w:i/>
          <w:lang w:val="es-ES"/>
        </w:rPr>
        <w:tab/>
        <w:t>pisa</w:t>
      </w:r>
      <w:r w:rsidRPr="00EF4244">
        <w:rPr>
          <w:b/>
          <w:i/>
          <w:lang w:val="es-ES"/>
        </w:rPr>
        <w:t>=mue</w:t>
      </w:r>
      <w:r w:rsidRPr="00EF4244">
        <w:rPr>
          <w:i/>
          <w:lang w:val="es-ES"/>
        </w:rPr>
        <w:tab/>
        <w:t>=da</w:t>
      </w:r>
      <w:r w:rsidRPr="00EF4244">
        <w:rPr>
          <w:i/>
          <w:lang w:val="es-ES"/>
        </w:rPr>
        <w:tab/>
        <w:t>ema.</w:t>
      </w:r>
    </w:p>
    <w:p w14:paraId="2BFA84F7" w14:textId="77777777" w:rsidR="00A71199" w:rsidRPr="00EF4244" w:rsidRDefault="00A71199" w:rsidP="000F3A37">
      <w:pPr>
        <w:pStyle w:val="gloseinenglish"/>
        <w:tabs>
          <w:tab w:val="left" w:pos="567"/>
          <w:tab w:val="left" w:pos="851"/>
          <w:tab w:val="left" w:pos="1560"/>
          <w:tab w:val="left" w:pos="2694"/>
          <w:tab w:val="left" w:pos="3402"/>
        </w:tabs>
        <w:suppressAutoHyphens/>
        <w:rPr>
          <w:lang w:val="es-ES"/>
        </w:rPr>
      </w:pPr>
      <w:r w:rsidRPr="00EF4244">
        <w:rPr>
          <w:lang w:val="es-ES"/>
        </w:rPr>
        <w:tab/>
      </w:r>
      <w:r w:rsidRPr="00EF4244">
        <w:rPr>
          <w:lang w:val="es-ES"/>
        </w:rPr>
        <w:tab/>
        <w:t>but</w:t>
      </w:r>
      <w:r w:rsidRPr="00EF4244">
        <w:rPr>
          <w:lang w:val="es-ES"/>
        </w:rPr>
        <w:tab/>
        <w:t>gun=</w:t>
      </w:r>
      <w:r w:rsidRPr="00EF4244">
        <w:rPr>
          <w:smallCaps/>
          <w:lang w:val="es-ES"/>
        </w:rPr>
        <w:t>priv</w:t>
      </w:r>
      <w:r w:rsidRPr="00EF4244">
        <w:rPr>
          <w:smallCaps/>
          <w:lang w:val="es-ES"/>
        </w:rPr>
        <w:tab/>
        <w:t>=ptc</w:t>
      </w:r>
      <w:r w:rsidRPr="00EF4244">
        <w:rPr>
          <w:smallCaps/>
          <w:lang w:val="es-ES"/>
        </w:rPr>
        <w:tab/>
        <w:t>1sg</w:t>
      </w:r>
    </w:p>
    <w:p w14:paraId="44CBBD30" w14:textId="77777777" w:rsidR="00A71199" w:rsidRPr="00EF4244" w:rsidRDefault="00A71199" w:rsidP="000F3A37">
      <w:pPr>
        <w:pStyle w:val="freetranslationenglish"/>
        <w:suppressAutoHyphens/>
        <w:rPr>
          <w:lang w:val="es-ES"/>
        </w:rPr>
      </w:pPr>
      <w:r w:rsidRPr="00EF4244">
        <w:rPr>
          <w:lang w:val="es-ES"/>
        </w:rPr>
        <w:t>‘No tengo arma.’ co046</w:t>
      </w:r>
    </w:p>
    <w:p w14:paraId="5725C2E3" w14:textId="5241B23B" w:rsidR="00A71199" w:rsidRPr="00401803" w:rsidRDefault="00A71199" w:rsidP="000F3A37">
      <w:pPr>
        <w:pStyle w:val="freetranslationenglish"/>
        <w:suppressAutoHyphens/>
      </w:pPr>
      <w:r>
        <w:t>‘I don’t have a gun</w:t>
      </w:r>
      <w:r w:rsidR="005E29EF">
        <w:t>.’</w:t>
      </w:r>
      <w:r>
        <w:t xml:space="preserve"> (lit. I am </w:t>
      </w:r>
      <w:r w:rsidRPr="003C5EDE">
        <w:rPr>
          <w:u w:val="single"/>
        </w:rPr>
        <w:t>without</w:t>
      </w:r>
      <w:r>
        <w:t xml:space="preserve"> a gun / gun-</w:t>
      </w:r>
      <w:r w:rsidRPr="00802E08">
        <w:rPr>
          <w:u w:val="single"/>
        </w:rPr>
        <w:t>less</w:t>
      </w:r>
      <w:r>
        <w:t>)</w:t>
      </w:r>
    </w:p>
    <w:p w14:paraId="5EB2603F" w14:textId="77777777" w:rsidR="00A71199" w:rsidRDefault="00A71199" w:rsidP="000F3A37">
      <w:pPr>
        <w:suppressAutoHyphens/>
      </w:pPr>
    </w:p>
    <w:p w14:paraId="7C232C4C" w14:textId="77777777" w:rsidR="00A71199" w:rsidRPr="00A71199" w:rsidRDefault="00A71199" w:rsidP="000F3A37">
      <w:pPr>
        <w:pStyle w:val="morphemebreak"/>
        <w:tabs>
          <w:tab w:val="left" w:pos="567"/>
          <w:tab w:val="left" w:pos="851"/>
          <w:tab w:val="left" w:pos="1701"/>
          <w:tab w:val="left" w:pos="3119"/>
          <w:tab w:val="left" w:pos="5160"/>
          <w:tab w:val="left" w:pos="6360"/>
          <w:tab w:val="left" w:pos="6960"/>
          <w:tab w:val="left" w:pos="7560"/>
          <w:tab w:val="left" w:pos="8280"/>
          <w:tab w:val="left" w:pos="9240"/>
          <w:tab w:val="left" w:pos="10080"/>
          <w:tab w:val="left" w:pos="10800"/>
        </w:tabs>
        <w:suppressAutoHyphens/>
        <w:rPr>
          <w:lang w:val="es-ES"/>
        </w:rPr>
      </w:pPr>
      <w:r>
        <w:tab/>
      </w:r>
      <w:r w:rsidRPr="00A71199">
        <w:rPr>
          <w:lang w:val="es-ES"/>
        </w:rPr>
        <w:t>b.</w:t>
      </w:r>
      <w:r w:rsidRPr="00A71199">
        <w:rPr>
          <w:lang w:val="es-ES"/>
        </w:rPr>
        <w:tab/>
      </w:r>
      <w:r w:rsidRPr="00A71199">
        <w:rPr>
          <w:i/>
          <w:lang w:val="es-ES"/>
        </w:rPr>
        <w:t>Dapia</w:t>
      </w:r>
      <w:r w:rsidRPr="00A71199">
        <w:rPr>
          <w:i/>
          <w:lang w:val="es-ES"/>
        </w:rPr>
        <w:tab/>
        <w:t>lugar=su</w:t>
      </w:r>
      <w:r w:rsidRPr="00A71199">
        <w:rPr>
          <w:i/>
          <w:lang w:val="es-ES"/>
        </w:rPr>
        <w:tab/>
        <w:t>kristianu=kwana</w:t>
      </w:r>
      <w:r w:rsidRPr="00A71199">
        <w:rPr>
          <w:i/>
          <w:lang w:val="es-ES"/>
        </w:rPr>
        <w:tab/>
        <w:t>escuela=</w:t>
      </w:r>
      <w:r w:rsidRPr="00A71199">
        <w:rPr>
          <w:b/>
          <w:i/>
          <w:lang w:val="es-ES"/>
        </w:rPr>
        <w:t>mawe</w:t>
      </w:r>
      <w:r w:rsidRPr="00A71199">
        <w:rPr>
          <w:b/>
          <w:lang w:val="es-ES"/>
        </w:rPr>
        <w:t>.</w:t>
      </w:r>
    </w:p>
    <w:p w14:paraId="6C675086" w14:textId="77777777" w:rsidR="00A71199" w:rsidRDefault="00A71199" w:rsidP="000F3A37">
      <w:pPr>
        <w:pStyle w:val="glossinEnglish"/>
        <w:tabs>
          <w:tab w:val="left" w:pos="567"/>
          <w:tab w:val="left" w:pos="851"/>
          <w:tab w:val="left" w:pos="1701"/>
          <w:tab w:val="left" w:pos="3119"/>
          <w:tab w:val="left" w:pos="5160"/>
          <w:tab w:val="left" w:pos="6360"/>
          <w:tab w:val="left" w:pos="6960"/>
          <w:tab w:val="left" w:pos="7560"/>
          <w:tab w:val="left" w:pos="8280"/>
          <w:tab w:val="left" w:pos="9240"/>
          <w:tab w:val="left" w:pos="10080"/>
          <w:tab w:val="left" w:pos="10800"/>
        </w:tabs>
        <w:suppressAutoHyphens/>
      </w:pPr>
      <w:r w:rsidRPr="00A71199">
        <w:rPr>
          <w:lang w:val="es-ES"/>
        </w:rPr>
        <w:tab/>
      </w:r>
      <w:r w:rsidRPr="00A71199">
        <w:rPr>
          <w:lang w:val="es-ES"/>
        </w:rPr>
        <w:tab/>
      </w:r>
      <w:r>
        <w:t>there</w:t>
      </w:r>
      <w:r>
        <w:tab/>
        <w:t>place=</w:t>
      </w:r>
      <w:r w:rsidRPr="005138B1">
        <w:rPr>
          <w:smallCaps/>
        </w:rPr>
        <w:t>loc</w:t>
      </w:r>
      <w:r>
        <w:tab/>
        <w:t>person=</w:t>
      </w:r>
      <w:r w:rsidRPr="00F770EA">
        <w:rPr>
          <w:smallCaps/>
        </w:rPr>
        <w:t>pl</w:t>
      </w:r>
      <w:r>
        <w:tab/>
        <w:t>school=</w:t>
      </w:r>
      <w:r>
        <w:rPr>
          <w:smallCaps/>
        </w:rPr>
        <w:t>priv</w:t>
      </w:r>
    </w:p>
    <w:p w14:paraId="52891AB1" w14:textId="77777777" w:rsidR="00A71199" w:rsidRPr="00A71199" w:rsidRDefault="00A71199" w:rsidP="000F3A37">
      <w:pPr>
        <w:pStyle w:val="freetranslationenglish"/>
        <w:suppressAutoHyphens/>
        <w:rPr>
          <w:lang w:val="es-ES"/>
        </w:rPr>
      </w:pPr>
      <w:r w:rsidRPr="00A71199">
        <w:rPr>
          <w:lang w:val="es-ES"/>
        </w:rPr>
        <w:t>‘En este lugar, no tiene escuela la gente.’ na073</w:t>
      </w:r>
    </w:p>
    <w:p w14:paraId="70D1D56F" w14:textId="77777777" w:rsidR="00A71199" w:rsidRDefault="00A71199" w:rsidP="000F3A37">
      <w:pPr>
        <w:pStyle w:val="freetranslationenglish"/>
        <w:suppressAutoHyphens/>
      </w:pPr>
      <w:r>
        <w:t xml:space="preserve">‘There, in that place, the people don’t have schools.’ (Lit. are </w:t>
      </w:r>
      <w:r w:rsidRPr="001E7342">
        <w:rPr>
          <w:u w:val="single"/>
        </w:rPr>
        <w:t>without</w:t>
      </w:r>
      <w:r>
        <w:t xml:space="preserve"> a school / school-</w:t>
      </w:r>
      <w:r w:rsidRPr="00FF6A09">
        <w:rPr>
          <w:u w:val="single"/>
        </w:rPr>
        <w:t>less</w:t>
      </w:r>
      <w:r>
        <w:t>).</w:t>
      </w:r>
    </w:p>
    <w:p w14:paraId="43AD527B" w14:textId="77777777" w:rsidR="00A71199" w:rsidRDefault="00A71199" w:rsidP="000F3A37">
      <w:pPr>
        <w:suppressAutoHyphens/>
      </w:pPr>
    </w:p>
    <w:p w14:paraId="6B41FEF7" w14:textId="77FD2992" w:rsidR="00A71199" w:rsidRDefault="004C61B2" w:rsidP="000F3A37">
      <w:pPr>
        <w:tabs>
          <w:tab w:val="left" w:pos="851"/>
          <w:tab w:val="left" w:pos="3119"/>
        </w:tabs>
        <w:suppressAutoHyphens/>
        <w:rPr>
          <w:lang w:eastAsia="fr-FR"/>
        </w:rPr>
      </w:pPr>
      <w:bookmarkStart w:id="54" w:name="tuedasaida"/>
      <w:r w:rsidRPr="004C61B2">
        <w:t>(</w:t>
      </w:r>
      <w:r>
        <w:fldChar w:fldCharType="begin"/>
      </w:r>
      <w:r w:rsidRPr="004C61B2">
        <w:instrText xml:space="preserve"> SEQ ex \* MERGEFORMAT </w:instrText>
      </w:r>
      <w:r>
        <w:fldChar w:fldCharType="separate"/>
      </w:r>
      <w:r w:rsidR="00D24E65">
        <w:rPr>
          <w:noProof/>
        </w:rPr>
        <w:t>31</w:t>
      </w:r>
      <w:r>
        <w:rPr>
          <w:noProof/>
        </w:rPr>
        <w:fldChar w:fldCharType="end"/>
      </w:r>
      <w:bookmarkEnd w:id="54"/>
      <w:r w:rsidRPr="004C61B2">
        <w:t>)</w:t>
      </w:r>
      <w:r>
        <w:tab/>
      </w:r>
      <w:r w:rsidR="00D46AEA">
        <w:rPr>
          <w:lang w:eastAsia="fr-FR"/>
        </w:rPr>
        <w:t xml:space="preserve">adjectival </w:t>
      </w:r>
      <w:r>
        <w:rPr>
          <w:lang w:eastAsia="fr-FR"/>
        </w:rPr>
        <w:t>antonym negation</w:t>
      </w:r>
    </w:p>
    <w:p w14:paraId="5DDF321B" w14:textId="77777777" w:rsidR="00A71199" w:rsidRDefault="00A71199" w:rsidP="000F3A37">
      <w:pPr>
        <w:suppressAutoHyphens/>
        <w:rPr>
          <w:lang w:eastAsia="fr-FR"/>
        </w:rPr>
      </w:pPr>
    </w:p>
    <w:p w14:paraId="569210B2" w14:textId="77777777" w:rsidR="00A71199" w:rsidRPr="00EF4244" w:rsidRDefault="00A71199" w:rsidP="000F3A37">
      <w:pPr>
        <w:pStyle w:val="morphemebreak"/>
        <w:tabs>
          <w:tab w:val="left" w:pos="567"/>
          <w:tab w:val="left" w:pos="851"/>
          <w:tab w:val="left" w:pos="1701"/>
          <w:tab w:val="left" w:pos="3402"/>
          <w:tab w:val="left" w:pos="3969"/>
          <w:tab w:val="left" w:pos="5103"/>
        </w:tabs>
        <w:suppressAutoHyphens/>
      </w:pPr>
      <w:r>
        <w:tab/>
      </w:r>
      <w:r>
        <w:tab/>
      </w:r>
      <w:r w:rsidRPr="00EF4244">
        <w:t>S</w:t>
      </w:r>
      <w:r w:rsidRPr="00EF4244">
        <w:tab/>
        <w:t>ADJ</w:t>
      </w:r>
      <w:r w:rsidRPr="00EF4244">
        <w:tab/>
        <w:t>S</w:t>
      </w:r>
      <w:r w:rsidRPr="00EF4244">
        <w:tab/>
      </w:r>
      <w:r w:rsidRPr="00EF4244">
        <w:tab/>
        <w:t>ADJ</w:t>
      </w:r>
    </w:p>
    <w:p w14:paraId="3C97632B" w14:textId="3CC13686" w:rsidR="00A71199" w:rsidRPr="00A71199" w:rsidRDefault="00A71199" w:rsidP="000F3A37">
      <w:pPr>
        <w:pStyle w:val="morphemebreak"/>
        <w:tabs>
          <w:tab w:val="left" w:pos="567"/>
          <w:tab w:val="left" w:pos="851"/>
          <w:tab w:val="left" w:pos="1701"/>
          <w:tab w:val="left" w:pos="3402"/>
          <w:tab w:val="left" w:pos="3969"/>
          <w:tab w:val="left" w:pos="5103"/>
        </w:tabs>
        <w:suppressAutoHyphens/>
        <w:rPr>
          <w:lang w:val="es-ES"/>
        </w:rPr>
      </w:pPr>
      <w:r w:rsidRPr="00EF4244">
        <w:tab/>
      </w:r>
      <w:r w:rsidRPr="00EF4244">
        <w:tab/>
      </w:r>
      <w:r w:rsidRPr="00A71199">
        <w:rPr>
          <w:i/>
          <w:lang w:val="es-ES"/>
        </w:rPr>
        <w:t>Tueda</w:t>
      </w:r>
      <w:r w:rsidRPr="00A71199">
        <w:rPr>
          <w:i/>
          <w:lang w:val="es-ES"/>
        </w:rPr>
        <w:tab/>
        <w:t>sai-da</w:t>
      </w:r>
      <w:r w:rsidRPr="00A71199">
        <w:rPr>
          <w:b/>
          <w:i/>
          <w:lang w:val="es-ES"/>
        </w:rPr>
        <w:t>=mawe</w:t>
      </w:r>
      <w:r w:rsidRPr="00A71199">
        <w:rPr>
          <w:i/>
          <w:lang w:val="es-ES"/>
        </w:rPr>
        <w:t>,</w:t>
      </w:r>
      <w:r w:rsidRPr="00A71199">
        <w:rPr>
          <w:i/>
          <w:lang w:val="es-ES"/>
        </w:rPr>
        <w:tab/>
        <w:t>ema</w:t>
      </w:r>
      <w:r w:rsidRPr="00A71199">
        <w:rPr>
          <w:i/>
          <w:lang w:val="es-ES"/>
        </w:rPr>
        <w:tab/>
        <w:t>=mu</w:t>
      </w:r>
      <w:r w:rsidRPr="00A71199">
        <w:rPr>
          <w:i/>
          <w:lang w:val="es-ES"/>
        </w:rPr>
        <w:tab/>
        <w:t>sai-da=kita.</w:t>
      </w:r>
    </w:p>
    <w:p w14:paraId="16C42EAF" w14:textId="77777777" w:rsidR="00A71199" w:rsidRDefault="00A71199" w:rsidP="000F3A37">
      <w:pPr>
        <w:pStyle w:val="gloseinenglish"/>
        <w:tabs>
          <w:tab w:val="left" w:pos="567"/>
          <w:tab w:val="left" w:pos="851"/>
          <w:tab w:val="left" w:pos="1701"/>
          <w:tab w:val="left" w:pos="3402"/>
          <w:tab w:val="left" w:pos="3969"/>
          <w:tab w:val="left" w:pos="5103"/>
        </w:tabs>
        <w:suppressAutoHyphens/>
      </w:pPr>
      <w:r w:rsidRPr="00A71199">
        <w:rPr>
          <w:lang w:val="es-ES"/>
        </w:rPr>
        <w:tab/>
      </w:r>
      <w:r w:rsidRPr="00A71199">
        <w:rPr>
          <w:lang w:val="es-ES"/>
        </w:rPr>
        <w:tab/>
      </w:r>
      <w:r>
        <w:t>3</w:t>
      </w:r>
      <w:r w:rsidRPr="000D68E6">
        <w:rPr>
          <w:smallCaps/>
        </w:rPr>
        <w:t>sg</w:t>
      </w:r>
      <w:r>
        <w:tab/>
        <w:t>nice-</w:t>
      </w:r>
      <w:r w:rsidRPr="000D68E6">
        <w:rPr>
          <w:smallCaps/>
        </w:rPr>
        <w:t>asf=neg</w:t>
      </w:r>
      <w:r w:rsidRPr="000D68E6">
        <w:rPr>
          <w:smallCaps/>
        </w:rPr>
        <w:tab/>
        <w:t>1sg</w:t>
      </w:r>
      <w:r w:rsidRPr="000D68E6">
        <w:rPr>
          <w:smallCaps/>
        </w:rPr>
        <w:tab/>
        <w:t>=</w:t>
      </w:r>
      <w:r>
        <w:rPr>
          <w:smallCaps/>
        </w:rPr>
        <w:t>contr</w:t>
      </w:r>
      <w:r>
        <w:tab/>
        <w:t>nice-</w:t>
      </w:r>
      <w:r w:rsidRPr="000D68E6">
        <w:rPr>
          <w:smallCaps/>
        </w:rPr>
        <w:t>asf=intens</w:t>
      </w:r>
    </w:p>
    <w:p w14:paraId="7F3F9CAD" w14:textId="52E75634" w:rsidR="00A71199" w:rsidRDefault="00A71199" w:rsidP="000F3A37">
      <w:pPr>
        <w:pStyle w:val="freetranslationenglish"/>
        <w:suppressAutoHyphens/>
        <w:rPr>
          <w:lang w:val="en-GB"/>
        </w:rPr>
      </w:pPr>
      <w:r>
        <w:rPr>
          <w:lang w:val="en-GB"/>
        </w:rPr>
        <w:t xml:space="preserve">‘He is bad (lit. </w:t>
      </w:r>
      <w:r w:rsidRPr="00747CD0">
        <w:rPr>
          <w:u w:val="single"/>
          <w:lang w:val="en-GB"/>
        </w:rPr>
        <w:t>not</w:t>
      </w:r>
      <w:r>
        <w:rPr>
          <w:lang w:val="en-GB"/>
        </w:rPr>
        <w:t xml:space="preserve"> nice) and I am nice.’</w:t>
      </w:r>
    </w:p>
    <w:p w14:paraId="0FE2E102" w14:textId="09B016AB" w:rsidR="00637A1A" w:rsidRDefault="00637A1A" w:rsidP="000F3A37">
      <w:pPr>
        <w:suppressAutoHyphens/>
      </w:pPr>
    </w:p>
    <w:p w14:paraId="1EE99622" w14:textId="77777777" w:rsidR="00637A1A" w:rsidRDefault="00637A1A" w:rsidP="000F3A37">
      <w:pPr>
        <w:suppressAutoHyphens/>
      </w:pPr>
    </w:p>
    <w:p w14:paraId="466AA663" w14:textId="3AEEA1AF" w:rsidR="00A71199" w:rsidRPr="00C001D5" w:rsidRDefault="00A71199" w:rsidP="00D30353">
      <w:pPr>
        <w:pStyle w:val="Otsikko1"/>
      </w:pPr>
      <w:bookmarkStart w:id="55" w:name="_Ref17106457"/>
      <w:r w:rsidRPr="003F2EA1">
        <w:t xml:space="preserve">Negation </w:t>
      </w:r>
      <w:r>
        <w:t xml:space="preserve">of hortative and </w:t>
      </w:r>
      <w:r w:rsidRPr="00F137BC">
        <w:t>imperatives</w:t>
      </w:r>
      <w:r>
        <w:t xml:space="preserve"> clauses</w:t>
      </w:r>
      <w:bookmarkEnd w:id="55"/>
    </w:p>
    <w:p w14:paraId="047E0274" w14:textId="4C613E6F" w:rsidR="00A71199" w:rsidRDefault="00A71199" w:rsidP="000F3A37">
      <w:pPr>
        <w:suppressAutoHyphens/>
      </w:pPr>
    </w:p>
    <w:p w14:paraId="38792544" w14:textId="069CA44D" w:rsidR="00A71199" w:rsidRDefault="000415EC" w:rsidP="000F3A37">
      <w:pPr>
        <w:suppressAutoHyphens/>
      </w:pPr>
      <w:r>
        <w:t xml:space="preserve">Finally, </w:t>
      </w:r>
      <w:r w:rsidR="00BC0863">
        <w:t>to close</w:t>
      </w:r>
      <w:r w:rsidRPr="00C43E95">
        <w:t xml:space="preserve"> the synchronic description of negation strategies in Tacana</w:t>
      </w:r>
      <w:r w:rsidR="00BC0863">
        <w:t>, we here provide a</w:t>
      </w:r>
      <w:r w:rsidR="00BC0863" w:rsidRPr="00C43E95">
        <w:t xml:space="preserve"> brief description of negation in commands</w:t>
      </w:r>
      <w:r w:rsidRPr="00C43E95">
        <w:t>.</w:t>
      </w:r>
      <w:r>
        <w:t xml:space="preserve"> </w:t>
      </w:r>
      <w:r w:rsidR="007B6B90">
        <w:t>T</w:t>
      </w:r>
      <w:r w:rsidR="000C1A58">
        <w:t xml:space="preserve">he first type is </w:t>
      </w:r>
      <w:r w:rsidR="000C1A58" w:rsidRPr="00084AFD">
        <w:rPr>
          <w:b/>
        </w:rPr>
        <w:t>hortative clauses</w:t>
      </w:r>
      <w:r w:rsidR="00084AFD">
        <w:t xml:space="preserve"> (</w:t>
      </w:r>
      <w:r w:rsidR="00084AFD" w:rsidRPr="00084AFD">
        <w:t>1</w:t>
      </w:r>
      <w:r w:rsidR="00084AFD" w:rsidRPr="00084AFD">
        <w:rPr>
          <w:vertAlign w:val="superscript"/>
        </w:rPr>
        <w:t>st</w:t>
      </w:r>
      <w:r w:rsidR="00084AFD">
        <w:t xml:space="preserve"> </w:t>
      </w:r>
      <w:r w:rsidR="00084AFD" w:rsidRPr="00084AFD">
        <w:t>and 3</w:t>
      </w:r>
      <w:r w:rsidR="00084AFD" w:rsidRPr="00084AFD">
        <w:rPr>
          <w:vertAlign w:val="superscript"/>
        </w:rPr>
        <w:t>rd</w:t>
      </w:r>
      <w:r w:rsidR="00084AFD">
        <w:t xml:space="preserve"> </w:t>
      </w:r>
      <w:r w:rsidR="00084AFD" w:rsidRPr="00084AFD">
        <w:t>person imperative</w:t>
      </w:r>
      <w:r w:rsidR="00084AFD">
        <w:t>)</w:t>
      </w:r>
      <w:r w:rsidR="000C1A58">
        <w:t xml:space="preserve">, which in the affirmative </w:t>
      </w:r>
      <w:r w:rsidR="00084AFD">
        <w:t xml:space="preserve">polarity are </w:t>
      </w:r>
      <w:r w:rsidR="003C1ACC">
        <w:t xml:space="preserve">headed by a finite verb </w:t>
      </w:r>
      <w:r w:rsidR="00084AFD">
        <w:t xml:space="preserve">marked by </w:t>
      </w:r>
      <w:r w:rsidR="004A2CA7">
        <w:t xml:space="preserve">a prefix </w:t>
      </w:r>
      <w:r w:rsidR="004A2CA7">
        <w:rPr>
          <w:i/>
        </w:rPr>
        <w:t>pa</w:t>
      </w:r>
      <w:r w:rsidR="004A2CA7">
        <w:rPr>
          <w:i/>
        </w:rPr>
        <w:noBreakHyphen/>
      </w:r>
      <w:r w:rsidR="003C1ACC">
        <w:t xml:space="preserve"> </w:t>
      </w:r>
      <w:r w:rsidR="00DF4670">
        <w:t xml:space="preserve">instead of </w:t>
      </w:r>
      <w:r w:rsidR="002C1039">
        <w:t xml:space="preserve">TAM inflectional affixes, as illustrated in </w:t>
      </w:r>
      <w:r w:rsidR="002C1039">
        <w:fldChar w:fldCharType="begin"/>
      </w:r>
      <w:r w:rsidR="002C1039">
        <w:instrText xml:space="preserve"> REF tuedapadiata \h </w:instrText>
      </w:r>
      <w:r w:rsidR="002C1039">
        <w:fldChar w:fldCharType="separate"/>
      </w:r>
      <w:r w:rsidR="00D24E65" w:rsidRPr="00D24E65">
        <w:t>(</w:t>
      </w:r>
      <w:r w:rsidR="00D24E65" w:rsidRPr="00D24E65">
        <w:rPr>
          <w:noProof/>
        </w:rPr>
        <w:t>32</w:t>
      </w:r>
      <w:r w:rsidR="002C1039">
        <w:fldChar w:fldCharType="end"/>
      </w:r>
      <w:r w:rsidR="00003AFD">
        <w:t>a</w:t>
      </w:r>
      <w:r w:rsidR="002C1039">
        <w:t>).</w:t>
      </w:r>
      <w:r w:rsidR="00003AFD">
        <w:t xml:space="preserve"> When negated</w:t>
      </w:r>
      <w:r w:rsidR="00BC0863">
        <w:t>,</w:t>
      </w:r>
      <w:r w:rsidR="00003AFD">
        <w:t xml:space="preserve"> hortative </w:t>
      </w:r>
      <w:r w:rsidR="00315E90">
        <w:t xml:space="preserve">clauses require a </w:t>
      </w:r>
      <w:r w:rsidR="00A71199" w:rsidRPr="00E7063D">
        <w:rPr>
          <w:b/>
        </w:rPr>
        <w:t>preverbal independent particle</w:t>
      </w:r>
      <w:r w:rsidR="00A71199">
        <w:t xml:space="preserve"> </w:t>
      </w:r>
      <w:r w:rsidR="00A71199" w:rsidRPr="00A71199">
        <w:rPr>
          <w:b/>
          <w:i/>
        </w:rPr>
        <w:t>be</w:t>
      </w:r>
      <w:r w:rsidR="005E29EF">
        <w:rPr>
          <w:bCs/>
          <w:iCs/>
        </w:rPr>
        <w:t>,</w:t>
      </w:r>
      <w:r w:rsidR="00A71199" w:rsidRPr="00A71199">
        <w:t xml:space="preserve"> </w:t>
      </w:r>
      <w:r w:rsidR="00315E90">
        <w:t xml:space="preserve">which is </w:t>
      </w:r>
      <w:r w:rsidR="00A71199" w:rsidRPr="00A71199">
        <w:t>simply added to the positive construction</w:t>
      </w:r>
      <w:r w:rsidR="00E7063D">
        <w:t xml:space="preserve"> without further morphosyntactic modifications</w:t>
      </w:r>
      <w:r w:rsidR="00F25485">
        <w:t xml:space="preserve"> (same </w:t>
      </w:r>
      <w:r w:rsidR="00A71199">
        <w:t>3</w:t>
      </w:r>
      <w:r w:rsidR="00A71199" w:rsidRPr="00A50204">
        <w:rPr>
          <w:vertAlign w:val="superscript"/>
        </w:rPr>
        <w:t>rd</w:t>
      </w:r>
      <w:r w:rsidR="00A71199">
        <w:t xml:space="preserve"> person indexation, same hortative prefix, same argument-marking </w:t>
      </w:r>
      <w:r w:rsidR="005E29EF">
        <w:t xml:space="preserve">and </w:t>
      </w:r>
      <w:r w:rsidR="00A71199">
        <w:t>constituent order flexibility)</w:t>
      </w:r>
      <w:r w:rsidR="00F25485">
        <w:t>.</w:t>
      </w:r>
    </w:p>
    <w:p w14:paraId="1A977E8B" w14:textId="77777777" w:rsidR="00A71199" w:rsidRDefault="00A71199" w:rsidP="000F3A37">
      <w:pPr>
        <w:suppressAutoHyphens/>
      </w:pPr>
    </w:p>
    <w:p w14:paraId="40DE4FFF" w14:textId="1D5C6A2A" w:rsidR="00A71199" w:rsidRPr="00A71199" w:rsidRDefault="00A71199" w:rsidP="000F3A37">
      <w:pPr>
        <w:pStyle w:val="morphemebreak"/>
        <w:tabs>
          <w:tab w:val="left" w:pos="567"/>
          <w:tab w:val="left" w:pos="851"/>
          <w:tab w:val="left" w:pos="1680"/>
          <w:tab w:val="left" w:pos="3261"/>
          <w:tab w:val="left" w:pos="4820"/>
        </w:tabs>
        <w:suppressAutoHyphens/>
        <w:rPr>
          <w:lang w:val="es-ES"/>
        </w:rPr>
      </w:pPr>
      <w:bookmarkStart w:id="56" w:name="tuedapadiata"/>
      <w:r w:rsidRPr="00A71199">
        <w:rPr>
          <w:lang w:val="es-ES"/>
        </w:rPr>
        <w:t>(</w:t>
      </w:r>
      <w:r>
        <w:rPr>
          <w:lang w:val="es-ES_tradnl"/>
        </w:rPr>
        <w:fldChar w:fldCharType="begin"/>
      </w:r>
      <w:r w:rsidRPr="00A71199">
        <w:rPr>
          <w:lang w:val="es-ES"/>
        </w:rPr>
        <w:instrText xml:space="preserve"> SEQ ex \* MERGEFORMAT </w:instrText>
      </w:r>
      <w:r>
        <w:rPr>
          <w:lang w:val="es-ES_tradnl"/>
        </w:rPr>
        <w:fldChar w:fldCharType="separate"/>
      </w:r>
      <w:r w:rsidR="00D24E65">
        <w:rPr>
          <w:noProof/>
          <w:lang w:val="es-ES"/>
        </w:rPr>
        <w:t>32</w:t>
      </w:r>
      <w:r>
        <w:rPr>
          <w:noProof/>
        </w:rPr>
        <w:fldChar w:fldCharType="end"/>
      </w:r>
      <w:bookmarkEnd w:id="56"/>
      <w:r w:rsidRPr="00A71199">
        <w:rPr>
          <w:lang w:val="es-ES"/>
        </w:rPr>
        <w:t>)</w:t>
      </w:r>
      <w:r w:rsidRPr="00A71199">
        <w:rPr>
          <w:lang w:val="es-ES"/>
        </w:rPr>
        <w:tab/>
        <w:t>a.</w:t>
      </w:r>
      <w:r w:rsidRPr="00A71199">
        <w:rPr>
          <w:lang w:val="es-ES"/>
        </w:rPr>
        <w:tab/>
        <w:t>positive</w:t>
      </w:r>
    </w:p>
    <w:p w14:paraId="2BAFB7A3" w14:textId="77777777" w:rsidR="00A71199" w:rsidRPr="00A71199" w:rsidRDefault="00A71199" w:rsidP="000F3A37">
      <w:pPr>
        <w:pStyle w:val="morphemebreak"/>
        <w:tabs>
          <w:tab w:val="left" w:pos="567"/>
          <w:tab w:val="left" w:pos="851"/>
          <w:tab w:val="left" w:pos="1680"/>
          <w:tab w:val="left" w:pos="3261"/>
          <w:tab w:val="left" w:pos="4820"/>
        </w:tabs>
        <w:suppressAutoHyphens/>
        <w:rPr>
          <w:lang w:val="es-ES"/>
        </w:rPr>
      </w:pPr>
    </w:p>
    <w:p w14:paraId="0F24C56E" w14:textId="77777777" w:rsidR="00A71199" w:rsidRPr="00A71199" w:rsidRDefault="00A71199" w:rsidP="000F3A37">
      <w:pPr>
        <w:pStyle w:val="morphemebreak"/>
        <w:tabs>
          <w:tab w:val="left" w:pos="567"/>
          <w:tab w:val="left" w:pos="851"/>
          <w:tab w:val="left" w:pos="1680"/>
          <w:tab w:val="left" w:pos="3261"/>
          <w:tab w:val="left" w:pos="4820"/>
        </w:tabs>
        <w:suppressAutoHyphens/>
        <w:rPr>
          <w:lang w:val="es-ES"/>
        </w:rPr>
      </w:pPr>
      <w:r w:rsidRPr="00A71199">
        <w:rPr>
          <w:lang w:val="es-ES"/>
        </w:rPr>
        <w:tab/>
      </w:r>
      <w:r w:rsidRPr="00A71199">
        <w:rPr>
          <w:lang w:val="es-ES"/>
        </w:rPr>
        <w:tab/>
        <w:t>O</w:t>
      </w:r>
      <w:r w:rsidRPr="00A71199">
        <w:rPr>
          <w:lang w:val="es-ES"/>
        </w:rPr>
        <w:tab/>
        <w:t>V</w:t>
      </w:r>
      <w:r w:rsidRPr="00A71199">
        <w:rPr>
          <w:lang w:val="es-ES"/>
        </w:rPr>
        <w:tab/>
        <w:t>A</w:t>
      </w:r>
      <w:r w:rsidRPr="00A71199">
        <w:rPr>
          <w:lang w:val="es-ES"/>
        </w:rPr>
        <w:tab/>
        <w:t>V</w:t>
      </w:r>
    </w:p>
    <w:p w14:paraId="10B6BEF1" w14:textId="77777777" w:rsidR="00A71199" w:rsidRPr="00A71199" w:rsidRDefault="00A71199" w:rsidP="000F3A37">
      <w:pPr>
        <w:pStyle w:val="morphemebreak"/>
        <w:tabs>
          <w:tab w:val="left" w:pos="567"/>
          <w:tab w:val="left" w:pos="851"/>
          <w:tab w:val="left" w:pos="1680"/>
          <w:tab w:val="left" w:pos="3261"/>
          <w:tab w:val="left" w:pos="4820"/>
        </w:tabs>
        <w:suppressAutoHyphens/>
        <w:rPr>
          <w:lang w:val="es-ES"/>
        </w:rPr>
      </w:pPr>
      <w:r w:rsidRPr="00A71199">
        <w:rPr>
          <w:lang w:val="es-ES"/>
        </w:rPr>
        <w:tab/>
      </w:r>
      <w:r w:rsidRPr="00A71199">
        <w:rPr>
          <w:lang w:val="es-ES"/>
        </w:rPr>
        <w:tab/>
      </w:r>
      <w:r w:rsidRPr="00A71199">
        <w:rPr>
          <w:i/>
          <w:lang w:val="es-ES"/>
        </w:rPr>
        <w:t>Tueda</w:t>
      </w:r>
      <w:r w:rsidRPr="00A71199">
        <w:rPr>
          <w:i/>
          <w:lang w:val="es-ES"/>
        </w:rPr>
        <w:tab/>
      </w:r>
      <w:r w:rsidRPr="00A71199">
        <w:rPr>
          <w:b/>
          <w:i/>
          <w:lang w:val="es-ES"/>
        </w:rPr>
        <w:t>pa</w:t>
      </w:r>
      <w:r w:rsidRPr="00A71199">
        <w:rPr>
          <w:i/>
          <w:lang w:val="es-ES"/>
        </w:rPr>
        <w:t>-dia-ta</w:t>
      </w:r>
      <w:r w:rsidRPr="00A71199">
        <w:rPr>
          <w:i/>
          <w:lang w:val="es-ES"/>
        </w:rPr>
        <w:tab/>
        <w:t>señora=ja,</w:t>
      </w:r>
      <w:r w:rsidRPr="00A71199">
        <w:rPr>
          <w:i/>
          <w:lang w:val="es-ES"/>
        </w:rPr>
        <w:tab/>
      </w:r>
      <w:r w:rsidRPr="00A71199">
        <w:rPr>
          <w:b/>
          <w:i/>
          <w:lang w:val="es-ES"/>
        </w:rPr>
        <w:t>pa</w:t>
      </w:r>
      <w:r w:rsidRPr="00A71199">
        <w:rPr>
          <w:i/>
          <w:lang w:val="es-ES"/>
        </w:rPr>
        <w:t>-id'i-ta</w:t>
      </w:r>
      <w:r w:rsidRPr="00A71199">
        <w:rPr>
          <w:lang w:val="es-ES"/>
        </w:rPr>
        <w:t>.</w:t>
      </w:r>
    </w:p>
    <w:p w14:paraId="4DC7DCF2" w14:textId="77777777" w:rsidR="00A71199" w:rsidRDefault="00A71199" w:rsidP="000F3A37">
      <w:pPr>
        <w:pStyle w:val="glossinEnglish"/>
        <w:tabs>
          <w:tab w:val="left" w:pos="567"/>
          <w:tab w:val="left" w:pos="851"/>
          <w:tab w:val="left" w:pos="1680"/>
          <w:tab w:val="left" w:pos="3261"/>
          <w:tab w:val="left" w:pos="4820"/>
        </w:tabs>
        <w:suppressAutoHyphens/>
      </w:pPr>
      <w:r w:rsidRPr="00A71199">
        <w:rPr>
          <w:lang w:val="es-ES"/>
        </w:rPr>
        <w:tab/>
      </w:r>
      <w:r w:rsidRPr="00A71199">
        <w:rPr>
          <w:lang w:val="es-ES"/>
        </w:rPr>
        <w:tab/>
      </w:r>
      <w:r>
        <w:t>that</w:t>
      </w:r>
      <w:r>
        <w:tab/>
      </w:r>
      <w:r>
        <w:rPr>
          <w:smallCaps/>
        </w:rPr>
        <w:t>hort</w:t>
      </w:r>
      <w:r>
        <w:t>-eat-3A</w:t>
      </w:r>
      <w:r>
        <w:tab/>
        <w:t>wife</w:t>
      </w:r>
      <w:r>
        <w:rPr>
          <w:smallCaps/>
        </w:rPr>
        <w:t>=erg</w:t>
      </w:r>
      <w:r>
        <w:rPr>
          <w:smallCaps/>
        </w:rPr>
        <w:tab/>
        <w:t>hort</w:t>
      </w:r>
      <w:r w:rsidRPr="008A167A">
        <w:rPr>
          <w:smallCaps/>
        </w:rPr>
        <w:t>-</w:t>
      </w:r>
      <w:r>
        <w:t>drink-3A</w:t>
      </w:r>
    </w:p>
    <w:p w14:paraId="07740F00" w14:textId="73000F52" w:rsidR="00A71199" w:rsidRPr="000848C4" w:rsidRDefault="009C6FDD" w:rsidP="000F3A37">
      <w:pPr>
        <w:pStyle w:val="freetranslationenglish"/>
        <w:suppressAutoHyphens/>
        <w:rPr>
          <w:lang w:val="es-ES"/>
        </w:rPr>
      </w:pPr>
      <w:r>
        <w:rPr>
          <w:lang w:val="es-ES"/>
        </w:rPr>
        <w:t>‘</w:t>
      </w:r>
      <w:r w:rsidR="000848C4" w:rsidRPr="00356187">
        <w:rPr>
          <w:lang w:val="pt-BR"/>
        </w:rPr>
        <w:t>¡</w:t>
      </w:r>
      <w:r w:rsidR="00A71199" w:rsidRPr="00A71199">
        <w:rPr>
          <w:lang w:val="es-ES"/>
        </w:rPr>
        <w:t xml:space="preserve">Ese (caldo de gallina) que coma la señora! </w:t>
      </w:r>
      <w:r w:rsidR="000848C4" w:rsidRPr="00356187">
        <w:rPr>
          <w:lang w:val="pt-BR"/>
        </w:rPr>
        <w:t>¡</w:t>
      </w:r>
      <w:r w:rsidR="00A71199" w:rsidRPr="000848C4">
        <w:rPr>
          <w:lang w:val="es-ES"/>
        </w:rPr>
        <w:t>Que tome!</w:t>
      </w:r>
      <w:r w:rsidRPr="000848C4">
        <w:rPr>
          <w:lang w:val="es-ES"/>
        </w:rPr>
        <w:t>’</w:t>
      </w:r>
      <w:r w:rsidR="00A71199" w:rsidRPr="000848C4">
        <w:rPr>
          <w:lang w:val="es-ES"/>
        </w:rPr>
        <w:t xml:space="preserve"> pa044</w:t>
      </w:r>
    </w:p>
    <w:p w14:paraId="0A7039BC" w14:textId="77777777" w:rsidR="00A71199" w:rsidRDefault="00A71199" w:rsidP="000F3A37">
      <w:pPr>
        <w:pStyle w:val="freetranslationenglish"/>
        <w:suppressAutoHyphens/>
      </w:pPr>
      <w:r>
        <w:t>‘Let the woman eat this (chicken soup)! Let her drink it!</w:t>
      </w:r>
    </w:p>
    <w:p w14:paraId="2C7257FC" w14:textId="77777777" w:rsidR="00003AFD" w:rsidRDefault="00003AFD" w:rsidP="000F3A37">
      <w:pPr>
        <w:suppressAutoHyphens/>
      </w:pPr>
    </w:p>
    <w:p w14:paraId="20012291" w14:textId="77777777" w:rsidR="00A71199" w:rsidRDefault="00A71199" w:rsidP="000F3A37">
      <w:pPr>
        <w:pStyle w:val="morphemebreak"/>
        <w:tabs>
          <w:tab w:val="left" w:pos="567"/>
          <w:tab w:val="left" w:pos="851"/>
          <w:tab w:val="left" w:pos="1560"/>
          <w:tab w:val="left" w:pos="2552"/>
          <w:tab w:val="left" w:pos="3261"/>
          <w:tab w:val="left" w:pos="4820"/>
          <w:tab w:val="left" w:pos="5387"/>
        </w:tabs>
        <w:suppressAutoHyphens/>
      </w:pPr>
      <w:r>
        <w:tab/>
        <w:t>b.</w:t>
      </w:r>
      <w:r>
        <w:tab/>
        <w:t>negative</w:t>
      </w:r>
    </w:p>
    <w:p w14:paraId="6697D018" w14:textId="77777777" w:rsidR="00A71199" w:rsidRDefault="00A71199" w:rsidP="000F3A37">
      <w:pPr>
        <w:pStyle w:val="morphemebreak"/>
        <w:tabs>
          <w:tab w:val="left" w:pos="567"/>
          <w:tab w:val="left" w:pos="851"/>
          <w:tab w:val="left" w:pos="1560"/>
          <w:tab w:val="left" w:pos="2552"/>
          <w:tab w:val="left" w:pos="3261"/>
          <w:tab w:val="left" w:pos="4820"/>
          <w:tab w:val="left" w:pos="5387"/>
        </w:tabs>
        <w:suppressAutoHyphens/>
      </w:pPr>
    </w:p>
    <w:p w14:paraId="69170421" w14:textId="77777777" w:rsidR="00A71199" w:rsidRPr="00A71199" w:rsidRDefault="00A71199" w:rsidP="000F3A37">
      <w:pPr>
        <w:pStyle w:val="morphemebreak"/>
        <w:tabs>
          <w:tab w:val="left" w:pos="567"/>
          <w:tab w:val="left" w:pos="851"/>
          <w:tab w:val="left" w:pos="1560"/>
          <w:tab w:val="left" w:pos="2552"/>
          <w:tab w:val="left" w:pos="3261"/>
          <w:tab w:val="left" w:pos="4820"/>
          <w:tab w:val="left" w:pos="5387"/>
        </w:tabs>
        <w:suppressAutoHyphens/>
        <w:rPr>
          <w:lang w:val="es-ES"/>
        </w:rPr>
      </w:pPr>
      <w:r>
        <w:tab/>
      </w:r>
      <w:r>
        <w:tab/>
      </w:r>
      <w:r w:rsidRPr="00A71199">
        <w:rPr>
          <w:lang w:val="es-ES"/>
        </w:rPr>
        <w:t>A</w:t>
      </w:r>
      <w:r w:rsidRPr="00A71199">
        <w:rPr>
          <w:lang w:val="es-ES"/>
        </w:rPr>
        <w:tab/>
      </w:r>
      <w:r w:rsidRPr="00A71199">
        <w:rPr>
          <w:lang w:val="es-ES"/>
        </w:rPr>
        <w:tab/>
      </w:r>
      <w:r w:rsidRPr="00A71199">
        <w:rPr>
          <w:lang w:val="es-ES"/>
        </w:rPr>
        <w:tab/>
        <w:t>V</w:t>
      </w:r>
      <w:r w:rsidRPr="00A71199">
        <w:rPr>
          <w:lang w:val="es-ES"/>
        </w:rPr>
        <w:tab/>
        <w:t>O</w:t>
      </w:r>
    </w:p>
    <w:p w14:paraId="330656E8" w14:textId="77777777" w:rsidR="00A71199" w:rsidRPr="00A71199" w:rsidRDefault="00A71199" w:rsidP="000F3A37">
      <w:pPr>
        <w:pStyle w:val="morphemebreak"/>
        <w:tabs>
          <w:tab w:val="left" w:pos="567"/>
          <w:tab w:val="left" w:pos="851"/>
          <w:tab w:val="left" w:pos="1560"/>
          <w:tab w:val="left" w:pos="2552"/>
          <w:tab w:val="left" w:pos="3261"/>
          <w:tab w:val="left" w:pos="4820"/>
          <w:tab w:val="left" w:pos="5387"/>
        </w:tabs>
        <w:suppressAutoHyphens/>
        <w:rPr>
          <w:lang w:val="es-ES"/>
        </w:rPr>
      </w:pPr>
      <w:r w:rsidRPr="00A71199">
        <w:rPr>
          <w:lang w:val="es-ES"/>
        </w:rPr>
        <w:tab/>
      </w:r>
      <w:r w:rsidRPr="00A71199">
        <w:rPr>
          <w:lang w:val="es-ES"/>
        </w:rPr>
        <w:tab/>
      </w:r>
      <w:r w:rsidRPr="00A71199">
        <w:rPr>
          <w:i/>
          <w:lang w:val="es-ES"/>
        </w:rPr>
        <w:t>Tueda</w:t>
      </w:r>
      <w:r w:rsidRPr="00A71199">
        <w:rPr>
          <w:i/>
          <w:lang w:val="es-ES"/>
        </w:rPr>
        <w:tab/>
        <w:t>=mu</w:t>
      </w:r>
      <w:r w:rsidRPr="00A71199">
        <w:rPr>
          <w:i/>
          <w:lang w:val="es-ES"/>
        </w:rPr>
        <w:tab/>
      </w:r>
      <w:r w:rsidRPr="00A71199">
        <w:rPr>
          <w:b/>
          <w:i/>
          <w:lang w:val="es-ES"/>
        </w:rPr>
        <w:t>be</w:t>
      </w:r>
      <w:r w:rsidRPr="00A71199">
        <w:rPr>
          <w:b/>
          <w:i/>
          <w:lang w:val="es-ES"/>
        </w:rPr>
        <w:tab/>
        <w:t>pa</w:t>
      </w:r>
      <w:r w:rsidRPr="00A71199">
        <w:rPr>
          <w:i/>
          <w:lang w:val="es-ES"/>
        </w:rPr>
        <w:t>-dia-ta</w:t>
      </w:r>
      <w:r w:rsidRPr="00A71199">
        <w:rPr>
          <w:i/>
          <w:lang w:val="es-ES"/>
        </w:rPr>
        <w:tab/>
      </w:r>
      <w:r w:rsidRPr="00A71199">
        <w:rPr>
          <w:lang w:val="es-ES"/>
        </w:rPr>
        <w:t>[</w:t>
      </w:r>
      <w:r w:rsidRPr="00A71199">
        <w:rPr>
          <w:i/>
          <w:lang w:val="es-ES"/>
        </w:rPr>
        <w:t>jida</w:t>
      </w:r>
      <w:r w:rsidRPr="00A71199">
        <w:rPr>
          <w:i/>
          <w:lang w:val="es-ES"/>
        </w:rPr>
        <w:tab/>
        <w:t>aicha</w:t>
      </w:r>
      <w:r w:rsidRPr="00A71199">
        <w:rPr>
          <w:lang w:val="es-ES"/>
        </w:rPr>
        <w:t>]!</w:t>
      </w:r>
    </w:p>
    <w:p w14:paraId="1540D1DC" w14:textId="77777777" w:rsidR="00A71199" w:rsidRDefault="00A71199" w:rsidP="000F3A37">
      <w:pPr>
        <w:pStyle w:val="glossinEnglish"/>
        <w:tabs>
          <w:tab w:val="left" w:pos="567"/>
          <w:tab w:val="left" w:pos="851"/>
          <w:tab w:val="left" w:pos="1560"/>
          <w:tab w:val="left" w:pos="2552"/>
          <w:tab w:val="left" w:pos="3261"/>
          <w:tab w:val="left" w:pos="4820"/>
          <w:tab w:val="left" w:pos="5387"/>
        </w:tabs>
        <w:suppressAutoHyphens/>
      </w:pPr>
      <w:r w:rsidRPr="00A71199">
        <w:rPr>
          <w:lang w:val="es-ES"/>
        </w:rPr>
        <w:tab/>
      </w:r>
      <w:r w:rsidRPr="00A71199">
        <w:rPr>
          <w:lang w:val="es-ES"/>
        </w:rPr>
        <w:tab/>
      </w:r>
      <w:r>
        <w:t>3</w:t>
      </w:r>
      <w:r w:rsidRPr="002E5975">
        <w:rPr>
          <w:smallCaps/>
        </w:rPr>
        <w:t>sg</w:t>
      </w:r>
      <w:r>
        <w:tab/>
        <w:t>=</w:t>
      </w:r>
      <w:r w:rsidRPr="002E5975">
        <w:rPr>
          <w:smallCaps/>
        </w:rPr>
        <w:t>contr</w:t>
      </w:r>
      <w:r w:rsidRPr="002E5975">
        <w:rPr>
          <w:smallCaps/>
        </w:rPr>
        <w:tab/>
      </w:r>
      <w:r>
        <w:rPr>
          <w:smallCaps/>
        </w:rPr>
        <w:t>neg</w:t>
      </w:r>
      <w:r>
        <w:rPr>
          <w:smallCaps/>
        </w:rPr>
        <w:tab/>
        <w:t>hort</w:t>
      </w:r>
      <w:r w:rsidRPr="002E5975">
        <w:rPr>
          <w:smallCaps/>
        </w:rPr>
        <w:t>-</w:t>
      </w:r>
      <w:r>
        <w:t>eat-3A</w:t>
      </w:r>
      <w:r>
        <w:tab/>
        <w:t>that</w:t>
      </w:r>
      <w:r>
        <w:tab/>
        <w:t>meat</w:t>
      </w:r>
    </w:p>
    <w:p w14:paraId="72BF94A6" w14:textId="09C83C42" w:rsidR="00A71199" w:rsidRPr="00D30353" w:rsidRDefault="009C6FDD" w:rsidP="000F3A37">
      <w:pPr>
        <w:pStyle w:val="freetranslationenglish"/>
        <w:suppressAutoHyphens/>
        <w:rPr>
          <w:lang w:val="es-ES"/>
        </w:rPr>
      </w:pPr>
      <w:r>
        <w:rPr>
          <w:lang w:val="es-ES"/>
        </w:rPr>
        <w:t>‘</w:t>
      </w:r>
      <w:r w:rsidR="000848C4" w:rsidRPr="00356187">
        <w:rPr>
          <w:lang w:val="pt-BR"/>
        </w:rPr>
        <w:t>¡</w:t>
      </w:r>
      <w:r w:rsidR="00A71199" w:rsidRPr="00A71199">
        <w:rPr>
          <w:lang w:val="es-ES"/>
        </w:rPr>
        <w:t>Que el no coma esa carne!</w:t>
      </w:r>
      <w:r w:rsidRPr="00D30353">
        <w:rPr>
          <w:lang w:val="es-ES"/>
        </w:rPr>
        <w:t>’</w:t>
      </w:r>
      <w:r w:rsidR="00A71199" w:rsidRPr="00D30353">
        <w:rPr>
          <w:lang w:val="es-ES"/>
        </w:rPr>
        <w:t xml:space="preserve"> n2.0138 (elicited)</w:t>
      </w:r>
    </w:p>
    <w:p w14:paraId="3AB69932" w14:textId="673107EF" w:rsidR="00A71199" w:rsidRDefault="00A71199" w:rsidP="000F3A37">
      <w:pPr>
        <w:pStyle w:val="freetranslationenglish"/>
        <w:suppressAutoHyphens/>
      </w:pPr>
      <w:r>
        <w:t>‘</w:t>
      </w:r>
      <w:r w:rsidR="00D30353">
        <w:t>Don’t let him eat that meat!</w:t>
      </w:r>
      <w:r>
        <w:t>’</w:t>
      </w:r>
    </w:p>
    <w:p w14:paraId="0A1FD46E" w14:textId="4F390DDD" w:rsidR="00A71199" w:rsidRPr="00A003D2" w:rsidRDefault="00A71199" w:rsidP="000F3A37">
      <w:pPr>
        <w:suppressAutoHyphens/>
      </w:pPr>
    </w:p>
    <w:p w14:paraId="218936C9" w14:textId="61E912B5" w:rsidR="00A71199" w:rsidRPr="00BA7B7A" w:rsidRDefault="00C6424D" w:rsidP="000F3A37">
      <w:pPr>
        <w:suppressAutoHyphens/>
        <w:ind w:firstLine="284"/>
      </w:pPr>
      <w:r w:rsidRPr="00A003D2">
        <w:t>The second type of command clause</w:t>
      </w:r>
      <w:r w:rsidR="005E29EF">
        <w:t>s</w:t>
      </w:r>
      <w:r w:rsidRPr="00A003D2">
        <w:t xml:space="preserve"> </w:t>
      </w:r>
      <w:r w:rsidR="005E29EF">
        <w:t>is</w:t>
      </w:r>
      <w:r w:rsidR="005E29EF" w:rsidRPr="00A003D2">
        <w:t xml:space="preserve"> </w:t>
      </w:r>
      <w:r w:rsidR="00A71199" w:rsidRPr="00A003D2">
        <w:rPr>
          <w:b/>
        </w:rPr>
        <w:t>2</w:t>
      </w:r>
      <w:r w:rsidR="00A71199" w:rsidRPr="00A003D2">
        <w:rPr>
          <w:b/>
          <w:vertAlign w:val="superscript"/>
        </w:rPr>
        <w:t>nd</w:t>
      </w:r>
      <w:r w:rsidRPr="00A003D2">
        <w:rPr>
          <w:b/>
        </w:rPr>
        <w:t xml:space="preserve"> </w:t>
      </w:r>
      <w:r w:rsidR="00A71199" w:rsidRPr="00A003D2">
        <w:rPr>
          <w:b/>
        </w:rPr>
        <w:t>person imperative</w:t>
      </w:r>
      <w:r w:rsidR="00A003D2">
        <w:t xml:space="preserve"> clauses, which in affirmative polarity are head</w:t>
      </w:r>
      <w:r w:rsidR="00BD68F3">
        <w:t>ed</w:t>
      </w:r>
      <w:r w:rsidR="00A003D2">
        <w:t xml:space="preserve"> by a finite verb </w:t>
      </w:r>
      <w:r w:rsidR="00A71199" w:rsidRPr="00A003D2">
        <w:t xml:space="preserve">marked by </w:t>
      </w:r>
      <w:r w:rsidR="00A003D2">
        <w:t xml:space="preserve">the </w:t>
      </w:r>
      <w:r w:rsidR="00A003D2" w:rsidRPr="00A003D2">
        <w:rPr>
          <w:b/>
        </w:rPr>
        <w:t xml:space="preserve">suffix </w:t>
      </w:r>
      <w:r w:rsidR="00A71199" w:rsidRPr="00A003D2">
        <w:rPr>
          <w:b/>
          <w:i/>
        </w:rPr>
        <w:t>-ke</w:t>
      </w:r>
      <w:r w:rsidR="005239A6">
        <w:t xml:space="preserve">, as in </w:t>
      </w:r>
      <w:r w:rsidR="005239A6">
        <w:fldChar w:fldCharType="begin"/>
      </w:r>
      <w:r w:rsidR="005239A6">
        <w:instrText xml:space="preserve"> REF diake \h </w:instrText>
      </w:r>
      <w:r w:rsidR="005239A6">
        <w:fldChar w:fldCharType="separate"/>
      </w:r>
      <w:r w:rsidR="00D24E65" w:rsidRPr="00D24E65">
        <w:t>(</w:t>
      </w:r>
      <w:r w:rsidR="00D24E65" w:rsidRPr="00D24E65">
        <w:rPr>
          <w:noProof/>
        </w:rPr>
        <w:t>33</w:t>
      </w:r>
      <w:r w:rsidR="005239A6">
        <w:fldChar w:fldCharType="end"/>
      </w:r>
      <w:r w:rsidR="005239A6">
        <w:t>a).</w:t>
      </w:r>
      <w:r w:rsidR="00A003D2">
        <w:t xml:space="preserve"> W</w:t>
      </w:r>
      <w:r w:rsidR="00F5570E">
        <w:t xml:space="preserve">hen negated, the same </w:t>
      </w:r>
      <w:r w:rsidR="00F5570E" w:rsidRPr="00E7063D">
        <w:rPr>
          <w:b/>
        </w:rPr>
        <w:t>preverbal independent particle</w:t>
      </w:r>
      <w:r w:rsidR="00F5570E">
        <w:t xml:space="preserve"> </w:t>
      </w:r>
      <w:r w:rsidR="00F5570E" w:rsidRPr="00A71199">
        <w:rPr>
          <w:b/>
          <w:i/>
        </w:rPr>
        <w:t>be</w:t>
      </w:r>
      <w:r w:rsidR="00F5570E">
        <w:t xml:space="preserve"> must be used. However, the </w:t>
      </w:r>
      <w:r w:rsidR="009B5B61">
        <w:t xml:space="preserve">head verb cannot carry </w:t>
      </w:r>
      <w:r w:rsidR="009B5B61">
        <w:rPr>
          <w:i/>
        </w:rPr>
        <w:noBreakHyphen/>
        <w:t>ke</w:t>
      </w:r>
      <w:r w:rsidR="009B5B61">
        <w:t xml:space="preserve"> anymore, which is now replaced by a </w:t>
      </w:r>
      <w:r w:rsidR="009B5B61" w:rsidRPr="00392459">
        <w:rPr>
          <w:b/>
        </w:rPr>
        <w:t xml:space="preserve">suffix </w:t>
      </w:r>
      <w:r w:rsidR="009B5B61" w:rsidRPr="00392459">
        <w:rPr>
          <w:b/>
          <w:i/>
        </w:rPr>
        <w:softHyphen/>
      </w:r>
      <w:r w:rsidR="009B5B61" w:rsidRPr="00392459">
        <w:rPr>
          <w:b/>
          <w:i/>
        </w:rPr>
        <w:noBreakHyphen/>
        <w:t>ji</w:t>
      </w:r>
      <w:r w:rsidR="00BA7B7A">
        <w:t xml:space="preserve">, </w:t>
      </w:r>
      <w:r w:rsidR="005239A6">
        <w:t xml:space="preserve">as in </w:t>
      </w:r>
      <w:r w:rsidR="005239A6">
        <w:fldChar w:fldCharType="begin"/>
      </w:r>
      <w:r w:rsidR="005239A6">
        <w:instrText xml:space="preserve"> REF diake \h </w:instrText>
      </w:r>
      <w:r w:rsidR="005239A6">
        <w:fldChar w:fldCharType="separate"/>
      </w:r>
      <w:r w:rsidR="00D24E65" w:rsidRPr="00D24E65">
        <w:t>(</w:t>
      </w:r>
      <w:r w:rsidR="00D24E65" w:rsidRPr="00D24E65">
        <w:rPr>
          <w:noProof/>
        </w:rPr>
        <w:t>33</w:t>
      </w:r>
      <w:r w:rsidR="005239A6">
        <w:fldChar w:fldCharType="end"/>
      </w:r>
      <w:r w:rsidR="005239A6">
        <w:t xml:space="preserve">b). </w:t>
      </w:r>
      <w:r w:rsidR="00BD68F3">
        <w:t>With regards to</w:t>
      </w:r>
      <w:r w:rsidR="00BA7B7A">
        <w:rPr>
          <w:szCs w:val="22"/>
        </w:rPr>
        <w:t xml:space="preserve"> the</w:t>
      </w:r>
      <w:r w:rsidR="00A71199" w:rsidRPr="00A71199">
        <w:rPr>
          <w:szCs w:val="22"/>
        </w:rPr>
        <w:t xml:space="preserve"> other </w:t>
      </w:r>
      <w:r w:rsidR="00A71199" w:rsidRPr="006E4211">
        <w:t>morphosyntactic properties</w:t>
      </w:r>
      <w:r w:rsidR="00A71199">
        <w:t xml:space="preserve"> </w:t>
      </w:r>
      <w:r w:rsidR="00BA7B7A">
        <w:t xml:space="preserve">of the clause, they </w:t>
      </w:r>
      <w:r w:rsidR="00A71199">
        <w:t>are the same</w:t>
      </w:r>
      <w:r w:rsidR="00BA7B7A">
        <w:t xml:space="preserve"> as in the affirmative.</w:t>
      </w:r>
    </w:p>
    <w:p w14:paraId="28078FE4" w14:textId="77777777" w:rsidR="00A71199" w:rsidRPr="00BA7B7A" w:rsidRDefault="00A71199" w:rsidP="000F3A37">
      <w:pPr>
        <w:tabs>
          <w:tab w:val="left" w:pos="284"/>
        </w:tabs>
        <w:suppressAutoHyphens/>
      </w:pPr>
    </w:p>
    <w:p w14:paraId="4527F39F" w14:textId="47F9EA7F" w:rsidR="00A71199" w:rsidRPr="00A71199" w:rsidRDefault="00A71199" w:rsidP="000F3A37">
      <w:pPr>
        <w:pStyle w:val="morphemebreak"/>
        <w:tabs>
          <w:tab w:val="left" w:pos="567"/>
          <w:tab w:val="left" w:pos="851"/>
          <w:tab w:val="left" w:pos="2694"/>
          <w:tab w:val="left" w:pos="3686"/>
          <w:tab w:val="left" w:pos="6379"/>
        </w:tabs>
        <w:suppressAutoHyphens/>
        <w:rPr>
          <w:lang w:val="es-ES"/>
        </w:rPr>
      </w:pPr>
      <w:bookmarkStart w:id="57" w:name="diake"/>
      <w:r w:rsidRPr="00A71199">
        <w:rPr>
          <w:lang w:val="es-ES"/>
        </w:rPr>
        <w:t>(</w:t>
      </w:r>
      <w:r>
        <w:rPr>
          <w:lang w:val="es-ES_tradnl"/>
        </w:rPr>
        <w:fldChar w:fldCharType="begin"/>
      </w:r>
      <w:r w:rsidRPr="00A71199">
        <w:rPr>
          <w:lang w:val="es-ES"/>
        </w:rPr>
        <w:instrText xml:space="preserve"> SEQ ex \* MERGEFORMAT </w:instrText>
      </w:r>
      <w:r>
        <w:rPr>
          <w:lang w:val="es-ES_tradnl"/>
        </w:rPr>
        <w:fldChar w:fldCharType="separate"/>
      </w:r>
      <w:r w:rsidR="00D24E65">
        <w:rPr>
          <w:noProof/>
          <w:lang w:val="es-ES"/>
        </w:rPr>
        <w:t>33</w:t>
      </w:r>
      <w:r>
        <w:rPr>
          <w:noProof/>
        </w:rPr>
        <w:fldChar w:fldCharType="end"/>
      </w:r>
      <w:bookmarkEnd w:id="57"/>
      <w:r w:rsidRPr="00A71199">
        <w:rPr>
          <w:lang w:val="es-ES"/>
        </w:rPr>
        <w:t>)</w:t>
      </w:r>
      <w:r w:rsidRPr="00A71199">
        <w:rPr>
          <w:lang w:val="es-ES"/>
        </w:rPr>
        <w:tab/>
        <w:t>a.</w:t>
      </w:r>
      <w:r w:rsidRPr="00A71199">
        <w:rPr>
          <w:lang w:val="es-ES"/>
        </w:rPr>
        <w:tab/>
        <w:t>positive</w:t>
      </w:r>
    </w:p>
    <w:p w14:paraId="28B9F3C7" w14:textId="77777777" w:rsidR="00A71199" w:rsidRDefault="00A71199" w:rsidP="000F3A37">
      <w:pPr>
        <w:pStyle w:val="morphemebreak"/>
        <w:tabs>
          <w:tab w:val="left" w:pos="567"/>
          <w:tab w:val="left" w:pos="851"/>
          <w:tab w:val="left" w:pos="1985"/>
          <w:tab w:val="left" w:pos="2835"/>
          <w:tab w:val="left" w:pos="4111"/>
          <w:tab w:val="left" w:pos="5245"/>
          <w:tab w:val="left" w:pos="5812"/>
        </w:tabs>
        <w:suppressAutoHyphens/>
        <w:rPr>
          <w:lang w:val="pt-BR"/>
        </w:rPr>
      </w:pPr>
    </w:p>
    <w:p w14:paraId="00C9EB0B" w14:textId="77777777" w:rsidR="00A71199" w:rsidRPr="001664D4" w:rsidRDefault="00A71199" w:rsidP="000F3A37">
      <w:pPr>
        <w:pStyle w:val="morphemebreak"/>
        <w:tabs>
          <w:tab w:val="left" w:pos="567"/>
          <w:tab w:val="left" w:pos="851"/>
          <w:tab w:val="left" w:pos="1701"/>
          <w:tab w:val="left" w:pos="2410"/>
          <w:tab w:val="left" w:pos="3686"/>
          <w:tab w:val="left" w:pos="4962"/>
          <w:tab w:val="left" w:pos="5670"/>
        </w:tabs>
        <w:suppressAutoHyphens/>
        <w:rPr>
          <w:lang w:val="pt-BR"/>
        </w:rPr>
      </w:pPr>
      <w:r>
        <w:rPr>
          <w:lang w:val="pt-BR"/>
        </w:rPr>
        <w:tab/>
      </w:r>
      <w:r>
        <w:rPr>
          <w:lang w:val="pt-BR"/>
        </w:rPr>
        <w:tab/>
        <w:t>“</w:t>
      </w:r>
      <w:r w:rsidRPr="001664D4">
        <w:rPr>
          <w:i/>
          <w:lang w:val="pt-BR"/>
        </w:rPr>
        <w:t>Dia-</w:t>
      </w:r>
      <w:r w:rsidRPr="001664D4">
        <w:rPr>
          <w:b/>
          <w:i/>
          <w:lang w:val="pt-BR"/>
        </w:rPr>
        <w:t>ke</w:t>
      </w:r>
      <w:r w:rsidRPr="001664D4">
        <w:rPr>
          <w:i/>
          <w:lang w:val="pt-BR"/>
        </w:rPr>
        <w:tab/>
      </w:r>
      <w:r>
        <w:rPr>
          <w:i/>
          <w:lang w:val="pt-BR"/>
        </w:rPr>
        <w:t>=</w:t>
      </w:r>
      <w:r w:rsidRPr="001664D4">
        <w:rPr>
          <w:i/>
          <w:lang w:val="pt-BR"/>
        </w:rPr>
        <w:t>tsu</w:t>
      </w:r>
      <w:r w:rsidRPr="001664D4">
        <w:rPr>
          <w:i/>
          <w:lang w:val="pt-BR"/>
        </w:rPr>
        <w:tab/>
        <w:t>empanada,</w:t>
      </w:r>
      <w:r w:rsidRPr="001664D4">
        <w:rPr>
          <w:i/>
          <w:lang w:val="pt-BR"/>
        </w:rPr>
        <w:tab/>
        <w:t>kupari</w:t>
      </w:r>
      <w:r>
        <w:rPr>
          <w:lang w:val="pt-BR"/>
        </w:rPr>
        <w:t>!”</w:t>
      </w:r>
      <w:r w:rsidRPr="001664D4">
        <w:rPr>
          <w:lang w:val="pt-BR"/>
        </w:rPr>
        <w:tab/>
      </w:r>
      <w:r w:rsidRPr="001664D4">
        <w:rPr>
          <w:i/>
          <w:lang w:val="pt-BR"/>
        </w:rPr>
        <w:t>ema</w:t>
      </w:r>
      <w:r w:rsidRPr="001664D4">
        <w:rPr>
          <w:i/>
          <w:lang w:val="pt-BR"/>
        </w:rPr>
        <w:tab/>
        <w:t>a-ta-idha.</w:t>
      </w:r>
    </w:p>
    <w:p w14:paraId="5D4ABEFD" w14:textId="09524071" w:rsidR="00A71199" w:rsidRPr="00A71199" w:rsidRDefault="00A71199" w:rsidP="000F3A37">
      <w:pPr>
        <w:pStyle w:val="glossinSpanish"/>
        <w:tabs>
          <w:tab w:val="left" w:pos="567"/>
          <w:tab w:val="left" w:pos="851"/>
          <w:tab w:val="left" w:pos="1701"/>
          <w:tab w:val="left" w:pos="2410"/>
          <w:tab w:val="left" w:pos="3686"/>
          <w:tab w:val="left" w:pos="4962"/>
          <w:tab w:val="left" w:pos="5670"/>
        </w:tabs>
        <w:suppressAutoHyphens/>
        <w:rPr>
          <w:lang w:val="en-US"/>
        </w:rPr>
      </w:pPr>
      <w:r w:rsidRPr="001664D4">
        <w:rPr>
          <w:lang w:val="pt-BR"/>
        </w:rPr>
        <w:tab/>
      </w:r>
      <w:r w:rsidRPr="001664D4">
        <w:rPr>
          <w:lang w:val="pt-BR"/>
        </w:rPr>
        <w:tab/>
      </w:r>
      <w:r w:rsidRPr="00A71199">
        <w:rPr>
          <w:lang w:val="en-US"/>
        </w:rPr>
        <w:t>eat</w:t>
      </w:r>
      <w:r w:rsidRPr="00A71199">
        <w:rPr>
          <w:b/>
          <w:lang w:val="en-US"/>
        </w:rPr>
        <w:t>-</w:t>
      </w:r>
      <w:r w:rsidRPr="00A71199">
        <w:rPr>
          <w:b/>
          <w:smallCaps/>
          <w:sz w:val="22"/>
          <w:lang w:val="en-US"/>
        </w:rPr>
        <w:t>imp</w:t>
      </w:r>
      <w:r w:rsidRPr="00A71199">
        <w:rPr>
          <w:lang w:val="en-US"/>
        </w:rPr>
        <w:tab/>
        <w:t>=</w:t>
      </w:r>
      <w:r w:rsidRPr="00A71199">
        <w:rPr>
          <w:smallCaps/>
          <w:lang w:val="en-US"/>
        </w:rPr>
        <w:t>yet</w:t>
      </w:r>
      <w:r w:rsidRPr="00A71199">
        <w:rPr>
          <w:lang w:val="en-US"/>
        </w:rPr>
        <w:tab/>
        <w:t>empanada</w:t>
      </w:r>
      <w:r w:rsidRPr="00A71199">
        <w:rPr>
          <w:lang w:val="en-US"/>
        </w:rPr>
        <w:tab/>
        <w:t>compadre</w:t>
      </w:r>
      <w:r w:rsidRPr="00A71199">
        <w:rPr>
          <w:lang w:val="en-US"/>
        </w:rPr>
        <w:tab/>
        <w:t>1</w:t>
      </w:r>
      <w:r w:rsidRPr="00A71199">
        <w:rPr>
          <w:smallCaps/>
          <w:sz w:val="22"/>
          <w:lang w:val="en-US"/>
        </w:rPr>
        <w:t>sg</w:t>
      </w:r>
      <w:r w:rsidRPr="00A71199">
        <w:rPr>
          <w:lang w:val="en-US"/>
        </w:rPr>
        <w:tab/>
        <w:t>do-</w:t>
      </w:r>
      <w:r w:rsidRPr="00436AF0">
        <w:rPr>
          <w:lang w:val="en-US"/>
        </w:rPr>
        <w:t>3A</w:t>
      </w:r>
      <w:r w:rsidR="00D91E81" w:rsidRPr="00D91E81">
        <w:rPr>
          <w:smallCaps/>
          <w:lang w:val="en-US"/>
        </w:rPr>
        <w:t>-</w:t>
      </w:r>
      <w:r w:rsidR="00D91E81" w:rsidRPr="00D91E81">
        <w:rPr>
          <w:smallCaps/>
          <w:sz w:val="22"/>
          <w:lang w:val="en-US"/>
        </w:rPr>
        <w:t>rem.pst</w:t>
      </w:r>
    </w:p>
    <w:p w14:paraId="178DE062" w14:textId="59246670" w:rsidR="00A71199" w:rsidRPr="005D5CAC" w:rsidRDefault="009C6FDD" w:rsidP="000F3A37">
      <w:pPr>
        <w:pStyle w:val="freetranslationenglish"/>
        <w:suppressAutoHyphens/>
        <w:rPr>
          <w:lang w:val="es-ES"/>
        </w:rPr>
      </w:pPr>
      <w:r>
        <w:rPr>
          <w:lang w:val="es-ES"/>
        </w:rPr>
        <w:t>‘</w:t>
      </w:r>
      <w:r w:rsidR="00A71199">
        <w:rPr>
          <w:lang w:val="es-ES"/>
        </w:rPr>
        <w:t>“</w:t>
      </w:r>
      <w:r w:rsidR="000848C4" w:rsidRPr="00356187">
        <w:rPr>
          <w:lang w:val="pt-BR"/>
        </w:rPr>
        <w:t>¡</w:t>
      </w:r>
      <w:r w:rsidR="00A71199" w:rsidRPr="0031744F">
        <w:rPr>
          <w:lang w:val="es-ES"/>
        </w:rPr>
        <w:t>Come todavía empanada</w:t>
      </w:r>
      <w:r w:rsidR="00A71199">
        <w:rPr>
          <w:lang w:val="es-ES"/>
        </w:rPr>
        <w:t>, compadre!”</w:t>
      </w:r>
      <w:r w:rsidR="00A71199" w:rsidRPr="0031744F">
        <w:rPr>
          <w:lang w:val="es-ES"/>
        </w:rPr>
        <w:t xml:space="preserve"> me dijo</w:t>
      </w:r>
      <w:r w:rsidR="00A71199">
        <w:rPr>
          <w:lang w:val="es-ES"/>
        </w:rPr>
        <w:t xml:space="preserve"> (mi comadre)</w:t>
      </w:r>
      <w:r w:rsidR="00A71199" w:rsidRPr="0031744F">
        <w:rPr>
          <w:lang w:val="es-ES"/>
        </w:rPr>
        <w:t>.</w:t>
      </w:r>
      <w:r w:rsidRPr="005D5CAC">
        <w:rPr>
          <w:lang w:val="es-ES"/>
        </w:rPr>
        <w:t>’</w:t>
      </w:r>
      <w:r w:rsidR="00A71199" w:rsidRPr="005D5CAC">
        <w:rPr>
          <w:lang w:val="es-ES"/>
        </w:rPr>
        <w:t xml:space="preserve"> su057</w:t>
      </w:r>
    </w:p>
    <w:p w14:paraId="38E5C0D5" w14:textId="4939109C" w:rsidR="00A71199" w:rsidRPr="00A71199" w:rsidRDefault="00A71199" w:rsidP="000F3A37">
      <w:pPr>
        <w:pStyle w:val="freetranslationenglish"/>
        <w:suppressAutoHyphens/>
      </w:pPr>
      <w:r w:rsidRPr="00A71199">
        <w:t>‘“</w:t>
      </w:r>
      <w:r w:rsidRPr="00A71199">
        <w:rPr>
          <w:u w:val="single"/>
        </w:rPr>
        <w:t>Eat</w:t>
      </w:r>
      <w:r w:rsidRPr="00A71199">
        <w:t xml:space="preserve"> some more ‘empanada</w:t>
      </w:r>
      <w:r w:rsidR="002D240F">
        <w:t>,’</w:t>
      </w:r>
      <w:r w:rsidRPr="00A71199">
        <w:t xml:space="preserve"> compadre!</w:t>
      </w:r>
      <w:r w:rsidR="002D240F">
        <w:t>,”</w:t>
      </w:r>
      <w:r w:rsidRPr="00A71199">
        <w:t xml:space="preserve"> (my comadre) said to me.’</w:t>
      </w:r>
    </w:p>
    <w:p w14:paraId="61236BD1" w14:textId="77777777" w:rsidR="00A71199" w:rsidRDefault="00A71199" w:rsidP="000F3A37">
      <w:pPr>
        <w:suppressAutoHyphens/>
      </w:pPr>
    </w:p>
    <w:p w14:paraId="26EC12DC" w14:textId="77777777" w:rsidR="00A71199" w:rsidRDefault="00A71199" w:rsidP="000F3A37">
      <w:pPr>
        <w:pStyle w:val="morphemebreak"/>
        <w:tabs>
          <w:tab w:val="left" w:pos="567"/>
          <w:tab w:val="left" w:pos="851"/>
          <w:tab w:val="left" w:pos="1560"/>
          <w:tab w:val="left" w:pos="2268"/>
          <w:tab w:val="left" w:pos="2835"/>
          <w:tab w:val="left" w:pos="3544"/>
          <w:tab w:val="left" w:pos="4253"/>
        </w:tabs>
        <w:suppressAutoHyphens/>
        <w:rPr>
          <w:lang w:val="pt-BR"/>
        </w:rPr>
      </w:pPr>
      <w:r>
        <w:rPr>
          <w:lang w:val="pt-BR"/>
        </w:rPr>
        <w:tab/>
        <w:t>b.</w:t>
      </w:r>
      <w:r>
        <w:rPr>
          <w:lang w:val="pt-BR"/>
        </w:rPr>
        <w:tab/>
        <w:t>negative</w:t>
      </w:r>
    </w:p>
    <w:p w14:paraId="499C44E8" w14:textId="77777777" w:rsidR="00A71199" w:rsidRDefault="00A71199" w:rsidP="000F3A37">
      <w:pPr>
        <w:pStyle w:val="morphemebreak"/>
        <w:tabs>
          <w:tab w:val="left" w:pos="567"/>
          <w:tab w:val="left" w:pos="851"/>
          <w:tab w:val="left" w:pos="1560"/>
          <w:tab w:val="left" w:pos="2268"/>
          <w:tab w:val="left" w:pos="2835"/>
          <w:tab w:val="left" w:pos="3544"/>
          <w:tab w:val="left" w:pos="4253"/>
        </w:tabs>
        <w:suppressAutoHyphens/>
        <w:rPr>
          <w:lang w:val="pt-BR"/>
        </w:rPr>
      </w:pPr>
    </w:p>
    <w:p w14:paraId="0B0C60F6" w14:textId="77777777" w:rsidR="00A71199" w:rsidRPr="001664D4" w:rsidRDefault="00A71199" w:rsidP="000F3A37">
      <w:pPr>
        <w:pStyle w:val="morphemebreak"/>
        <w:tabs>
          <w:tab w:val="left" w:pos="567"/>
          <w:tab w:val="left" w:pos="851"/>
          <w:tab w:val="left" w:pos="1560"/>
          <w:tab w:val="left" w:pos="2268"/>
          <w:tab w:val="left" w:pos="3261"/>
          <w:tab w:val="left" w:pos="3969"/>
          <w:tab w:val="left" w:pos="4678"/>
        </w:tabs>
        <w:suppressAutoHyphens/>
        <w:rPr>
          <w:lang w:val="pt-BR"/>
        </w:rPr>
      </w:pPr>
      <w:r>
        <w:rPr>
          <w:lang w:val="pt-BR"/>
        </w:rPr>
        <w:tab/>
      </w:r>
      <w:r w:rsidRPr="001664D4">
        <w:rPr>
          <w:lang w:val="pt-BR"/>
        </w:rPr>
        <w:tab/>
      </w:r>
      <w:r w:rsidRPr="001664D4">
        <w:rPr>
          <w:i/>
          <w:lang w:val="pt-BR"/>
        </w:rPr>
        <w:t>Mawe</w:t>
      </w:r>
      <w:r w:rsidRPr="001664D4">
        <w:rPr>
          <w:i/>
          <w:lang w:val="pt-BR"/>
        </w:rPr>
        <w:tab/>
        <w:t>tiyu.</w:t>
      </w:r>
      <w:r w:rsidRPr="001664D4">
        <w:rPr>
          <w:i/>
          <w:lang w:val="pt-BR"/>
        </w:rPr>
        <w:tab/>
      </w:r>
      <w:r w:rsidRPr="001664D4">
        <w:rPr>
          <w:b/>
          <w:i/>
          <w:lang w:val="pt-BR"/>
        </w:rPr>
        <w:t>Be</w:t>
      </w:r>
      <w:r w:rsidRPr="001664D4">
        <w:rPr>
          <w:i/>
          <w:lang w:val="pt-BR"/>
        </w:rPr>
        <w:tab/>
      </w:r>
      <w:r>
        <w:rPr>
          <w:i/>
          <w:lang w:val="pt-BR"/>
        </w:rPr>
        <w:t>=</w:t>
      </w:r>
      <w:r w:rsidRPr="001664D4">
        <w:rPr>
          <w:i/>
          <w:lang w:val="pt-BR"/>
        </w:rPr>
        <w:t>tsu</w:t>
      </w:r>
      <w:r w:rsidRPr="001664D4">
        <w:rPr>
          <w:i/>
          <w:lang w:val="pt-BR"/>
        </w:rPr>
        <w:tab/>
        <w:t>ema</w:t>
      </w:r>
      <w:r w:rsidRPr="001664D4">
        <w:rPr>
          <w:i/>
          <w:lang w:val="pt-BR"/>
        </w:rPr>
        <w:tab/>
        <w:t>dia-</w:t>
      </w:r>
      <w:r w:rsidRPr="001664D4">
        <w:rPr>
          <w:b/>
          <w:i/>
          <w:lang w:val="pt-BR"/>
        </w:rPr>
        <w:t>ji</w:t>
      </w:r>
      <w:r w:rsidRPr="001664D4">
        <w:rPr>
          <w:lang w:val="pt-BR"/>
        </w:rPr>
        <w:t>!</w:t>
      </w:r>
    </w:p>
    <w:p w14:paraId="74F06753" w14:textId="77777777" w:rsidR="00A71199" w:rsidRPr="00A71199" w:rsidRDefault="00A71199" w:rsidP="000F3A37">
      <w:pPr>
        <w:pStyle w:val="glossinSpanish"/>
        <w:tabs>
          <w:tab w:val="left" w:pos="567"/>
          <w:tab w:val="left" w:pos="851"/>
          <w:tab w:val="left" w:pos="1560"/>
          <w:tab w:val="left" w:pos="2268"/>
          <w:tab w:val="left" w:pos="3261"/>
          <w:tab w:val="left" w:pos="3969"/>
          <w:tab w:val="left" w:pos="4678"/>
        </w:tabs>
        <w:suppressAutoHyphens/>
        <w:rPr>
          <w:lang w:val="en-US"/>
        </w:rPr>
      </w:pPr>
      <w:r w:rsidRPr="006710B0">
        <w:rPr>
          <w:lang w:val="pt-BR"/>
        </w:rPr>
        <w:tab/>
      </w:r>
      <w:r w:rsidRPr="006710B0">
        <w:rPr>
          <w:lang w:val="pt-BR"/>
        </w:rPr>
        <w:tab/>
      </w:r>
      <w:r w:rsidRPr="00A71199">
        <w:rPr>
          <w:smallCaps/>
          <w:sz w:val="22"/>
          <w:lang w:val="en-US"/>
        </w:rPr>
        <w:t>neg</w:t>
      </w:r>
      <w:r w:rsidRPr="00A71199">
        <w:rPr>
          <w:lang w:val="en-US"/>
        </w:rPr>
        <w:tab/>
        <w:t>uncle</w:t>
      </w:r>
      <w:r w:rsidRPr="00A71199">
        <w:rPr>
          <w:lang w:val="en-US"/>
        </w:rPr>
        <w:tab/>
      </w:r>
      <w:r w:rsidRPr="007A3F0C">
        <w:rPr>
          <w:smallCaps/>
          <w:sz w:val="22"/>
          <w:lang w:val="en-US"/>
        </w:rPr>
        <w:t>imp.neg</w:t>
      </w:r>
      <w:r w:rsidRPr="00A71199">
        <w:rPr>
          <w:lang w:val="en-US"/>
        </w:rPr>
        <w:tab/>
        <w:t>=</w:t>
      </w:r>
      <w:r w:rsidRPr="00A71199">
        <w:rPr>
          <w:smallCaps/>
          <w:lang w:val="en-US"/>
        </w:rPr>
        <w:t>yet</w:t>
      </w:r>
      <w:r w:rsidRPr="00A71199">
        <w:rPr>
          <w:lang w:val="en-US"/>
        </w:rPr>
        <w:tab/>
        <w:t>1</w:t>
      </w:r>
      <w:r w:rsidRPr="00A71199">
        <w:rPr>
          <w:smallCaps/>
          <w:sz w:val="22"/>
          <w:lang w:val="en-US"/>
        </w:rPr>
        <w:t>sg</w:t>
      </w:r>
      <w:r w:rsidRPr="00A71199">
        <w:rPr>
          <w:lang w:val="en-US"/>
        </w:rPr>
        <w:tab/>
        <w:t>eat-</w:t>
      </w:r>
      <w:r w:rsidRPr="007A3F0C">
        <w:rPr>
          <w:smallCaps/>
          <w:sz w:val="22"/>
          <w:lang w:val="en-US"/>
        </w:rPr>
        <w:t>imp.neg</w:t>
      </w:r>
    </w:p>
    <w:p w14:paraId="45B8D091" w14:textId="62BD5302" w:rsidR="00A71199" w:rsidRPr="005D5CAC" w:rsidRDefault="00A71199" w:rsidP="000F3A37">
      <w:pPr>
        <w:pStyle w:val="freetranslationenglish"/>
        <w:suppressAutoHyphens/>
        <w:rPr>
          <w:lang w:val="es-ES"/>
        </w:rPr>
      </w:pPr>
      <w:r w:rsidRPr="00361B75">
        <w:rPr>
          <w:lang w:val="es-ES"/>
        </w:rPr>
        <w:t>‘No tío, ¡</w:t>
      </w:r>
      <w:r w:rsidRPr="00361B75">
        <w:rPr>
          <w:u w:val="single"/>
          <w:lang w:val="es-ES"/>
        </w:rPr>
        <w:t>No</w:t>
      </w:r>
      <w:r>
        <w:rPr>
          <w:lang w:val="es-ES"/>
        </w:rPr>
        <w:t xml:space="preserve"> me comes todavía!</w:t>
      </w:r>
      <w:r w:rsidR="009C6FDD" w:rsidRPr="005D5CAC">
        <w:rPr>
          <w:lang w:val="es-ES"/>
        </w:rPr>
        <w:t>’</w:t>
      </w:r>
      <w:r w:rsidRPr="005D5CAC">
        <w:rPr>
          <w:lang w:val="es-ES"/>
        </w:rPr>
        <w:t xml:space="preserve"> bu029</w:t>
      </w:r>
    </w:p>
    <w:p w14:paraId="5E26166D" w14:textId="77777777" w:rsidR="00A71199" w:rsidRPr="00A71199" w:rsidRDefault="00A71199" w:rsidP="000F3A37">
      <w:pPr>
        <w:pStyle w:val="freetranslationenglish"/>
        <w:suppressAutoHyphens/>
      </w:pPr>
      <w:r w:rsidRPr="00A71199">
        <w:t xml:space="preserve">‘No, uncle, </w:t>
      </w:r>
      <w:r w:rsidRPr="00A71199">
        <w:rPr>
          <w:u w:val="single"/>
        </w:rPr>
        <w:t>don’t eat</w:t>
      </w:r>
      <w:r w:rsidRPr="00A71199">
        <w:t xml:space="preserve"> me yet!’</w:t>
      </w:r>
    </w:p>
    <w:p w14:paraId="02961F26" w14:textId="6FB3CC13" w:rsidR="004040DF" w:rsidRDefault="004040DF" w:rsidP="000F3A37">
      <w:pPr>
        <w:suppressAutoHyphens/>
      </w:pPr>
    </w:p>
    <w:p w14:paraId="5FA8EE82" w14:textId="71E29B47" w:rsidR="004040DF" w:rsidRDefault="004040DF" w:rsidP="000F3A37">
      <w:pPr>
        <w:suppressAutoHyphens/>
      </w:pPr>
    </w:p>
    <w:p w14:paraId="34F6BF47" w14:textId="127FF83A" w:rsidR="006F16A1" w:rsidRDefault="006F16A1" w:rsidP="000F3A37">
      <w:pPr>
        <w:pStyle w:val="Otsikko1"/>
        <w:keepLines/>
        <w:suppressAutoHyphens/>
      </w:pPr>
      <w:bookmarkStart w:id="58" w:name="_Ref17106458"/>
      <w:r>
        <w:t>Summary of negation construction</w:t>
      </w:r>
      <w:r w:rsidR="004B3337">
        <w:t>s</w:t>
      </w:r>
      <w:bookmarkEnd w:id="58"/>
    </w:p>
    <w:p w14:paraId="7914DDB5" w14:textId="77777777" w:rsidR="006F16A1" w:rsidRDefault="006F16A1" w:rsidP="000F3A37">
      <w:pPr>
        <w:keepNext/>
        <w:keepLines/>
        <w:suppressAutoHyphens/>
      </w:pPr>
    </w:p>
    <w:p w14:paraId="308A5D92" w14:textId="5851D771" w:rsidR="006F16A1" w:rsidRPr="00C26273" w:rsidRDefault="00A12D9A" w:rsidP="000F3A37">
      <w:pPr>
        <w:keepNext/>
        <w:keepLines/>
        <w:suppressAutoHyphens/>
      </w:pPr>
      <w:r>
        <w:t>The following table</w:t>
      </w:r>
      <w:r w:rsidR="00092661">
        <w:t xml:space="preserve"> </w:t>
      </w:r>
      <w:r w:rsidR="003F5532">
        <w:t>summarizes all the negatio</w:t>
      </w:r>
      <w:r>
        <w:t>n</w:t>
      </w:r>
      <w:r w:rsidR="00C651A4">
        <w:t xml:space="preserve"> constructions described above</w:t>
      </w:r>
      <w:r w:rsidR="00C26273">
        <w:t>. In the schematized constructions, for practical reasons</w:t>
      </w:r>
      <w:r w:rsidR="008965FD">
        <w:t xml:space="preserve"> </w:t>
      </w:r>
      <w:r w:rsidR="00C26273">
        <w:t>t</w:t>
      </w:r>
      <w:r w:rsidR="008965FD">
        <w:t>he most commonly attested variants</w:t>
      </w:r>
      <w:r w:rsidR="005A283B">
        <w:t xml:space="preserve"> are given</w:t>
      </w:r>
      <w:r w:rsidR="001B151F">
        <w:t xml:space="preserve"> (</w:t>
      </w:r>
      <w:r w:rsidR="00C26273">
        <w:rPr>
          <w:i/>
        </w:rPr>
        <w:t>aimue</w:t>
      </w:r>
      <w:r w:rsidR="00C26273">
        <w:t xml:space="preserve"> and </w:t>
      </w:r>
      <w:r w:rsidR="00C26273">
        <w:rPr>
          <w:i/>
        </w:rPr>
        <w:t>=mawe</w:t>
      </w:r>
      <w:r w:rsidR="00332EB6">
        <w:t xml:space="preserve"> </w:t>
      </w:r>
      <w:r w:rsidR="005A283B">
        <w:t>in most cases</w:t>
      </w:r>
      <w:r w:rsidR="001B151F">
        <w:t>)</w:t>
      </w:r>
      <w:r w:rsidR="005A283B">
        <w:t>.</w:t>
      </w:r>
    </w:p>
    <w:p w14:paraId="0276DE97" w14:textId="77777777" w:rsidR="00092661" w:rsidRDefault="00092661" w:rsidP="000F3A37">
      <w:pPr>
        <w:keepNext/>
        <w:keepLines/>
        <w:suppressAutoHyphens/>
      </w:pPr>
    </w:p>
    <w:p w14:paraId="47346468" w14:textId="6D1614B7" w:rsidR="006F16A1" w:rsidRPr="006E4211" w:rsidRDefault="006F16A1" w:rsidP="000F3A37">
      <w:pPr>
        <w:pStyle w:val="Kuvaotsikko"/>
        <w:keepNext/>
        <w:keepLines/>
        <w:suppressAutoHyphens/>
        <w:rPr>
          <w:i w:val="0"/>
          <w:lang w:eastAsia="fr-FR"/>
        </w:rPr>
      </w:pPr>
      <w:r w:rsidRPr="006E4211">
        <w:t xml:space="preserve">Table </w:t>
      </w:r>
      <w:r w:rsidRPr="006E4211">
        <w:fldChar w:fldCharType="begin"/>
      </w:r>
      <w:r w:rsidRPr="006E4211">
        <w:instrText xml:space="preserve"> SEQ Table \* ARABIC </w:instrText>
      </w:r>
      <w:r w:rsidRPr="006E4211">
        <w:fldChar w:fldCharType="separate"/>
      </w:r>
      <w:r w:rsidR="00D24E65">
        <w:rPr>
          <w:noProof/>
        </w:rPr>
        <w:t>2</w:t>
      </w:r>
      <w:r w:rsidRPr="006E4211">
        <w:fldChar w:fldCharType="end"/>
      </w:r>
      <w:r w:rsidRPr="006E4211">
        <w:rPr>
          <w:i w:val="0"/>
        </w:rPr>
        <w:t xml:space="preserve">. </w:t>
      </w:r>
      <w:r w:rsidRPr="001B151F">
        <w:rPr>
          <w:i w:val="0"/>
        </w:rPr>
        <w:t>Summary of negation constructions in Tacana</w:t>
      </w:r>
    </w:p>
    <w:tbl>
      <w:tblPr>
        <w:tblW w:w="113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44"/>
        <w:gridCol w:w="4678"/>
        <w:gridCol w:w="992"/>
        <w:gridCol w:w="992"/>
      </w:tblGrid>
      <w:tr w:rsidR="006B3633" w:rsidRPr="006E4211" w14:paraId="0802296A" w14:textId="1037583F" w:rsidTr="00CD2588">
        <w:tc>
          <w:tcPr>
            <w:tcW w:w="4644" w:type="dxa"/>
            <w:tcBorders>
              <w:left w:val="nil"/>
              <w:bottom w:val="single" w:sz="4" w:space="0" w:color="auto"/>
              <w:right w:val="nil"/>
            </w:tcBorders>
            <w:shd w:val="clear" w:color="auto" w:fill="auto"/>
          </w:tcPr>
          <w:p w14:paraId="3FFCD6BA" w14:textId="77777777" w:rsidR="006B3633" w:rsidRPr="006E4211" w:rsidRDefault="006B3633" w:rsidP="000F3A37">
            <w:pPr>
              <w:keepNext/>
              <w:keepLines/>
              <w:suppressAutoHyphens/>
              <w:rPr>
                <w:lang w:eastAsia="fr-FR"/>
              </w:rPr>
            </w:pPr>
            <w:r w:rsidRPr="006E4211">
              <w:rPr>
                <w:lang w:eastAsia="fr-FR"/>
              </w:rPr>
              <w:t>Type</w:t>
            </w:r>
          </w:p>
        </w:tc>
        <w:tc>
          <w:tcPr>
            <w:tcW w:w="4678" w:type="dxa"/>
            <w:tcBorders>
              <w:left w:val="nil"/>
              <w:bottom w:val="single" w:sz="4" w:space="0" w:color="auto"/>
              <w:right w:val="nil"/>
            </w:tcBorders>
            <w:shd w:val="clear" w:color="auto" w:fill="auto"/>
          </w:tcPr>
          <w:p w14:paraId="61C67B74" w14:textId="77777777" w:rsidR="006B3633" w:rsidRPr="006E4211" w:rsidRDefault="006B3633" w:rsidP="000F3A37">
            <w:pPr>
              <w:keepNext/>
              <w:keepLines/>
              <w:suppressAutoHyphens/>
              <w:rPr>
                <w:lang w:eastAsia="fr-FR"/>
              </w:rPr>
            </w:pPr>
            <w:r w:rsidRPr="006E4211">
              <w:rPr>
                <w:lang w:eastAsia="fr-FR"/>
              </w:rPr>
              <w:t>Construction</w:t>
            </w:r>
          </w:p>
        </w:tc>
        <w:tc>
          <w:tcPr>
            <w:tcW w:w="992" w:type="dxa"/>
            <w:tcBorders>
              <w:left w:val="nil"/>
              <w:bottom w:val="single" w:sz="4" w:space="0" w:color="auto"/>
              <w:right w:val="nil"/>
            </w:tcBorders>
            <w:shd w:val="clear" w:color="auto" w:fill="auto"/>
          </w:tcPr>
          <w:p w14:paraId="167B01D6" w14:textId="435E45BE" w:rsidR="006B3633" w:rsidRPr="006E4211" w:rsidRDefault="006B3633" w:rsidP="000F3A37">
            <w:pPr>
              <w:keepNext/>
              <w:keepLines/>
              <w:suppressAutoHyphens/>
              <w:rPr>
                <w:lang w:eastAsia="fr-FR"/>
              </w:rPr>
            </w:pPr>
            <w:r>
              <w:rPr>
                <w:lang w:eastAsia="fr-FR"/>
              </w:rPr>
              <w:t>Symmetrical</w:t>
            </w:r>
          </w:p>
        </w:tc>
        <w:tc>
          <w:tcPr>
            <w:tcW w:w="992" w:type="dxa"/>
            <w:tcBorders>
              <w:left w:val="nil"/>
              <w:bottom w:val="single" w:sz="4" w:space="0" w:color="auto"/>
              <w:right w:val="nil"/>
            </w:tcBorders>
          </w:tcPr>
          <w:p w14:paraId="364120B6" w14:textId="4F0C4D15" w:rsidR="006B3633" w:rsidRDefault="004F1052" w:rsidP="000F3A37">
            <w:pPr>
              <w:keepNext/>
              <w:keepLines/>
              <w:suppressAutoHyphens/>
              <w:rPr>
                <w:lang w:eastAsia="fr-FR"/>
              </w:rPr>
            </w:pPr>
            <w:r>
              <w:rPr>
                <w:lang w:eastAsia="fr-FR"/>
              </w:rPr>
              <w:t>Construction type</w:t>
            </w:r>
          </w:p>
        </w:tc>
      </w:tr>
      <w:tr w:rsidR="006B3633" w:rsidRPr="006E4211" w14:paraId="252789D8" w14:textId="7B90A5F4" w:rsidTr="00CD2588">
        <w:tc>
          <w:tcPr>
            <w:tcW w:w="4644" w:type="dxa"/>
            <w:tcBorders>
              <w:left w:val="nil"/>
              <w:bottom w:val="nil"/>
              <w:right w:val="nil"/>
            </w:tcBorders>
            <w:shd w:val="clear" w:color="auto" w:fill="auto"/>
          </w:tcPr>
          <w:p w14:paraId="55FB8399" w14:textId="77777777" w:rsidR="006B3633" w:rsidRPr="00C43024" w:rsidRDefault="006B3633" w:rsidP="000F3A37">
            <w:pPr>
              <w:keepNext/>
              <w:keepLines/>
              <w:suppressAutoHyphens/>
              <w:rPr>
                <w:u w:val="single"/>
              </w:rPr>
            </w:pPr>
            <w:r w:rsidRPr="00C43024">
              <w:rPr>
                <w:u w:val="single"/>
              </w:rPr>
              <w:t>Clausal</w:t>
            </w:r>
          </w:p>
        </w:tc>
        <w:tc>
          <w:tcPr>
            <w:tcW w:w="4678" w:type="dxa"/>
            <w:tcBorders>
              <w:left w:val="nil"/>
              <w:bottom w:val="nil"/>
              <w:right w:val="nil"/>
            </w:tcBorders>
            <w:shd w:val="clear" w:color="auto" w:fill="auto"/>
          </w:tcPr>
          <w:p w14:paraId="2CF47859" w14:textId="77777777" w:rsidR="006B3633" w:rsidRPr="006E4211" w:rsidRDefault="006B3633" w:rsidP="000F3A37">
            <w:pPr>
              <w:keepNext/>
              <w:keepLines/>
              <w:suppressAutoHyphens/>
            </w:pPr>
          </w:p>
        </w:tc>
        <w:tc>
          <w:tcPr>
            <w:tcW w:w="992" w:type="dxa"/>
            <w:tcBorders>
              <w:left w:val="nil"/>
              <w:bottom w:val="nil"/>
              <w:right w:val="nil"/>
            </w:tcBorders>
            <w:shd w:val="clear" w:color="auto" w:fill="auto"/>
          </w:tcPr>
          <w:p w14:paraId="39B9BA29" w14:textId="77777777" w:rsidR="006B3633" w:rsidRPr="006E4211" w:rsidRDefault="006B3633" w:rsidP="000F3A37">
            <w:pPr>
              <w:keepNext/>
              <w:keepLines/>
              <w:suppressAutoHyphens/>
              <w:rPr>
                <w:lang w:eastAsia="fr-FR"/>
              </w:rPr>
            </w:pPr>
          </w:p>
        </w:tc>
        <w:tc>
          <w:tcPr>
            <w:tcW w:w="992" w:type="dxa"/>
            <w:tcBorders>
              <w:left w:val="nil"/>
              <w:bottom w:val="nil"/>
              <w:right w:val="nil"/>
            </w:tcBorders>
            <w:shd w:val="clear" w:color="auto" w:fill="auto"/>
          </w:tcPr>
          <w:p w14:paraId="773B788C" w14:textId="77777777" w:rsidR="006B3633" w:rsidRPr="006E4211" w:rsidRDefault="006B3633" w:rsidP="000F3A37">
            <w:pPr>
              <w:keepNext/>
              <w:keepLines/>
              <w:suppressAutoHyphens/>
              <w:rPr>
                <w:lang w:eastAsia="fr-FR"/>
              </w:rPr>
            </w:pPr>
          </w:p>
        </w:tc>
      </w:tr>
      <w:tr w:rsidR="006B3633" w:rsidRPr="006E4211" w14:paraId="5695618C" w14:textId="3F8C9D41" w:rsidTr="00CD2588">
        <w:tc>
          <w:tcPr>
            <w:tcW w:w="4644" w:type="dxa"/>
            <w:tcBorders>
              <w:top w:val="nil"/>
              <w:left w:val="nil"/>
              <w:bottom w:val="nil"/>
              <w:right w:val="nil"/>
            </w:tcBorders>
            <w:shd w:val="clear" w:color="auto" w:fill="auto"/>
          </w:tcPr>
          <w:p w14:paraId="78DFD9DD" w14:textId="77777777" w:rsidR="006B3633" w:rsidRDefault="006B3633" w:rsidP="000F3A37">
            <w:pPr>
              <w:keepNext/>
              <w:keepLines/>
              <w:suppressAutoHyphens/>
              <w:ind w:left="284"/>
              <w:rPr>
                <w:lang w:eastAsia="fr-FR"/>
              </w:rPr>
            </w:pPr>
            <w:r>
              <w:t xml:space="preserve">declarative </w:t>
            </w:r>
            <w:r w:rsidRPr="006E4211">
              <w:t>finite verbal main clauses</w:t>
            </w:r>
          </w:p>
          <w:p w14:paraId="3EB5EE8B" w14:textId="77777777" w:rsidR="006B3633" w:rsidRPr="006E4211" w:rsidRDefault="006B3633" w:rsidP="000F3A37">
            <w:pPr>
              <w:keepNext/>
              <w:keepLines/>
              <w:suppressAutoHyphens/>
              <w:ind w:left="284"/>
              <w:rPr>
                <w:lang w:eastAsia="fr-FR"/>
              </w:rPr>
            </w:pPr>
          </w:p>
        </w:tc>
        <w:tc>
          <w:tcPr>
            <w:tcW w:w="4678" w:type="dxa"/>
            <w:tcBorders>
              <w:top w:val="nil"/>
              <w:left w:val="nil"/>
              <w:bottom w:val="nil"/>
              <w:right w:val="nil"/>
            </w:tcBorders>
            <w:shd w:val="clear" w:color="auto" w:fill="auto"/>
          </w:tcPr>
          <w:p w14:paraId="648D1CB1" w14:textId="72AAA42A" w:rsidR="006B3633" w:rsidRPr="006E4211" w:rsidRDefault="006B3633" w:rsidP="000F3A37">
            <w:pPr>
              <w:keepNext/>
              <w:keepLines/>
              <w:suppressAutoHyphens/>
            </w:pPr>
            <w:r>
              <w:t>[</w:t>
            </w:r>
            <w:r w:rsidRPr="006E4211">
              <w:t xml:space="preserve">… </w:t>
            </w:r>
            <w:r>
              <w:rPr>
                <w:b/>
                <w:i/>
              </w:rPr>
              <w:t>aimue</w:t>
            </w:r>
            <w:r>
              <w:t xml:space="preserve"> …          V-</w:t>
            </w:r>
            <w:r>
              <w:rPr>
                <w:smallCaps/>
              </w:rPr>
              <w:t>infl(</w:t>
            </w:r>
            <w:r w:rsidRPr="006E4211">
              <w:t>=</w:t>
            </w:r>
            <w:r w:rsidRPr="006E4211">
              <w:rPr>
                <w:b/>
                <w:i/>
              </w:rPr>
              <w:t>mawe</w:t>
            </w:r>
            <w:r>
              <w:t>)</w:t>
            </w:r>
            <w:r>
              <w:rPr>
                <w:b/>
                <w:i/>
              </w:rPr>
              <w:t xml:space="preserve"> </w:t>
            </w:r>
            <w:r w:rsidRPr="006E4211">
              <w:t>…</w:t>
            </w:r>
            <w:r>
              <w:t xml:space="preserve">      ]</w:t>
            </w:r>
          </w:p>
        </w:tc>
        <w:tc>
          <w:tcPr>
            <w:tcW w:w="992" w:type="dxa"/>
            <w:tcBorders>
              <w:top w:val="nil"/>
              <w:left w:val="nil"/>
              <w:bottom w:val="nil"/>
              <w:right w:val="nil"/>
            </w:tcBorders>
            <w:shd w:val="clear" w:color="auto" w:fill="auto"/>
          </w:tcPr>
          <w:p w14:paraId="1492961C" w14:textId="77777777" w:rsidR="006B3633" w:rsidRPr="006E4211" w:rsidRDefault="006B3633" w:rsidP="000F3A37">
            <w:pPr>
              <w:keepNext/>
              <w:keepLines/>
              <w:suppressAutoHyphens/>
              <w:rPr>
                <w:lang w:eastAsia="fr-FR"/>
              </w:rPr>
            </w:pPr>
            <w:r w:rsidRPr="006E4211">
              <w:rPr>
                <w:lang w:eastAsia="fr-FR"/>
              </w:rPr>
              <w:t>yes</w:t>
            </w:r>
          </w:p>
        </w:tc>
        <w:tc>
          <w:tcPr>
            <w:tcW w:w="992" w:type="dxa"/>
            <w:tcBorders>
              <w:top w:val="nil"/>
              <w:left w:val="nil"/>
              <w:bottom w:val="nil"/>
              <w:right w:val="nil"/>
            </w:tcBorders>
            <w:shd w:val="clear" w:color="auto" w:fill="auto"/>
          </w:tcPr>
          <w:p w14:paraId="10798CF9" w14:textId="71164C02" w:rsidR="006B3633" w:rsidRPr="006E4211" w:rsidRDefault="004F1052" w:rsidP="000F3A37">
            <w:pPr>
              <w:keepNext/>
              <w:keepLines/>
              <w:suppressAutoHyphens/>
              <w:rPr>
                <w:lang w:eastAsia="fr-FR"/>
              </w:rPr>
            </w:pPr>
            <w:r>
              <w:rPr>
                <w:lang w:eastAsia="fr-FR"/>
              </w:rPr>
              <w:t>1</w:t>
            </w:r>
          </w:p>
        </w:tc>
      </w:tr>
      <w:tr w:rsidR="006B3633" w:rsidRPr="006E4211" w14:paraId="307BCC4E" w14:textId="2221F570" w:rsidTr="00CD2588">
        <w:tc>
          <w:tcPr>
            <w:tcW w:w="4644" w:type="dxa"/>
            <w:tcBorders>
              <w:top w:val="nil"/>
              <w:left w:val="nil"/>
              <w:bottom w:val="nil"/>
              <w:right w:val="nil"/>
            </w:tcBorders>
            <w:shd w:val="clear" w:color="auto" w:fill="auto"/>
          </w:tcPr>
          <w:p w14:paraId="3BCC2C99" w14:textId="77777777" w:rsidR="006B3633" w:rsidRPr="006B3633" w:rsidRDefault="006B3633" w:rsidP="000F3A37">
            <w:pPr>
              <w:keepNext/>
              <w:keepLines/>
              <w:tabs>
                <w:tab w:val="left" w:pos="2268"/>
              </w:tabs>
              <w:suppressAutoHyphens/>
              <w:ind w:left="284"/>
              <w:rPr>
                <w:lang w:val="fr-FR"/>
              </w:rPr>
            </w:pPr>
            <w:r w:rsidRPr="006B3633">
              <w:rPr>
                <w:lang w:val="fr-FR"/>
              </w:rPr>
              <w:t>non-verbal clauses:</w:t>
            </w:r>
            <w:r w:rsidRPr="006B3633">
              <w:rPr>
                <w:lang w:val="fr-FR"/>
              </w:rPr>
              <w:tab/>
              <w:t>equation, inclusion</w:t>
            </w:r>
          </w:p>
          <w:p w14:paraId="22D7C346" w14:textId="77777777" w:rsidR="006B3633" w:rsidRPr="006B3633" w:rsidRDefault="006B3633" w:rsidP="000F3A37">
            <w:pPr>
              <w:keepNext/>
              <w:keepLines/>
              <w:suppressAutoHyphens/>
              <w:ind w:left="284"/>
              <w:rPr>
                <w:lang w:val="fr-FR"/>
              </w:rPr>
            </w:pPr>
          </w:p>
        </w:tc>
        <w:tc>
          <w:tcPr>
            <w:tcW w:w="4678" w:type="dxa"/>
            <w:tcBorders>
              <w:top w:val="nil"/>
              <w:left w:val="nil"/>
              <w:bottom w:val="nil"/>
              <w:right w:val="nil"/>
            </w:tcBorders>
            <w:shd w:val="clear" w:color="auto" w:fill="auto"/>
          </w:tcPr>
          <w:p w14:paraId="4A6B182A" w14:textId="4BCD4AA8" w:rsidR="006B3633" w:rsidRPr="00AC067B" w:rsidRDefault="006B3633" w:rsidP="000F3A37">
            <w:pPr>
              <w:keepNext/>
              <w:keepLines/>
              <w:suppressAutoHyphens/>
            </w:pPr>
            <w:r>
              <w:t>[</w:t>
            </w:r>
            <w:r w:rsidRPr="006E4211">
              <w:t xml:space="preserve">… </w:t>
            </w:r>
            <w:r w:rsidRPr="006E4211">
              <w:rPr>
                <w:b/>
                <w:i/>
              </w:rPr>
              <w:t>aim</w:t>
            </w:r>
            <w:r>
              <w:rPr>
                <w:b/>
                <w:i/>
              </w:rPr>
              <w:t>ue</w:t>
            </w:r>
            <w:r>
              <w:t xml:space="preserve"> … NP…   (be-</w:t>
            </w:r>
            <w:r>
              <w:rPr>
                <w:smallCaps/>
              </w:rPr>
              <w:t>infl)</w:t>
            </w:r>
            <w:r w:rsidRPr="006E4211">
              <w:t>=</w:t>
            </w:r>
            <w:r w:rsidRPr="006E4211">
              <w:rPr>
                <w:b/>
                <w:i/>
              </w:rPr>
              <w:t>mawe</w:t>
            </w:r>
            <w:r>
              <w:rPr>
                <w:b/>
                <w:i/>
              </w:rPr>
              <w:t xml:space="preserve"> </w:t>
            </w:r>
            <w:r w:rsidRPr="006E4211">
              <w:t>…</w:t>
            </w:r>
            <w:r>
              <w:t xml:space="preserve">  ]</w:t>
            </w:r>
          </w:p>
        </w:tc>
        <w:tc>
          <w:tcPr>
            <w:tcW w:w="992" w:type="dxa"/>
            <w:tcBorders>
              <w:top w:val="nil"/>
              <w:left w:val="nil"/>
              <w:bottom w:val="nil"/>
              <w:right w:val="nil"/>
            </w:tcBorders>
            <w:shd w:val="clear" w:color="auto" w:fill="auto"/>
          </w:tcPr>
          <w:p w14:paraId="098AE4E5" w14:textId="77777777" w:rsidR="006B3633" w:rsidRPr="006E4211" w:rsidRDefault="006B3633" w:rsidP="000F3A37">
            <w:pPr>
              <w:keepNext/>
              <w:keepLines/>
              <w:suppressAutoHyphens/>
              <w:rPr>
                <w:lang w:eastAsia="fr-FR"/>
              </w:rPr>
            </w:pPr>
            <w:r w:rsidRPr="006E4211">
              <w:rPr>
                <w:lang w:eastAsia="fr-FR"/>
              </w:rPr>
              <w:t>yes</w:t>
            </w:r>
          </w:p>
        </w:tc>
        <w:tc>
          <w:tcPr>
            <w:tcW w:w="992" w:type="dxa"/>
            <w:tcBorders>
              <w:top w:val="nil"/>
              <w:left w:val="nil"/>
              <w:bottom w:val="nil"/>
              <w:right w:val="nil"/>
            </w:tcBorders>
            <w:shd w:val="clear" w:color="auto" w:fill="auto"/>
          </w:tcPr>
          <w:p w14:paraId="0BD1A062" w14:textId="77777777" w:rsidR="006B3633" w:rsidRPr="006E4211" w:rsidRDefault="006B3633" w:rsidP="000F3A37">
            <w:pPr>
              <w:keepNext/>
              <w:keepLines/>
              <w:suppressAutoHyphens/>
              <w:rPr>
                <w:lang w:eastAsia="fr-FR"/>
              </w:rPr>
            </w:pPr>
          </w:p>
        </w:tc>
      </w:tr>
      <w:tr w:rsidR="006B3633" w:rsidRPr="006E4211" w14:paraId="3871FFC1" w14:textId="04028927" w:rsidTr="00CD2588">
        <w:tc>
          <w:tcPr>
            <w:tcW w:w="4644" w:type="dxa"/>
            <w:tcBorders>
              <w:top w:val="nil"/>
              <w:left w:val="nil"/>
              <w:bottom w:val="nil"/>
              <w:right w:val="nil"/>
            </w:tcBorders>
            <w:shd w:val="clear" w:color="auto" w:fill="auto"/>
          </w:tcPr>
          <w:p w14:paraId="18599F22" w14:textId="77777777" w:rsidR="006B3633" w:rsidRDefault="006B3633" w:rsidP="000F3A37">
            <w:pPr>
              <w:keepNext/>
              <w:keepLines/>
              <w:tabs>
                <w:tab w:val="left" w:pos="2268"/>
              </w:tabs>
              <w:suppressAutoHyphens/>
              <w:ind w:left="284"/>
            </w:pPr>
            <w:r>
              <w:tab/>
              <w:t>attribution</w:t>
            </w:r>
          </w:p>
          <w:p w14:paraId="413AAA2D" w14:textId="77777777" w:rsidR="006B3633" w:rsidRPr="006E4211" w:rsidRDefault="006B3633" w:rsidP="000F3A37">
            <w:pPr>
              <w:keepNext/>
              <w:keepLines/>
              <w:suppressAutoHyphens/>
              <w:ind w:left="284"/>
            </w:pPr>
          </w:p>
        </w:tc>
        <w:tc>
          <w:tcPr>
            <w:tcW w:w="4678" w:type="dxa"/>
            <w:tcBorders>
              <w:top w:val="nil"/>
              <w:left w:val="nil"/>
              <w:bottom w:val="nil"/>
              <w:right w:val="nil"/>
            </w:tcBorders>
            <w:shd w:val="clear" w:color="auto" w:fill="auto"/>
          </w:tcPr>
          <w:p w14:paraId="029F5D7D" w14:textId="4842E260" w:rsidR="006B3633" w:rsidRPr="006E4211" w:rsidRDefault="006B3633" w:rsidP="000F3A37">
            <w:pPr>
              <w:keepNext/>
              <w:keepLines/>
              <w:suppressAutoHyphens/>
              <w:rPr>
                <w:i/>
              </w:rPr>
            </w:pPr>
            <w:r>
              <w:t>[</w:t>
            </w:r>
            <w:r w:rsidRPr="006E4211">
              <w:t xml:space="preserve">… </w:t>
            </w:r>
            <w:r w:rsidRPr="006E4211">
              <w:rPr>
                <w:b/>
                <w:i/>
              </w:rPr>
              <w:t>aim</w:t>
            </w:r>
            <w:r>
              <w:rPr>
                <w:b/>
                <w:i/>
              </w:rPr>
              <w:t>ue</w:t>
            </w:r>
            <w:r>
              <w:t xml:space="preserve"> … ADJ… (be-</w:t>
            </w:r>
            <w:r>
              <w:rPr>
                <w:smallCaps/>
              </w:rPr>
              <w:t>infl</w:t>
            </w:r>
            <w:r>
              <w:t>)=</w:t>
            </w:r>
            <w:r w:rsidRPr="006E4211">
              <w:rPr>
                <w:b/>
                <w:i/>
              </w:rPr>
              <w:t>mawe</w:t>
            </w:r>
            <w:r>
              <w:rPr>
                <w:b/>
                <w:i/>
              </w:rPr>
              <w:t xml:space="preserve"> </w:t>
            </w:r>
            <w:r w:rsidRPr="006E4211">
              <w:t>…</w:t>
            </w:r>
            <w:r>
              <w:t xml:space="preserve">  ]</w:t>
            </w:r>
          </w:p>
        </w:tc>
        <w:tc>
          <w:tcPr>
            <w:tcW w:w="992" w:type="dxa"/>
            <w:tcBorders>
              <w:top w:val="nil"/>
              <w:left w:val="nil"/>
              <w:bottom w:val="nil"/>
              <w:right w:val="nil"/>
            </w:tcBorders>
            <w:shd w:val="clear" w:color="auto" w:fill="auto"/>
          </w:tcPr>
          <w:p w14:paraId="36D22F6B" w14:textId="77777777" w:rsidR="006B3633" w:rsidRPr="006E4211" w:rsidRDefault="006B3633" w:rsidP="000F3A37">
            <w:pPr>
              <w:keepNext/>
              <w:keepLines/>
              <w:suppressAutoHyphens/>
              <w:rPr>
                <w:lang w:eastAsia="fr-FR"/>
              </w:rPr>
            </w:pPr>
            <w:r>
              <w:rPr>
                <w:lang w:eastAsia="fr-FR"/>
              </w:rPr>
              <w:t>yes</w:t>
            </w:r>
          </w:p>
        </w:tc>
        <w:tc>
          <w:tcPr>
            <w:tcW w:w="992" w:type="dxa"/>
            <w:tcBorders>
              <w:top w:val="nil"/>
              <w:left w:val="nil"/>
              <w:bottom w:val="nil"/>
              <w:right w:val="nil"/>
            </w:tcBorders>
            <w:shd w:val="clear" w:color="auto" w:fill="auto"/>
          </w:tcPr>
          <w:p w14:paraId="70543D76" w14:textId="77777777" w:rsidR="006B3633" w:rsidRDefault="006B3633" w:rsidP="000F3A37">
            <w:pPr>
              <w:keepNext/>
              <w:keepLines/>
              <w:suppressAutoHyphens/>
              <w:rPr>
                <w:lang w:eastAsia="fr-FR"/>
              </w:rPr>
            </w:pPr>
          </w:p>
        </w:tc>
      </w:tr>
      <w:tr w:rsidR="006B3633" w:rsidRPr="006E4211" w14:paraId="35A4B7FF" w14:textId="6AC6BCB8" w:rsidTr="00CD2588">
        <w:tc>
          <w:tcPr>
            <w:tcW w:w="4644" w:type="dxa"/>
            <w:tcBorders>
              <w:top w:val="nil"/>
              <w:left w:val="nil"/>
              <w:bottom w:val="single" w:sz="4" w:space="0" w:color="auto"/>
              <w:right w:val="nil"/>
            </w:tcBorders>
            <w:shd w:val="clear" w:color="auto" w:fill="auto"/>
          </w:tcPr>
          <w:p w14:paraId="086D5E77" w14:textId="77777777" w:rsidR="006B3633" w:rsidRPr="006E4211" w:rsidRDefault="006B3633" w:rsidP="000F3A37">
            <w:pPr>
              <w:keepNext/>
              <w:keepLines/>
              <w:tabs>
                <w:tab w:val="left" w:pos="2268"/>
              </w:tabs>
              <w:suppressAutoHyphens/>
              <w:ind w:left="284"/>
            </w:pPr>
            <w:r>
              <w:tab/>
              <w:t>e</w:t>
            </w:r>
            <w:r w:rsidRPr="00711E96">
              <w:t>xistential</w:t>
            </w:r>
            <w:r>
              <w:t>/locative</w:t>
            </w:r>
          </w:p>
        </w:tc>
        <w:tc>
          <w:tcPr>
            <w:tcW w:w="4678" w:type="dxa"/>
            <w:tcBorders>
              <w:top w:val="nil"/>
              <w:left w:val="nil"/>
              <w:bottom w:val="single" w:sz="4" w:space="0" w:color="auto"/>
              <w:right w:val="nil"/>
            </w:tcBorders>
            <w:shd w:val="clear" w:color="auto" w:fill="auto"/>
          </w:tcPr>
          <w:p w14:paraId="66CDBC6B" w14:textId="7A3D425A" w:rsidR="006B3633" w:rsidRDefault="006B3633" w:rsidP="000F3A37">
            <w:pPr>
              <w:keepNext/>
              <w:keepLines/>
              <w:suppressAutoHyphens/>
            </w:pPr>
            <w:r>
              <w:t>[</w:t>
            </w:r>
            <w:r w:rsidRPr="006E4211">
              <w:t xml:space="preserve">… </w:t>
            </w:r>
            <w:r w:rsidRPr="006E4211">
              <w:rPr>
                <w:b/>
                <w:i/>
              </w:rPr>
              <w:t>aim</w:t>
            </w:r>
            <w:r>
              <w:rPr>
                <w:b/>
                <w:i/>
              </w:rPr>
              <w:t>ue</w:t>
            </w:r>
            <w:r>
              <w:t xml:space="preserve"> …      V</w:t>
            </w:r>
            <w:r w:rsidRPr="00004E3A">
              <w:rPr>
                <w:smallCaps/>
              </w:rPr>
              <w:t>post</w:t>
            </w:r>
            <w:r>
              <w:t>-</w:t>
            </w:r>
            <w:r>
              <w:rPr>
                <w:smallCaps/>
              </w:rPr>
              <w:t>infl</w:t>
            </w:r>
            <w:r w:rsidRPr="006E4211">
              <w:t>=</w:t>
            </w:r>
            <w:r w:rsidRPr="006E4211">
              <w:rPr>
                <w:b/>
                <w:i/>
              </w:rPr>
              <w:t>mawe</w:t>
            </w:r>
            <w:r>
              <w:rPr>
                <w:b/>
                <w:i/>
              </w:rPr>
              <w:t xml:space="preserve"> </w:t>
            </w:r>
            <w:r w:rsidRPr="006E4211">
              <w:t>…</w:t>
            </w:r>
            <w:r>
              <w:t xml:space="preserve">     ]</w:t>
            </w:r>
          </w:p>
          <w:p w14:paraId="7DC22FC1" w14:textId="0BAD6873" w:rsidR="006B3633" w:rsidRPr="00270FA7" w:rsidRDefault="006B3633" w:rsidP="000F3A37">
            <w:pPr>
              <w:keepNext/>
              <w:keepLines/>
              <w:suppressAutoHyphens/>
            </w:pPr>
            <w:r>
              <w:t>[</w:t>
            </w:r>
            <w:r w:rsidRPr="006E4211">
              <w:t xml:space="preserve">… </w:t>
            </w:r>
            <w:r w:rsidRPr="006E4211">
              <w:rPr>
                <w:b/>
                <w:i/>
              </w:rPr>
              <w:t>aim</w:t>
            </w:r>
            <w:r>
              <w:rPr>
                <w:b/>
                <w:i/>
              </w:rPr>
              <w:t>ue</w:t>
            </w:r>
            <w:r>
              <w:t xml:space="preserve"> …             be-</w:t>
            </w:r>
            <w:r>
              <w:rPr>
                <w:smallCaps/>
              </w:rPr>
              <w:t>infl</w:t>
            </w:r>
            <w:r w:rsidRPr="006E4211">
              <w:t>=</w:t>
            </w:r>
            <w:r w:rsidRPr="006E4211">
              <w:rPr>
                <w:b/>
                <w:i/>
              </w:rPr>
              <w:t>mawe</w:t>
            </w:r>
            <w:r>
              <w:rPr>
                <w:b/>
                <w:i/>
              </w:rPr>
              <w:t xml:space="preserve"> </w:t>
            </w:r>
            <w:r w:rsidRPr="006E4211">
              <w:t>…</w:t>
            </w:r>
            <w:r>
              <w:t xml:space="preserve">     ]</w:t>
            </w:r>
          </w:p>
        </w:tc>
        <w:tc>
          <w:tcPr>
            <w:tcW w:w="992" w:type="dxa"/>
            <w:tcBorders>
              <w:top w:val="nil"/>
              <w:left w:val="nil"/>
              <w:bottom w:val="single" w:sz="4" w:space="0" w:color="auto"/>
              <w:right w:val="nil"/>
            </w:tcBorders>
            <w:shd w:val="clear" w:color="auto" w:fill="auto"/>
          </w:tcPr>
          <w:p w14:paraId="1DAF0BFB" w14:textId="77777777" w:rsidR="006B3633" w:rsidRDefault="006B3633" w:rsidP="000F3A37">
            <w:pPr>
              <w:keepNext/>
              <w:keepLines/>
              <w:suppressAutoHyphens/>
              <w:rPr>
                <w:lang w:eastAsia="fr-FR"/>
              </w:rPr>
            </w:pPr>
            <w:r>
              <w:rPr>
                <w:lang w:eastAsia="fr-FR"/>
              </w:rPr>
              <w:t>yes</w:t>
            </w:r>
          </w:p>
          <w:p w14:paraId="534E4DAC" w14:textId="77777777" w:rsidR="006B3633" w:rsidRDefault="006B3633" w:rsidP="000F3A37">
            <w:pPr>
              <w:keepNext/>
              <w:keepLines/>
              <w:suppressAutoHyphens/>
              <w:rPr>
                <w:lang w:eastAsia="fr-FR"/>
              </w:rPr>
            </w:pPr>
            <w:r>
              <w:rPr>
                <w:lang w:eastAsia="fr-FR"/>
              </w:rPr>
              <w:t>yes</w:t>
            </w:r>
          </w:p>
          <w:p w14:paraId="5F6B623D" w14:textId="5C4161B5" w:rsidR="007419BE" w:rsidRPr="006E4211" w:rsidRDefault="007419BE" w:rsidP="000F3A37">
            <w:pPr>
              <w:keepNext/>
              <w:keepLines/>
              <w:suppressAutoHyphens/>
              <w:rPr>
                <w:lang w:eastAsia="fr-FR"/>
              </w:rPr>
            </w:pPr>
          </w:p>
        </w:tc>
        <w:tc>
          <w:tcPr>
            <w:tcW w:w="992" w:type="dxa"/>
            <w:tcBorders>
              <w:top w:val="nil"/>
              <w:left w:val="nil"/>
              <w:bottom w:val="single" w:sz="4" w:space="0" w:color="auto"/>
              <w:right w:val="nil"/>
            </w:tcBorders>
            <w:shd w:val="clear" w:color="auto" w:fill="auto"/>
          </w:tcPr>
          <w:p w14:paraId="6542CB90" w14:textId="77777777" w:rsidR="006B3633" w:rsidRDefault="006B3633" w:rsidP="000F3A37">
            <w:pPr>
              <w:keepNext/>
              <w:keepLines/>
              <w:suppressAutoHyphens/>
              <w:rPr>
                <w:lang w:eastAsia="fr-FR"/>
              </w:rPr>
            </w:pPr>
          </w:p>
        </w:tc>
      </w:tr>
      <w:tr w:rsidR="007419BE" w:rsidRPr="006E4211" w14:paraId="0B899646" w14:textId="77777777" w:rsidTr="00F523CF">
        <w:tc>
          <w:tcPr>
            <w:tcW w:w="4644" w:type="dxa"/>
            <w:tcBorders>
              <w:top w:val="nil"/>
              <w:left w:val="nil"/>
              <w:bottom w:val="nil"/>
              <w:right w:val="nil"/>
            </w:tcBorders>
            <w:shd w:val="clear" w:color="auto" w:fill="auto"/>
          </w:tcPr>
          <w:p w14:paraId="69FC7222" w14:textId="7228B44C" w:rsidR="007419BE" w:rsidRPr="003E26D4" w:rsidRDefault="007419BE" w:rsidP="000F3A37">
            <w:pPr>
              <w:keepNext/>
              <w:keepLines/>
              <w:suppressAutoHyphens/>
              <w:rPr>
                <w:u w:val="single"/>
              </w:rPr>
            </w:pPr>
            <w:r w:rsidRPr="003E26D4">
              <w:rPr>
                <w:u w:val="single"/>
              </w:rPr>
              <w:t>Clausal</w:t>
            </w:r>
          </w:p>
        </w:tc>
        <w:tc>
          <w:tcPr>
            <w:tcW w:w="4678" w:type="dxa"/>
            <w:tcBorders>
              <w:top w:val="nil"/>
              <w:left w:val="nil"/>
              <w:bottom w:val="nil"/>
              <w:right w:val="nil"/>
            </w:tcBorders>
            <w:shd w:val="clear" w:color="auto" w:fill="auto"/>
          </w:tcPr>
          <w:p w14:paraId="14B36A21" w14:textId="77777777" w:rsidR="007419BE" w:rsidRPr="007419BE" w:rsidRDefault="007419BE" w:rsidP="000F3A37">
            <w:pPr>
              <w:keepNext/>
              <w:keepLines/>
              <w:suppressAutoHyphens/>
              <w:rPr>
                <w:i/>
              </w:rPr>
            </w:pPr>
          </w:p>
        </w:tc>
        <w:tc>
          <w:tcPr>
            <w:tcW w:w="992" w:type="dxa"/>
            <w:tcBorders>
              <w:top w:val="nil"/>
              <w:left w:val="nil"/>
              <w:bottom w:val="nil"/>
              <w:right w:val="nil"/>
            </w:tcBorders>
            <w:shd w:val="clear" w:color="auto" w:fill="auto"/>
          </w:tcPr>
          <w:p w14:paraId="41FB3D6B" w14:textId="77777777" w:rsidR="007419BE" w:rsidRPr="007419BE" w:rsidRDefault="007419BE" w:rsidP="000F3A37">
            <w:pPr>
              <w:keepNext/>
              <w:keepLines/>
              <w:suppressAutoHyphens/>
              <w:rPr>
                <w:lang w:eastAsia="fr-FR"/>
              </w:rPr>
            </w:pPr>
          </w:p>
        </w:tc>
        <w:tc>
          <w:tcPr>
            <w:tcW w:w="992" w:type="dxa"/>
            <w:tcBorders>
              <w:top w:val="nil"/>
              <w:left w:val="nil"/>
              <w:bottom w:val="nil"/>
              <w:right w:val="nil"/>
            </w:tcBorders>
          </w:tcPr>
          <w:p w14:paraId="5E700C02" w14:textId="77777777" w:rsidR="007419BE" w:rsidRPr="007419BE" w:rsidRDefault="007419BE" w:rsidP="000F3A37">
            <w:pPr>
              <w:keepNext/>
              <w:keepLines/>
              <w:suppressAutoHyphens/>
              <w:rPr>
                <w:lang w:eastAsia="fr-FR"/>
              </w:rPr>
            </w:pPr>
          </w:p>
        </w:tc>
      </w:tr>
      <w:tr w:rsidR="006B3633" w:rsidRPr="006E4211" w14:paraId="78EE460D" w14:textId="4E8842BB" w:rsidTr="00F523CF">
        <w:tc>
          <w:tcPr>
            <w:tcW w:w="4644" w:type="dxa"/>
            <w:tcBorders>
              <w:top w:val="nil"/>
              <w:left w:val="nil"/>
              <w:bottom w:val="single" w:sz="4" w:space="0" w:color="auto"/>
              <w:right w:val="nil"/>
            </w:tcBorders>
            <w:shd w:val="clear" w:color="auto" w:fill="auto"/>
          </w:tcPr>
          <w:p w14:paraId="0B337274" w14:textId="0E853D38" w:rsidR="006B3633" w:rsidRPr="00CD2588" w:rsidRDefault="007419BE" w:rsidP="000F3A37">
            <w:pPr>
              <w:keepNext/>
              <w:keepLines/>
              <w:suppressAutoHyphens/>
              <w:ind w:left="317"/>
              <w:rPr>
                <w:lang w:val="fr-FR"/>
              </w:rPr>
            </w:pPr>
            <w:r w:rsidRPr="006B3633">
              <w:rPr>
                <w:lang w:val="fr-FR"/>
              </w:rPr>
              <w:t>non-verbal clauses</w:t>
            </w:r>
            <w:r>
              <w:rPr>
                <w:lang w:val="fr-FR"/>
              </w:rPr>
              <w:t xml:space="preserve">: </w:t>
            </w:r>
            <w:r w:rsidRPr="00CD2588">
              <w:rPr>
                <w:lang w:val="fr-FR"/>
              </w:rPr>
              <w:t>existential/locative</w:t>
            </w:r>
          </w:p>
          <w:p w14:paraId="4FBA8430" w14:textId="77777777" w:rsidR="006B3633" w:rsidRPr="00CD2588" w:rsidRDefault="006B3633" w:rsidP="000F3A37">
            <w:pPr>
              <w:keepNext/>
              <w:keepLines/>
              <w:suppressAutoHyphens/>
              <w:rPr>
                <w:lang w:val="fr-FR"/>
              </w:rPr>
            </w:pPr>
          </w:p>
        </w:tc>
        <w:tc>
          <w:tcPr>
            <w:tcW w:w="4678" w:type="dxa"/>
            <w:tcBorders>
              <w:top w:val="nil"/>
              <w:left w:val="nil"/>
              <w:bottom w:val="single" w:sz="4" w:space="0" w:color="auto"/>
              <w:right w:val="nil"/>
            </w:tcBorders>
            <w:shd w:val="clear" w:color="auto" w:fill="auto"/>
          </w:tcPr>
          <w:p w14:paraId="416DFA2E" w14:textId="7416383B" w:rsidR="006B3633" w:rsidRPr="007F0CAF" w:rsidRDefault="006B3633" w:rsidP="000F3A37">
            <w:pPr>
              <w:keepNext/>
              <w:keepLines/>
              <w:suppressAutoHyphens/>
            </w:pPr>
            <w:r>
              <w:t>[</w:t>
            </w:r>
            <w:r>
              <w:rPr>
                <w:i/>
              </w:rPr>
              <w:t xml:space="preserve">             … </w:t>
            </w:r>
            <w:r>
              <w:rPr>
                <w:b/>
                <w:i/>
              </w:rPr>
              <w:t>aimue</w:t>
            </w:r>
            <w:r w:rsidRPr="007F0CAF">
              <w:rPr>
                <w:i/>
              </w:rPr>
              <w:t>…</w:t>
            </w:r>
            <w:r>
              <w:rPr>
                <w:i/>
              </w:rPr>
              <w:t xml:space="preserve"> </w:t>
            </w:r>
            <w:r>
              <w:t>(be-</w:t>
            </w:r>
            <w:r>
              <w:rPr>
                <w:smallCaps/>
              </w:rPr>
              <w:t>infl</w:t>
            </w:r>
            <w:r>
              <w:t>)</w:t>
            </w:r>
            <w:r>
              <w:rPr>
                <w:i/>
              </w:rPr>
              <w:t xml:space="preserve">                    </w:t>
            </w:r>
            <w:r>
              <w:t>]</w:t>
            </w:r>
          </w:p>
        </w:tc>
        <w:tc>
          <w:tcPr>
            <w:tcW w:w="992" w:type="dxa"/>
            <w:tcBorders>
              <w:top w:val="nil"/>
              <w:left w:val="nil"/>
              <w:bottom w:val="single" w:sz="4" w:space="0" w:color="auto"/>
              <w:right w:val="nil"/>
            </w:tcBorders>
            <w:shd w:val="clear" w:color="auto" w:fill="auto"/>
          </w:tcPr>
          <w:p w14:paraId="3323A143" w14:textId="77777777" w:rsidR="006B3633" w:rsidRPr="006E4211" w:rsidRDefault="006B3633" w:rsidP="000F3A37">
            <w:pPr>
              <w:keepNext/>
              <w:keepLines/>
              <w:suppressAutoHyphens/>
              <w:rPr>
                <w:lang w:eastAsia="fr-FR"/>
              </w:rPr>
            </w:pPr>
            <w:r>
              <w:rPr>
                <w:lang w:eastAsia="fr-FR"/>
              </w:rPr>
              <w:t>no</w:t>
            </w:r>
          </w:p>
        </w:tc>
        <w:tc>
          <w:tcPr>
            <w:tcW w:w="992" w:type="dxa"/>
            <w:tcBorders>
              <w:top w:val="nil"/>
              <w:left w:val="nil"/>
              <w:bottom w:val="single" w:sz="4" w:space="0" w:color="auto"/>
              <w:right w:val="nil"/>
            </w:tcBorders>
          </w:tcPr>
          <w:p w14:paraId="5C74DD98" w14:textId="041ED388" w:rsidR="006B3633" w:rsidRDefault="004F1052" w:rsidP="000F3A37">
            <w:pPr>
              <w:keepNext/>
              <w:keepLines/>
              <w:suppressAutoHyphens/>
              <w:rPr>
                <w:lang w:eastAsia="fr-FR"/>
              </w:rPr>
            </w:pPr>
            <w:r>
              <w:rPr>
                <w:lang w:eastAsia="fr-FR"/>
              </w:rPr>
              <w:t>2</w:t>
            </w:r>
          </w:p>
        </w:tc>
      </w:tr>
      <w:tr w:rsidR="00DD3AD1" w:rsidRPr="006E4211" w14:paraId="27BE9C54" w14:textId="77777777" w:rsidTr="00DD3AD1">
        <w:tc>
          <w:tcPr>
            <w:tcW w:w="4644" w:type="dxa"/>
            <w:tcBorders>
              <w:top w:val="nil"/>
              <w:left w:val="nil"/>
              <w:bottom w:val="nil"/>
              <w:right w:val="nil"/>
            </w:tcBorders>
            <w:shd w:val="clear" w:color="auto" w:fill="auto"/>
          </w:tcPr>
          <w:p w14:paraId="778D7ABD" w14:textId="77777777" w:rsidR="00DD3AD1" w:rsidRPr="003E26D4" w:rsidRDefault="00DD3AD1" w:rsidP="000F3A37">
            <w:pPr>
              <w:keepNext/>
              <w:keepLines/>
              <w:suppressAutoHyphens/>
              <w:rPr>
                <w:u w:val="single"/>
              </w:rPr>
            </w:pPr>
            <w:r w:rsidRPr="003E26D4">
              <w:rPr>
                <w:u w:val="single"/>
              </w:rPr>
              <w:t>Clausal</w:t>
            </w:r>
          </w:p>
        </w:tc>
        <w:tc>
          <w:tcPr>
            <w:tcW w:w="4678" w:type="dxa"/>
            <w:tcBorders>
              <w:top w:val="nil"/>
              <w:left w:val="nil"/>
              <w:bottom w:val="nil"/>
              <w:right w:val="nil"/>
            </w:tcBorders>
            <w:shd w:val="clear" w:color="auto" w:fill="auto"/>
          </w:tcPr>
          <w:p w14:paraId="09AA8BEA" w14:textId="77777777" w:rsidR="00DD3AD1" w:rsidRPr="007419BE" w:rsidRDefault="00DD3AD1" w:rsidP="000F3A37">
            <w:pPr>
              <w:keepNext/>
              <w:keepLines/>
              <w:suppressAutoHyphens/>
              <w:rPr>
                <w:i/>
              </w:rPr>
            </w:pPr>
          </w:p>
        </w:tc>
        <w:tc>
          <w:tcPr>
            <w:tcW w:w="992" w:type="dxa"/>
            <w:tcBorders>
              <w:top w:val="nil"/>
              <w:left w:val="nil"/>
              <w:bottom w:val="nil"/>
              <w:right w:val="nil"/>
            </w:tcBorders>
            <w:shd w:val="clear" w:color="auto" w:fill="auto"/>
          </w:tcPr>
          <w:p w14:paraId="6EC64F2B" w14:textId="77777777" w:rsidR="00DD3AD1" w:rsidRPr="007419BE" w:rsidRDefault="00DD3AD1" w:rsidP="000F3A37">
            <w:pPr>
              <w:keepNext/>
              <w:keepLines/>
              <w:suppressAutoHyphens/>
              <w:rPr>
                <w:lang w:eastAsia="fr-FR"/>
              </w:rPr>
            </w:pPr>
          </w:p>
        </w:tc>
        <w:tc>
          <w:tcPr>
            <w:tcW w:w="992" w:type="dxa"/>
            <w:tcBorders>
              <w:top w:val="nil"/>
              <w:left w:val="nil"/>
              <w:bottom w:val="nil"/>
              <w:right w:val="nil"/>
            </w:tcBorders>
          </w:tcPr>
          <w:p w14:paraId="48D8298B" w14:textId="77777777" w:rsidR="00DD3AD1" w:rsidRPr="007419BE" w:rsidRDefault="00DD3AD1" w:rsidP="000F3A37">
            <w:pPr>
              <w:keepNext/>
              <w:keepLines/>
              <w:suppressAutoHyphens/>
              <w:rPr>
                <w:lang w:eastAsia="fr-FR"/>
              </w:rPr>
            </w:pPr>
          </w:p>
        </w:tc>
      </w:tr>
      <w:tr w:rsidR="006B3633" w:rsidRPr="006E4211" w14:paraId="0595BF8B" w14:textId="0A65EC02" w:rsidTr="00DD3AD1">
        <w:tc>
          <w:tcPr>
            <w:tcW w:w="4644" w:type="dxa"/>
            <w:tcBorders>
              <w:top w:val="nil"/>
              <w:left w:val="nil"/>
              <w:bottom w:val="nil"/>
              <w:right w:val="nil"/>
            </w:tcBorders>
            <w:shd w:val="clear" w:color="auto" w:fill="auto"/>
          </w:tcPr>
          <w:p w14:paraId="68026232" w14:textId="77777777" w:rsidR="006B3633" w:rsidRPr="006F16A1" w:rsidRDefault="006B3633" w:rsidP="000F3A37">
            <w:pPr>
              <w:keepNext/>
              <w:keepLines/>
              <w:suppressAutoHyphens/>
              <w:ind w:left="284"/>
              <w:rPr>
                <w:lang w:val="fr-FR"/>
              </w:rPr>
            </w:pPr>
            <w:r w:rsidRPr="006F16A1">
              <w:rPr>
                <w:lang w:val="fr-FR"/>
              </w:rPr>
              <w:t xml:space="preserve">declarative </w:t>
            </w:r>
            <w:r w:rsidRPr="00196C14">
              <w:rPr>
                <w:lang w:val="fr-FR"/>
              </w:rPr>
              <w:t>non-finite</w:t>
            </w:r>
            <w:r w:rsidRPr="006F16A1">
              <w:rPr>
                <w:lang w:val="fr-FR"/>
              </w:rPr>
              <w:t xml:space="preserve"> verbal main clauses</w:t>
            </w:r>
          </w:p>
          <w:p w14:paraId="3E7E1392" w14:textId="77777777" w:rsidR="006B3633" w:rsidRPr="006F16A1" w:rsidRDefault="006B3633" w:rsidP="000F3A37">
            <w:pPr>
              <w:keepNext/>
              <w:keepLines/>
              <w:suppressAutoHyphens/>
              <w:ind w:left="284"/>
              <w:rPr>
                <w:lang w:val="fr-FR" w:eastAsia="fr-FR"/>
              </w:rPr>
            </w:pPr>
          </w:p>
          <w:p w14:paraId="05C1A81A" w14:textId="77777777" w:rsidR="006B3633" w:rsidRPr="006F16A1" w:rsidRDefault="006B3633" w:rsidP="000F3A37">
            <w:pPr>
              <w:keepNext/>
              <w:keepLines/>
              <w:suppressAutoHyphens/>
              <w:ind w:left="284"/>
              <w:rPr>
                <w:lang w:val="fr-FR" w:eastAsia="fr-FR"/>
              </w:rPr>
            </w:pPr>
          </w:p>
        </w:tc>
        <w:tc>
          <w:tcPr>
            <w:tcW w:w="4678" w:type="dxa"/>
            <w:tcBorders>
              <w:top w:val="nil"/>
              <w:left w:val="nil"/>
              <w:bottom w:val="nil"/>
              <w:right w:val="nil"/>
            </w:tcBorders>
            <w:shd w:val="clear" w:color="auto" w:fill="auto"/>
          </w:tcPr>
          <w:p w14:paraId="715A9BAC" w14:textId="455990FE" w:rsidR="006B3633" w:rsidRPr="00BB1C84" w:rsidRDefault="006B3633" w:rsidP="000F3A37">
            <w:pPr>
              <w:keepNext/>
              <w:keepLines/>
              <w:suppressAutoHyphens/>
            </w:pPr>
            <w:r w:rsidRPr="00BB1C84">
              <w:t>[</w:t>
            </w:r>
            <w:r w:rsidRPr="00BB1C84">
              <w:rPr>
                <w:i/>
              </w:rPr>
              <w:t xml:space="preserve">… </w:t>
            </w:r>
            <w:r w:rsidRPr="00BB1C84">
              <w:rPr>
                <w:b/>
                <w:i/>
              </w:rPr>
              <w:t>aim</w:t>
            </w:r>
            <w:r>
              <w:rPr>
                <w:b/>
                <w:i/>
              </w:rPr>
              <w:t>ue</w:t>
            </w:r>
            <w:r w:rsidRPr="00BB1C84">
              <w:t xml:space="preserve"> …  </w:t>
            </w:r>
            <w:r>
              <w:t xml:space="preserve">  </w:t>
            </w:r>
            <w:r w:rsidRPr="00BB1C84">
              <w:t>V …    (be/do-</w:t>
            </w:r>
            <w:r w:rsidRPr="00BB1C84">
              <w:rPr>
                <w:smallCaps/>
              </w:rPr>
              <w:t>infl</w:t>
            </w:r>
            <w:r w:rsidRPr="00BB1C84">
              <w:t>) …        ]</w:t>
            </w:r>
          </w:p>
          <w:p w14:paraId="3C131876" w14:textId="294C2B09" w:rsidR="006B3633" w:rsidRPr="006E4211" w:rsidRDefault="006B3633" w:rsidP="000F3A37">
            <w:pPr>
              <w:keepNext/>
              <w:keepLines/>
              <w:suppressAutoHyphens/>
              <w:rPr>
                <w:lang w:eastAsia="fr-FR"/>
              </w:rPr>
            </w:pPr>
            <w:r w:rsidRPr="00BB1C84">
              <w:t xml:space="preserve">[… </w:t>
            </w:r>
            <w:r w:rsidRPr="00BB1C84">
              <w:rPr>
                <w:b/>
                <w:i/>
              </w:rPr>
              <w:t>mué=</w:t>
            </w:r>
            <w:r w:rsidRPr="00BB1C84">
              <w:t xml:space="preserve"> …     </w:t>
            </w:r>
            <w:r>
              <w:t>V …    (be/do</w:t>
            </w:r>
            <w:r w:rsidRPr="006E4211">
              <w:t>-</w:t>
            </w:r>
            <w:r>
              <w:rPr>
                <w:smallCaps/>
              </w:rPr>
              <w:t>infl</w:t>
            </w:r>
            <w:r w:rsidRPr="006E4211">
              <w:t>) …</w:t>
            </w:r>
            <w:r>
              <w:t xml:space="preserve">       ]</w:t>
            </w:r>
          </w:p>
        </w:tc>
        <w:tc>
          <w:tcPr>
            <w:tcW w:w="992" w:type="dxa"/>
            <w:tcBorders>
              <w:top w:val="nil"/>
              <w:left w:val="nil"/>
              <w:bottom w:val="nil"/>
              <w:right w:val="nil"/>
            </w:tcBorders>
            <w:shd w:val="clear" w:color="auto" w:fill="auto"/>
          </w:tcPr>
          <w:p w14:paraId="439E2DD3" w14:textId="77777777" w:rsidR="006B3633" w:rsidRPr="006E4211" w:rsidRDefault="006B3633" w:rsidP="000F3A37">
            <w:pPr>
              <w:keepNext/>
              <w:keepLines/>
              <w:suppressAutoHyphens/>
              <w:rPr>
                <w:lang w:eastAsia="fr-FR"/>
              </w:rPr>
            </w:pPr>
            <w:r w:rsidRPr="006E4211">
              <w:rPr>
                <w:lang w:eastAsia="fr-FR"/>
              </w:rPr>
              <w:t>(yes)</w:t>
            </w:r>
          </w:p>
          <w:p w14:paraId="2650D205" w14:textId="77777777" w:rsidR="006B3633" w:rsidRPr="006E4211" w:rsidRDefault="006B3633" w:rsidP="000F3A37">
            <w:pPr>
              <w:keepNext/>
              <w:keepLines/>
              <w:suppressAutoHyphens/>
              <w:rPr>
                <w:lang w:eastAsia="fr-FR"/>
              </w:rPr>
            </w:pPr>
            <w:r w:rsidRPr="006E4211">
              <w:rPr>
                <w:lang w:eastAsia="fr-FR"/>
              </w:rPr>
              <w:t>(yes)</w:t>
            </w:r>
          </w:p>
        </w:tc>
        <w:tc>
          <w:tcPr>
            <w:tcW w:w="992" w:type="dxa"/>
            <w:tcBorders>
              <w:top w:val="nil"/>
              <w:left w:val="nil"/>
              <w:bottom w:val="nil"/>
              <w:right w:val="nil"/>
            </w:tcBorders>
          </w:tcPr>
          <w:p w14:paraId="031BCFC3" w14:textId="29446FE3" w:rsidR="006B3633" w:rsidRPr="006E4211" w:rsidRDefault="00D61CA2" w:rsidP="000F3A37">
            <w:pPr>
              <w:keepNext/>
              <w:keepLines/>
              <w:suppressAutoHyphens/>
              <w:rPr>
                <w:lang w:eastAsia="fr-FR"/>
              </w:rPr>
            </w:pPr>
            <w:r>
              <w:rPr>
                <w:lang w:eastAsia="fr-FR"/>
              </w:rPr>
              <w:t>3</w:t>
            </w:r>
          </w:p>
        </w:tc>
      </w:tr>
      <w:tr w:rsidR="00332EB6" w:rsidRPr="006E4211" w14:paraId="4497C207" w14:textId="77777777" w:rsidTr="00332EB6">
        <w:tc>
          <w:tcPr>
            <w:tcW w:w="4644" w:type="dxa"/>
            <w:tcBorders>
              <w:top w:val="nil"/>
              <w:left w:val="nil"/>
              <w:bottom w:val="single" w:sz="4" w:space="0" w:color="auto"/>
              <w:right w:val="nil"/>
            </w:tcBorders>
            <w:shd w:val="clear" w:color="auto" w:fill="auto"/>
          </w:tcPr>
          <w:p w14:paraId="66A0950B" w14:textId="77777777" w:rsidR="00332EB6" w:rsidRPr="003C2641" w:rsidRDefault="00332EB6" w:rsidP="000F3A37">
            <w:pPr>
              <w:keepNext/>
              <w:keepLines/>
              <w:suppressAutoHyphens/>
              <w:ind w:left="284"/>
              <w:rPr>
                <w:highlight w:val="yellow"/>
              </w:rPr>
            </w:pPr>
          </w:p>
        </w:tc>
        <w:tc>
          <w:tcPr>
            <w:tcW w:w="4678" w:type="dxa"/>
            <w:tcBorders>
              <w:top w:val="nil"/>
              <w:left w:val="nil"/>
              <w:bottom w:val="single" w:sz="4" w:space="0" w:color="auto"/>
              <w:right w:val="nil"/>
            </w:tcBorders>
            <w:shd w:val="clear" w:color="auto" w:fill="auto"/>
          </w:tcPr>
          <w:p w14:paraId="3982A794" w14:textId="77777777" w:rsidR="00332EB6" w:rsidRPr="00A64475" w:rsidRDefault="00332EB6" w:rsidP="000F3A37">
            <w:pPr>
              <w:keepNext/>
              <w:keepLines/>
              <w:suppressAutoHyphens/>
              <w:rPr>
                <w:i/>
                <w:highlight w:val="yellow"/>
              </w:rPr>
            </w:pPr>
          </w:p>
        </w:tc>
        <w:tc>
          <w:tcPr>
            <w:tcW w:w="992" w:type="dxa"/>
            <w:tcBorders>
              <w:top w:val="nil"/>
              <w:left w:val="nil"/>
              <w:bottom w:val="single" w:sz="4" w:space="0" w:color="auto"/>
              <w:right w:val="nil"/>
            </w:tcBorders>
            <w:shd w:val="clear" w:color="auto" w:fill="auto"/>
          </w:tcPr>
          <w:p w14:paraId="6463B7C6" w14:textId="77777777" w:rsidR="00332EB6" w:rsidRPr="003C2641" w:rsidRDefault="00332EB6" w:rsidP="000F3A37">
            <w:pPr>
              <w:keepNext/>
              <w:keepLines/>
              <w:suppressAutoHyphens/>
              <w:rPr>
                <w:highlight w:val="yellow"/>
                <w:lang w:eastAsia="fr-FR"/>
              </w:rPr>
            </w:pPr>
          </w:p>
        </w:tc>
        <w:tc>
          <w:tcPr>
            <w:tcW w:w="992" w:type="dxa"/>
            <w:tcBorders>
              <w:top w:val="nil"/>
              <w:left w:val="nil"/>
              <w:bottom w:val="single" w:sz="4" w:space="0" w:color="auto"/>
              <w:right w:val="nil"/>
            </w:tcBorders>
          </w:tcPr>
          <w:p w14:paraId="608E0D0E" w14:textId="77777777" w:rsidR="00332EB6" w:rsidRPr="003C2641" w:rsidRDefault="00332EB6" w:rsidP="000F3A37">
            <w:pPr>
              <w:keepNext/>
              <w:keepLines/>
              <w:suppressAutoHyphens/>
              <w:rPr>
                <w:highlight w:val="yellow"/>
                <w:lang w:eastAsia="fr-FR"/>
              </w:rPr>
            </w:pPr>
          </w:p>
        </w:tc>
      </w:tr>
      <w:tr w:rsidR="006B3633" w:rsidRPr="006E4211" w14:paraId="07E40688" w14:textId="7C6A648A" w:rsidTr="00332EB6">
        <w:tc>
          <w:tcPr>
            <w:tcW w:w="4644" w:type="dxa"/>
            <w:tcBorders>
              <w:top w:val="single" w:sz="4" w:space="0" w:color="auto"/>
              <w:left w:val="nil"/>
              <w:bottom w:val="nil"/>
              <w:right w:val="nil"/>
            </w:tcBorders>
            <w:shd w:val="clear" w:color="auto" w:fill="auto"/>
          </w:tcPr>
          <w:p w14:paraId="2FF51EA2" w14:textId="77777777" w:rsidR="006B3633" w:rsidRPr="00C43024" w:rsidRDefault="006B3633" w:rsidP="000F3A37">
            <w:pPr>
              <w:keepNext/>
              <w:keepLines/>
              <w:suppressAutoHyphens/>
              <w:rPr>
                <w:u w:val="single"/>
              </w:rPr>
            </w:pPr>
            <w:r w:rsidRPr="00C43024">
              <w:rPr>
                <w:u w:val="single"/>
              </w:rPr>
              <w:t>Non-clausal</w:t>
            </w:r>
          </w:p>
        </w:tc>
        <w:tc>
          <w:tcPr>
            <w:tcW w:w="4678" w:type="dxa"/>
            <w:tcBorders>
              <w:top w:val="single" w:sz="4" w:space="0" w:color="auto"/>
              <w:left w:val="nil"/>
              <w:bottom w:val="nil"/>
              <w:right w:val="nil"/>
            </w:tcBorders>
            <w:shd w:val="clear" w:color="auto" w:fill="auto"/>
          </w:tcPr>
          <w:p w14:paraId="69A4F934" w14:textId="77777777" w:rsidR="006B3633" w:rsidRPr="006E4211" w:rsidRDefault="006B3633" w:rsidP="000F3A37">
            <w:pPr>
              <w:keepNext/>
              <w:keepLines/>
              <w:suppressAutoHyphens/>
              <w:rPr>
                <w:i/>
              </w:rPr>
            </w:pPr>
          </w:p>
        </w:tc>
        <w:tc>
          <w:tcPr>
            <w:tcW w:w="992" w:type="dxa"/>
            <w:tcBorders>
              <w:top w:val="single" w:sz="4" w:space="0" w:color="auto"/>
              <w:left w:val="nil"/>
              <w:bottom w:val="nil"/>
              <w:right w:val="nil"/>
            </w:tcBorders>
            <w:shd w:val="clear" w:color="auto" w:fill="auto"/>
          </w:tcPr>
          <w:p w14:paraId="78F91D40" w14:textId="77777777" w:rsidR="006B3633" w:rsidRPr="006E4211" w:rsidRDefault="006B3633" w:rsidP="000F3A37">
            <w:pPr>
              <w:keepNext/>
              <w:keepLines/>
              <w:suppressAutoHyphens/>
              <w:rPr>
                <w:lang w:eastAsia="fr-FR"/>
              </w:rPr>
            </w:pPr>
          </w:p>
        </w:tc>
        <w:tc>
          <w:tcPr>
            <w:tcW w:w="992" w:type="dxa"/>
            <w:tcBorders>
              <w:top w:val="single" w:sz="4" w:space="0" w:color="auto"/>
              <w:left w:val="nil"/>
              <w:bottom w:val="nil"/>
              <w:right w:val="nil"/>
            </w:tcBorders>
          </w:tcPr>
          <w:p w14:paraId="189FECC2" w14:textId="77777777" w:rsidR="006B3633" w:rsidRPr="006E4211" w:rsidRDefault="006B3633" w:rsidP="000F3A37">
            <w:pPr>
              <w:keepNext/>
              <w:keepLines/>
              <w:suppressAutoHyphens/>
              <w:rPr>
                <w:lang w:eastAsia="fr-FR"/>
              </w:rPr>
            </w:pPr>
          </w:p>
        </w:tc>
      </w:tr>
      <w:tr w:rsidR="006B3633" w:rsidRPr="006E4211" w14:paraId="11BA2441" w14:textId="4A4A943C" w:rsidTr="006B3633">
        <w:tc>
          <w:tcPr>
            <w:tcW w:w="4644" w:type="dxa"/>
            <w:tcBorders>
              <w:top w:val="nil"/>
              <w:left w:val="nil"/>
              <w:bottom w:val="nil"/>
              <w:right w:val="nil"/>
            </w:tcBorders>
            <w:shd w:val="clear" w:color="auto" w:fill="auto"/>
          </w:tcPr>
          <w:p w14:paraId="51DB40A2" w14:textId="77777777" w:rsidR="006B3633" w:rsidRDefault="006B3633" w:rsidP="000F3A37">
            <w:pPr>
              <w:keepNext/>
              <w:keepLines/>
              <w:suppressAutoHyphens/>
              <w:ind w:left="284"/>
            </w:pPr>
            <w:r>
              <w:t>stand-alone</w:t>
            </w:r>
          </w:p>
          <w:p w14:paraId="634B6DA7" w14:textId="77777777" w:rsidR="006B3633" w:rsidRDefault="006B3633" w:rsidP="000F3A37">
            <w:pPr>
              <w:keepNext/>
              <w:keepLines/>
              <w:suppressAutoHyphens/>
              <w:ind w:left="284"/>
            </w:pPr>
          </w:p>
          <w:p w14:paraId="5FBA8199" w14:textId="77777777" w:rsidR="006B3633" w:rsidRPr="006E4211" w:rsidRDefault="006B3633" w:rsidP="000F3A37">
            <w:pPr>
              <w:keepNext/>
              <w:keepLines/>
              <w:suppressAutoHyphens/>
              <w:ind w:left="284"/>
            </w:pPr>
          </w:p>
        </w:tc>
        <w:tc>
          <w:tcPr>
            <w:tcW w:w="4678" w:type="dxa"/>
            <w:tcBorders>
              <w:top w:val="nil"/>
              <w:left w:val="nil"/>
              <w:bottom w:val="nil"/>
              <w:right w:val="nil"/>
            </w:tcBorders>
            <w:shd w:val="clear" w:color="auto" w:fill="auto"/>
          </w:tcPr>
          <w:p w14:paraId="110AB3EF" w14:textId="77777777" w:rsidR="006B3633" w:rsidRPr="00360548" w:rsidRDefault="006B3633" w:rsidP="000F3A37">
            <w:pPr>
              <w:keepNext/>
              <w:keepLines/>
              <w:suppressAutoHyphens/>
              <w:rPr>
                <w:b/>
              </w:rPr>
            </w:pPr>
            <w:r>
              <w:t xml:space="preserve">[                   </w:t>
            </w:r>
            <w:r w:rsidRPr="00360548">
              <w:rPr>
                <w:b/>
                <w:i/>
              </w:rPr>
              <w:t>aimawe</w:t>
            </w:r>
            <w:r>
              <w:rPr>
                <w:b/>
                <w:i/>
              </w:rPr>
              <w:t xml:space="preserve">                                      </w:t>
            </w:r>
            <w:r>
              <w:t>]</w:t>
            </w:r>
          </w:p>
          <w:p w14:paraId="62A59A22" w14:textId="77777777" w:rsidR="006B3633" w:rsidRPr="00360548" w:rsidRDefault="006B3633" w:rsidP="000F3A37">
            <w:pPr>
              <w:keepNext/>
              <w:keepLines/>
              <w:suppressAutoHyphens/>
              <w:rPr>
                <w:i/>
              </w:rPr>
            </w:pPr>
            <w:r>
              <w:t xml:space="preserve">[                   </w:t>
            </w:r>
            <w:r w:rsidRPr="00360548">
              <w:rPr>
                <w:b/>
                <w:i/>
              </w:rPr>
              <w:t>mawe</w:t>
            </w:r>
            <w:r>
              <w:rPr>
                <w:b/>
                <w:i/>
              </w:rPr>
              <w:t xml:space="preserve">                                         </w:t>
            </w:r>
            <w:r>
              <w:t>]</w:t>
            </w:r>
          </w:p>
        </w:tc>
        <w:tc>
          <w:tcPr>
            <w:tcW w:w="992" w:type="dxa"/>
            <w:tcBorders>
              <w:top w:val="nil"/>
              <w:left w:val="nil"/>
              <w:bottom w:val="nil"/>
              <w:right w:val="nil"/>
            </w:tcBorders>
            <w:shd w:val="clear" w:color="auto" w:fill="auto"/>
          </w:tcPr>
          <w:p w14:paraId="0617010B" w14:textId="77777777" w:rsidR="006B3633" w:rsidRDefault="006B3633" w:rsidP="000F3A37">
            <w:pPr>
              <w:keepNext/>
              <w:keepLines/>
              <w:suppressAutoHyphens/>
              <w:rPr>
                <w:lang w:eastAsia="fr-FR"/>
              </w:rPr>
            </w:pPr>
            <w:r>
              <w:rPr>
                <w:lang w:eastAsia="fr-FR"/>
              </w:rPr>
              <w:t>––</w:t>
            </w:r>
          </w:p>
          <w:p w14:paraId="3B8FABAF" w14:textId="77777777" w:rsidR="006B3633" w:rsidRPr="006E4211" w:rsidRDefault="006B3633" w:rsidP="000F3A37">
            <w:pPr>
              <w:keepNext/>
              <w:keepLines/>
              <w:suppressAutoHyphens/>
              <w:rPr>
                <w:lang w:eastAsia="fr-FR"/>
              </w:rPr>
            </w:pPr>
            <w:r>
              <w:rPr>
                <w:lang w:eastAsia="fr-FR"/>
              </w:rPr>
              <w:t>––</w:t>
            </w:r>
          </w:p>
        </w:tc>
        <w:tc>
          <w:tcPr>
            <w:tcW w:w="992" w:type="dxa"/>
            <w:tcBorders>
              <w:top w:val="nil"/>
              <w:left w:val="nil"/>
              <w:bottom w:val="nil"/>
              <w:right w:val="nil"/>
            </w:tcBorders>
          </w:tcPr>
          <w:p w14:paraId="2A259FC2" w14:textId="44E7A739" w:rsidR="006B3633" w:rsidRDefault="00D61CA2" w:rsidP="000F3A37">
            <w:pPr>
              <w:keepNext/>
              <w:keepLines/>
              <w:suppressAutoHyphens/>
              <w:rPr>
                <w:lang w:eastAsia="fr-FR"/>
              </w:rPr>
            </w:pPr>
            <w:r>
              <w:rPr>
                <w:lang w:eastAsia="fr-FR"/>
              </w:rPr>
              <w:t>4</w:t>
            </w:r>
          </w:p>
        </w:tc>
      </w:tr>
      <w:tr w:rsidR="00D24E65" w:rsidRPr="006E4211" w14:paraId="6D9E7138" w14:textId="77777777" w:rsidTr="00B86D6E">
        <w:tc>
          <w:tcPr>
            <w:tcW w:w="4644" w:type="dxa"/>
            <w:tcBorders>
              <w:top w:val="single" w:sz="4" w:space="0" w:color="auto"/>
              <w:left w:val="nil"/>
              <w:bottom w:val="nil"/>
              <w:right w:val="nil"/>
            </w:tcBorders>
            <w:shd w:val="clear" w:color="auto" w:fill="auto"/>
          </w:tcPr>
          <w:p w14:paraId="402B2ECC" w14:textId="77777777" w:rsidR="00D24E65" w:rsidRPr="00C43024" w:rsidRDefault="00D24E65" w:rsidP="000F3A37">
            <w:pPr>
              <w:keepNext/>
              <w:keepLines/>
              <w:suppressAutoHyphens/>
              <w:rPr>
                <w:u w:val="single"/>
              </w:rPr>
            </w:pPr>
            <w:r w:rsidRPr="00C43024">
              <w:rPr>
                <w:u w:val="single"/>
              </w:rPr>
              <w:t>Non-clausal</w:t>
            </w:r>
          </w:p>
        </w:tc>
        <w:tc>
          <w:tcPr>
            <w:tcW w:w="4678" w:type="dxa"/>
            <w:tcBorders>
              <w:top w:val="single" w:sz="4" w:space="0" w:color="auto"/>
              <w:left w:val="nil"/>
              <w:bottom w:val="nil"/>
              <w:right w:val="nil"/>
            </w:tcBorders>
            <w:shd w:val="clear" w:color="auto" w:fill="auto"/>
          </w:tcPr>
          <w:p w14:paraId="53AF294A" w14:textId="77777777" w:rsidR="00D24E65" w:rsidRPr="006E4211" w:rsidRDefault="00D24E65" w:rsidP="000F3A37">
            <w:pPr>
              <w:keepNext/>
              <w:keepLines/>
              <w:suppressAutoHyphens/>
              <w:rPr>
                <w:i/>
              </w:rPr>
            </w:pPr>
          </w:p>
        </w:tc>
        <w:tc>
          <w:tcPr>
            <w:tcW w:w="992" w:type="dxa"/>
            <w:tcBorders>
              <w:top w:val="single" w:sz="4" w:space="0" w:color="auto"/>
              <w:left w:val="nil"/>
              <w:bottom w:val="nil"/>
              <w:right w:val="nil"/>
            </w:tcBorders>
            <w:shd w:val="clear" w:color="auto" w:fill="auto"/>
          </w:tcPr>
          <w:p w14:paraId="01CFEC48" w14:textId="77777777" w:rsidR="00D24E65" w:rsidRPr="006E4211" w:rsidRDefault="00D24E65" w:rsidP="000F3A37">
            <w:pPr>
              <w:keepNext/>
              <w:keepLines/>
              <w:suppressAutoHyphens/>
              <w:rPr>
                <w:lang w:eastAsia="fr-FR"/>
              </w:rPr>
            </w:pPr>
          </w:p>
        </w:tc>
        <w:tc>
          <w:tcPr>
            <w:tcW w:w="992" w:type="dxa"/>
            <w:tcBorders>
              <w:top w:val="single" w:sz="4" w:space="0" w:color="auto"/>
              <w:left w:val="nil"/>
              <w:bottom w:val="nil"/>
              <w:right w:val="nil"/>
            </w:tcBorders>
          </w:tcPr>
          <w:p w14:paraId="20A824F4" w14:textId="77777777" w:rsidR="00D24E65" w:rsidRPr="006E4211" w:rsidRDefault="00D24E65" w:rsidP="000F3A37">
            <w:pPr>
              <w:keepNext/>
              <w:keepLines/>
              <w:suppressAutoHyphens/>
              <w:rPr>
                <w:lang w:eastAsia="fr-FR"/>
              </w:rPr>
            </w:pPr>
          </w:p>
        </w:tc>
      </w:tr>
      <w:tr w:rsidR="006B3633" w:rsidRPr="006E4211" w14:paraId="3E51F3B1" w14:textId="006EA6C7" w:rsidTr="006B3633">
        <w:tc>
          <w:tcPr>
            <w:tcW w:w="4644" w:type="dxa"/>
            <w:tcBorders>
              <w:top w:val="nil"/>
              <w:left w:val="nil"/>
              <w:bottom w:val="nil"/>
              <w:right w:val="nil"/>
            </w:tcBorders>
            <w:shd w:val="clear" w:color="auto" w:fill="auto"/>
          </w:tcPr>
          <w:p w14:paraId="2D0D96A0" w14:textId="77777777" w:rsidR="006B3633" w:rsidRDefault="006B3633" w:rsidP="000F3A37">
            <w:pPr>
              <w:keepNext/>
              <w:keepLines/>
              <w:tabs>
                <w:tab w:val="left" w:pos="2410"/>
              </w:tabs>
              <w:suppressAutoHyphens/>
              <w:ind w:left="284"/>
            </w:pPr>
            <w:r>
              <w:t xml:space="preserve">constituent negation: </w:t>
            </w:r>
            <w:r>
              <w:tab/>
              <w:t>privative</w:t>
            </w:r>
          </w:p>
          <w:p w14:paraId="7D5836C3" w14:textId="77777777" w:rsidR="006B3633" w:rsidRPr="006E4211" w:rsidRDefault="006B3633" w:rsidP="000F3A37">
            <w:pPr>
              <w:keepNext/>
              <w:keepLines/>
              <w:suppressAutoHyphens/>
              <w:ind w:left="284"/>
            </w:pPr>
          </w:p>
        </w:tc>
        <w:tc>
          <w:tcPr>
            <w:tcW w:w="4678" w:type="dxa"/>
            <w:tcBorders>
              <w:top w:val="nil"/>
              <w:left w:val="nil"/>
              <w:bottom w:val="nil"/>
              <w:right w:val="nil"/>
            </w:tcBorders>
            <w:shd w:val="clear" w:color="auto" w:fill="auto"/>
          </w:tcPr>
          <w:p w14:paraId="3C39D159" w14:textId="77777777" w:rsidR="006B3633" w:rsidRPr="00C43024" w:rsidRDefault="006B3633" w:rsidP="000F3A37">
            <w:pPr>
              <w:keepNext/>
              <w:keepLines/>
              <w:suppressAutoHyphens/>
            </w:pPr>
            <w:r>
              <w:t xml:space="preserve">                                    [N=</w:t>
            </w:r>
            <w:r w:rsidRPr="00C43024">
              <w:rPr>
                <w:b/>
                <w:i/>
              </w:rPr>
              <w:t>mawe</w:t>
            </w:r>
            <w:r>
              <w:t>]</w:t>
            </w:r>
          </w:p>
        </w:tc>
        <w:tc>
          <w:tcPr>
            <w:tcW w:w="992" w:type="dxa"/>
            <w:tcBorders>
              <w:top w:val="nil"/>
              <w:left w:val="nil"/>
              <w:bottom w:val="nil"/>
              <w:right w:val="nil"/>
            </w:tcBorders>
            <w:shd w:val="clear" w:color="auto" w:fill="auto"/>
          </w:tcPr>
          <w:p w14:paraId="11211C93" w14:textId="77777777" w:rsidR="006B3633" w:rsidRPr="006E4211" w:rsidRDefault="006B3633" w:rsidP="000F3A37">
            <w:pPr>
              <w:keepNext/>
              <w:keepLines/>
              <w:suppressAutoHyphens/>
              <w:rPr>
                <w:lang w:eastAsia="fr-FR"/>
              </w:rPr>
            </w:pPr>
            <w:r>
              <w:rPr>
                <w:lang w:eastAsia="fr-FR"/>
              </w:rPr>
              <w:t>yes</w:t>
            </w:r>
          </w:p>
        </w:tc>
        <w:tc>
          <w:tcPr>
            <w:tcW w:w="992" w:type="dxa"/>
            <w:tcBorders>
              <w:top w:val="nil"/>
              <w:left w:val="nil"/>
              <w:bottom w:val="nil"/>
              <w:right w:val="nil"/>
            </w:tcBorders>
          </w:tcPr>
          <w:p w14:paraId="3000D6D8" w14:textId="7C35E067" w:rsidR="006B3633" w:rsidRDefault="00D61CA2" w:rsidP="000F3A37">
            <w:pPr>
              <w:keepNext/>
              <w:keepLines/>
              <w:suppressAutoHyphens/>
              <w:rPr>
                <w:lang w:eastAsia="fr-FR"/>
              </w:rPr>
            </w:pPr>
            <w:r>
              <w:rPr>
                <w:lang w:eastAsia="fr-FR"/>
              </w:rPr>
              <w:t>5</w:t>
            </w:r>
          </w:p>
        </w:tc>
      </w:tr>
      <w:tr w:rsidR="006B3633" w:rsidRPr="006E4211" w14:paraId="1EF8A04F" w14:textId="2B3ED8F0" w:rsidTr="006B3633">
        <w:tc>
          <w:tcPr>
            <w:tcW w:w="4644" w:type="dxa"/>
            <w:tcBorders>
              <w:top w:val="nil"/>
              <w:left w:val="nil"/>
              <w:bottom w:val="nil"/>
              <w:right w:val="nil"/>
            </w:tcBorders>
            <w:shd w:val="clear" w:color="auto" w:fill="auto"/>
          </w:tcPr>
          <w:p w14:paraId="68FEA14B" w14:textId="77777777" w:rsidR="006B3633" w:rsidRDefault="006B3633" w:rsidP="000F3A37">
            <w:pPr>
              <w:keepNext/>
              <w:keepLines/>
              <w:tabs>
                <w:tab w:val="left" w:pos="2410"/>
              </w:tabs>
              <w:suppressAutoHyphens/>
              <w:ind w:left="284"/>
            </w:pPr>
            <w:r>
              <w:tab/>
              <w:t>a</w:t>
            </w:r>
            <w:r w:rsidRPr="00C43024">
              <w:t>djectival antonym</w:t>
            </w:r>
          </w:p>
          <w:p w14:paraId="0B7EABD7" w14:textId="77777777" w:rsidR="006B3633" w:rsidRPr="006E4211" w:rsidRDefault="006B3633" w:rsidP="000F3A37">
            <w:pPr>
              <w:keepNext/>
              <w:keepLines/>
              <w:suppressAutoHyphens/>
              <w:ind w:left="284"/>
            </w:pPr>
          </w:p>
        </w:tc>
        <w:tc>
          <w:tcPr>
            <w:tcW w:w="4678" w:type="dxa"/>
            <w:tcBorders>
              <w:top w:val="nil"/>
              <w:left w:val="nil"/>
              <w:bottom w:val="nil"/>
              <w:right w:val="nil"/>
            </w:tcBorders>
            <w:shd w:val="clear" w:color="auto" w:fill="auto"/>
          </w:tcPr>
          <w:p w14:paraId="159318AC" w14:textId="77777777" w:rsidR="006B3633" w:rsidRPr="00732EB3" w:rsidRDefault="006B3633" w:rsidP="000F3A37">
            <w:pPr>
              <w:keepNext/>
              <w:keepLines/>
              <w:suppressAutoHyphens/>
            </w:pPr>
            <w:r>
              <w:t xml:space="preserve">                                    [ADJ=</w:t>
            </w:r>
            <w:r w:rsidRPr="00C43024">
              <w:rPr>
                <w:b/>
                <w:i/>
              </w:rPr>
              <w:t>mawe</w:t>
            </w:r>
            <w:r>
              <w:t>]</w:t>
            </w:r>
          </w:p>
        </w:tc>
        <w:tc>
          <w:tcPr>
            <w:tcW w:w="992" w:type="dxa"/>
            <w:tcBorders>
              <w:top w:val="nil"/>
              <w:left w:val="nil"/>
              <w:bottom w:val="nil"/>
              <w:right w:val="nil"/>
            </w:tcBorders>
            <w:shd w:val="clear" w:color="auto" w:fill="auto"/>
          </w:tcPr>
          <w:p w14:paraId="47262F7D" w14:textId="77777777" w:rsidR="006B3633" w:rsidRPr="006E4211" w:rsidRDefault="006B3633" w:rsidP="000F3A37">
            <w:pPr>
              <w:keepNext/>
              <w:keepLines/>
              <w:suppressAutoHyphens/>
              <w:rPr>
                <w:lang w:eastAsia="fr-FR"/>
              </w:rPr>
            </w:pPr>
            <w:r>
              <w:rPr>
                <w:lang w:eastAsia="fr-FR"/>
              </w:rPr>
              <w:t>yes</w:t>
            </w:r>
          </w:p>
        </w:tc>
        <w:tc>
          <w:tcPr>
            <w:tcW w:w="992" w:type="dxa"/>
            <w:tcBorders>
              <w:top w:val="nil"/>
              <w:left w:val="nil"/>
              <w:bottom w:val="nil"/>
              <w:right w:val="nil"/>
            </w:tcBorders>
          </w:tcPr>
          <w:p w14:paraId="25154492" w14:textId="77777777" w:rsidR="006B3633" w:rsidRDefault="006B3633" w:rsidP="000F3A37">
            <w:pPr>
              <w:keepNext/>
              <w:keepLines/>
              <w:suppressAutoHyphens/>
              <w:rPr>
                <w:lang w:eastAsia="fr-FR"/>
              </w:rPr>
            </w:pPr>
          </w:p>
        </w:tc>
      </w:tr>
      <w:tr w:rsidR="006B3633" w:rsidRPr="006E4211" w14:paraId="5E6E3DD5" w14:textId="3BF45AE9" w:rsidTr="00D24E65">
        <w:tc>
          <w:tcPr>
            <w:tcW w:w="4644" w:type="dxa"/>
            <w:tcBorders>
              <w:top w:val="nil"/>
              <w:left w:val="nil"/>
              <w:bottom w:val="single" w:sz="4" w:space="0" w:color="auto"/>
              <w:right w:val="nil"/>
            </w:tcBorders>
            <w:shd w:val="clear" w:color="auto" w:fill="auto"/>
          </w:tcPr>
          <w:p w14:paraId="432ABEA1" w14:textId="77777777" w:rsidR="006B3633" w:rsidRDefault="006B3633" w:rsidP="000F3A37">
            <w:pPr>
              <w:keepNext/>
              <w:keepLines/>
              <w:suppressAutoHyphens/>
              <w:ind w:left="284"/>
            </w:pPr>
          </w:p>
        </w:tc>
        <w:tc>
          <w:tcPr>
            <w:tcW w:w="4678" w:type="dxa"/>
            <w:tcBorders>
              <w:top w:val="nil"/>
              <w:left w:val="nil"/>
              <w:bottom w:val="single" w:sz="4" w:space="0" w:color="auto"/>
              <w:right w:val="nil"/>
            </w:tcBorders>
            <w:shd w:val="clear" w:color="auto" w:fill="auto"/>
          </w:tcPr>
          <w:p w14:paraId="59E00EB6" w14:textId="77777777" w:rsidR="006B3633" w:rsidRPr="00360548" w:rsidRDefault="006B3633" w:rsidP="000F3A37">
            <w:pPr>
              <w:keepNext/>
              <w:keepLines/>
              <w:suppressAutoHyphens/>
              <w:rPr>
                <w:b/>
                <w:i/>
              </w:rPr>
            </w:pPr>
          </w:p>
        </w:tc>
        <w:tc>
          <w:tcPr>
            <w:tcW w:w="992" w:type="dxa"/>
            <w:tcBorders>
              <w:top w:val="nil"/>
              <w:left w:val="nil"/>
              <w:bottom w:val="single" w:sz="4" w:space="0" w:color="auto"/>
              <w:right w:val="nil"/>
            </w:tcBorders>
            <w:shd w:val="clear" w:color="auto" w:fill="auto"/>
          </w:tcPr>
          <w:p w14:paraId="03A14F5C" w14:textId="77777777" w:rsidR="006B3633" w:rsidRDefault="006B3633" w:rsidP="000F3A37">
            <w:pPr>
              <w:keepNext/>
              <w:keepLines/>
              <w:suppressAutoHyphens/>
              <w:rPr>
                <w:lang w:eastAsia="fr-FR"/>
              </w:rPr>
            </w:pPr>
          </w:p>
        </w:tc>
        <w:tc>
          <w:tcPr>
            <w:tcW w:w="992" w:type="dxa"/>
            <w:tcBorders>
              <w:top w:val="nil"/>
              <w:left w:val="nil"/>
              <w:bottom w:val="single" w:sz="4" w:space="0" w:color="auto"/>
              <w:right w:val="nil"/>
            </w:tcBorders>
          </w:tcPr>
          <w:p w14:paraId="285071E1" w14:textId="77777777" w:rsidR="006B3633" w:rsidRDefault="006B3633" w:rsidP="000F3A37">
            <w:pPr>
              <w:keepNext/>
              <w:keepLines/>
              <w:suppressAutoHyphens/>
              <w:rPr>
                <w:lang w:eastAsia="fr-FR"/>
              </w:rPr>
            </w:pPr>
          </w:p>
        </w:tc>
      </w:tr>
      <w:tr w:rsidR="006B3633" w:rsidRPr="006E4211" w14:paraId="5E2B6E1A" w14:textId="312D7CA3" w:rsidTr="00D24E65">
        <w:tc>
          <w:tcPr>
            <w:tcW w:w="4644" w:type="dxa"/>
            <w:tcBorders>
              <w:top w:val="single" w:sz="4" w:space="0" w:color="auto"/>
              <w:left w:val="nil"/>
              <w:bottom w:val="nil"/>
              <w:right w:val="nil"/>
            </w:tcBorders>
            <w:shd w:val="clear" w:color="auto" w:fill="auto"/>
          </w:tcPr>
          <w:p w14:paraId="4647042C" w14:textId="77777777" w:rsidR="006B3633" w:rsidRPr="004E5A13" w:rsidRDefault="006B3633" w:rsidP="000F3A37">
            <w:pPr>
              <w:keepNext/>
              <w:keepLines/>
              <w:suppressAutoHyphens/>
              <w:rPr>
                <w:u w:val="single"/>
              </w:rPr>
            </w:pPr>
            <w:r w:rsidRPr="004E5A13">
              <w:rPr>
                <w:u w:val="single"/>
              </w:rPr>
              <w:t>Clausal</w:t>
            </w:r>
          </w:p>
        </w:tc>
        <w:tc>
          <w:tcPr>
            <w:tcW w:w="4678" w:type="dxa"/>
            <w:tcBorders>
              <w:top w:val="single" w:sz="4" w:space="0" w:color="auto"/>
              <w:left w:val="nil"/>
              <w:bottom w:val="nil"/>
              <w:right w:val="nil"/>
            </w:tcBorders>
            <w:shd w:val="clear" w:color="auto" w:fill="auto"/>
          </w:tcPr>
          <w:p w14:paraId="2D77E620" w14:textId="77777777" w:rsidR="006B3633" w:rsidRPr="00360548" w:rsidRDefault="006B3633" w:rsidP="000F3A37">
            <w:pPr>
              <w:keepNext/>
              <w:keepLines/>
              <w:suppressAutoHyphens/>
              <w:rPr>
                <w:b/>
                <w:i/>
              </w:rPr>
            </w:pPr>
          </w:p>
        </w:tc>
        <w:tc>
          <w:tcPr>
            <w:tcW w:w="992" w:type="dxa"/>
            <w:tcBorders>
              <w:top w:val="single" w:sz="4" w:space="0" w:color="auto"/>
              <w:left w:val="nil"/>
              <w:bottom w:val="nil"/>
              <w:right w:val="nil"/>
            </w:tcBorders>
            <w:shd w:val="clear" w:color="auto" w:fill="auto"/>
          </w:tcPr>
          <w:p w14:paraId="6BC420CE" w14:textId="77777777" w:rsidR="006B3633" w:rsidRDefault="006B3633" w:rsidP="000F3A37">
            <w:pPr>
              <w:keepNext/>
              <w:keepLines/>
              <w:suppressAutoHyphens/>
              <w:rPr>
                <w:lang w:eastAsia="fr-FR"/>
              </w:rPr>
            </w:pPr>
          </w:p>
        </w:tc>
        <w:tc>
          <w:tcPr>
            <w:tcW w:w="992" w:type="dxa"/>
            <w:tcBorders>
              <w:top w:val="single" w:sz="4" w:space="0" w:color="auto"/>
              <w:left w:val="nil"/>
              <w:bottom w:val="nil"/>
              <w:right w:val="nil"/>
            </w:tcBorders>
          </w:tcPr>
          <w:p w14:paraId="39134006" w14:textId="77777777" w:rsidR="006B3633" w:rsidRDefault="006B3633" w:rsidP="000F3A37">
            <w:pPr>
              <w:keepNext/>
              <w:keepLines/>
              <w:suppressAutoHyphens/>
              <w:rPr>
                <w:lang w:eastAsia="fr-FR"/>
              </w:rPr>
            </w:pPr>
          </w:p>
        </w:tc>
      </w:tr>
      <w:tr w:rsidR="006B3633" w:rsidRPr="006E4211" w14:paraId="7C11C6C7" w14:textId="328BF29C" w:rsidTr="006B3633">
        <w:tc>
          <w:tcPr>
            <w:tcW w:w="4644" w:type="dxa"/>
            <w:tcBorders>
              <w:top w:val="nil"/>
              <w:left w:val="nil"/>
              <w:bottom w:val="nil"/>
              <w:right w:val="nil"/>
            </w:tcBorders>
            <w:shd w:val="clear" w:color="auto" w:fill="auto"/>
          </w:tcPr>
          <w:p w14:paraId="432BD19B" w14:textId="77777777" w:rsidR="006B3633" w:rsidRDefault="006B3633" w:rsidP="000F3A37">
            <w:pPr>
              <w:keepNext/>
              <w:keepLines/>
              <w:suppressAutoHyphens/>
              <w:ind w:left="284"/>
            </w:pPr>
            <w:r>
              <w:t>hortative</w:t>
            </w:r>
          </w:p>
          <w:p w14:paraId="0315124F" w14:textId="77777777" w:rsidR="006B3633" w:rsidRDefault="006B3633" w:rsidP="000F3A37">
            <w:pPr>
              <w:keepNext/>
              <w:keepLines/>
              <w:suppressAutoHyphens/>
              <w:ind w:left="284"/>
            </w:pPr>
          </w:p>
        </w:tc>
        <w:tc>
          <w:tcPr>
            <w:tcW w:w="4678" w:type="dxa"/>
            <w:tcBorders>
              <w:top w:val="nil"/>
              <w:left w:val="nil"/>
              <w:bottom w:val="nil"/>
              <w:right w:val="nil"/>
            </w:tcBorders>
            <w:shd w:val="clear" w:color="auto" w:fill="auto"/>
          </w:tcPr>
          <w:p w14:paraId="5A6C22DC" w14:textId="77777777" w:rsidR="006B3633" w:rsidRPr="00360548" w:rsidRDefault="006B3633" w:rsidP="000F3A37">
            <w:pPr>
              <w:keepNext/>
              <w:keepLines/>
              <w:suppressAutoHyphens/>
              <w:rPr>
                <w:b/>
                <w:i/>
              </w:rPr>
            </w:pPr>
            <w:r>
              <w:t>[</w:t>
            </w:r>
            <w:r>
              <w:rPr>
                <w:i/>
              </w:rPr>
              <w:t xml:space="preserve">… </w:t>
            </w:r>
            <w:r>
              <w:rPr>
                <w:b/>
                <w:i/>
              </w:rPr>
              <w:t>be</w:t>
            </w:r>
            <w:r>
              <w:rPr>
                <w:i/>
              </w:rPr>
              <w:t xml:space="preserve"> …</w:t>
            </w:r>
            <w:r>
              <w:t xml:space="preserve">                       </w:t>
            </w:r>
            <w:r w:rsidRPr="00D3142B">
              <w:rPr>
                <w:smallCaps/>
              </w:rPr>
              <w:t>hort</w:t>
            </w:r>
            <w:r>
              <w:t>-V …                ]</w:t>
            </w:r>
          </w:p>
        </w:tc>
        <w:tc>
          <w:tcPr>
            <w:tcW w:w="992" w:type="dxa"/>
            <w:tcBorders>
              <w:top w:val="nil"/>
              <w:left w:val="nil"/>
              <w:bottom w:val="nil"/>
              <w:right w:val="nil"/>
            </w:tcBorders>
            <w:shd w:val="clear" w:color="auto" w:fill="auto"/>
          </w:tcPr>
          <w:p w14:paraId="01823AAE" w14:textId="77777777" w:rsidR="006B3633" w:rsidRDefault="006B3633" w:rsidP="000F3A37">
            <w:pPr>
              <w:keepNext/>
              <w:keepLines/>
              <w:suppressAutoHyphens/>
              <w:rPr>
                <w:lang w:eastAsia="fr-FR"/>
              </w:rPr>
            </w:pPr>
            <w:r>
              <w:rPr>
                <w:lang w:eastAsia="fr-FR"/>
              </w:rPr>
              <w:t>yes</w:t>
            </w:r>
          </w:p>
        </w:tc>
        <w:tc>
          <w:tcPr>
            <w:tcW w:w="992" w:type="dxa"/>
            <w:tcBorders>
              <w:top w:val="nil"/>
              <w:left w:val="nil"/>
              <w:bottom w:val="nil"/>
              <w:right w:val="nil"/>
            </w:tcBorders>
          </w:tcPr>
          <w:p w14:paraId="3DE708A3" w14:textId="5A667CF8" w:rsidR="006B3633" w:rsidRDefault="0022532B" w:rsidP="000F3A37">
            <w:pPr>
              <w:keepNext/>
              <w:keepLines/>
              <w:suppressAutoHyphens/>
              <w:rPr>
                <w:lang w:eastAsia="fr-FR"/>
              </w:rPr>
            </w:pPr>
            <w:r>
              <w:rPr>
                <w:lang w:eastAsia="fr-FR"/>
              </w:rPr>
              <w:t>6</w:t>
            </w:r>
          </w:p>
        </w:tc>
      </w:tr>
      <w:tr w:rsidR="006B3633" w:rsidRPr="006E4211" w14:paraId="1B8E1240" w14:textId="6343375E" w:rsidTr="006B3633">
        <w:tc>
          <w:tcPr>
            <w:tcW w:w="4644" w:type="dxa"/>
            <w:tcBorders>
              <w:top w:val="nil"/>
              <w:left w:val="nil"/>
              <w:bottom w:val="single" w:sz="4" w:space="0" w:color="auto"/>
              <w:right w:val="nil"/>
            </w:tcBorders>
            <w:shd w:val="clear" w:color="auto" w:fill="auto"/>
          </w:tcPr>
          <w:p w14:paraId="5103A885" w14:textId="77777777" w:rsidR="006B3633" w:rsidRPr="006E4211" w:rsidRDefault="006B3633" w:rsidP="000F3A37">
            <w:pPr>
              <w:keepNext/>
              <w:keepLines/>
              <w:suppressAutoHyphens/>
              <w:ind w:left="284"/>
            </w:pPr>
            <w:r w:rsidRPr="00D3142B">
              <w:t>prohibitive</w:t>
            </w:r>
          </w:p>
        </w:tc>
        <w:tc>
          <w:tcPr>
            <w:tcW w:w="4678" w:type="dxa"/>
            <w:tcBorders>
              <w:top w:val="nil"/>
              <w:left w:val="nil"/>
              <w:bottom w:val="single" w:sz="4" w:space="0" w:color="auto"/>
              <w:right w:val="nil"/>
            </w:tcBorders>
            <w:shd w:val="clear" w:color="auto" w:fill="auto"/>
          </w:tcPr>
          <w:p w14:paraId="1464CECF" w14:textId="77777777" w:rsidR="006B3633" w:rsidRPr="006E4211" w:rsidRDefault="006B3633" w:rsidP="000F3A37">
            <w:pPr>
              <w:keepNext/>
              <w:keepLines/>
              <w:suppressAutoHyphens/>
              <w:rPr>
                <w:i/>
              </w:rPr>
            </w:pPr>
            <w:r>
              <w:t>[</w:t>
            </w:r>
            <w:r w:rsidRPr="00D3142B">
              <w:rPr>
                <w:i/>
              </w:rPr>
              <w:t xml:space="preserve">… </w:t>
            </w:r>
            <w:r w:rsidRPr="00D3142B">
              <w:rPr>
                <w:b/>
                <w:i/>
              </w:rPr>
              <w:t>be</w:t>
            </w:r>
            <w:r w:rsidRPr="00D3142B">
              <w:t xml:space="preserve"> …                       V-</w:t>
            </w:r>
            <w:r w:rsidRPr="00D3142B">
              <w:rPr>
                <w:b/>
                <w:i/>
              </w:rPr>
              <w:t>ji</w:t>
            </w:r>
            <w:r>
              <w:rPr>
                <w:b/>
                <w:i/>
              </w:rPr>
              <w:t xml:space="preserve"> </w:t>
            </w:r>
            <w:r>
              <w:rPr>
                <w:i/>
              </w:rPr>
              <w:t>…</w:t>
            </w:r>
            <w:r>
              <w:rPr>
                <w:b/>
                <w:i/>
              </w:rPr>
              <w:t xml:space="preserve">                      </w:t>
            </w:r>
            <w:r>
              <w:t>]</w:t>
            </w:r>
          </w:p>
        </w:tc>
        <w:tc>
          <w:tcPr>
            <w:tcW w:w="992" w:type="dxa"/>
            <w:tcBorders>
              <w:top w:val="nil"/>
              <w:left w:val="nil"/>
              <w:bottom w:val="single" w:sz="4" w:space="0" w:color="auto"/>
              <w:right w:val="nil"/>
            </w:tcBorders>
            <w:shd w:val="clear" w:color="auto" w:fill="auto"/>
          </w:tcPr>
          <w:p w14:paraId="7A5EA287" w14:textId="77777777" w:rsidR="006B3633" w:rsidRPr="006E4211" w:rsidRDefault="006B3633" w:rsidP="000F3A37">
            <w:pPr>
              <w:keepNext/>
              <w:keepLines/>
              <w:suppressAutoHyphens/>
              <w:rPr>
                <w:lang w:eastAsia="fr-FR"/>
              </w:rPr>
            </w:pPr>
            <w:r w:rsidRPr="00D3142B">
              <w:rPr>
                <w:lang w:eastAsia="fr-FR"/>
              </w:rPr>
              <w:t>no</w:t>
            </w:r>
          </w:p>
        </w:tc>
        <w:tc>
          <w:tcPr>
            <w:tcW w:w="992" w:type="dxa"/>
            <w:tcBorders>
              <w:top w:val="nil"/>
              <w:left w:val="nil"/>
              <w:bottom w:val="single" w:sz="4" w:space="0" w:color="auto"/>
              <w:right w:val="nil"/>
            </w:tcBorders>
          </w:tcPr>
          <w:p w14:paraId="24B00F68" w14:textId="01A49983" w:rsidR="006B3633" w:rsidRPr="00D3142B" w:rsidRDefault="006B3633" w:rsidP="000F3A37">
            <w:pPr>
              <w:keepNext/>
              <w:keepLines/>
              <w:suppressAutoHyphens/>
              <w:rPr>
                <w:lang w:eastAsia="fr-FR"/>
              </w:rPr>
            </w:pPr>
          </w:p>
        </w:tc>
      </w:tr>
    </w:tbl>
    <w:p w14:paraId="1D6BE6EF" w14:textId="2B958D04" w:rsidR="004040DF" w:rsidRDefault="004040DF" w:rsidP="000F3A37">
      <w:pPr>
        <w:suppressAutoHyphens/>
      </w:pPr>
    </w:p>
    <w:p w14:paraId="234F9331" w14:textId="48025FF9" w:rsidR="004040DF" w:rsidRDefault="004040DF" w:rsidP="000F3A37">
      <w:pPr>
        <w:suppressAutoHyphens/>
      </w:pPr>
    </w:p>
    <w:p w14:paraId="757ABDEC" w14:textId="77777777" w:rsidR="002E18AD" w:rsidRPr="006E4211" w:rsidRDefault="002E18AD" w:rsidP="000F3A37">
      <w:pPr>
        <w:suppressAutoHyphens/>
      </w:pPr>
    </w:p>
    <w:p w14:paraId="6260A509" w14:textId="062BDA26" w:rsidR="00D872F4" w:rsidRPr="006E4211" w:rsidRDefault="007F0AF0" w:rsidP="000F3A37">
      <w:pPr>
        <w:pStyle w:val="Otsikko1"/>
        <w:suppressAutoHyphens/>
      </w:pPr>
      <w:bookmarkStart w:id="59" w:name="_Ref505873058"/>
      <w:r w:rsidRPr="006E4211">
        <w:t>Reconstructing the o</w:t>
      </w:r>
      <w:r w:rsidR="00C516FA">
        <w:t>rigin of</w:t>
      </w:r>
      <w:r w:rsidR="00FD44D2" w:rsidRPr="006E4211">
        <w:t xml:space="preserve"> </w:t>
      </w:r>
      <w:r w:rsidR="00C516FA">
        <w:t xml:space="preserve">negation </w:t>
      </w:r>
      <w:r w:rsidR="00FD44D2" w:rsidRPr="006E4211">
        <w:t>markers</w:t>
      </w:r>
      <w:r w:rsidR="00592EFE" w:rsidRPr="006E4211">
        <w:t xml:space="preserve"> and constructions</w:t>
      </w:r>
      <w:bookmarkEnd w:id="59"/>
    </w:p>
    <w:p w14:paraId="30A83D36" w14:textId="77777777" w:rsidR="00FD44D2" w:rsidRDefault="00FD44D2" w:rsidP="000F3A37">
      <w:pPr>
        <w:suppressAutoHyphens/>
        <w:rPr>
          <w:lang w:eastAsia="fr-FR"/>
        </w:rPr>
      </w:pPr>
    </w:p>
    <w:p w14:paraId="3655162B" w14:textId="48115D3E" w:rsidR="00A04FFD" w:rsidRDefault="00F705B6" w:rsidP="000F3A37">
      <w:pPr>
        <w:suppressAutoHyphens/>
        <w:rPr>
          <w:lang w:eastAsia="fr-FR"/>
        </w:rPr>
      </w:pPr>
      <w:r>
        <w:rPr>
          <w:lang w:eastAsia="fr-FR"/>
        </w:rPr>
        <w:t xml:space="preserve">The goal of this section is to identify, on the basis of internal reconstruction, possible etymologies and evolutionary pathways for the rise of the different negative makers involved </w:t>
      </w:r>
      <w:r w:rsidR="00156E9A">
        <w:rPr>
          <w:lang w:eastAsia="fr-FR"/>
        </w:rPr>
        <w:t>in</w:t>
      </w:r>
      <w:r w:rsidR="0046750B">
        <w:rPr>
          <w:lang w:eastAsia="fr-FR"/>
        </w:rPr>
        <w:t xml:space="preserve"> the </w:t>
      </w:r>
      <w:r w:rsidR="008E6838" w:rsidRPr="002E0D64">
        <w:rPr>
          <w:b/>
          <w:lang w:eastAsia="fr-FR"/>
        </w:rPr>
        <w:t xml:space="preserve">negation of </w:t>
      </w:r>
      <w:r w:rsidR="00FA2EBF" w:rsidRPr="002E0D64">
        <w:rPr>
          <w:b/>
          <w:lang w:eastAsia="fr-FR"/>
        </w:rPr>
        <w:t xml:space="preserve">declarative </w:t>
      </w:r>
      <w:r w:rsidR="00CD739B">
        <w:rPr>
          <w:b/>
          <w:lang w:eastAsia="fr-FR"/>
        </w:rPr>
        <w:t xml:space="preserve">(interrogative) </w:t>
      </w:r>
      <w:r w:rsidR="00FA2EBF" w:rsidRPr="002E0D64">
        <w:rPr>
          <w:b/>
          <w:lang w:eastAsia="fr-FR"/>
        </w:rPr>
        <w:t>clausal constructions</w:t>
      </w:r>
      <w:r w:rsidR="0046750B">
        <w:rPr>
          <w:lang w:eastAsia="fr-FR"/>
        </w:rPr>
        <w:t>:</w:t>
      </w:r>
      <w:r w:rsidR="00156E9A">
        <w:rPr>
          <w:lang w:eastAsia="fr-FR"/>
        </w:rPr>
        <w:t xml:space="preserve"> </w:t>
      </w:r>
      <w:r w:rsidR="002E0D64">
        <w:rPr>
          <w:lang w:eastAsia="fr-FR"/>
        </w:rPr>
        <w:t xml:space="preserve">the </w:t>
      </w:r>
      <w:r w:rsidR="00156E9A">
        <w:rPr>
          <w:lang w:eastAsia="fr-FR"/>
        </w:rPr>
        <w:t xml:space="preserve">SN </w:t>
      </w:r>
      <w:r w:rsidR="002E0D64">
        <w:rPr>
          <w:lang w:eastAsia="fr-FR"/>
        </w:rPr>
        <w:t>construction</w:t>
      </w:r>
      <w:r w:rsidR="00684402">
        <w:rPr>
          <w:lang w:eastAsia="fr-FR"/>
        </w:rPr>
        <w:t xml:space="preserve"> (</w:t>
      </w:r>
      <w:r w:rsidR="001B151F">
        <w:rPr>
          <w:lang w:eastAsia="fr-FR"/>
        </w:rPr>
        <w:t>S</w:t>
      </w:r>
      <w:r w:rsidR="00684402">
        <w:rPr>
          <w:lang w:eastAsia="fr-FR"/>
        </w:rPr>
        <w:t xml:space="preserve">ections </w:t>
      </w:r>
      <w:r w:rsidR="00684402">
        <w:rPr>
          <w:lang w:eastAsia="fr-FR"/>
        </w:rPr>
        <w:fldChar w:fldCharType="begin"/>
      </w:r>
      <w:r w:rsidR="00684402">
        <w:rPr>
          <w:lang w:eastAsia="fr-FR"/>
        </w:rPr>
        <w:instrText xml:space="preserve"> REF _Ref16260869 \n \h </w:instrText>
      </w:r>
      <w:r w:rsidR="00684402">
        <w:rPr>
          <w:lang w:eastAsia="fr-FR"/>
        </w:rPr>
      </w:r>
      <w:r w:rsidR="00684402">
        <w:rPr>
          <w:lang w:eastAsia="fr-FR"/>
        </w:rPr>
        <w:fldChar w:fldCharType="separate"/>
      </w:r>
      <w:r w:rsidR="00D24E65">
        <w:rPr>
          <w:lang w:eastAsia="fr-FR"/>
        </w:rPr>
        <w:t>3</w:t>
      </w:r>
      <w:r w:rsidR="00684402">
        <w:rPr>
          <w:lang w:eastAsia="fr-FR"/>
        </w:rPr>
        <w:fldChar w:fldCharType="end"/>
      </w:r>
      <w:r w:rsidR="001B151F">
        <w:rPr>
          <w:lang w:eastAsia="fr-FR"/>
        </w:rPr>
        <w:t>–</w:t>
      </w:r>
      <w:r w:rsidR="00684402">
        <w:rPr>
          <w:lang w:eastAsia="fr-FR"/>
        </w:rPr>
        <w:fldChar w:fldCharType="begin"/>
      </w:r>
      <w:r w:rsidR="00684402">
        <w:rPr>
          <w:lang w:eastAsia="fr-FR"/>
        </w:rPr>
        <w:instrText xml:space="preserve"> REF _Ref16586088 \n \h </w:instrText>
      </w:r>
      <w:r w:rsidR="00684402">
        <w:rPr>
          <w:lang w:eastAsia="fr-FR"/>
        </w:rPr>
      </w:r>
      <w:r w:rsidR="00684402">
        <w:rPr>
          <w:lang w:eastAsia="fr-FR"/>
        </w:rPr>
        <w:fldChar w:fldCharType="separate"/>
      </w:r>
      <w:r w:rsidR="00D24E65">
        <w:rPr>
          <w:lang w:eastAsia="fr-FR"/>
        </w:rPr>
        <w:t>5</w:t>
      </w:r>
      <w:r w:rsidR="00684402">
        <w:rPr>
          <w:lang w:eastAsia="fr-FR"/>
        </w:rPr>
        <w:fldChar w:fldCharType="end"/>
      </w:r>
      <w:r w:rsidR="00684402">
        <w:rPr>
          <w:lang w:eastAsia="fr-FR"/>
        </w:rPr>
        <w:t>)</w:t>
      </w:r>
      <w:r w:rsidR="002E0D64">
        <w:rPr>
          <w:lang w:eastAsia="fr-FR"/>
        </w:rPr>
        <w:t xml:space="preserve"> </w:t>
      </w:r>
      <w:r w:rsidR="00CB7C5E">
        <w:rPr>
          <w:lang w:eastAsia="fr-FR"/>
        </w:rPr>
        <w:t xml:space="preserve">and </w:t>
      </w:r>
      <w:r w:rsidR="00B65511">
        <w:rPr>
          <w:lang w:eastAsia="fr-FR"/>
        </w:rPr>
        <w:t xml:space="preserve">the construction (with its two subtypes) </w:t>
      </w:r>
      <w:r w:rsidR="0046750B">
        <w:rPr>
          <w:lang w:eastAsia="fr-FR"/>
        </w:rPr>
        <w:t>used to negate</w:t>
      </w:r>
      <w:r w:rsidR="003846FB">
        <w:rPr>
          <w:lang w:eastAsia="fr-FR"/>
        </w:rPr>
        <w:t xml:space="preserve"> clauses with a non-finite verbal</w:t>
      </w:r>
      <w:r w:rsidR="005A7F26">
        <w:rPr>
          <w:lang w:eastAsia="fr-FR"/>
        </w:rPr>
        <w:t xml:space="preserve"> predi</w:t>
      </w:r>
      <w:r w:rsidR="0046750B">
        <w:rPr>
          <w:lang w:eastAsia="fr-FR"/>
        </w:rPr>
        <w:t>cate</w:t>
      </w:r>
      <w:r w:rsidR="00684402">
        <w:rPr>
          <w:lang w:eastAsia="fr-FR"/>
        </w:rPr>
        <w:t xml:space="preserve"> (</w:t>
      </w:r>
      <w:r w:rsidR="001B151F">
        <w:rPr>
          <w:lang w:eastAsia="fr-FR"/>
        </w:rPr>
        <w:t>S</w:t>
      </w:r>
      <w:r w:rsidR="00684402">
        <w:rPr>
          <w:lang w:eastAsia="fr-FR"/>
        </w:rPr>
        <w:t xml:space="preserve">ection </w:t>
      </w:r>
      <w:r w:rsidR="00684402">
        <w:rPr>
          <w:lang w:eastAsia="fr-FR"/>
        </w:rPr>
        <w:fldChar w:fldCharType="begin"/>
      </w:r>
      <w:r w:rsidR="00684402">
        <w:rPr>
          <w:lang w:eastAsia="fr-FR"/>
        </w:rPr>
        <w:instrText xml:space="preserve"> REF _Ref16260876 \n \h </w:instrText>
      </w:r>
      <w:r w:rsidR="00684402">
        <w:rPr>
          <w:lang w:eastAsia="fr-FR"/>
        </w:rPr>
      </w:r>
      <w:r w:rsidR="00684402">
        <w:rPr>
          <w:lang w:eastAsia="fr-FR"/>
        </w:rPr>
        <w:fldChar w:fldCharType="separate"/>
      </w:r>
      <w:r w:rsidR="00D24E65">
        <w:rPr>
          <w:lang w:eastAsia="fr-FR"/>
        </w:rPr>
        <w:t>6</w:t>
      </w:r>
      <w:r w:rsidR="00684402">
        <w:rPr>
          <w:lang w:eastAsia="fr-FR"/>
        </w:rPr>
        <w:fldChar w:fldCharType="end"/>
      </w:r>
      <w:r w:rsidR="00684402">
        <w:rPr>
          <w:lang w:eastAsia="fr-FR"/>
        </w:rPr>
        <w:t>)</w:t>
      </w:r>
      <w:r w:rsidR="00A04FFD">
        <w:rPr>
          <w:lang w:eastAsia="fr-FR"/>
        </w:rPr>
        <w:t xml:space="preserve">, repeated in </w:t>
      </w:r>
      <w:r w:rsidR="00A04FFD">
        <w:rPr>
          <w:lang w:eastAsia="fr-FR"/>
        </w:rPr>
        <w:fldChar w:fldCharType="begin"/>
      </w:r>
      <w:r w:rsidR="00A04FFD">
        <w:rPr>
          <w:lang w:eastAsia="fr-FR"/>
        </w:rPr>
        <w:instrText xml:space="preserve"> REF _Ref506886195 \h </w:instrText>
      </w:r>
      <w:r w:rsidR="00A04FFD">
        <w:rPr>
          <w:lang w:eastAsia="fr-FR"/>
        </w:rPr>
      </w:r>
      <w:r w:rsidR="00A04FFD">
        <w:rPr>
          <w:lang w:eastAsia="fr-FR"/>
        </w:rPr>
        <w:fldChar w:fldCharType="separate"/>
      </w:r>
      <w:r w:rsidR="00D24E65" w:rsidRPr="006E4211">
        <w:t xml:space="preserve">Table </w:t>
      </w:r>
      <w:r w:rsidR="00D24E65">
        <w:rPr>
          <w:noProof/>
        </w:rPr>
        <w:t>3</w:t>
      </w:r>
      <w:r w:rsidR="00A04FFD">
        <w:rPr>
          <w:lang w:eastAsia="fr-FR"/>
        </w:rPr>
        <w:fldChar w:fldCharType="end"/>
      </w:r>
      <w:r w:rsidR="00A04FFD">
        <w:rPr>
          <w:lang w:eastAsia="fr-FR"/>
        </w:rPr>
        <w:t>.</w:t>
      </w:r>
    </w:p>
    <w:p w14:paraId="78921250" w14:textId="77777777" w:rsidR="00A04FFD" w:rsidRDefault="00A04FFD" w:rsidP="000F3A37">
      <w:pPr>
        <w:suppressAutoHyphens/>
        <w:rPr>
          <w:lang w:eastAsia="fr-FR"/>
        </w:rPr>
      </w:pPr>
    </w:p>
    <w:p w14:paraId="41410C85" w14:textId="07403A1C" w:rsidR="00D872F4" w:rsidRPr="006E4211" w:rsidRDefault="00D872F4" w:rsidP="000F3A37">
      <w:pPr>
        <w:pStyle w:val="Kuvaotsikko"/>
        <w:keepNext/>
        <w:keepLines/>
        <w:suppressAutoHyphens/>
        <w:rPr>
          <w:i w:val="0"/>
          <w:lang w:eastAsia="fr-FR"/>
        </w:rPr>
      </w:pPr>
      <w:bookmarkStart w:id="60" w:name="_Ref506886195"/>
      <w:r w:rsidRPr="006E4211">
        <w:t xml:space="preserve">Table </w:t>
      </w:r>
      <w:r w:rsidRPr="006E4211">
        <w:fldChar w:fldCharType="begin"/>
      </w:r>
      <w:r w:rsidRPr="006E4211">
        <w:instrText xml:space="preserve"> SEQ Table \* ARABIC </w:instrText>
      </w:r>
      <w:r w:rsidRPr="006E4211">
        <w:fldChar w:fldCharType="separate"/>
      </w:r>
      <w:r w:rsidR="00D24E65">
        <w:rPr>
          <w:noProof/>
        </w:rPr>
        <w:t>3</w:t>
      </w:r>
      <w:r w:rsidRPr="006E4211">
        <w:fldChar w:fldCharType="end"/>
      </w:r>
      <w:bookmarkEnd w:id="60"/>
      <w:r w:rsidRPr="006E4211">
        <w:rPr>
          <w:i w:val="0"/>
        </w:rPr>
        <w:t xml:space="preserve">. Summary of negation constructions </w:t>
      </w:r>
      <w:r w:rsidR="00B7695B" w:rsidRPr="006E4211">
        <w:rPr>
          <w:i w:val="0"/>
        </w:rPr>
        <w:t xml:space="preserve">for verbal main clauses </w:t>
      </w:r>
      <w:r w:rsidRPr="006E4211">
        <w:rPr>
          <w:i w:val="0"/>
        </w:rPr>
        <w:t>in Tacan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0"/>
        <w:gridCol w:w="3685"/>
        <w:gridCol w:w="1700"/>
      </w:tblGrid>
      <w:tr w:rsidR="00D872F4" w:rsidRPr="006E4211" w14:paraId="48666074" w14:textId="77777777" w:rsidTr="0009274D">
        <w:tc>
          <w:tcPr>
            <w:tcW w:w="4820" w:type="dxa"/>
            <w:tcBorders>
              <w:left w:val="nil"/>
              <w:bottom w:val="single" w:sz="4" w:space="0" w:color="auto"/>
              <w:right w:val="nil"/>
            </w:tcBorders>
            <w:shd w:val="clear" w:color="auto" w:fill="auto"/>
          </w:tcPr>
          <w:p w14:paraId="778A243A" w14:textId="2CADD1C6" w:rsidR="00D872F4" w:rsidRPr="006E4211" w:rsidRDefault="00D872F4" w:rsidP="000F3A37">
            <w:pPr>
              <w:keepNext/>
              <w:keepLines/>
              <w:suppressAutoHyphens/>
              <w:rPr>
                <w:lang w:eastAsia="fr-FR"/>
              </w:rPr>
            </w:pPr>
            <w:r w:rsidRPr="006E4211">
              <w:rPr>
                <w:lang w:eastAsia="fr-FR"/>
              </w:rPr>
              <w:t>Type</w:t>
            </w:r>
            <w:r w:rsidR="00797226">
              <w:rPr>
                <w:lang w:eastAsia="fr-FR"/>
              </w:rPr>
              <w:t xml:space="preserve"> of negated constituent</w:t>
            </w:r>
          </w:p>
        </w:tc>
        <w:tc>
          <w:tcPr>
            <w:tcW w:w="3685" w:type="dxa"/>
            <w:tcBorders>
              <w:left w:val="nil"/>
              <w:bottom w:val="single" w:sz="4" w:space="0" w:color="auto"/>
              <w:right w:val="nil"/>
            </w:tcBorders>
            <w:shd w:val="clear" w:color="auto" w:fill="auto"/>
          </w:tcPr>
          <w:p w14:paraId="099CC414" w14:textId="77777777" w:rsidR="00D872F4" w:rsidRPr="006E4211" w:rsidRDefault="00D872F4" w:rsidP="000F3A37">
            <w:pPr>
              <w:keepNext/>
              <w:keepLines/>
              <w:suppressAutoHyphens/>
              <w:rPr>
                <w:lang w:eastAsia="fr-FR"/>
              </w:rPr>
            </w:pPr>
            <w:r w:rsidRPr="006E4211">
              <w:rPr>
                <w:lang w:eastAsia="fr-FR"/>
              </w:rPr>
              <w:t>Construction</w:t>
            </w:r>
          </w:p>
        </w:tc>
        <w:tc>
          <w:tcPr>
            <w:tcW w:w="1700" w:type="dxa"/>
            <w:tcBorders>
              <w:left w:val="nil"/>
              <w:bottom w:val="single" w:sz="4" w:space="0" w:color="auto"/>
              <w:right w:val="nil"/>
            </w:tcBorders>
            <w:shd w:val="clear" w:color="auto" w:fill="auto"/>
          </w:tcPr>
          <w:p w14:paraId="5E1AE23F" w14:textId="77777777" w:rsidR="00D872F4" w:rsidRPr="006E4211" w:rsidRDefault="00D872F4" w:rsidP="000F3A37">
            <w:pPr>
              <w:keepNext/>
              <w:keepLines/>
              <w:suppressAutoHyphens/>
              <w:rPr>
                <w:lang w:eastAsia="fr-FR"/>
              </w:rPr>
            </w:pPr>
            <w:r w:rsidRPr="006E4211">
              <w:rPr>
                <w:lang w:eastAsia="fr-FR"/>
              </w:rPr>
              <w:t>Symmetrical</w:t>
            </w:r>
          </w:p>
        </w:tc>
      </w:tr>
      <w:tr w:rsidR="00D872F4" w:rsidRPr="006E4211" w14:paraId="27C6FE8A" w14:textId="77777777" w:rsidTr="0009274D">
        <w:tc>
          <w:tcPr>
            <w:tcW w:w="4820" w:type="dxa"/>
            <w:tcBorders>
              <w:left w:val="nil"/>
              <w:bottom w:val="nil"/>
              <w:right w:val="nil"/>
            </w:tcBorders>
            <w:shd w:val="clear" w:color="auto" w:fill="auto"/>
          </w:tcPr>
          <w:p w14:paraId="01AF6126" w14:textId="1C993A2C" w:rsidR="00D872F4" w:rsidRPr="006E4211" w:rsidRDefault="00B8380C" w:rsidP="000F3A37">
            <w:pPr>
              <w:keepNext/>
              <w:keepLines/>
              <w:suppressAutoHyphens/>
              <w:ind w:left="317" w:hanging="317"/>
              <w:rPr>
                <w:lang w:eastAsia="fr-FR"/>
              </w:rPr>
            </w:pPr>
            <w:r>
              <w:rPr>
                <w:lang w:eastAsia="fr-FR"/>
              </w:rPr>
              <w:t>clauses with finite verbal predicate</w:t>
            </w:r>
            <w:r w:rsidR="006233CD">
              <w:rPr>
                <w:lang w:eastAsia="fr-FR"/>
              </w:rPr>
              <w:t xml:space="preserve"> or with non-verbal predicates</w:t>
            </w:r>
          </w:p>
        </w:tc>
        <w:tc>
          <w:tcPr>
            <w:tcW w:w="3685" w:type="dxa"/>
            <w:tcBorders>
              <w:left w:val="nil"/>
              <w:bottom w:val="nil"/>
              <w:right w:val="nil"/>
            </w:tcBorders>
            <w:shd w:val="clear" w:color="auto" w:fill="auto"/>
          </w:tcPr>
          <w:p w14:paraId="402EA7AD" w14:textId="2E1B0B9B" w:rsidR="00C939F1" w:rsidRPr="008C2F4B" w:rsidRDefault="00D872F4" w:rsidP="000F3A37">
            <w:pPr>
              <w:keepNext/>
              <w:keepLines/>
              <w:suppressAutoHyphens/>
            </w:pPr>
            <w:r w:rsidRPr="008C2F4B">
              <w:t xml:space="preserve">… </w:t>
            </w:r>
            <w:r w:rsidRPr="008C2F4B">
              <w:rPr>
                <w:b/>
                <w:i/>
              </w:rPr>
              <w:t>aimue</w:t>
            </w:r>
            <w:r w:rsidRPr="008C2F4B">
              <w:t xml:space="preserve"> … </w:t>
            </w:r>
            <w:r w:rsidR="00AD2C85" w:rsidRPr="008C2F4B">
              <w:t>predicate</w:t>
            </w:r>
            <w:r w:rsidR="00C472CD" w:rsidRPr="008C2F4B">
              <w:t>(</w:t>
            </w:r>
            <w:r w:rsidRPr="008C2F4B">
              <w:t>=</w:t>
            </w:r>
            <w:r w:rsidRPr="008C2F4B">
              <w:rPr>
                <w:b/>
                <w:i/>
              </w:rPr>
              <w:t>mawe</w:t>
            </w:r>
            <w:r w:rsidR="00C472CD" w:rsidRPr="008C2F4B">
              <w:t>)</w:t>
            </w:r>
            <w:r w:rsidRPr="008C2F4B">
              <w:rPr>
                <w:b/>
              </w:rPr>
              <w:t xml:space="preserve"> </w:t>
            </w:r>
            <w:r w:rsidRPr="008C2F4B">
              <w:t>…</w:t>
            </w:r>
          </w:p>
        </w:tc>
        <w:tc>
          <w:tcPr>
            <w:tcW w:w="1700" w:type="dxa"/>
            <w:tcBorders>
              <w:left w:val="nil"/>
              <w:bottom w:val="nil"/>
              <w:right w:val="nil"/>
            </w:tcBorders>
            <w:shd w:val="clear" w:color="auto" w:fill="auto"/>
          </w:tcPr>
          <w:p w14:paraId="58E36C85" w14:textId="77777777" w:rsidR="00970F63" w:rsidRPr="006E4211" w:rsidRDefault="00D872F4" w:rsidP="000F3A37">
            <w:pPr>
              <w:keepNext/>
              <w:keepLines/>
              <w:suppressAutoHyphens/>
              <w:rPr>
                <w:lang w:eastAsia="fr-FR"/>
              </w:rPr>
            </w:pPr>
            <w:r w:rsidRPr="006E4211">
              <w:rPr>
                <w:lang w:eastAsia="fr-FR"/>
              </w:rPr>
              <w:t>yes</w:t>
            </w:r>
          </w:p>
        </w:tc>
      </w:tr>
      <w:tr w:rsidR="00D872F4" w:rsidRPr="006E4211" w14:paraId="0466CEBF" w14:textId="77777777" w:rsidTr="0009274D">
        <w:tc>
          <w:tcPr>
            <w:tcW w:w="4820" w:type="dxa"/>
            <w:tcBorders>
              <w:top w:val="nil"/>
              <w:left w:val="nil"/>
              <w:bottom w:val="single" w:sz="4" w:space="0" w:color="auto"/>
              <w:right w:val="nil"/>
            </w:tcBorders>
            <w:shd w:val="clear" w:color="auto" w:fill="auto"/>
          </w:tcPr>
          <w:p w14:paraId="181FADE8" w14:textId="4D5C92C1" w:rsidR="00D872F4" w:rsidRPr="006E4211" w:rsidRDefault="00AA5A8B" w:rsidP="000F3A37">
            <w:pPr>
              <w:keepNext/>
              <w:keepLines/>
              <w:suppressAutoHyphens/>
              <w:rPr>
                <w:lang w:eastAsia="fr-FR"/>
              </w:rPr>
            </w:pPr>
            <w:r>
              <w:t>clauses with non-finite verbal predicate</w:t>
            </w:r>
          </w:p>
          <w:p w14:paraId="125F527C" w14:textId="77777777" w:rsidR="00D872F4" w:rsidRPr="006E4211" w:rsidRDefault="00D872F4" w:rsidP="000F3A37">
            <w:pPr>
              <w:keepNext/>
              <w:keepLines/>
              <w:suppressAutoHyphens/>
              <w:rPr>
                <w:lang w:eastAsia="fr-FR"/>
              </w:rPr>
            </w:pPr>
          </w:p>
          <w:p w14:paraId="6DEC112C" w14:textId="77777777" w:rsidR="00D872F4" w:rsidRPr="006E4211" w:rsidRDefault="00D872F4" w:rsidP="000F3A37">
            <w:pPr>
              <w:keepNext/>
              <w:keepLines/>
              <w:suppressAutoHyphens/>
              <w:rPr>
                <w:lang w:eastAsia="fr-FR"/>
              </w:rPr>
            </w:pPr>
          </w:p>
        </w:tc>
        <w:tc>
          <w:tcPr>
            <w:tcW w:w="3685" w:type="dxa"/>
            <w:tcBorders>
              <w:top w:val="nil"/>
              <w:left w:val="nil"/>
              <w:bottom w:val="single" w:sz="4" w:space="0" w:color="auto"/>
              <w:right w:val="nil"/>
            </w:tcBorders>
            <w:shd w:val="clear" w:color="auto" w:fill="auto"/>
          </w:tcPr>
          <w:p w14:paraId="145BB2AF" w14:textId="23C3847F" w:rsidR="00D872F4" w:rsidRPr="008C2F4B" w:rsidRDefault="00D872F4" w:rsidP="000F3A37">
            <w:pPr>
              <w:keepNext/>
              <w:keepLines/>
              <w:suppressAutoHyphens/>
            </w:pPr>
            <w:r w:rsidRPr="008C2F4B">
              <w:rPr>
                <w:i/>
              </w:rPr>
              <w:t xml:space="preserve">… </w:t>
            </w:r>
            <w:r w:rsidRPr="008C2F4B">
              <w:rPr>
                <w:b/>
                <w:i/>
              </w:rPr>
              <w:t>aimue</w:t>
            </w:r>
            <w:r w:rsidRPr="008C2F4B">
              <w:t xml:space="preserve"> … V …</w:t>
            </w:r>
            <w:r w:rsidR="00A31188" w:rsidRPr="008C2F4B">
              <w:t xml:space="preserve"> (be/do</w:t>
            </w:r>
            <w:r w:rsidR="008F56AE" w:rsidRPr="008C2F4B">
              <w:t>-</w:t>
            </w:r>
            <w:r w:rsidR="00A31188" w:rsidRPr="008C2F4B">
              <w:rPr>
                <w:smallCaps/>
              </w:rPr>
              <w:t>infl</w:t>
            </w:r>
            <w:r w:rsidR="008F56AE" w:rsidRPr="008C2F4B">
              <w:t>)</w:t>
            </w:r>
            <w:r w:rsidR="0037576B" w:rsidRPr="008C2F4B">
              <w:t xml:space="preserve"> …</w:t>
            </w:r>
          </w:p>
          <w:p w14:paraId="1CE2940E" w14:textId="245DD745" w:rsidR="00D872F4" w:rsidRPr="008C2F4B" w:rsidRDefault="00D872F4" w:rsidP="000F3A37">
            <w:pPr>
              <w:keepNext/>
              <w:keepLines/>
              <w:suppressAutoHyphens/>
              <w:rPr>
                <w:lang w:eastAsia="fr-FR"/>
              </w:rPr>
            </w:pPr>
            <w:r w:rsidRPr="008C2F4B">
              <w:t xml:space="preserve">… </w:t>
            </w:r>
            <w:r w:rsidRPr="008C2F4B">
              <w:rPr>
                <w:b/>
                <w:i/>
              </w:rPr>
              <w:t>mué=</w:t>
            </w:r>
            <w:r w:rsidRPr="008C2F4B">
              <w:t xml:space="preserve"> … V …</w:t>
            </w:r>
            <w:r w:rsidR="009246AB" w:rsidRPr="008C2F4B">
              <w:t xml:space="preserve"> (</w:t>
            </w:r>
            <w:r w:rsidR="00A31188" w:rsidRPr="008C2F4B">
              <w:t>be/do-</w:t>
            </w:r>
            <w:r w:rsidR="00A31188" w:rsidRPr="008C2F4B">
              <w:rPr>
                <w:smallCaps/>
              </w:rPr>
              <w:t>infl</w:t>
            </w:r>
            <w:r w:rsidR="008F56AE" w:rsidRPr="008C2F4B">
              <w:t>)</w:t>
            </w:r>
            <w:r w:rsidR="0037576B" w:rsidRPr="008C2F4B">
              <w:t xml:space="preserve"> …</w:t>
            </w:r>
          </w:p>
        </w:tc>
        <w:tc>
          <w:tcPr>
            <w:tcW w:w="1700" w:type="dxa"/>
            <w:tcBorders>
              <w:top w:val="nil"/>
              <w:left w:val="nil"/>
              <w:bottom w:val="single" w:sz="4" w:space="0" w:color="auto"/>
              <w:right w:val="nil"/>
            </w:tcBorders>
            <w:shd w:val="clear" w:color="auto" w:fill="auto"/>
          </w:tcPr>
          <w:p w14:paraId="3B56A491" w14:textId="36862F9E" w:rsidR="00D872F4" w:rsidRPr="006E4211" w:rsidRDefault="008766E6" w:rsidP="000F3A37">
            <w:pPr>
              <w:keepNext/>
              <w:keepLines/>
              <w:suppressAutoHyphens/>
              <w:rPr>
                <w:lang w:eastAsia="fr-FR"/>
              </w:rPr>
            </w:pPr>
            <w:r>
              <w:rPr>
                <w:lang w:eastAsia="fr-FR"/>
              </w:rPr>
              <w:t>yes</w:t>
            </w:r>
          </w:p>
          <w:p w14:paraId="05F43375" w14:textId="6F1F667F" w:rsidR="00D872F4" w:rsidRPr="006E4211" w:rsidRDefault="008766E6" w:rsidP="000F3A37">
            <w:pPr>
              <w:keepNext/>
              <w:keepLines/>
              <w:suppressAutoHyphens/>
              <w:rPr>
                <w:lang w:eastAsia="fr-FR"/>
              </w:rPr>
            </w:pPr>
            <w:r>
              <w:rPr>
                <w:lang w:eastAsia="fr-FR"/>
              </w:rPr>
              <w:t>yes</w:t>
            </w:r>
          </w:p>
        </w:tc>
      </w:tr>
    </w:tbl>
    <w:p w14:paraId="7716348C" w14:textId="52A327EF" w:rsidR="00210C3F" w:rsidRDefault="00210C3F" w:rsidP="000F3A37">
      <w:pPr>
        <w:suppressAutoHyphens/>
        <w:rPr>
          <w:lang w:eastAsia="fr-FR"/>
        </w:rPr>
      </w:pPr>
    </w:p>
    <w:p w14:paraId="00DF695D" w14:textId="33485641" w:rsidR="00C36558" w:rsidRDefault="00A04FFD" w:rsidP="000F3A37">
      <w:pPr>
        <w:suppressAutoHyphens/>
        <w:ind w:firstLine="284"/>
      </w:pPr>
      <w:r>
        <w:rPr>
          <w:lang w:eastAsia="fr-FR"/>
        </w:rPr>
        <w:t xml:space="preserve">The negative markers in these constructions are all formally very similar and therefore likely </w:t>
      </w:r>
      <w:r w:rsidR="00FA749D">
        <w:rPr>
          <w:lang w:eastAsia="fr-FR"/>
        </w:rPr>
        <w:t xml:space="preserve">to be </w:t>
      </w:r>
      <w:r>
        <w:rPr>
          <w:lang w:eastAsia="fr-FR"/>
        </w:rPr>
        <w:t xml:space="preserve">historically related; </w:t>
      </w:r>
      <w:r w:rsidR="004924AF">
        <w:rPr>
          <w:lang w:eastAsia="fr-FR"/>
        </w:rPr>
        <w:t>such is not the case with</w:t>
      </w:r>
      <w:r>
        <w:rPr>
          <w:lang w:eastAsia="fr-FR"/>
        </w:rPr>
        <w:t xml:space="preserve"> the negative markers involved in negation of command clauses (</w:t>
      </w:r>
      <w:r>
        <w:rPr>
          <w:i/>
          <w:lang w:eastAsia="fr-FR"/>
        </w:rPr>
        <w:t>be</w:t>
      </w:r>
      <w:r>
        <w:rPr>
          <w:lang w:eastAsia="fr-FR"/>
        </w:rPr>
        <w:t xml:space="preserve">, </w:t>
      </w:r>
      <w:r>
        <w:rPr>
          <w:i/>
          <w:lang w:eastAsia="fr-FR"/>
        </w:rPr>
        <w:noBreakHyphen/>
        <w:t>ji</w:t>
      </w:r>
      <w:r>
        <w:rPr>
          <w:lang w:eastAsia="fr-FR"/>
        </w:rPr>
        <w:t>), the reconstruction of which will not be attempted in this paper.</w:t>
      </w:r>
      <w:r w:rsidR="009C0CB2">
        <w:rPr>
          <w:rStyle w:val="Alaviitteenviite"/>
          <w:lang w:eastAsia="fr-FR"/>
        </w:rPr>
        <w:footnoteReference w:id="9"/>
      </w:r>
      <w:r w:rsidR="00D638BB">
        <w:t xml:space="preserve"> </w:t>
      </w:r>
      <w:r w:rsidR="00580876">
        <w:t>The</w:t>
      </w:r>
      <w:r w:rsidR="00281FDF">
        <w:t xml:space="preserve"> markers</w:t>
      </w:r>
      <w:r w:rsidR="00D638BB">
        <w:t xml:space="preserve"> all consist of either </w:t>
      </w:r>
      <w:r w:rsidR="00F705B6" w:rsidRPr="003175F0">
        <w:rPr>
          <w:b/>
          <w:i/>
        </w:rPr>
        <w:t>mawe</w:t>
      </w:r>
      <w:r w:rsidR="003C5C3E">
        <w:rPr>
          <w:b/>
          <w:i/>
        </w:rPr>
        <w:t xml:space="preserve"> ~ mue</w:t>
      </w:r>
      <w:r w:rsidR="00F705B6">
        <w:t xml:space="preserve"> used on its own</w:t>
      </w:r>
      <w:r w:rsidR="00F705B6" w:rsidRPr="00302F19">
        <w:t xml:space="preserve"> or </w:t>
      </w:r>
      <w:r w:rsidR="00D638BB">
        <w:t xml:space="preserve">in </w:t>
      </w:r>
      <w:r w:rsidR="00F705B6" w:rsidRPr="00302F19">
        <w:t xml:space="preserve">combination with a preposed element </w:t>
      </w:r>
      <w:r w:rsidR="00F705B6" w:rsidRPr="003175F0">
        <w:rPr>
          <w:b/>
          <w:i/>
        </w:rPr>
        <w:t>ai</w:t>
      </w:r>
      <w:r w:rsidR="00F705B6" w:rsidRPr="00302F19">
        <w:t>,</w:t>
      </w:r>
      <w:r w:rsidR="00F705B6" w:rsidRPr="00302F19">
        <w:rPr>
          <w:i/>
        </w:rPr>
        <w:t xml:space="preserve"> </w:t>
      </w:r>
      <w:r w:rsidR="00F705B6" w:rsidRPr="00302F19">
        <w:t xml:space="preserve">forming </w:t>
      </w:r>
      <w:r w:rsidR="00F705B6" w:rsidRPr="003175F0">
        <w:rPr>
          <w:b/>
          <w:i/>
        </w:rPr>
        <w:t>a</w:t>
      </w:r>
      <w:r w:rsidR="00910843">
        <w:rPr>
          <w:b/>
          <w:i/>
        </w:rPr>
        <w:t>imawe ~</w:t>
      </w:r>
      <w:r w:rsidR="00B3116B">
        <w:rPr>
          <w:b/>
          <w:i/>
        </w:rPr>
        <w:t xml:space="preserve"> a</w:t>
      </w:r>
      <w:r w:rsidR="00F705B6" w:rsidRPr="003175F0">
        <w:rPr>
          <w:b/>
          <w:i/>
        </w:rPr>
        <w:t>im</w:t>
      </w:r>
      <w:r w:rsidR="003175F0">
        <w:rPr>
          <w:b/>
          <w:i/>
        </w:rPr>
        <w:t>ue</w:t>
      </w:r>
      <w:r w:rsidR="00F705B6" w:rsidRPr="00302F19">
        <w:t>.</w:t>
      </w:r>
      <w:r w:rsidR="001862A1">
        <w:t xml:space="preserve"> Note that </w:t>
      </w:r>
      <w:r w:rsidR="001862A1">
        <w:rPr>
          <w:i/>
        </w:rPr>
        <w:t>ai</w:t>
      </w:r>
      <w:r w:rsidR="001862A1">
        <w:t xml:space="preserve"> can be used independently</w:t>
      </w:r>
      <w:r w:rsidR="00074D14">
        <w:t xml:space="preserve"> of </w:t>
      </w:r>
      <w:r w:rsidR="00074D14">
        <w:rPr>
          <w:i/>
        </w:rPr>
        <w:t>mawe</w:t>
      </w:r>
      <w:r w:rsidR="00572459">
        <w:rPr>
          <w:i/>
        </w:rPr>
        <w:t xml:space="preserve"> ~ mue</w:t>
      </w:r>
      <w:r w:rsidR="001862A1">
        <w:t xml:space="preserve"> as </w:t>
      </w:r>
      <w:r w:rsidR="00E94040">
        <w:t xml:space="preserve">an </w:t>
      </w:r>
      <w:r w:rsidR="001862A1">
        <w:t xml:space="preserve">indefinite noun </w:t>
      </w:r>
      <w:r w:rsidR="009C6FDD">
        <w:t>“</w:t>
      </w:r>
      <w:r w:rsidR="00DF12C6">
        <w:t>person/thing</w:t>
      </w:r>
      <w:r w:rsidR="00074D14">
        <w:t>, someone/</w:t>
      </w:r>
      <w:r w:rsidR="001862A1" w:rsidRPr="001862A1">
        <w:t>something</w:t>
      </w:r>
      <w:r w:rsidR="009C6FDD">
        <w:t>”</w:t>
      </w:r>
      <w:r w:rsidR="00C36558">
        <w:t xml:space="preserve"> </w:t>
      </w:r>
      <w:r w:rsidR="00C36558">
        <w:fldChar w:fldCharType="begin"/>
      </w:r>
      <w:r w:rsidR="00C36558">
        <w:instrText xml:space="preserve"> REF enekita \h </w:instrText>
      </w:r>
      <w:r w:rsidR="00C36558">
        <w:fldChar w:fldCharType="separate"/>
      </w:r>
      <w:r w:rsidR="00D24E65" w:rsidRPr="00D24E65">
        <w:t>(</w:t>
      </w:r>
      <w:r w:rsidR="00D24E65" w:rsidRPr="00D24E65">
        <w:rPr>
          <w:noProof/>
        </w:rPr>
        <w:t>34</w:t>
      </w:r>
      <w:r w:rsidR="00C36558">
        <w:fldChar w:fldCharType="end"/>
      </w:r>
      <w:r w:rsidR="00C36558">
        <w:t>)</w:t>
      </w:r>
      <w:r w:rsidR="00910843">
        <w:t>, suggest</w:t>
      </w:r>
      <w:r w:rsidR="005C24A5">
        <w:t>ing</w:t>
      </w:r>
      <w:r w:rsidR="00910843">
        <w:t xml:space="preserve"> that </w:t>
      </w:r>
      <w:r w:rsidR="00910843">
        <w:rPr>
          <w:i/>
        </w:rPr>
        <w:t>aimawe</w:t>
      </w:r>
      <w:r w:rsidR="005C24A5">
        <w:rPr>
          <w:i/>
        </w:rPr>
        <w:t xml:space="preserve"> ~ aimue</w:t>
      </w:r>
      <w:r w:rsidR="005C24A5">
        <w:t xml:space="preserve"> </w:t>
      </w:r>
      <w:r w:rsidR="004B5A91">
        <w:t>may be an ers</w:t>
      </w:r>
      <w:r w:rsidR="00092376">
        <w:t>t</w:t>
      </w:r>
      <w:r w:rsidR="004B5A91">
        <w:t xml:space="preserve">while univerbation of </w:t>
      </w:r>
      <w:r w:rsidR="005C24A5">
        <w:t xml:space="preserve">this indefinite pronoun </w:t>
      </w:r>
      <w:r w:rsidR="001B0EE3">
        <w:t xml:space="preserve">and </w:t>
      </w:r>
      <w:r w:rsidR="005C24A5" w:rsidRPr="005C24A5">
        <w:rPr>
          <w:i/>
        </w:rPr>
        <w:t>mawe</w:t>
      </w:r>
      <w:r w:rsidR="00343629">
        <w:t xml:space="preserve"> (as in English </w:t>
      </w:r>
      <w:r w:rsidR="00F073E7">
        <w:t>‘</w:t>
      </w:r>
      <w:r w:rsidR="00343629">
        <w:t>nothing</w:t>
      </w:r>
      <w:r w:rsidR="00F073E7">
        <w:t>,’ for example</w:t>
      </w:r>
      <w:r w:rsidR="00343629">
        <w:t>).</w:t>
      </w:r>
    </w:p>
    <w:p w14:paraId="456AA879" w14:textId="77777777" w:rsidR="00857EDE" w:rsidRDefault="00857EDE" w:rsidP="000F3A37">
      <w:pPr>
        <w:suppressAutoHyphens/>
        <w:ind w:firstLine="284"/>
      </w:pPr>
    </w:p>
    <w:p w14:paraId="15D9C1D2" w14:textId="76DF3F33" w:rsidR="00C36558" w:rsidRPr="00802B31" w:rsidRDefault="00C36558" w:rsidP="000F3A37">
      <w:pPr>
        <w:pStyle w:val="morphemebreak"/>
        <w:tabs>
          <w:tab w:val="left" w:pos="567"/>
          <w:tab w:val="left" w:pos="851"/>
          <w:tab w:val="left" w:pos="1800"/>
          <w:tab w:val="left" w:pos="2400"/>
          <w:tab w:val="left" w:pos="3120"/>
          <w:tab w:val="left" w:pos="4395"/>
        </w:tabs>
        <w:suppressAutoHyphens/>
        <w:rPr>
          <w:lang w:val="fi-FI"/>
        </w:rPr>
      </w:pPr>
      <w:bookmarkStart w:id="61" w:name="enekita"/>
      <w:r w:rsidRPr="000C20F6">
        <w:rPr>
          <w:lang w:val="es-BO"/>
        </w:rPr>
        <w:t>(</w:t>
      </w:r>
      <w:r w:rsidRPr="00FA1AC9">
        <w:fldChar w:fldCharType="begin"/>
      </w:r>
      <w:r w:rsidRPr="000C20F6">
        <w:rPr>
          <w:lang w:val="es-BO"/>
        </w:rPr>
        <w:instrText xml:space="preserve"> SEQ ex \* MERGEFORMAT </w:instrText>
      </w:r>
      <w:r w:rsidRPr="00FA1AC9">
        <w:fldChar w:fldCharType="separate"/>
      </w:r>
      <w:r w:rsidR="00D24E65">
        <w:rPr>
          <w:noProof/>
          <w:lang w:val="es-BO"/>
        </w:rPr>
        <w:t>34</w:t>
      </w:r>
      <w:r w:rsidRPr="00FA1AC9">
        <w:fldChar w:fldCharType="end"/>
      </w:r>
      <w:bookmarkEnd w:id="61"/>
      <w:r>
        <w:rPr>
          <w:lang w:val="es-BO"/>
        </w:rPr>
        <w:t>)</w:t>
      </w:r>
      <w:r w:rsidRPr="00802B31">
        <w:rPr>
          <w:lang w:val="fi-FI"/>
        </w:rPr>
        <w:tab/>
      </w:r>
      <w:r w:rsidRPr="00802B31">
        <w:rPr>
          <w:lang w:val="fi-FI"/>
        </w:rPr>
        <w:tab/>
      </w:r>
      <w:r w:rsidRPr="00802B31">
        <w:rPr>
          <w:i/>
          <w:lang w:val="fi-FI"/>
        </w:rPr>
        <w:t>Enekita</w:t>
      </w:r>
      <w:r w:rsidRPr="00802B31">
        <w:rPr>
          <w:i/>
          <w:lang w:val="fi-FI"/>
        </w:rPr>
        <w:tab/>
        <w:t>beu</w:t>
      </w:r>
      <w:r w:rsidRPr="00802B31">
        <w:rPr>
          <w:i/>
          <w:lang w:val="fi-FI"/>
        </w:rPr>
        <w:tab/>
        <w:t>=pa</w:t>
      </w:r>
      <w:r w:rsidRPr="00802B31">
        <w:rPr>
          <w:i/>
          <w:lang w:val="fi-FI"/>
        </w:rPr>
        <w:tab/>
      </w:r>
      <w:r w:rsidRPr="00802B31">
        <w:rPr>
          <w:b/>
          <w:i/>
          <w:lang w:val="fi-FI"/>
        </w:rPr>
        <w:t>ai</w:t>
      </w:r>
      <w:r w:rsidRPr="00802B31">
        <w:rPr>
          <w:i/>
          <w:lang w:val="fi-FI"/>
        </w:rPr>
        <w:t>=kwana</w:t>
      </w:r>
      <w:r w:rsidRPr="00802B31">
        <w:rPr>
          <w:i/>
          <w:lang w:val="fi-FI"/>
        </w:rPr>
        <w:tab/>
        <w:t>ja-ba-ti-ana</w:t>
      </w:r>
      <w:r w:rsidRPr="00802B31">
        <w:rPr>
          <w:lang w:val="fi-FI"/>
        </w:rPr>
        <w:t>.</w:t>
      </w:r>
    </w:p>
    <w:p w14:paraId="5DED4F22" w14:textId="2F2B523D" w:rsidR="00C36558" w:rsidRDefault="00C36558" w:rsidP="000F3A37">
      <w:pPr>
        <w:pStyle w:val="glossinEnglish"/>
        <w:tabs>
          <w:tab w:val="left" w:pos="567"/>
          <w:tab w:val="left" w:pos="851"/>
          <w:tab w:val="left" w:pos="1800"/>
          <w:tab w:val="left" w:pos="2400"/>
          <w:tab w:val="left" w:pos="3120"/>
          <w:tab w:val="left" w:pos="4395"/>
        </w:tabs>
        <w:suppressAutoHyphens/>
      </w:pPr>
      <w:r w:rsidRPr="00802B31">
        <w:rPr>
          <w:lang w:val="fi-FI"/>
        </w:rPr>
        <w:tab/>
      </w:r>
      <w:r w:rsidRPr="00802B31">
        <w:rPr>
          <w:lang w:val="fi-FI"/>
        </w:rPr>
        <w:tab/>
      </w:r>
      <w:r>
        <w:t>really</w:t>
      </w:r>
      <w:r>
        <w:tab/>
      </w:r>
      <w:r w:rsidR="00174ED9">
        <w:rPr>
          <w:smallCaps/>
        </w:rPr>
        <w:t>ptc</w:t>
      </w:r>
      <w:r w:rsidRPr="0028634E">
        <w:rPr>
          <w:smallCaps/>
        </w:rPr>
        <w:tab/>
      </w:r>
      <w:r>
        <w:rPr>
          <w:smallCaps/>
        </w:rPr>
        <w:t>=</w:t>
      </w:r>
      <w:r w:rsidRPr="0028634E">
        <w:rPr>
          <w:smallCaps/>
        </w:rPr>
        <w:t>rep</w:t>
      </w:r>
      <w:r>
        <w:tab/>
        <w:t>thing=</w:t>
      </w:r>
      <w:r w:rsidRPr="0028634E">
        <w:rPr>
          <w:smallCaps/>
        </w:rPr>
        <w:t>pl</w:t>
      </w:r>
      <w:r w:rsidRPr="0028634E">
        <w:rPr>
          <w:smallCaps/>
        </w:rPr>
        <w:tab/>
      </w:r>
      <w:r>
        <w:rPr>
          <w:smallCaps/>
        </w:rPr>
        <w:t>mid-</w:t>
      </w:r>
      <w:r>
        <w:t>see-</w:t>
      </w:r>
      <w:r>
        <w:rPr>
          <w:smallCaps/>
        </w:rPr>
        <w:t>mid-</w:t>
      </w:r>
      <w:r w:rsidR="00224EDB">
        <w:rPr>
          <w:smallCaps/>
        </w:rPr>
        <w:t>rec.p</w:t>
      </w:r>
      <w:r w:rsidRPr="0028634E">
        <w:rPr>
          <w:smallCaps/>
        </w:rPr>
        <w:t>st</w:t>
      </w:r>
    </w:p>
    <w:p w14:paraId="7401B962" w14:textId="77777777" w:rsidR="00C36558" w:rsidRPr="00051AAD" w:rsidRDefault="00C36558" w:rsidP="000F3A37">
      <w:pPr>
        <w:pStyle w:val="freetranslationenglish"/>
        <w:suppressAutoHyphens/>
        <w:rPr>
          <w:lang w:val="es-ES"/>
        </w:rPr>
      </w:pPr>
      <w:r w:rsidRPr="00051AAD">
        <w:rPr>
          <w:lang w:val="es-ES"/>
        </w:rPr>
        <w:t xml:space="preserve">‘En verdad dice se alistó sus </w:t>
      </w:r>
      <w:r w:rsidRPr="00051AAD">
        <w:rPr>
          <w:u w:val="single"/>
          <w:lang w:val="es-ES"/>
        </w:rPr>
        <w:t>cosas</w:t>
      </w:r>
      <w:r w:rsidRPr="00051AAD">
        <w:rPr>
          <w:lang w:val="es-ES"/>
        </w:rPr>
        <w:t xml:space="preserve"> (para el viaje).’ co080</w:t>
      </w:r>
    </w:p>
    <w:p w14:paraId="0131C7A9" w14:textId="77777777" w:rsidR="00C36558" w:rsidRDefault="00C36558" w:rsidP="000F3A37">
      <w:pPr>
        <w:pStyle w:val="freetranslationenglish"/>
        <w:suppressAutoHyphens/>
      </w:pPr>
      <w:r>
        <w:t xml:space="preserve">‘Really, he prepared his </w:t>
      </w:r>
      <w:r w:rsidRPr="003E2DE7">
        <w:rPr>
          <w:u w:val="single"/>
        </w:rPr>
        <w:t>things</w:t>
      </w:r>
      <w:r>
        <w:t xml:space="preserve"> (for the trip).’</w:t>
      </w:r>
    </w:p>
    <w:p w14:paraId="04A38A79" w14:textId="77777777" w:rsidR="001862A1" w:rsidRDefault="001862A1" w:rsidP="000F3A37">
      <w:pPr>
        <w:suppressAutoHyphens/>
      </w:pPr>
    </w:p>
    <w:p w14:paraId="6452C8CD" w14:textId="7861262D" w:rsidR="00F705B6" w:rsidRDefault="00F705B6" w:rsidP="000F3A37">
      <w:pPr>
        <w:suppressAutoHyphens/>
        <w:ind w:firstLine="284"/>
      </w:pPr>
      <w:r w:rsidRPr="004A1506">
        <w:t xml:space="preserve">Depending on the construction, the negation markers </w:t>
      </w:r>
      <w:r w:rsidRPr="004A1506">
        <w:rPr>
          <w:i/>
        </w:rPr>
        <w:t>mawe</w:t>
      </w:r>
      <w:r w:rsidRPr="004A1506">
        <w:t xml:space="preserve"> or </w:t>
      </w:r>
      <w:r w:rsidRPr="004A1506">
        <w:rPr>
          <w:i/>
        </w:rPr>
        <w:t>aim</w:t>
      </w:r>
      <w:r w:rsidR="00D638BB" w:rsidRPr="004A1506">
        <w:rPr>
          <w:i/>
        </w:rPr>
        <w:t>ue</w:t>
      </w:r>
      <w:r w:rsidRPr="004A1506">
        <w:t xml:space="preserve"> have different degrees of grammatical or phonological freedom (e.g.</w:t>
      </w:r>
      <w:r w:rsidR="00F073E7">
        <w:t>,</w:t>
      </w:r>
      <w:r w:rsidRPr="004A1506">
        <w:t xml:space="preserve"> </w:t>
      </w:r>
      <w:r w:rsidRPr="004A1506">
        <w:rPr>
          <w:i/>
        </w:rPr>
        <w:t>mawe</w:t>
      </w:r>
      <w:r w:rsidRPr="004A1506">
        <w:t xml:space="preserve"> can be a clitic); </w:t>
      </w:r>
      <w:r w:rsidR="0063790B">
        <w:t xml:space="preserve">they can occupy </w:t>
      </w:r>
      <w:r w:rsidRPr="004A1506">
        <w:t xml:space="preserve">different positions </w:t>
      </w:r>
      <w:r w:rsidR="0063790B">
        <w:t>in the clause (</w:t>
      </w:r>
      <w:r w:rsidR="00F073E7">
        <w:t xml:space="preserve">e.g., </w:t>
      </w:r>
      <w:r w:rsidRPr="004A1506">
        <w:t xml:space="preserve">preposed or postposed to the negated constituent); they can be used alone or in combination </w:t>
      </w:r>
      <w:r w:rsidR="0063790B">
        <w:t xml:space="preserve">with each other </w:t>
      </w:r>
      <w:r w:rsidRPr="004A1506">
        <w:t xml:space="preserve">(forming </w:t>
      </w:r>
      <w:r w:rsidR="0063790B">
        <w:t>an embracing negation construction</w:t>
      </w:r>
      <w:r w:rsidRPr="004A1506">
        <w:t xml:space="preserve">); and possibly, in the case of </w:t>
      </w:r>
      <w:r w:rsidR="00DF58ED">
        <w:t xml:space="preserve">the </w:t>
      </w:r>
      <w:r w:rsidRPr="004A1506">
        <w:t>embracing construc</w:t>
      </w:r>
      <w:r w:rsidR="00DF58ED">
        <w:t>tion</w:t>
      </w:r>
      <w:r w:rsidRPr="004A1506">
        <w:t>, one marker can be optional.</w:t>
      </w:r>
    </w:p>
    <w:p w14:paraId="564A02DE" w14:textId="6C27F5B0" w:rsidR="00192220" w:rsidRDefault="00FB454A" w:rsidP="000F3A37">
      <w:pPr>
        <w:suppressAutoHyphens/>
        <w:ind w:firstLine="284"/>
        <w:rPr>
          <w:szCs w:val="22"/>
        </w:rPr>
      </w:pPr>
      <w:r>
        <w:t xml:space="preserve">If one looks </w:t>
      </w:r>
      <w:r w:rsidR="004A1506">
        <w:t>for possible internal cognates, i</w:t>
      </w:r>
      <w:r>
        <w:t xml:space="preserve">t is </w:t>
      </w:r>
      <w:r w:rsidR="005B23D6">
        <w:t>notable</w:t>
      </w:r>
      <w:r>
        <w:t xml:space="preserve"> that </w:t>
      </w:r>
      <w:r>
        <w:rPr>
          <w:i/>
        </w:rPr>
        <w:t>mawe</w:t>
      </w:r>
      <w:r>
        <w:t xml:space="preserve"> and</w:t>
      </w:r>
      <w:r w:rsidR="0030205D">
        <w:t>/or</w:t>
      </w:r>
      <w:r>
        <w:t xml:space="preserve"> </w:t>
      </w:r>
      <w:r>
        <w:rPr>
          <w:i/>
        </w:rPr>
        <w:t>aimue</w:t>
      </w:r>
      <w:r w:rsidR="004A1506">
        <w:t xml:space="preserve"> are also used in many other negative constructions</w:t>
      </w:r>
      <w:r w:rsidR="00A95CCD">
        <w:t xml:space="preserve"> described earlier in this chapter</w:t>
      </w:r>
      <w:r w:rsidR="0069251F">
        <w:t>, such as</w:t>
      </w:r>
      <w:r w:rsidR="002812D4">
        <w:rPr>
          <w:szCs w:val="22"/>
        </w:rPr>
        <w:t xml:space="preserve"> the second</w:t>
      </w:r>
      <w:r w:rsidR="00192220" w:rsidRPr="000D3E4A">
        <w:t xml:space="preserve"> existential</w:t>
      </w:r>
      <w:r w:rsidR="00A95CCD">
        <w:t>/locative</w:t>
      </w:r>
      <w:r w:rsidR="00192220" w:rsidRPr="000D3E4A">
        <w:t xml:space="preserve"> negation</w:t>
      </w:r>
      <w:r w:rsidR="00A95CCD">
        <w:t xml:space="preserve"> </w:t>
      </w:r>
      <w:r w:rsidR="00BC6F23">
        <w:t xml:space="preserve">construction </w:t>
      </w:r>
      <w:r w:rsidR="00A95CCD">
        <w:t>(§</w:t>
      </w:r>
      <w:r w:rsidR="00A95CCD">
        <w:fldChar w:fldCharType="begin"/>
      </w:r>
      <w:r w:rsidR="00A95CCD">
        <w:instrText xml:space="preserve"> REF _Ref16586088 \n \h </w:instrText>
      </w:r>
      <w:r w:rsidR="00A95CCD">
        <w:fldChar w:fldCharType="separate"/>
      </w:r>
      <w:r w:rsidR="00D24E65">
        <w:t>5</w:t>
      </w:r>
      <w:r w:rsidR="00A95CCD">
        <w:fldChar w:fldCharType="end"/>
      </w:r>
      <w:r w:rsidR="00C43A41">
        <w:t>)</w:t>
      </w:r>
      <w:r w:rsidR="002812D4">
        <w:t>,</w:t>
      </w:r>
      <w:r w:rsidR="0006359D">
        <w:rPr>
          <w:szCs w:val="22"/>
        </w:rPr>
        <w:t xml:space="preserve"> </w:t>
      </w:r>
      <w:r w:rsidR="00342D60" w:rsidRPr="000D3E4A">
        <w:t xml:space="preserve">stand-alone negation </w:t>
      </w:r>
      <w:r w:rsidR="00342D60">
        <w:t>(§</w:t>
      </w:r>
      <w:r w:rsidR="00342D60">
        <w:fldChar w:fldCharType="begin"/>
      </w:r>
      <w:r w:rsidR="00342D60">
        <w:instrText xml:space="preserve"> REF _Ref16673749 \n \h </w:instrText>
      </w:r>
      <w:r w:rsidR="00342D60">
        <w:fldChar w:fldCharType="separate"/>
      </w:r>
      <w:r w:rsidR="00D24E65">
        <w:t>7</w:t>
      </w:r>
      <w:r w:rsidR="00342D60">
        <w:fldChar w:fldCharType="end"/>
      </w:r>
      <w:r w:rsidR="00342D60">
        <w:t xml:space="preserve">) </w:t>
      </w:r>
      <w:r w:rsidR="0006359D">
        <w:rPr>
          <w:szCs w:val="22"/>
        </w:rPr>
        <w:t>and</w:t>
      </w:r>
      <w:r w:rsidR="00192220" w:rsidRPr="000D3E4A">
        <w:rPr>
          <w:szCs w:val="22"/>
        </w:rPr>
        <w:t xml:space="preserve"> </w:t>
      </w:r>
      <w:r w:rsidR="007F2037">
        <w:rPr>
          <w:szCs w:val="22"/>
        </w:rPr>
        <w:t>constituent</w:t>
      </w:r>
      <w:r w:rsidR="00192220" w:rsidRPr="000D3E4A">
        <w:rPr>
          <w:szCs w:val="22"/>
        </w:rPr>
        <w:t xml:space="preserve"> negation </w:t>
      </w:r>
      <w:r w:rsidR="007F2037">
        <w:rPr>
          <w:szCs w:val="22"/>
        </w:rPr>
        <w:t>(§</w:t>
      </w:r>
      <w:r w:rsidR="007F2037">
        <w:rPr>
          <w:szCs w:val="22"/>
        </w:rPr>
        <w:fldChar w:fldCharType="begin"/>
      </w:r>
      <w:r w:rsidR="007F2037">
        <w:rPr>
          <w:szCs w:val="22"/>
        </w:rPr>
        <w:instrText xml:space="preserve"> REF _Ref16673749 \n \h </w:instrText>
      </w:r>
      <w:r w:rsidR="007F2037">
        <w:rPr>
          <w:szCs w:val="22"/>
        </w:rPr>
      </w:r>
      <w:r w:rsidR="007F2037">
        <w:rPr>
          <w:szCs w:val="22"/>
        </w:rPr>
        <w:fldChar w:fldCharType="separate"/>
      </w:r>
      <w:r w:rsidR="00D24E65">
        <w:rPr>
          <w:szCs w:val="22"/>
        </w:rPr>
        <w:t>7</w:t>
      </w:r>
      <w:r w:rsidR="007F2037">
        <w:rPr>
          <w:szCs w:val="22"/>
        </w:rPr>
        <w:fldChar w:fldCharType="end"/>
      </w:r>
      <w:r w:rsidR="007F2037">
        <w:rPr>
          <w:szCs w:val="22"/>
        </w:rPr>
        <w:t>)</w:t>
      </w:r>
      <w:r w:rsidR="00EB470B">
        <w:rPr>
          <w:szCs w:val="22"/>
        </w:rPr>
        <w:t>.</w:t>
      </w:r>
    </w:p>
    <w:p w14:paraId="6C384E53" w14:textId="73C0B3F6" w:rsidR="004A1506" w:rsidRDefault="004A1506" w:rsidP="000F3A37">
      <w:pPr>
        <w:suppressAutoHyphens/>
        <w:ind w:firstLine="284"/>
        <w:rPr>
          <w:lang w:eastAsia="fr-FR"/>
        </w:rPr>
      </w:pPr>
      <w:r>
        <w:rPr>
          <w:lang w:eastAsia="fr-FR"/>
        </w:rPr>
        <w:t xml:space="preserve">On the basis of these </w:t>
      </w:r>
      <w:r w:rsidR="00E244EB">
        <w:rPr>
          <w:lang w:eastAsia="fr-FR"/>
        </w:rPr>
        <w:t xml:space="preserve">preliminary </w:t>
      </w:r>
      <w:r>
        <w:rPr>
          <w:lang w:eastAsia="fr-FR"/>
        </w:rPr>
        <w:t>obser</w:t>
      </w:r>
      <w:r w:rsidR="0090091B">
        <w:rPr>
          <w:lang w:eastAsia="fr-FR"/>
        </w:rPr>
        <w:t xml:space="preserve">vations, we will now proceed </w:t>
      </w:r>
      <w:r>
        <w:rPr>
          <w:lang w:eastAsia="fr-FR"/>
        </w:rPr>
        <w:t>to reconstruct at least parts of the</w:t>
      </w:r>
      <w:r w:rsidR="0046469D">
        <w:rPr>
          <w:lang w:eastAsia="fr-FR"/>
        </w:rPr>
        <w:t xml:space="preserve"> history of the</w:t>
      </w:r>
      <w:r w:rsidR="00F958C2">
        <w:rPr>
          <w:lang w:eastAsia="fr-FR"/>
        </w:rPr>
        <w:t xml:space="preserve"> </w:t>
      </w:r>
      <w:r w:rsidR="00EC0346">
        <w:rPr>
          <w:lang w:eastAsia="fr-FR"/>
        </w:rPr>
        <w:t xml:space="preserve">two </w:t>
      </w:r>
      <w:r>
        <w:rPr>
          <w:lang w:eastAsia="fr-FR"/>
        </w:rPr>
        <w:t xml:space="preserve">negative constructions. We start with </w:t>
      </w:r>
      <w:r w:rsidR="00C0729C">
        <w:t>the SN construction</w:t>
      </w:r>
      <w:r w:rsidR="00485D45">
        <w:rPr>
          <w:lang w:eastAsia="fr-FR"/>
        </w:rPr>
        <w:t xml:space="preserve"> in </w:t>
      </w:r>
      <w:r>
        <w:rPr>
          <w:lang w:eastAsia="fr-FR"/>
        </w:rPr>
        <w:t>§</w:t>
      </w:r>
      <w:r>
        <w:rPr>
          <w:lang w:eastAsia="fr-FR"/>
        </w:rPr>
        <w:fldChar w:fldCharType="begin"/>
      </w:r>
      <w:r>
        <w:rPr>
          <w:lang w:eastAsia="fr-FR"/>
        </w:rPr>
        <w:instrText xml:space="preserve"> REF _Ref508631448 \n \h </w:instrText>
      </w:r>
      <w:r>
        <w:rPr>
          <w:lang w:eastAsia="fr-FR"/>
        </w:rPr>
      </w:r>
      <w:r>
        <w:rPr>
          <w:lang w:eastAsia="fr-FR"/>
        </w:rPr>
        <w:fldChar w:fldCharType="separate"/>
      </w:r>
      <w:r w:rsidR="00D24E65">
        <w:rPr>
          <w:lang w:eastAsia="fr-FR"/>
        </w:rPr>
        <w:t>10.1</w:t>
      </w:r>
      <w:r>
        <w:rPr>
          <w:lang w:eastAsia="fr-FR"/>
        </w:rPr>
        <w:fldChar w:fldCharType="end"/>
      </w:r>
      <w:r w:rsidR="00534B2D">
        <w:rPr>
          <w:lang w:eastAsia="fr-FR"/>
        </w:rPr>
        <w:t xml:space="preserve"> and then move on to the r</w:t>
      </w:r>
      <w:r>
        <w:rPr>
          <w:lang w:eastAsia="fr-FR"/>
        </w:rPr>
        <w:t xml:space="preserve">econstruction of negation </w:t>
      </w:r>
      <w:r w:rsidR="00A85FD7">
        <w:rPr>
          <w:lang w:eastAsia="fr-FR"/>
        </w:rPr>
        <w:t xml:space="preserve">of clauses </w:t>
      </w:r>
      <w:r>
        <w:rPr>
          <w:lang w:eastAsia="fr-FR"/>
        </w:rPr>
        <w:t xml:space="preserve">with </w:t>
      </w:r>
      <w:r w:rsidR="00A85FD7">
        <w:rPr>
          <w:lang w:eastAsia="fr-FR"/>
        </w:rPr>
        <w:t xml:space="preserve">a </w:t>
      </w:r>
      <w:r w:rsidR="00F441BD" w:rsidRPr="00EF452D">
        <w:t xml:space="preserve">non-finite verb </w:t>
      </w:r>
      <w:r>
        <w:rPr>
          <w:lang w:eastAsia="fr-FR"/>
        </w:rPr>
        <w:t>in §</w:t>
      </w:r>
      <w:r>
        <w:rPr>
          <w:lang w:eastAsia="fr-FR"/>
        </w:rPr>
        <w:fldChar w:fldCharType="begin"/>
      </w:r>
      <w:r>
        <w:rPr>
          <w:lang w:eastAsia="fr-FR"/>
        </w:rPr>
        <w:instrText xml:space="preserve"> REF _Ref505873061 \n \h </w:instrText>
      </w:r>
      <w:r>
        <w:rPr>
          <w:lang w:eastAsia="fr-FR"/>
        </w:rPr>
      </w:r>
      <w:r>
        <w:rPr>
          <w:lang w:eastAsia="fr-FR"/>
        </w:rPr>
        <w:fldChar w:fldCharType="separate"/>
      </w:r>
      <w:r w:rsidR="00D24E65">
        <w:rPr>
          <w:lang w:eastAsia="fr-FR"/>
        </w:rPr>
        <w:t>10.2</w:t>
      </w:r>
      <w:r>
        <w:rPr>
          <w:lang w:eastAsia="fr-FR"/>
        </w:rPr>
        <w:fldChar w:fldCharType="end"/>
      </w:r>
      <w:r>
        <w:rPr>
          <w:lang w:eastAsia="fr-FR"/>
        </w:rPr>
        <w:t>.</w:t>
      </w:r>
    </w:p>
    <w:p w14:paraId="4721B831" w14:textId="77777777" w:rsidR="004A1506" w:rsidRDefault="004A1506" w:rsidP="000F3A37">
      <w:pPr>
        <w:suppressAutoHyphens/>
        <w:ind w:firstLine="284"/>
      </w:pPr>
    </w:p>
    <w:p w14:paraId="26A8C398" w14:textId="77777777" w:rsidR="00B95621" w:rsidRDefault="00B95621" w:rsidP="000F3A37">
      <w:pPr>
        <w:suppressAutoHyphens/>
        <w:ind w:firstLine="284"/>
      </w:pPr>
    </w:p>
    <w:p w14:paraId="0677733B" w14:textId="72150948" w:rsidR="00B95621" w:rsidRPr="009E7367" w:rsidRDefault="00B95621" w:rsidP="000F3A37">
      <w:pPr>
        <w:pStyle w:val="Otsikko2"/>
        <w:suppressAutoHyphens/>
      </w:pPr>
      <w:bookmarkStart w:id="62" w:name="_Ref508631448"/>
      <w:r>
        <w:t xml:space="preserve">Evolutionary pathway: </w:t>
      </w:r>
      <w:bookmarkEnd w:id="62"/>
      <w:r w:rsidR="00C0729C">
        <w:t>SN construction</w:t>
      </w:r>
    </w:p>
    <w:p w14:paraId="73A41B2C" w14:textId="77777777" w:rsidR="004A1506" w:rsidRDefault="004A1506" w:rsidP="000F3A37">
      <w:pPr>
        <w:suppressAutoHyphens/>
        <w:ind w:firstLine="284"/>
      </w:pPr>
    </w:p>
    <w:p w14:paraId="0CAA6629" w14:textId="7B9D59A8" w:rsidR="00C85D07" w:rsidRDefault="00B95621" w:rsidP="000F3A37">
      <w:pPr>
        <w:suppressAutoHyphens/>
        <w:rPr>
          <w:lang w:eastAsia="fr-FR"/>
        </w:rPr>
      </w:pPr>
      <w:r>
        <w:t>The embracing</w:t>
      </w:r>
      <w:r w:rsidR="00857EDE">
        <w:t xml:space="preserve"> preposed</w:t>
      </w:r>
      <w:r>
        <w:t xml:space="preserve"> marker </w:t>
      </w:r>
      <w:r w:rsidRPr="002C3313">
        <w:rPr>
          <w:b/>
          <w:i/>
        </w:rPr>
        <w:t>aimue</w:t>
      </w:r>
      <w:r>
        <w:t xml:space="preserve"> and </w:t>
      </w:r>
      <w:r w:rsidR="00AB65E3">
        <w:t xml:space="preserve">postposed </w:t>
      </w:r>
      <w:r>
        <w:t xml:space="preserve">marker </w:t>
      </w:r>
      <w:r w:rsidRPr="002C3313">
        <w:rPr>
          <w:b/>
          <w:i/>
        </w:rPr>
        <w:t>=mawe</w:t>
      </w:r>
      <w:r>
        <w:t xml:space="preserve"> used </w:t>
      </w:r>
      <w:r w:rsidR="00946A35">
        <w:t xml:space="preserve">in SN </w:t>
      </w:r>
      <w:r>
        <w:t>have quite distinct grammatical and</w:t>
      </w:r>
      <w:r w:rsidRPr="001D209D">
        <w:t xml:space="preserve"> phonological </w:t>
      </w:r>
      <w:r>
        <w:t>properties</w:t>
      </w:r>
      <w:r w:rsidR="00F073E7">
        <w:t>,</w:t>
      </w:r>
      <w:r>
        <w:t xml:space="preserve"> which suggest that </w:t>
      </w:r>
      <w:r w:rsidRPr="00035674">
        <w:rPr>
          <w:b/>
          <w:i/>
          <w:lang w:eastAsia="fr-FR"/>
        </w:rPr>
        <w:t>=mawe</w:t>
      </w:r>
      <w:r w:rsidRPr="006E4211">
        <w:rPr>
          <w:lang w:eastAsia="fr-FR"/>
        </w:rPr>
        <w:t xml:space="preserve"> </w:t>
      </w:r>
      <w:r>
        <w:rPr>
          <w:lang w:eastAsia="fr-FR"/>
        </w:rPr>
        <w:t xml:space="preserve">is historically </w:t>
      </w:r>
      <w:r w:rsidRPr="006E4211">
        <w:rPr>
          <w:lang w:eastAsia="fr-FR"/>
        </w:rPr>
        <w:t xml:space="preserve">older than </w:t>
      </w:r>
      <w:r w:rsidRPr="00035674">
        <w:rPr>
          <w:b/>
          <w:i/>
          <w:lang w:eastAsia="fr-FR"/>
        </w:rPr>
        <w:t>aimue</w:t>
      </w:r>
      <w:r>
        <w:rPr>
          <w:lang w:eastAsia="fr-FR"/>
        </w:rPr>
        <w:t>. Evid</w:t>
      </w:r>
      <w:r w:rsidR="00F47B80">
        <w:rPr>
          <w:lang w:eastAsia="fr-FR"/>
        </w:rPr>
        <w:t>ence for the likely older status</w:t>
      </w:r>
      <w:r>
        <w:rPr>
          <w:lang w:eastAsia="fr-FR"/>
        </w:rPr>
        <w:t xml:space="preserve"> of </w:t>
      </w:r>
      <w:r>
        <w:rPr>
          <w:i/>
          <w:lang w:eastAsia="fr-FR"/>
        </w:rPr>
        <w:t>=mawe</w:t>
      </w:r>
      <w:r>
        <w:rPr>
          <w:lang w:eastAsia="fr-FR"/>
        </w:rPr>
        <w:t xml:space="preserve"> is </w:t>
      </w:r>
      <w:r w:rsidR="00E244EB">
        <w:rPr>
          <w:lang w:eastAsia="fr-FR"/>
        </w:rPr>
        <w:t xml:space="preserve">to be found </w:t>
      </w:r>
      <w:r w:rsidR="00484485">
        <w:rPr>
          <w:lang w:eastAsia="fr-FR"/>
        </w:rPr>
        <w:t xml:space="preserve">in </w:t>
      </w:r>
      <w:r w:rsidR="00F47B80">
        <w:rPr>
          <w:lang w:eastAsia="fr-FR"/>
        </w:rPr>
        <w:t>its shorter</w:t>
      </w:r>
      <w:r>
        <w:rPr>
          <w:lang w:eastAsia="fr-FR"/>
        </w:rPr>
        <w:t xml:space="preserve"> form</w:t>
      </w:r>
      <w:r w:rsidR="006B2244">
        <w:rPr>
          <w:lang w:eastAsia="fr-FR"/>
        </w:rPr>
        <w:t xml:space="preserve"> </w:t>
      </w:r>
      <w:r w:rsidR="006B2244" w:rsidRPr="00E244EB">
        <w:rPr>
          <w:lang w:eastAsia="fr-FR"/>
        </w:rPr>
        <w:t>(</w:t>
      </w:r>
      <w:r w:rsidR="006B2244" w:rsidRPr="00E244EB">
        <w:rPr>
          <w:i/>
        </w:rPr>
        <w:t>mawe</w:t>
      </w:r>
      <w:r w:rsidR="00741909">
        <w:rPr>
          <w:i/>
        </w:rPr>
        <w:t xml:space="preserve"> </w:t>
      </w:r>
      <w:r w:rsidR="006B2244" w:rsidRPr="00E244EB">
        <w:t>~</w:t>
      </w:r>
      <w:r w:rsidR="00741909">
        <w:t xml:space="preserve"> </w:t>
      </w:r>
      <w:r w:rsidR="006B2244" w:rsidRPr="006A3002">
        <w:rPr>
          <w:i/>
        </w:rPr>
        <w:t>mue</w:t>
      </w:r>
      <w:r w:rsidR="006B2244">
        <w:rPr>
          <w:lang w:eastAsia="fr-FR"/>
        </w:rPr>
        <w:t>)</w:t>
      </w:r>
      <w:r>
        <w:rPr>
          <w:lang w:eastAsia="fr-FR"/>
        </w:rPr>
        <w:t>, phonolog</w:t>
      </w:r>
      <w:r w:rsidR="004E50B4">
        <w:rPr>
          <w:lang w:eastAsia="fr-FR"/>
        </w:rPr>
        <w:t>ical dependence (clitic status)</w:t>
      </w:r>
      <w:r w:rsidR="00F423F7">
        <w:rPr>
          <w:lang w:eastAsia="fr-FR"/>
        </w:rPr>
        <w:t xml:space="preserve"> </w:t>
      </w:r>
      <w:r>
        <w:rPr>
          <w:lang w:eastAsia="fr-FR"/>
        </w:rPr>
        <w:t xml:space="preserve">and </w:t>
      </w:r>
      <w:r w:rsidRPr="006E4211">
        <w:rPr>
          <w:lang w:eastAsia="fr-FR"/>
        </w:rPr>
        <w:t>rigid position</w:t>
      </w:r>
      <w:r w:rsidR="00D60F14">
        <w:rPr>
          <w:lang w:eastAsia="fr-FR"/>
        </w:rPr>
        <w:t>. These</w:t>
      </w:r>
      <w:r>
        <w:rPr>
          <w:lang w:eastAsia="fr-FR"/>
        </w:rPr>
        <w:t xml:space="preserve"> </w:t>
      </w:r>
      <w:r w:rsidR="00D60F14">
        <w:rPr>
          <w:lang w:eastAsia="fr-FR"/>
        </w:rPr>
        <w:t xml:space="preserve">properties are </w:t>
      </w:r>
      <w:r>
        <w:rPr>
          <w:lang w:eastAsia="fr-FR"/>
        </w:rPr>
        <w:t>all diagno</w:t>
      </w:r>
      <w:r w:rsidR="00F073E7">
        <w:rPr>
          <w:lang w:eastAsia="fr-FR"/>
        </w:rPr>
        <w:t>s</w:t>
      </w:r>
      <w:r>
        <w:rPr>
          <w:lang w:eastAsia="fr-FR"/>
        </w:rPr>
        <w:t>tics of an advanced grammatic</w:t>
      </w:r>
      <w:r w:rsidR="00D60F14">
        <w:rPr>
          <w:lang w:eastAsia="fr-FR"/>
        </w:rPr>
        <w:t xml:space="preserve">alization stage and they </w:t>
      </w:r>
      <w:r w:rsidR="00F423F7">
        <w:rPr>
          <w:lang w:eastAsia="fr-FR"/>
        </w:rPr>
        <w:t>can be con</w:t>
      </w:r>
      <w:r>
        <w:rPr>
          <w:lang w:eastAsia="fr-FR"/>
        </w:rPr>
        <w:t>trasted with the</w:t>
      </w:r>
      <w:r w:rsidRPr="006E4211">
        <w:rPr>
          <w:lang w:eastAsia="fr-FR"/>
        </w:rPr>
        <w:t xml:space="preserve"> </w:t>
      </w:r>
      <w:r w:rsidR="00D60F14">
        <w:rPr>
          <w:lang w:eastAsia="fr-FR"/>
        </w:rPr>
        <w:t xml:space="preserve">distinct properties of </w:t>
      </w:r>
      <w:r>
        <w:rPr>
          <w:i/>
          <w:lang w:eastAsia="fr-FR"/>
        </w:rPr>
        <w:t>aimue</w:t>
      </w:r>
      <w:r>
        <w:rPr>
          <w:lang w:eastAsia="fr-FR"/>
        </w:rPr>
        <w:t xml:space="preserve">, </w:t>
      </w:r>
      <w:r w:rsidR="00D60F14">
        <w:rPr>
          <w:lang w:eastAsia="fr-FR"/>
        </w:rPr>
        <w:t>with it</w:t>
      </w:r>
      <w:r w:rsidR="00F423F7">
        <w:rPr>
          <w:lang w:eastAsia="fr-FR"/>
        </w:rPr>
        <w:t>s</w:t>
      </w:r>
      <w:r w:rsidR="00D60F14">
        <w:rPr>
          <w:lang w:eastAsia="fr-FR"/>
        </w:rPr>
        <w:t xml:space="preserve"> </w:t>
      </w:r>
      <w:r w:rsidR="009948F0">
        <w:rPr>
          <w:lang w:eastAsia="fr-FR"/>
        </w:rPr>
        <w:t>longer</w:t>
      </w:r>
      <w:r w:rsidR="00D60F14" w:rsidRPr="006E4211">
        <w:rPr>
          <w:lang w:eastAsia="fr-FR"/>
        </w:rPr>
        <w:t xml:space="preserve"> form</w:t>
      </w:r>
      <w:r w:rsidR="00690083">
        <w:rPr>
          <w:lang w:eastAsia="fr-FR"/>
        </w:rPr>
        <w:t xml:space="preserve"> (</w:t>
      </w:r>
      <w:r w:rsidR="00690083">
        <w:rPr>
          <w:i/>
          <w:lang w:eastAsia="fr-FR"/>
        </w:rPr>
        <w:t>aimawe</w:t>
      </w:r>
      <w:r w:rsidR="00741909">
        <w:rPr>
          <w:i/>
          <w:lang w:eastAsia="fr-FR"/>
        </w:rPr>
        <w:t xml:space="preserve"> </w:t>
      </w:r>
      <w:r w:rsidR="00690083">
        <w:rPr>
          <w:i/>
          <w:lang w:eastAsia="fr-FR"/>
        </w:rPr>
        <w:t>~</w:t>
      </w:r>
      <w:r w:rsidR="00741909">
        <w:rPr>
          <w:i/>
          <w:lang w:eastAsia="fr-FR"/>
        </w:rPr>
        <w:t xml:space="preserve"> </w:t>
      </w:r>
      <w:r w:rsidR="00690083">
        <w:rPr>
          <w:i/>
          <w:lang w:eastAsia="fr-FR"/>
        </w:rPr>
        <w:t>aimue</w:t>
      </w:r>
      <w:r w:rsidR="00741909">
        <w:rPr>
          <w:lang w:eastAsia="fr-FR"/>
        </w:rPr>
        <w:t>)</w:t>
      </w:r>
      <w:r w:rsidR="00D60F14">
        <w:rPr>
          <w:lang w:eastAsia="fr-FR"/>
        </w:rPr>
        <w:t xml:space="preserve">, </w:t>
      </w:r>
      <w:r w:rsidRPr="006E4211">
        <w:rPr>
          <w:lang w:eastAsia="fr-FR"/>
        </w:rPr>
        <w:t>phonological</w:t>
      </w:r>
      <w:r>
        <w:rPr>
          <w:lang w:eastAsia="fr-FR"/>
        </w:rPr>
        <w:t xml:space="preserve"> independence and </w:t>
      </w:r>
      <w:r w:rsidRPr="006E4211">
        <w:rPr>
          <w:lang w:eastAsia="fr-FR"/>
        </w:rPr>
        <w:t>free position</w:t>
      </w:r>
      <w:r>
        <w:rPr>
          <w:lang w:eastAsia="fr-FR"/>
        </w:rPr>
        <w:t xml:space="preserve"> (before the predicate).</w:t>
      </w:r>
    </w:p>
    <w:p w14:paraId="615E96F7" w14:textId="3D47CDE3" w:rsidR="008813F6" w:rsidRDefault="00B95621" w:rsidP="000F3A37">
      <w:pPr>
        <w:suppressAutoHyphens/>
        <w:ind w:firstLine="284"/>
        <w:rPr>
          <w:lang w:eastAsia="fr-FR"/>
        </w:rPr>
      </w:pPr>
      <w:r>
        <w:rPr>
          <w:lang w:eastAsia="fr-FR"/>
        </w:rPr>
        <w:t>One can therefore</w:t>
      </w:r>
      <w:r w:rsidR="008B2536">
        <w:rPr>
          <w:lang w:eastAsia="fr-FR"/>
        </w:rPr>
        <w:t xml:space="preserve"> hypothesize</w:t>
      </w:r>
      <w:r>
        <w:rPr>
          <w:lang w:eastAsia="fr-FR"/>
        </w:rPr>
        <w:t xml:space="preserve"> that</w:t>
      </w:r>
      <w:r w:rsidR="00C85D07">
        <w:rPr>
          <w:lang w:eastAsia="fr-FR"/>
        </w:rPr>
        <w:t xml:space="preserve"> originally </w:t>
      </w:r>
      <w:r w:rsidR="002C2156">
        <w:rPr>
          <w:lang w:eastAsia="fr-FR"/>
        </w:rPr>
        <w:t xml:space="preserve">SN was </w:t>
      </w:r>
      <w:r w:rsidR="00C85D07">
        <w:rPr>
          <w:lang w:eastAsia="fr-FR"/>
        </w:rPr>
        <w:t xml:space="preserve">expressed by a single marker, the </w:t>
      </w:r>
      <w:r w:rsidR="000D6D40" w:rsidRPr="000D6D40">
        <w:rPr>
          <w:lang w:eastAsia="fr-FR"/>
        </w:rPr>
        <w:t>postposed</w:t>
      </w:r>
      <w:r w:rsidR="00D13F35">
        <w:rPr>
          <w:color w:val="FF0000"/>
          <w:lang w:eastAsia="fr-FR"/>
        </w:rPr>
        <w:t xml:space="preserve"> </w:t>
      </w:r>
      <w:r w:rsidR="000D6D40" w:rsidRPr="000D6D40">
        <w:t>marker</w:t>
      </w:r>
      <w:r w:rsidR="000D6D40">
        <w:rPr>
          <w:color w:val="FF0000"/>
          <w:lang w:eastAsia="fr-FR"/>
        </w:rPr>
        <w:t xml:space="preserve"> </w:t>
      </w:r>
      <w:r w:rsidR="00C85D07">
        <w:rPr>
          <w:i/>
          <w:lang w:eastAsia="fr-FR"/>
        </w:rPr>
        <w:t>=mawe</w:t>
      </w:r>
      <w:r w:rsidR="00C85D07">
        <w:rPr>
          <w:lang w:eastAsia="fr-FR"/>
        </w:rPr>
        <w:t xml:space="preserve">, and that the </w:t>
      </w:r>
      <w:r w:rsidR="00505353" w:rsidRPr="000D6D40">
        <w:t>preposed</w:t>
      </w:r>
      <w:r w:rsidR="000D6D40">
        <w:t xml:space="preserve"> marker</w:t>
      </w:r>
      <w:r w:rsidR="00505353">
        <w:rPr>
          <w:color w:val="FF0000"/>
          <w:lang w:eastAsia="fr-FR"/>
        </w:rPr>
        <w:t xml:space="preserve"> </w:t>
      </w:r>
      <w:r>
        <w:rPr>
          <w:i/>
          <w:lang w:eastAsia="fr-FR"/>
        </w:rPr>
        <w:t>aimue</w:t>
      </w:r>
      <w:r w:rsidR="00C85D07">
        <w:rPr>
          <w:lang w:eastAsia="fr-FR"/>
        </w:rPr>
        <w:t xml:space="preserve"> was introduced later</w:t>
      </w:r>
      <w:r w:rsidR="00EF7A67">
        <w:rPr>
          <w:lang w:eastAsia="fr-FR"/>
        </w:rPr>
        <w:t xml:space="preserve"> for reinforcement.</w:t>
      </w:r>
      <w:r w:rsidR="008D5208">
        <w:rPr>
          <w:lang w:eastAsia="fr-FR"/>
        </w:rPr>
        <w:t xml:space="preserve"> If we search for a</w:t>
      </w:r>
      <w:r>
        <w:rPr>
          <w:lang w:eastAsia="fr-FR"/>
        </w:rPr>
        <w:t xml:space="preserve"> </w:t>
      </w:r>
      <w:r w:rsidR="00C85D07">
        <w:rPr>
          <w:lang w:eastAsia="fr-FR"/>
        </w:rPr>
        <w:t xml:space="preserve">likely </w:t>
      </w:r>
      <w:r>
        <w:rPr>
          <w:lang w:eastAsia="fr-FR"/>
        </w:rPr>
        <w:t xml:space="preserve">etymology </w:t>
      </w:r>
      <w:r w:rsidR="008D5208">
        <w:rPr>
          <w:lang w:eastAsia="fr-FR"/>
        </w:rPr>
        <w:t>for</w:t>
      </w:r>
      <w:r w:rsidR="008A2F36">
        <w:rPr>
          <w:lang w:eastAsia="fr-FR"/>
        </w:rPr>
        <w:t xml:space="preserve"> this newly introduced marker</w:t>
      </w:r>
      <w:r>
        <w:rPr>
          <w:lang w:eastAsia="fr-FR"/>
        </w:rPr>
        <w:t xml:space="preserve"> </w:t>
      </w:r>
      <w:r>
        <w:rPr>
          <w:i/>
          <w:lang w:eastAsia="fr-FR"/>
        </w:rPr>
        <w:t>aimu</w:t>
      </w:r>
      <w:r w:rsidRPr="008D5208">
        <w:rPr>
          <w:i/>
          <w:lang w:eastAsia="fr-FR"/>
        </w:rPr>
        <w:t>e</w:t>
      </w:r>
      <w:r w:rsidRPr="008D5208">
        <w:rPr>
          <w:lang w:eastAsia="fr-FR"/>
        </w:rPr>
        <w:t xml:space="preserve">, </w:t>
      </w:r>
      <w:r w:rsidR="008D5208" w:rsidRPr="008D5208">
        <w:rPr>
          <w:lang w:eastAsia="fr-FR"/>
        </w:rPr>
        <w:t xml:space="preserve">the negative stand-alone </w:t>
      </w:r>
      <w:r w:rsidR="000F49A1">
        <w:rPr>
          <w:lang w:eastAsia="fr-FR"/>
        </w:rPr>
        <w:t>word</w:t>
      </w:r>
      <w:r w:rsidR="008D5208" w:rsidRPr="008D5208">
        <w:rPr>
          <w:lang w:eastAsia="fr-FR"/>
        </w:rPr>
        <w:t xml:space="preserve"> </w:t>
      </w:r>
      <w:r w:rsidR="00F71445">
        <w:rPr>
          <w:i/>
          <w:lang w:eastAsia="fr-FR"/>
        </w:rPr>
        <w:t>aimawe</w:t>
      </w:r>
      <w:r w:rsidR="008D5208" w:rsidRPr="008D5208">
        <w:rPr>
          <w:i/>
          <w:lang w:eastAsia="fr-FR"/>
        </w:rPr>
        <w:t xml:space="preserve"> </w:t>
      </w:r>
      <w:r w:rsidR="008D5208" w:rsidRPr="008D5208">
        <w:rPr>
          <w:lang w:eastAsia="fr-FR"/>
        </w:rPr>
        <w:t>‘no!</w:t>
      </w:r>
      <w:r w:rsidR="000F49A1">
        <w:rPr>
          <w:lang w:eastAsia="fr-FR"/>
        </w:rPr>
        <w:t>’</w:t>
      </w:r>
      <w:r w:rsidR="008D5208" w:rsidRPr="008D5208">
        <w:rPr>
          <w:lang w:eastAsia="fr-FR"/>
        </w:rPr>
        <w:t xml:space="preserve"> </w:t>
      </w:r>
      <w:r w:rsidR="00286550">
        <w:rPr>
          <w:lang w:eastAsia="fr-FR"/>
        </w:rPr>
        <w:fldChar w:fldCharType="begin"/>
      </w:r>
      <w:r w:rsidR="00286550">
        <w:rPr>
          <w:lang w:eastAsia="fr-FR"/>
        </w:rPr>
        <w:instrText xml:space="preserve"> REF maweaimue \h </w:instrText>
      </w:r>
      <w:r w:rsidR="00286550">
        <w:rPr>
          <w:lang w:eastAsia="fr-FR"/>
        </w:rPr>
      </w:r>
      <w:r w:rsidR="00286550">
        <w:rPr>
          <w:lang w:eastAsia="fr-FR"/>
        </w:rPr>
        <w:fldChar w:fldCharType="separate"/>
      </w:r>
      <w:r w:rsidR="00D24E65" w:rsidRPr="00D24E65">
        <w:t>(</w:t>
      </w:r>
      <w:r w:rsidR="00D24E65" w:rsidRPr="00D24E65">
        <w:rPr>
          <w:noProof/>
        </w:rPr>
        <w:t>27</w:t>
      </w:r>
      <w:r w:rsidR="00286550">
        <w:rPr>
          <w:lang w:eastAsia="fr-FR"/>
        </w:rPr>
        <w:fldChar w:fldCharType="end"/>
      </w:r>
      <w:r w:rsidR="00286550">
        <w:rPr>
          <w:lang w:eastAsia="fr-FR"/>
        </w:rPr>
        <w:t xml:space="preserve">), </w:t>
      </w:r>
      <w:r w:rsidR="00286550">
        <w:rPr>
          <w:lang w:eastAsia="fr-FR"/>
        </w:rPr>
        <w:fldChar w:fldCharType="begin"/>
      </w:r>
      <w:r w:rsidR="00286550">
        <w:rPr>
          <w:lang w:eastAsia="fr-FR"/>
        </w:rPr>
        <w:instrText xml:space="preserve"> REF manuame \h </w:instrText>
      </w:r>
      <w:r w:rsidR="00286550">
        <w:rPr>
          <w:lang w:eastAsia="fr-FR"/>
        </w:rPr>
      </w:r>
      <w:r w:rsidR="00286550">
        <w:rPr>
          <w:lang w:eastAsia="fr-FR"/>
        </w:rPr>
        <w:fldChar w:fldCharType="separate"/>
      </w:r>
      <w:r w:rsidR="00D24E65" w:rsidRPr="007B0B46">
        <w:t>(</w:t>
      </w:r>
      <w:r w:rsidR="00D24E65">
        <w:rPr>
          <w:noProof/>
        </w:rPr>
        <w:t>28</w:t>
      </w:r>
      <w:r w:rsidR="00286550">
        <w:rPr>
          <w:lang w:eastAsia="fr-FR"/>
        </w:rPr>
        <w:fldChar w:fldCharType="end"/>
      </w:r>
      <w:r w:rsidR="00286550">
        <w:rPr>
          <w:lang w:eastAsia="fr-FR"/>
        </w:rPr>
        <w:t xml:space="preserve">) and </w:t>
      </w:r>
      <w:r w:rsidR="00286550">
        <w:rPr>
          <w:lang w:eastAsia="fr-FR"/>
        </w:rPr>
        <w:fldChar w:fldCharType="begin"/>
      </w:r>
      <w:r w:rsidR="00286550">
        <w:rPr>
          <w:lang w:eastAsia="fr-FR"/>
        </w:rPr>
        <w:instrText xml:space="preserve"> REF jiawemida \h </w:instrText>
      </w:r>
      <w:r w:rsidR="00286550">
        <w:rPr>
          <w:lang w:eastAsia="fr-FR"/>
        </w:rPr>
      </w:r>
      <w:r w:rsidR="00286550">
        <w:rPr>
          <w:lang w:eastAsia="fr-FR"/>
        </w:rPr>
        <w:fldChar w:fldCharType="separate"/>
      </w:r>
      <w:r w:rsidR="00D24E65" w:rsidRPr="007B0B46">
        <w:t>(</w:t>
      </w:r>
      <w:r w:rsidR="00D24E65">
        <w:rPr>
          <w:noProof/>
        </w:rPr>
        <w:t>29</w:t>
      </w:r>
      <w:r w:rsidR="00286550">
        <w:rPr>
          <w:lang w:eastAsia="fr-FR"/>
        </w:rPr>
        <w:fldChar w:fldCharType="end"/>
      </w:r>
      <w:r w:rsidR="00286550">
        <w:rPr>
          <w:lang w:eastAsia="fr-FR"/>
        </w:rPr>
        <w:t>)</w:t>
      </w:r>
      <w:r w:rsidR="00F073E7">
        <w:t>—</w:t>
      </w:r>
      <w:r w:rsidR="00286550">
        <w:rPr>
          <w:lang w:eastAsia="fr-FR"/>
        </w:rPr>
        <w:fldChar w:fldCharType="begin"/>
      </w:r>
      <w:r w:rsidR="00286550">
        <w:rPr>
          <w:lang w:eastAsia="fr-FR"/>
        </w:rPr>
        <w:instrText xml:space="preserve"> REF manuame \h </w:instrText>
      </w:r>
      <w:r w:rsidR="00286550">
        <w:rPr>
          <w:lang w:eastAsia="fr-FR"/>
        </w:rPr>
      </w:r>
      <w:r w:rsidR="00286550">
        <w:rPr>
          <w:lang w:eastAsia="fr-FR"/>
        </w:rPr>
        <w:fldChar w:fldCharType="separate"/>
      </w:r>
      <w:r w:rsidR="00D24E65" w:rsidRPr="007B0B46">
        <w:t>(</w:t>
      </w:r>
      <w:r w:rsidR="00D24E65">
        <w:rPr>
          <w:noProof/>
        </w:rPr>
        <w:t>28</w:t>
      </w:r>
      <w:r w:rsidR="00286550">
        <w:rPr>
          <w:lang w:eastAsia="fr-FR"/>
        </w:rPr>
        <w:fldChar w:fldCharType="end"/>
      </w:r>
      <w:r w:rsidR="00286550">
        <w:rPr>
          <w:lang w:eastAsia="fr-FR"/>
        </w:rPr>
        <w:t xml:space="preserve">) is </w:t>
      </w:r>
      <w:r w:rsidR="008813F6" w:rsidRPr="00051AAD">
        <w:t xml:space="preserve">repeated in </w:t>
      </w:r>
      <w:r w:rsidR="008813F6">
        <w:fldChar w:fldCharType="begin"/>
      </w:r>
      <w:r w:rsidR="008813F6">
        <w:instrText xml:space="preserve"> REF mother \h </w:instrText>
      </w:r>
      <w:r w:rsidR="008813F6">
        <w:fldChar w:fldCharType="separate"/>
      </w:r>
      <w:r w:rsidR="00D24E65" w:rsidRPr="006E4211">
        <w:t>(</w:t>
      </w:r>
      <w:r w:rsidR="00D24E65">
        <w:rPr>
          <w:noProof/>
        </w:rPr>
        <w:t>35</w:t>
      </w:r>
      <w:r w:rsidR="008813F6">
        <w:fldChar w:fldCharType="end"/>
      </w:r>
      <w:r w:rsidR="008813F6">
        <w:t>) below</w:t>
      </w:r>
      <w:r w:rsidR="00F073E7">
        <w:t>—</w:t>
      </w:r>
      <w:r w:rsidR="008D5208" w:rsidRPr="00051AAD">
        <w:t xml:space="preserve">and </w:t>
      </w:r>
      <w:r w:rsidR="00523ED5">
        <w:t xml:space="preserve">the </w:t>
      </w:r>
      <w:r w:rsidR="0069251F" w:rsidRPr="008D5208">
        <w:t xml:space="preserve">negative </w:t>
      </w:r>
      <w:r w:rsidR="00523ED5">
        <w:t>existential/locative adjective</w:t>
      </w:r>
      <w:r w:rsidR="00523ED5" w:rsidRPr="008D5208">
        <w:t xml:space="preserve"> </w:t>
      </w:r>
      <w:r w:rsidR="008D5208" w:rsidRPr="008D5208">
        <w:rPr>
          <w:i/>
        </w:rPr>
        <w:t>a</w:t>
      </w:r>
      <w:r w:rsidR="008D5208">
        <w:rPr>
          <w:i/>
        </w:rPr>
        <w:t>imue</w:t>
      </w:r>
      <w:r w:rsidR="00440A1A">
        <w:t xml:space="preserve"> </w:t>
      </w:r>
      <w:r w:rsidR="00D61C24">
        <w:t xml:space="preserve">‘nonexistent’ </w:t>
      </w:r>
      <w:r w:rsidR="00523ED5">
        <w:softHyphen/>
      </w:r>
      <w:r w:rsidR="00523ED5">
        <w:fldChar w:fldCharType="begin"/>
      </w:r>
      <w:r w:rsidR="00523ED5">
        <w:instrText xml:space="preserve"> REF biawatiempo \h </w:instrText>
      </w:r>
      <w:r w:rsidR="00523ED5">
        <w:fldChar w:fldCharType="separate"/>
      </w:r>
      <w:r w:rsidR="00D24E65" w:rsidRPr="00D24E65">
        <w:rPr>
          <w:szCs w:val="24"/>
        </w:rPr>
        <w:t>(</w:t>
      </w:r>
      <w:r w:rsidR="00D24E65" w:rsidRPr="00D24E65">
        <w:rPr>
          <w:noProof/>
          <w:szCs w:val="24"/>
        </w:rPr>
        <w:t>19</w:t>
      </w:r>
      <w:r w:rsidR="00523ED5">
        <w:fldChar w:fldCharType="end"/>
      </w:r>
      <w:r w:rsidR="00523ED5">
        <w:t>)</w:t>
      </w:r>
      <w:r w:rsidR="00F073E7">
        <w:t>—</w:t>
      </w:r>
      <w:r w:rsidR="00826935">
        <w:fldChar w:fldCharType="begin"/>
      </w:r>
      <w:r w:rsidR="00826935">
        <w:instrText xml:space="preserve"> REF biawatiempo \h </w:instrText>
      </w:r>
      <w:r w:rsidR="00826935">
        <w:fldChar w:fldCharType="separate"/>
      </w:r>
      <w:r w:rsidR="00D24E65" w:rsidRPr="00D24E65">
        <w:rPr>
          <w:szCs w:val="24"/>
        </w:rPr>
        <w:t>(</w:t>
      </w:r>
      <w:r w:rsidR="00D24E65" w:rsidRPr="00D24E65">
        <w:rPr>
          <w:noProof/>
          <w:szCs w:val="24"/>
        </w:rPr>
        <w:t>19</w:t>
      </w:r>
      <w:r w:rsidR="00826935">
        <w:fldChar w:fldCharType="end"/>
      </w:r>
      <w:r w:rsidR="00826935">
        <w:t xml:space="preserve">a) </w:t>
      </w:r>
      <w:r w:rsidR="000F4409">
        <w:t xml:space="preserve">is </w:t>
      </w:r>
      <w:r w:rsidR="00523ED5">
        <w:t xml:space="preserve">repeated in </w:t>
      </w:r>
      <w:r w:rsidR="00523ED5">
        <w:softHyphen/>
      </w:r>
      <w:r w:rsidR="00523ED5">
        <w:rPr>
          <w:szCs w:val="22"/>
          <w:lang w:val="es-ES"/>
        </w:rPr>
        <w:fldChar w:fldCharType="begin"/>
      </w:r>
      <w:r w:rsidR="00523ED5">
        <w:instrText xml:space="preserve"> REF biawa \h </w:instrText>
      </w:r>
      <w:r w:rsidR="00523ED5">
        <w:rPr>
          <w:szCs w:val="22"/>
          <w:lang w:val="es-ES"/>
        </w:rPr>
      </w:r>
      <w:r w:rsidR="00523ED5">
        <w:rPr>
          <w:szCs w:val="22"/>
          <w:lang w:val="es-ES"/>
        </w:rPr>
        <w:fldChar w:fldCharType="separate"/>
      </w:r>
      <w:r w:rsidR="00D24E65" w:rsidRPr="002808D6">
        <w:t>(</w:t>
      </w:r>
      <w:r w:rsidR="00D24E65">
        <w:rPr>
          <w:noProof/>
        </w:rPr>
        <w:t>36</w:t>
      </w:r>
      <w:r w:rsidR="00523ED5">
        <w:rPr>
          <w:szCs w:val="22"/>
          <w:lang w:val="es-ES"/>
        </w:rPr>
        <w:fldChar w:fldCharType="end"/>
      </w:r>
      <w:r w:rsidR="00523ED5" w:rsidRPr="00523ED5">
        <w:rPr>
          <w:szCs w:val="22"/>
        </w:rPr>
        <w:t xml:space="preserve">) </w:t>
      </w:r>
      <w:r w:rsidR="00523ED5">
        <w:rPr>
          <w:szCs w:val="22"/>
        </w:rPr>
        <w:t>below</w:t>
      </w:r>
      <w:r w:rsidR="00F073E7">
        <w:rPr>
          <w:szCs w:val="22"/>
        </w:rPr>
        <w:t>—</w:t>
      </w:r>
      <w:r w:rsidR="00D60F14">
        <w:t xml:space="preserve">immediately come to mind, and there is little doubt that the three negation </w:t>
      </w:r>
      <w:r w:rsidR="00383C18">
        <w:t xml:space="preserve">forms </w:t>
      </w:r>
      <w:r w:rsidR="00D60F14">
        <w:t>(</w:t>
      </w:r>
      <w:r w:rsidR="00960429">
        <w:t xml:space="preserve">new </w:t>
      </w:r>
      <w:r w:rsidR="002F2180">
        <w:rPr>
          <w:lang w:eastAsia="fr-FR"/>
        </w:rPr>
        <w:t>SN</w:t>
      </w:r>
      <w:r w:rsidR="00960429">
        <w:rPr>
          <w:lang w:eastAsia="fr-FR"/>
        </w:rPr>
        <w:t xml:space="preserve"> marker</w:t>
      </w:r>
      <w:r w:rsidR="002F2180">
        <w:rPr>
          <w:lang w:eastAsia="fr-FR"/>
        </w:rPr>
        <w:t xml:space="preserve">, stand-alone negation </w:t>
      </w:r>
      <w:r w:rsidR="000C1536">
        <w:rPr>
          <w:lang w:eastAsia="fr-FR"/>
        </w:rPr>
        <w:t xml:space="preserve">word </w:t>
      </w:r>
      <w:r w:rsidR="002F2180">
        <w:rPr>
          <w:lang w:eastAsia="fr-FR"/>
        </w:rPr>
        <w:t xml:space="preserve">and </w:t>
      </w:r>
      <w:r w:rsidR="00E41DB5" w:rsidRPr="008D5208">
        <w:t xml:space="preserve">negative </w:t>
      </w:r>
      <w:r w:rsidR="00E41DB5">
        <w:t>existential/locative adjective</w:t>
      </w:r>
      <w:r w:rsidR="00D60F14">
        <w:rPr>
          <w:lang w:eastAsia="fr-FR"/>
        </w:rPr>
        <w:t>)</w:t>
      </w:r>
      <w:r w:rsidR="002F2180">
        <w:rPr>
          <w:lang w:eastAsia="fr-FR"/>
        </w:rPr>
        <w:t xml:space="preserve"> are all historically relat</w:t>
      </w:r>
      <w:r w:rsidR="00814457">
        <w:rPr>
          <w:lang w:eastAsia="fr-FR"/>
        </w:rPr>
        <w:t>ed.</w:t>
      </w:r>
    </w:p>
    <w:p w14:paraId="2FF1FDA1" w14:textId="77777777" w:rsidR="008813F6" w:rsidRDefault="008813F6" w:rsidP="000F3A37">
      <w:pPr>
        <w:suppressAutoHyphens/>
        <w:rPr>
          <w:lang w:eastAsia="fr-FR"/>
        </w:rPr>
      </w:pPr>
    </w:p>
    <w:p w14:paraId="719BDE14" w14:textId="36E56894" w:rsidR="008813F6" w:rsidRPr="0042302B" w:rsidRDefault="008813F6" w:rsidP="000F3A37">
      <w:pPr>
        <w:pStyle w:val="morphemebreak"/>
        <w:tabs>
          <w:tab w:val="left" w:pos="851"/>
          <w:tab w:val="left" w:pos="1843"/>
          <w:tab w:val="left" w:pos="3686"/>
          <w:tab w:val="left" w:pos="3969"/>
          <w:tab w:val="left" w:pos="4820"/>
        </w:tabs>
        <w:suppressAutoHyphens/>
      </w:pPr>
      <w:bookmarkStart w:id="63" w:name="mother"/>
      <w:r w:rsidRPr="006E4211">
        <w:t>(</w:t>
      </w:r>
      <w:r w:rsidR="0090309A">
        <w:rPr>
          <w:noProof/>
        </w:rPr>
        <w:fldChar w:fldCharType="begin"/>
      </w:r>
      <w:r w:rsidR="0090309A">
        <w:rPr>
          <w:noProof/>
        </w:rPr>
        <w:instrText xml:space="preserve"> SEQ ex \* MERGEFORMAT </w:instrText>
      </w:r>
      <w:r w:rsidR="0090309A">
        <w:rPr>
          <w:noProof/>
        </w:rPr>
        <w:fldChar w:fldCharType="separate"/>
      </w:r>
      <w:r w:rsidR="00D24E65">
        <w:rPr>
          <w:noProof/>
        </w:rPr>
        <w:t>35</w:t>
      </w:r>
      <w:r w:rsidR="0090309A">
        <w:rPr>
          <w:noProof/>
        </w:rPr>
        <w:fldChar w:fldCharType="end"/>
      </w:r>
      <w:bookmarkEnd w:id="63"/>
      <w:r w:rsidRPr="006E4211">
        <w:t>)</w:t>
      </w:r>
      <w:r w:rsidRPr="006E4211">
        <w:tab/>
        <w:t>Stand-alone negative</w:t>
      </w:r>
      <w:r>
        <w:t xml:space="preserve"> </w:t>
      </w:r>
      <w:r w:rsidR="0037637F">
        <w:rPr>
          <w:b/>
          <w:i/>
        </w:rPr>
        <w:t>aimawe</w:t>
      </w:r>
    </w:p>
    <w:p w14:paraId="03A3A83F" w14:textId="77777777" w:rsidR="008813F6" w:rsidRPr="006E4211" w:rsidRDefault="008813F6" w:rsidP="000F3A37">
      <w:pPr>
        <w:pStyle w:val="morphemebreak"/>
        <w:tabs>
          <w:tab w:val="left" w:pos="851"/>
          <w:tab w:val="left" w:pos="1843"/>
          <w:tab w:val="left" w:pos="3686"/>
          <w:tab w:val="left" w:pos="3969"/>
          <w:tab w:val="left" w:pos="4820"/>
        </w:tabs>
        <w:suppressAutoHyphens/>
      </w:pPr>
    </w:p>
    <w:p w14:paraId="387A197B" w14:textId="77777777" w:rsidR="008813F6" w:rsidRPr="006E4211" w:rsidRDefault="008813F6" w:rsidP="000F3A37">
      <w:pPr>
        <w:pStyle w:val="morphemebreak"/>
        <w:tabs>
          <w:tab w:val="left" w:pos="851"/>
          <w:tab w:val="left" w:pos="1843"/>
          <w:tab w:val="left" w:pos="3686"/>
          <w:tab w:val="left" w:pos="3969"/>
          <w:tab w:val="left" w:pos="4820"/>
        </w:tabs>
        <w:suppressAutoHyphens/>
      </w:pPr>
      <w:r w:rsidRPr="006E4211">
        <w:tab/>
        <w:t>Mother:</w:t>
      </w:r>
      <w:r w:rsidRPr="006E4211">
        <w:tab/>
      </w:r>
      <w:r w:rsidRPr="006E4211">
        <w:rPr>
          <w:i/>
        </w:rPr>
        <w:t>Manuame-pe-ta-kwa</w:t>
      </w:r>
      <w:r w:rsidRPr="006E4211">
        <w:rPr>
          <w:i/>
        </w:rPr>
        <w:tab/>
        <w:t>tse</w:t>
      </w:r>
      <w:r w:rsidRPr="006E4211">
        <w:rPr>
          <w:i/>
        </w:rPr>
        <w:tab/>
        <w:t>ekwana.</w:t>
      </w:r>
    </w:p>
    <w:p w14:paraId="3F305E0C" w14:textId="4579C849" w:rsidR="008813F6" w:rsidRPr="006E4211" w:rsidRDefault="008813F6" w:rsidP="000F3A37">
      <w:pPr>
        <w:pStyle w:val="glossinEnglish"/>
        <w:tabs>
          <w:tab w:val="left" w:pos="851"/>
          <w:tab w:val="left" w:pos="1843"/>
          <w:tab w:val="left" w:pos="3686"/>
          <w:tab w:val="left" w:pos="3969"/>
          <w:tab w:val="left" w:pos="4820"/>
        </w:tabs>
        <w:suppressAutoHyphens/>
      </w:pPr>
      <w:r w:rsidRPr="006E4211">
        <w:tab/>
      </w:r>
      <w:r w:rsidRPr="006E4211">
        <w:tab/>
        <w:t>kill</w:t>
      </w:r>
      <w:r w:rsidRPr="006E4211">
        <w:rPr>
          <w:smallCaps/>
        </w:rPr>
        <w:t>-comp</w:t>
      </w:r>
      <w:r w:rsidR="000E71A5">
        <w:rPr>
          <w:smallCaps/>
        </w:rPr>
        <w:t>l</w:t>
      </w:r>
      <w:r w:rsidR="002C7451">
        <w:t>-</w:t>
      </w:r>
      <w:r w:rsidRPr="006E4211">
        <w:t>3</w:t>
      </w:r>
      <w:r w:rsidR="002C7451">
        <w:t>A</w:t>
      </w:r>
      <w:r w:rsidRPr="006E4211">
        <w:t>-</w:t>
      </w:r>
      <w:r w:rsidR="000E71A5">
        <w:rPr>
          <w:smallCaps/>
        </w:rPr>
        <w:t>pot</w:t>
      </w:r>
      <w:r w:rsidRPr="006E4211">
        <w:rPr>
          <w:smallCaps/>
        </w:rPr>
        <w:tab/>
        <w:t>maybe</w:t>
      </w:r>
      <w:r w:rsidRPr="006E4211">
        <w:rPr>
          <w:smallCaps/>
        </w:rPr>
        <w:tab/>
        <w:t>1pl</w:t>
      </w:r>
    </w:p>
    <w:p w14:paraId="3D94CE72" w14:textId="00F7B7E6" w:rsidR="008813F6" w:rsidRPr="00F5578E" w:rsidRDefault="008813F6" w:rsidP="000F3A37">
      <w:pPr>
        <w:pStyle w:val="freetranslationenglish"/>
        <w:tabs>
          <w:tab w:val="left" w:pos="1843"/>
        </w:tabs>
        <w:suppressAutoHyphens/>
        <w:rPr>
          <w:lang w:val="es-ES"/>
        </w:rPr>
      </w:pPr>
      <w:r w:rsidRPr="006E4211">
        <w:tab/>
      </w:r>
      <w:r w:rsidRPr="00F5578E">
        <w:rPr>
          <w:lang w:val="es-ES"/>
        </w:rPr>
        <w:t>‘</w:t>
      </w:r>
      <w:r w:rsidR="000848C4" w:rsidRPr="00356187">
        <w:rPr>
          <w:lang w:val="pt-BR"/>
        </w:rPr>
        <w:t>¡</w:t>
      </w:r>
      <w:r w:rsidRPr="00F5578E">
        <w:rPr>
          <w:lang w:val="es-ES"/>
        </w:rPr>
        <w:t>(Tu padre) nos puede matar a toditos!’ au064</w:t>
      </w:r>
    </w:p>
    <w:p w14:paraId="10C0CE53" w14:textId="77777777" w:rsidR="008813F6" w:rsidRPr="006E4211" w:rsidRDefault="008813F6" w:rsidP="000F3A37">
      <w:pPr>
        <w:pStyle w:val="freetranslationenglish"/>
        <w:tabs>
          <w:tab w:val="left" w:pos="1843"/>
        </w:tabs>
        <w:suppressAutoHyphens/>
      </w:pPr>
      <w:r w:rsidRPr="00F5578E">
        <w:rPr>
          <w:lang w:val="es-ES"/>
        </w:rPr>
        <w:tab/>
      </w:r>
      <w:r w:rsidRPr="006E4211">
        <w:t>‘(Your father) can kill us all!’</w:t>
      </w:r>
    </w:p>
    <w:p w14:paraId="4FB7F0A3" w14:textId="77777777" w:rsidR="008813F6" w:rsidRPr="006E4211" w:rsidRDefault="008813F6" w:rsidP="000F3A37">
      <w:pPr>
        <w:suppressAutoHyphens/>
        <w:rPr>
          <w:color w:val="FF0000"/>
        </w:rPr>
      </w:pPr>
    </w:p>
    <w:p w14:paraId="5E9776AD" w14:textId="77777777" w:rsidR="008813F6" w:rsidRPr="00051AAD" w:rsidRDefault="008813F6" w:rsidP="000F3A37">
      <w:pPr>
        <w:pStyle w:val="morphemebreak"/>
        <w:tabs>
          <w:tab w:val="left" w:pos="851"/>
          <w:tab w:val="left" w:pos="1843"/>
          <w:tab w:val="left" w:pos="2977"/>
          <w:tab w:val="left" w:pos="3686"/>
          <w:tab w:val="left" w:pos="4536"/>
        </w:tabs>
        <w:suppressAutoHyphens/>
        <w:rPr>
          <w:lang w:val="es-ES"/>
        </w:rPr>
      </w:pPr>
      <w:r w:rsidRPr="006E4211">
        <w:tab/>
      </w:r>
      <w:r w:rsidRPr="00051AAD">
        <w:rPr>
          <w:lang w:val="es-ES"/>
        </w:rPr>
        <w:t>Son:</w:t>
      </w:r>
      <w:r w:rsidRPr="00051AAD">
        <w:rPr>
          <w:lang w:val="es-ES"/>
        </w:rPr>
        <w:tab/>
      </w:r>
      <w:r w:rsidRPr="00051AAD">
        <w:rPr>
          <w:b/>
          <w:i/>
          <w:lang w:val="es-ES"/>
        </w:rPr>
        <w:t>Aimawe</w:t>
      </w:r>
      <w:r w:rsidRPr="00051AAD">
        <w:rPr>
          <w:i/>
          <w:lang w:val="es-ES"/>
        </w:rPr>
        <w:t>!</w:t>
      </w:r>
      <w:r w:rsidRPr="00051AAD">
        <w:rPr>
          <w:i/>
          <w:lang w:val="es-ES"/>
        </w:rPr>
        <w:tab/>
        <w:t>Ema</w:t>
      </w:r>
      <w:r w:rsidRPr="00051AAD">
        <w:rPr>
          <w:i/>
          <w:lang w:val="es-ES"/>
        </w:rPr>
        <w:tab/>
        <w:t>ebiasu</w:t>
      </w:r>
      <w:r w:rsidRPr="00051AAD">
        <w:rPr>
          <w:i/>
          <w:lang w:val="es-ES"/>
        </w:rPr>
        <w:tab/>
        <w:t>tuche-da</w:t>
      </w:r>
      <w:r w:rsidRPr="00051AAD">
        <w:rPr>
          <w:lang w:val="es-ES"/>
        </w:rPr>
        <w:t>.</w:t>
      </w:r>
    </w:p>
    <w:p w14:paraId="73B0C667" w14:textId="77777777" w:rsidR="008813F6" w:rsidRPr="006E4211" w:rsidRDefault="008813F6" w:rsidP="000F3A37">
      <w:pPr>
        <w:pStyle w:val="glossinEnglish"/>
        <w:tabs>
          <w:tab w:val="left" w:pos="851"/>
          <w:tab w:val="left" w:pos="1843"/>
          <w:tab w:val="left" w:pos="2977"/>
          <w:tab w:val="left" w:pos="3686"/>
          <w:tab w:val="left" w:pos="4536"/>
        </w:tabs>
        <w:suppressAutoHyphens/>
      </w:pPr>
      <w:r w:rsidRPr="00051AAD">
        <w:rPr>
          <w:lang w:val="es-ES"/>
        </w:rPr>
        <w:tab/>
      </w:r>
      <w:r w:rsidRPr="00051AAD">
        <w:rPr>
          <w:lang w:val="es-ES"/>
        </w:rPr>
        <w:tab/>
      </w:r>
      <w:r w:rsidRPr="006E4211">
        <w:t>no</w:t>
      </w:r>
      <w:r w:rsidRPr="006E4211">
        <w:tab/>
        <w:t>1</w:t>
      </w:r>
      <w:r w:rsidRPr="006E4211">
        <w:rPr>
          <w:smallCaps/>
        </w:rPr>
        <w:t>sg</w:t>
      </w:r>
      <w:r w:rsidRPr="006E4211">
        <w:tab/>
        <w:t>a_lot</w:t>
      </w:r>
      <w:r w:rsidRPr="006E4211">
        <w:tab/>
        <w:t>strong-</w:t>
      </w:r>
      <w:r w:rsidRPr="006E4211">
        <w:rPr>
          <w:smallCaps/>
        </w:rPr>
        <w:t>asf</w:t>
      </w:r>
    </w:p>
    <w:p w14:paraId="5FB84B69" w14:textId="77777777" w:rsidR="008813F6" w:rsidRPr="00051AAD" w:rsidRDefault="008813F6" w:rsidP="000F3A37">
      <w:pPr>
        <w:pStyle w:val="freetranslationenglish"/>
        <w:tabs>
          <w:tab w:val="left" w:pos="1843"/>
        </w:tabs>
        <w:suppressAutoHyphens/>
        <w:rPr>
          <w:lang w:val="es-ES"/>
        </w:rPr>
      </w:pPr>
      <w:r w:rsidRPr="006E4211">
        <w:tab/>
      </w:r>
      <w:r w:rsidRPr="00051AAD">
        <w:rPr>
          <w:lang w:val="es-ES"/>
        </w:rPr>
        <w:t>‘No, yo tengo más fuerza que él.’ au066</w:t>
      </w:r>
    </w:p>
    <w:p w14:paraId="3C31EDDC" w14:textId="77777777" w:rsidR="008813F6" w:rsidRPr="006E4211" w:rsidRDefault="008813F6" w:rsidP="000F3A37">
      <w:pPr>
        <w:pStyle w:val="freetranslationenglish"/>
        <w:tabs>
          <w:tab w:val="left" w:pos="1843"/>
        </w:tabs>
        <w:suppressAutoHyphens/>
      </w:pPr>
      <w:r w:rsidRPr="00051AAD">
        <w:rPr>
          <w:lang w:val="es-ES"/>
        </w:rPr>
        <w:tab/>
      </w:r>
      <w:r w:rsidRPr="006E4211">
        <w:t>‘</w:t>
      </w:r>
      <w:r w:rsidRPr="006E4211">
        <w:rPr>
          <w:u w:val="single"/>
        </w:rPr>
        <w:t>No</w:t>
      </w:r>
      <w:r w:rsidRPr="006E4211">
        <w:t xml:space="preserve"> (he can’t kill us)! (Because) I’m stronger (than him).’</w:t>
      </w:r>
    </w:p>
    <w:p w14:paraId="5AA6E3F6" w14:textId="00E3F495" w:rsidR="008813F6" w:rsidRDefault="008813F6" w:rsidP="000F3A37">
      <w:pPr>
        <w:suppressAutoHyphens/>
        <w:ind w:firstLine="284"/>
        <w:rPr>
          <w:lang w:eastAsia="fr-FR"/>
        </w:rPr>
      </w:pPr>
    </w:p>
    <w:p w14:paraId="442ABB90" w14:textId="760B3507" w:rsidR="00523ED5" w:rsidRDefault="00523ED5" w:rsidP="000F3A37">
      <w:pPr>
        <w:suppressAutoHyphens/>
        <w:ind w:firstLine="284"/>
        <w:rPr>
          <w:lang w:eastAsia="fr-FR"/>
        </w:rPr>
      </w:pPr>
    </w:p>
    <w:p w14:paraId="2434B7D0" w14:textId="27E80B67" w:rsidR="002808D6" w:rsidRPr="002808D6" w:rsidRDefault="00523ED5" w:rsidP="000F3A37">
      <w:pPr>
        <w:pStyle w:val="morphemebreak"/>
        <w:tabs>
          <w:tab w:val="left" w:pos="567"/>
          <w:tab w:val="left" w:pos="851"/>
          <w:tab w:val="left" w:pos="1701"/>
          <w:tab w:val="left" w:pos="2552"/>
          <w:tab w:val="left" w:pos="3544"/>
          <w:tab w:val="left" w:pos="4253"/>
          <w:tab w:val="left" w:pos="5670"/>
          <w:tab w:val="left" w:pos="7088"/>
        </w:tabs>
        <w:suppressAutoHyphens/>
      </w:pPr>
      <w:bookmarkStart w:id="64" w:name="biawa"/>
      <w:r w:rsidRPr="002808D6">
        <w:t>(</w:t>
      </w:r>
      <w:r>
        <w:fldChar w:fldCharType="begin"/>
      </w:r>
      <w:r w:rsidRPr="002808D6">
        <w:instrText xml:space="preserve"> SEQ ex \* MERGEFORMAT </w:instrText>
      </w:r>
      <w:r>
        <w:fldChar w:fldCharType="separate"/>
      </w:r>
      <w:r w:rsidR="00D24E65">
        <w:rPr>
          <w:noProof/>
        </w:rPr>
        <w:t>36</w:t>
      </w:r>
      <w:r>
        <w:rPr>
          <w:noProof/>
        </w:rPr>
        <w:fldChar w:fldCharType="end"/>
      </w:r>
      <w:bookmarkEnd w:id="64"/>
      <w:r w:rsidRPr="002808D6">
        <w:t>)</w:t>
      </w:r>
      <w:r w:rsidR="002808D6" w:rsidRPr="002808D6">
        <w:tab/>
      </w:r>
      <w:r w:rsidR="002808D6">
        <w:tab/>
        <w:t>Negative existential/locative adjective in an attributive construction</w:t>
      </w:r>
    </w:p>
    <w:p w14:paraId="24D24505" w14:textId="77777777" w:rsidR="002808D6" w:rsidRPr="002808D6" w:rsidRDefault="002808D6" w:rsidP="000F3A37">
      <w:pPr>
        <w:pStyle w:val="morphemebreak"/>
        <w:tabs>
          <w:tab w:val="left" w:pos="567"/>
          <w:tab w:val="left" w:pos="851"/>
          <w:tab w:val="left" w:pos="1701"/>
          <w:tab w:val="left" w:pos="2552"/>
          <w:tab w:val="left" w:pos="3544"/>
          <w:tab w:val="left" w:pos="4253"/>
          <w:tab w:val="left" w:pos="5670"/>
          <w:tab w:val="left" w:pos="7088"/>
        </w:tabs>
        <w:suppressAutoHyphens/>
      </w:pPr>
    </w:p>
    <w:p w14:paraId="551ED4EE" w14:textId="62745AF5" w:rsidR="00523ED5" w:rsidRPr="002808D6" w:rsidRDefault="00B6006A" w:rsidP="000F3A37">
      <w:pPr>
        <w:pStyle w:val="morphemebreak"/>
        <w:tabs>
          <w:tab w:val="left" w:pos="567"/>
          <w:tab w:val="left" w:pos="851"/>
          <w:tab w:val="left" w:pos="1701"/>
          <w:tab w:val="left" w:pos="2552"/>
          <w:tab w:val="left" w:pos="3544"/>
          <w:tab w:val="left" w:pos="4253"/>
          <w:tab w:val="left" w:pos="5670"/>
          <w:tab w:val="left" w:pos="7088"/>
        </w:tabs>
        <w:suppressAutoHyphens/>
      </w:pPr>
      <w:r w:rsidRPr="002808D6">
        <w:rPr>
          <w:szCs w:val="24"/>
        </w:rPr>
        <w:tab/>
      </w:r>
      <w:r w:rsidR="00523ED5" w:rsidRPr="002808D6">
        <w:rPr>
          <w:szCs w:val="24"/>
        </w:rPr>
        <w:tab/>
        <w:t>[</w:t>
      </w:r>
      <w:r w:rsidR="00523ED5" w:rsidRPr="002808D6">
        <w:rPr>
          <w:i/>
        </w:rPr>
        <w:t>Biawa</w:t>
      </w:r>
      <w:r w:rsidR="00523ED5" w:rsidRPr="002808D6">
        <w:rPr>
          <w:i/>
        </w:rPr>
        <w:tab/>
        <w:t>tiempo</w:t>
      </w:r>
      <w:r w:rsidR="00523ED5" w:rsidRPr="002808D6">
        <w:t>]</w:t>
      </w:r>
      <w:r w:rsidR="00523ED5" w:rsidRPr="002808D6">
        <w:rPr>
          <w:i/>
        </w:rPr>
        <w:tab/>
        <w:t>=mu</w:t>
      </w:r>
      <w:r w:rsidR="00523ED5" w:rsidRPr="002808D6">
        <w:rPr>
          <w:i/>
        </w:rPr>
        <w:tab/>
        <w:t>=da</w:t>
      </w:r>
      <w:r w:rsidR="00523ED5" w:rsidRPr="002808D6">
        <w:rPr>
          <w:i/>
        </w:rPr>
        <w:tab/>
      </w:r>
      <w:r w:rsidR="00523ED5" w:rsidRPr="002808D6">
        <w:rPr>
          <w:b/>
          <w:i/>
        </w:rPr>
        <w:t>aimue</w:t>
      </w:r>
      <w:r w:rsidR="00523ED5" w:rsidRPr="002808D6">
        <w:rPr>
          <w:i/>
        </w:rPr>
        <w:tab/>
        <w:t>pu-iti-a</w:t>
      </w:r>
      <w:r w:rsidR="00523ED5" w:rsidRPr="002808D6">
        <w:rPr>
          <w:i/>
        </w:rPr>
        <w:tab/>
        <w:t>ejude=kwana</w:t>
      </w:r>
      <w:r w:rsidR="00523ED5" w:rsidRPr="002808D6">
        <w:t>.</w:t>
      </w:r>
    </w:p>
    <w:p w14:paraId="1ADB8B13" w14:textId="77777777" w:rsidR="00523ED5" w:rsidRDefault="00523ED5" w:rsidP="000F3A37">
      <w:pPr>
        <w:pStyle w:val="glossinEnglish"/>
        <w:tabs>
          <w:tab w:val="left" w:pos="567"/>
          <w:tab w:val="left" w:pos="851"/>
          <w:tab w:val="left" w:pos="1701"/>
          <w:tab w:val="left" w:pos="2552"/>
          <w:tab w:val="left" w:pos="3544"/>
          <w:tab w:val="left" w:pos="4253"/>
          <w:tab w:val="left" w:pos="5670"/>
          <w:tab w:val="left" w:pos="7088"/>
        </w:tabs>
        <w:suppressAutoHyphens/>
      </w:pPr>
      <w:r w:rsidRPr="002808D6">
        <w:tab/>
      </w:r>
      <w:r w:rsidRPr="002808D6">
        <w:tab/>
      </w:r>
      <w:r>
        <w:t>old</w:t>
      </w:r>
      <w:r>
        <w:tab/>
        <w:t>time</w:t>
      </w:r>
      <w:r>
        <w:tab/>
        <w:t>=</w:t>
      </w:r>
      <w:r w:rsidRPr="00D47444">
        <w:rPr>
          <w:smallCaps/>
        </w:rPr>
        <w:t>contr</w:t>
      </w:r>
      <w:r w:rsidRPr="00D47444">
        <w:rPr>
          <w:smallCaps/>
        </w:rPr>
        <w:tab/>
      </w:r>
      <w:r>
        <w:rPr>
          <w:smallCaps/>
        </w:rPr>
        <w:t>=ptc</w:t>
      </w:r>
      <w:r w:rsidRPr="00D47444">
        <w:rPr>
          <w:smallCaps/>
        </w:rPr>
        <w:tab/>
      </w:r>
      <w:r>
        <w:t>nonexistent</w:t>
      </w:r>
      <w:r>
        <w:tab/>
        <w:t>be-</w:t>
      </w:r>
      <w:r>
        <w:rPr>
          <w:smallCaps/>
        </w:rPr>
        <w:t>tdm-p</w:t>
      </w:r>
      <w:r w:rsidRPr="00D47444">
        <w:rPr>
          <w:smallCaps/>
        </w:rPr>
        <w:t>st</w:t>
      </w:r>
      <w:r>
        <w:tab/>
        <w:t>village=</w:t>
      </w:r>
      <w:r w:rsidRPr="00D47444">
        <w:rPr>
          <w:smallCaps/>
        </w:rPr>
        <w:t>pl</w:t>
      </w:r>
    </w:p>
    <w:p w14:paraId="73731EDB" w14:textId="77777777" w:rsidR="00523ED5" w:rsidRPr="001C0D4C" w:rsidRDefault="00523ED5" w:rsidP="000F3A37">
      <w:pPr>
        <w:pStyle w:val="freetranslationenglish"/>
        <w:suppressAutoHyphens/>
        <w:rPr>
          <w:lang w:val="es-ES"/>
        </w:rPr>
      </w:pPr>
      <w:r w:rsidRPr="001B5BEA">
        <w:rPr>
          <w:lang w:val="es-ES"/>
        </w:rPr>
        <w:t>‘En tiempos antiguo</w:t>
      </w:r>
      <w:r w:rsidRPr="001C0D4C">
        <w:rPr>
          <w:lang w:val="es-ES"/>
        </w:rPr>
        <w:t>s no habían pueblos.’ tu001_ott</w:t>
      </w:r>
    </w:p>
    <w:p w14:paraId="2273B84A" w14:textId="47B95CA1" w:rsidR="00523ED5" w:rsidRDefault="00523ED5" w:rsidP="000F3A37">
      <w:pPr>
        <w:pStyle w:val="freetranslationenglish"/>
        <w:suppressAutoHyphens/>
      </w:pPr>
      <w:r>
        <w:t xml:space="preserve">‘In the old </w:t>
      </w:r>
      <w:r w:rsidR="007C324E">
        <w:t>days</w:t>
      </w:r>
      <w:r>
        <w:t xml:space="preserve">, </w:t>
      </w:r>
      <w:r w:rsidR="00265FD0">
        <w:t>there were no villages.’ (</w:t>
      </w:r>
      <w:r>
        <w:t xml:space="preserve">lit. villages </w:t>
      </w:r>
      <w:r w:rsidR="00265FD0">
        <w:t>were nonexistent)</w:t>
      </w:r>
    </w:p>
    <w:p w14:paraId="0648DDF1" w14:textId="77777777" w:rsidR="00B2512F" w:rsidRDefault="00B2512F" w:rsidP="000F3A37">
      <w:pPr>
        <w:suppressAutoHyphens/>
        <w:rPr>
          <w:lang w:eastAsia="fr-FR"/>
        </w:rPr>
      </w:pPr>
    </w:p>
    <w:p w14:paraId="0EF26A61" w14:textId="4AB932BD" w:rsidR="00917488" w:rsidRDefault="00D60F14" w:rsidP="000F3A37">
      <w:pPr>
        <w:suppressAutoHyphens/>
        <w:ind w:firstLine="284"/>
        <w:rPr>
          <w:lang w:eastAsia="fr-FR"/>
        </w:rPr>
      </w:pPr>
      <w:r>
        <w:rPr>
          <w:lang w:eastAsia="fr-FR"/>
        </w:rPr>
        <w:t xml:space="preserve">With regards to the evolution of their use, the hypothesis pursued here is that </w:t>
      </w:r>
      <w:r w:rsidR="009A2A54" w:rsidRPr="00C644D4">
        <w:rPr>
          <w:lang w:eastAsia="fr-FR"/>
        </w:rPr>
        <w:t xml:space="preserve">the negative </w:t>
      </w:r>
      <w:r w:rsidRPr="00C644D4">
        <w:rPr>
          <w:lang w:eastAsia="fr-FR"/>
        </w:rPr>
        <w:t>e</w:t>
      </w:r>
      <w:r w:rsidR="002F2180" w:rsidRPr="00C644D4">
        <w:rPr>
          <w:lang w:eastAsia="fr-FR"/>
        </w:rPr>
        <w:t>xistential</w:t>
      </w:r>
      <w:r w:rsidR="009A2A54" w:rsidRPr="00C644D4">
        <w:rPr>
          <w:lang w:eastAsia="fr-FR"/>
        </w:rPr>
        <w:t>/locative</w:t>
      </w:r>
      <w:r w:rsidR="002F2180" w:rsidRPr="00C644D4">
        <w:rPr>
          <w:lang w:eastAsia="fr-FR"/>
        </w:rPr>
        <w:t xml:space="preserve"> </w:t>
      </w:r>
      <w:r w:rsidR="009A2A54" w:rsidRPr="00C644D4">
        <w:rPr>
          <w:lang w:eastAsia="fr-FR"/>
        </w:rPr>
        <w:t xml:space="preserve">adjective </w:t>
      </w:r>
      <w:r w:rsidR="00E13BE3" w:rsidRPr="00C644D4">
        <w:rPr>
          <w:lang w:eastAsia="fr-FR"/>
        </w:rPr>
        <w:t xml:space="preserve">is </w:t>
      </w:r>
      <w:r w:rsidR="002F2180" w:rsidRPr="00C644D4">
        <w:rPr>
          <w:lang w:eastAsia="fr-FR"/>
        </w:rPr>
        <w:t>older</w:t>
      </w:r>
      <w:r w:rsidR="00E13BE3" w:rsidRPr="00C644D4">
        <w:rPr>
          <w:lang w:eastAsia="fr-FR"/>
        </w:rPr>
        <w:t>,</w:t>
      </w:r>
      <w:r w:rsidR="002F2180" w:rsidRPr="00C644D4">
        <w:rPr>
          <w:lang w:eastAsia="fr-FR"/>
        </w:rPr>
        <w:t xml:space="preserve"> </w:t>
      </w:r>
      <w:r w:rsidR="00E13BE3" w:rsidRPr="00C644D4">
        <w:rPr>
          <w:lang w:eastAsia="fr-FR"/>
        </w:rPr>
        <w:t xml:space="preserve">that it later </w:t>
      </w:r>
      <w:r w:rsidR="00EA1F99" w:rsidRPr="00C644D4">
        <w:rPr>
          <w:lang w:eastAsia="fr-FR"/>
        </w:rPr>
        <w:t>extended its use</w:t>
      </w:r>
      <w:r w:rsidR="00E13BE3" w:rsidRPr="00C644D4">
        <w:rPr>
          <w:lang w:eastAsia="fr-FR"/>
        </w:rPr>
        <w:t xml:space="preserve"> as a </w:t>
      </w:r>
      <w:r w:rsidR="00814457" w:rsidRPr="00C644D4">
        <w:rPr>
          <w:lang w:eastAsia="fr-FR"/>
        </w:rPr>
        <w:t xml:space="preserve">stand-alone negation </w:t>
      </w:r>
      <w:r w:rsidR="00E13BE3" w:rsidRPr="00C644D4">
        <w:rPr>
          <w:lang w:eastAsia="fr-FR"/>
        </w:rPr>
        <w:t>word</w:t>
      </w:r>
      <w:r w:rsidR="00A730D1" w:rsidRPr="00C644D4">
        <w:rPr>
          <w:lang w:eastAsia="fr-FR"/>
        </w:rPr>
        <w:t>, and that this use</w:t>
      </w:r>
      <w:r w:rsidR="00E13BE3" w:rsidRPr="00C644D4">
        <w:rPr>
          <w:lang w:eastAsia="fr-FR"/>
        </w:rPr>
        <w:t xml:space="preserve"> </w:t>
      </w:r>
      <w:r w:rsidR="005B1593" w:rsidRPr="00C644D4">
        <w:rPr>
          <w:lang w:eastAsia="fr-FR"/>
        </w:rPr>
        <w:t xml:space="preserve">made it possible to develop </w:t>
      </w:r>
      <w:r w:rsidR="00EA1F99" w:rsidRPr="00C644D4">
        <w:rPr>
          <w:lang w:eastAsia="fr-FR"/>
        </w:rPr>
        <w:t xml:space="preserve">a </w:t>
      </w:r>
      <w:r w:rsidR="00E13BE3" w:rsidRPr="00C644D4">
        <w:rPr>
          <w:lang w:eastAsia="fr-FR"/>
        </w:rPr>
        <w:t xml:space="preserve">new </w:t>
      </w:r>
      <w:r w:rsidR="00814457" w:rsidRPr="00C644D4">
        <w:rPr>
          <w:lang w:eastAsia="fr-FR"/>
        </w:rPr>
        <w:t xml:space="preserve">SN </w:t>
      </w:r>
      <w:r w:rsidR="00E13BE3" w:rsidRPr="00BE40B2">
        <w:rPr>
          <w:lang w:eastAsia="fr-FR"/>
        </w:rPr>
        <w:t>marker</w:t>
      </w:r>
      <w:r w:rsidR="00814457">
        <w:rPr>
          <w:lang w:eastAsia="fr-FR"/>
        </w:rPr>
        <w:t xml:space="preserve">. </w:t>
      </w:r>
      <w:r w:rsidR="00C17DA1">
        <w:rPr>
          <w:lang w:eastAsia="fr-FR"/>
        </w:rPr>
        <w:t>In other words,</w:t>
      </w:r>
      <w:r w:rsidR="002A2675">
        <w:rPr>
          <w:lang w:eastAsia="fr-FR"/>
        </w:rPr>
        <w:t xml:space="preserve"> </w:t>
      </w:r>
      <w:r w:rsidR="00BE516F">
        <w:rPr>
          <w:lang w:eastAsia="fr-FR"/>
        </w:rPr>
        <w:t xml:space="preserve">the immediate </w:t>
      </w:r>
      <w:r w:rsidR="00917488">
        <w:rPr>
          <w:lang w:eastAsia="fr-FR"/>
        </w:rPr>
        <w:t xml:space="preserve">etymology </w:t>
      </w:r>
      <w:r w:rsidR="00BE516F">
        <w:rPr>
          <w:lang w:eastAsia="fr-FR"/>
        </w:rPr>
        <w:t xml:space="preserve">of the SN maker </w:t>
      </w:r>
      <w:r w:rsidR="00BE516F">
        <w:rPr>
          <w:i/>
          <w:lang w:eastAsia="fr-FR"/>
        </w:rPr>
        <w:t>aimue</w:t>
      </w:r>
      <w:r w:rsidR="00BE516F">
        <w:rPr>
          <w:lang w:eastAsia="fr-FR"/>
        </w:rPr>
        <w:t xml:space="preserve"> is a stand-alone negation word, </w:t>
      </w:r>
      <w:r w:rsidR="00BE516F">
        <w:rPr>
          <w:i/>
          <w:lang w:eastAsia="fr-FR"/>
        </w:rPr>
        <w:t>aimue</w:t>
      </w:r>
      <w:r w:rsidR="00BE516F">
        <w:rPr>
          <w:lang w:eastAsia="fr-FR"/>
        </w:rPr>
        <w:t>, which itself can be traced back to a negative existential</w:t>
      </w:r>
      <w:r w:rsidR="00C17DA1">
        <w:rPr>
          <w:lang w:eastAsia="fr-FR"/>
        </w:rPr>
        <w:t>/locative</w:t>
      </w:r>
      <w:r w:rsidR="00BE516F">
        <w:rPr>
          <w:lang w:eastAsia="fr-FR"/>
        </w:rPr>
        <w:t xml:space="preserve"> </w:t>
      </w:r>
      <w:r w:rsidR="00C95283">
        <w:rPr>
          <w:lang w:eastAsia="fr-FR"/>
        </w:rPr>
        <w:t xml:space="preserve">predicative </w:t>
      </w:r>
      <w:r w:rsidR="00C17DA1">
        <w:rPr>
          <w:lang w:eastAsia="fr-FR"/>
        </w:rPr>
        <w:t xml:space="preserve">adjective </w:t>
      </w:r>
      <w:r w:rsidR="00BE516F">
        <w:rPr>
          <w:i/>
          <w:lang w:eastAsia="fr-FR"/>
        </w:rPr>
        <w:t>aimue</w:t>
      </w:r>
      <w:r w:rsidR="00BE516F">
        <w:rPr>
          <w:lang w:eastAsia="fr-FR"/>
        </w:rPr>
        <w:t>.</w:t>
      </w:r>
      <w:r w:rsidR="00917488">
        <w:rPr>
          <w:lang w:eastAsia="fr-FR"/>
        </w:rPr>
        <w:t xml:space="preserve"> According to this scenario, </w:t>
      </w:r>
      <w:r w:rsidR="004D1A2B">
        <w:rPr>
          <w:lang w:eastAsia="fr-FR"/>
        </w:rPr>
        <w:t xml:space="preserve">which is </w:t>
      </w:r>
      <w:r w:rsidR="00E40412">
        <w:rPr>
          <w:lang w:eastAsia="fr-FR"/>
        </w:rPr>
        <w:t xml:space="preserve">schematized </w:t>
      </w:r>
      <w:r w:rsidR="004D1A2B">
        <w:rPr>
          <w:lang w:eastAsia="fr-FR"/>
        </w:rPr>
        <w:t xml:space="preserve">in </w:t>
      </w:r>
      <w:r w:rsidR="004D1A2B">
        <w:rPr>
          <w:lang w:eastAsia="fr-FR"/>
        </w:rPr>
        <w:fldChar w:fldCharType="begin"/>
      </w:r>
      <w:r w:rsidR="004D1A2B">
        <w:rPr>
          <w:lang w:eastAsia="fr-FR"/>
        </w:rPr>
        <w:instrText xml:space="preserve"> REF _Ref508803444 \h </w:instrText>
      </w:r>
      <w:r w:rsidR="004D1A2B">
        <w:rPr>
          <w:lang w:eastAsia="fr-FR"/>
        </w:rPr>
      </w:r>
      <w:r w:rsidR="004D1A2B">
        <w:rPr>
          <w:lang w:eastAsia="fr-FR"/>
        </w:rPr>
        <w:fldChar w:fldCharType="separate"/>
      </w:r>
      <w:r w:rsidR="00D24E65" w:rsidRPr="006E4211">
        <w:t xml:space="preserve">Table </w:t>
      </w:r>
      <w:r w:rsidR="00D24E65">
        <w:rPr>
          <w:noProof/>
        </w:rPr>
        <w:t>4</w:t>
      </w:r>
      <w:r w:rsidR="004D1A2B">
        <w:rPr>
          <w:lang w:eastAsia="fr-FR"/>
        </w:rPr>
        <w:fldChar w:fldCharType="end"/>
      </w:r>
      <w:r w:rsidR="00732F4D">
        <w:rPr>
          <w:lang w:eastAsia="fr-FR"/>
        </w:rPr>
        <w:t xml:space="preserve"> </w:t>
      </w:r>
      <w:r w:rsidR="005D7A01">
        <w:rPr>
          <w:lang w:eastAsia="fr-FR"/>
        </w:rPr>
        <w:t>with the verb ‘go</w:t>
      </w:r>
      <w:r w:rsidR="00732F4D">
        <w:rPr>
          <w:lang w:eastAsia="fr-FR"/>
        </w:rPr>
        <w:t>’ as an illustration in English</w:t>
      </w:r>
      <w:r w:rsidR="004D1A2B">
        <w:rPr>
          <w:lang w:eastAsia="fr-FR"/>
        </w:rPr>
        <w:t xml:space="preserve">, </w:t>
      </w:r>
      <w:r w:rsidR="00917488">
        <w:rPr>
          <w:lang w:eastAsia="fr-FR"/>
        </w:rPr>
        <w:t>the evolution</w:t>
      </w:r>
      <w:r w:rsidR="0044650C">
        <w:rPr>
          <w:lang w:eastAsia="fr-FR"/>
        </w:rPr>
        <w:t>ary</w:t>
      </w:r>
      <w:r w:rsidR="00917488">
        <w:rPr>
          <w:lang w:eastAsia="fr-FR"/>
        </w:rPr>
        <w:t xml:space="preserve"> trajectory followed </w:t>
      </w:r>
      <w:r w:rsidR="00230F1C">
        <w:rPr>
          <w:lang w:eastAsia="fr-FR"/>
        </w:rPr>
        <w:t xml:space="preserve">by </w:t>
      </w:r>
      <w:r w:rsidR="00917488">
        <w:rPr>
          <w:lang w:eastAsia="fr-FR"/>
        </w:rPr>
        <w:t xml:space="preserve">the </w:t>
      </w:r>
      <w:r w:rsidR="004246F3">
        <w:rPr>
          <w:lang w:eastAsia="fr-FR"/>
        </w:rPr>
        <w:t xml:space="preserve">Tacana </w:t>
      </w:r>
      <w:r w:rsidR="00917488">
        <w:rPr>
          <w:lang w:eastAsia="fr-FR"/>
        </w:rPr>
        <w:t xml:space="preserve">stand-alone </w:t>
      </w:r>
      <w:r w:rsidR="00917488">
        <w:rPr>
          <w:i/>
          <w:lang w:eastAsia="fr-FR"/>
        </w:rPr>
        <w:t>aimue</w:t>
      </w:r>
      <w:r w:rsidR="00917488">
        <w:rPr>
          <w:lang w:eastAsia="fr-FR"/>
        </w:rPr>
        <w:t xml:space="preserve"> would be similar to that of the Brazilian Portuguese stand-alone negator </w:t>
      </w:r>
      <w:r w:rsidR="00917488" w:rsidRPr="004246F3">
        <w:rPr>
          <w:i/>
        </w:rPr>
        <w:t>n</w:t>
      </w:r>
      <w:r w:rsidR="00917488" w:rsidRPr="004246F3">
        <w:rPr>
          <w:i/>
          <w:lang w:val="pt-BR"/>
        </w:rPr>
        <w:t>ã</w:t>
      </w:r>
      <w:r w:rsidR="00917488" w:rsidRPr="004246F3">
        <w:rPr>
          <w:i/>
        </w:rPr>
        <w:t>o</w:t>
      </w:r>
      <w:r w:rsidR="00917488">
        <w:rPr>
          <w:lang w:eastAsia="fr-FR"/>
        </w:rPr>
        <w:t xml:space="preserve"> illustrated in </w:t>
      </w:r>
      <w:r w:rsidR="00917488">
        <w:rPr>
          <w:lang w:eastAsia="fr-FR"/>
        </w:rPr>
        <w:fldChar w:fldCharType="begin"/>
      </w:r>
      <w:r w:rsidR="00917488">
        <w:rPr>
          <w:lang w:eastAsia="fr-FR"/>
        </w:rPr>
        <w:instrText xml:space="preserve"> REF brazilian \h </w:instrText>
      </w:r>
      <w:r w:rsidR="00917488">
        <w:rPr>
          <w:lang w:eastAsia="fr-FR"/>
        </w:rPr>
      </w:r>
      <w:r w:rsidR="00917488">
        <w:rPr>
          <w:lang w:eastAsia="fr-FR"/>
        </w:rPr>
        <w:fldChar w:fldCharType="separate"/>
      </w:r>
      <w:r w:rsidR="00D24E65" w:rsidRPr="006E4211">
        <w:t>(</w:t>
      </w:r>
      <w:r w:rsidR="00D24E65">
        <w:rPr>
          <w:noProof/>
        </w:rPr>
        <w:t>1</w:t>
      </w:r>
      <w:r w:rsidR="00917488">
        <w:rPr>
          <w:lang w:eastAsia="fr-FR"/>
        </w:rPr>
        <w:fldChar w:fldCharType="end"/>
      </w:r>
      <w:r w:rsidR="00917488">
        <w:rPr>
          <w:lang w:eastAsia="fr-FR"/>
        </w:rPr>
        <w:t>)</w:t>
      </w:r>
      <w:r w:rsidR="004D1A2B">
        <w:rPr>
          <w:lang w:eastAsia="fr-FR"/>
        </w:rPr>
        <w:t>.</w:t>
      </w:r>
      <w:r w:rsidR="00917488">
        <w:rPr>
          <w:lang w:eastAsia="fr-FR"/>
        </w:rPr>
        <w:t xml:space="preserve"> </w:t>
      </w:r>
      <w:r w:rsidR="004D1A2B">
        <w:rPr>
          <w:lang w:eastAsia="fr-FR"/>
        </w:rPr>
        <w:t>A</w:t>
      </w:r>
      <w:r w:rsidR="004246F3">
        <w:rPr>
          <w:lang w:eastAsia="fr-FR"/>
        </w:rPr>
        <w:t xml:space="preserve"> </w:t>
      </w:r>
      <w:r w:rsidR="00917488">
        <w:rPr>
          <w:lang w:eastAsia="fr-FR"/>
        </w:rPr>
        <w:t xml:space="preserve">clause-external </w:t>
      </w:r>
      <w:r w:rsidR="00573AB1">
        <w:rPr>
          <w:lang w:eastAsia="fr-FR"/>
        </w:rPr>
        <w:t xml:space="preserve">stand-alone </w:t>
      </w:r>
      <w:r w:rsidR="004246F3">
        <w:rPr>
          <w:lang w:eastAsia="fr-FR"/>
        </w:rPr>
        <w:t>negator, originally used to reinforce a clause-internal negator</w:t>
      </w:r>
      <w:r w:rsidR="00C53EF8">
        <w:rPr>
          <w:lang w:eastAsia="fr-FR"/>
        </w:rPr>
        <w:t xml:space="preserve"> (stage 2)</w:t>
      </w:r>
      <w:r w:rsidR="004246F3">
        <w:rPr>
          <w:lang w:eastAsia="fr-FR"/>
        </w:rPr>
        <w:t>, is reanalyzed as</w:t>
      </w:r>
      <w:r w:rsidR="000F49A1">
        <w:rPr>
          <w:lang w:eastAsia="fr-FR"/>
        </w:rPr>
        <w:t xml:space="preserve"> a</w:t>
      </w:r>
      <w:r w:rsidR="004246F3">
        <w:rPr>
          <w:lang w:eastAsia="fr-FR"/>
        </w:rPr>
        <w:t xml:space="preserve"> second clause-internal negator, forming an embracing negation construction</w:t>
      </w:r>
      <w:r w:rsidR="00C53EF8">
        <w:rPr>
          <w:lang w:eastAsia="fr-FR"/>
        </w:rPr>
        <w:t xml:space="preserve"> (stage 3)</w:t>
      </w:r>
      <w:r w:rsidR="004246F3">
        <w:rPr>
          <w:lang w:eastAsia="fr-FR"/>
        </w:rPr>
        <w:t xml:space="preserve">. Over time, the original clause-internal negator becomes optional </w:t>
      </w:r>
      <w:r w:rsidR="00C53EF8">
        <w:rPr>
          <w:lang w:eastAsia="fr-FR"/>
        </w:rPr>
        <w:t xml:space="preserve">(stage 4) </w:t>
      </w:r>
      <w:r w:rsidR="004246F3">
        <w:rPr>
          <w:lang w:eastAsia="fr-FR"/>
        </w:rPr>
        <w:t>and ends up disappearing altogether</w:t>
      </w:r>
      <w:r w:rsidR="00C53EF8">
        <w:rPr>
          <w:lang w:eastAsia="fr-FR"/>
        </w:rPr>
        <w:t xml:space="preserve"> (stage 5)</w:t>
      </w:r>
      <w:r w:rsidR="00EB4221">
        <w:rPr>
          <w:lang w:eastAsia="fr-FR"/>
        </w:rPr>
        <w:t>, with the result that it is replaced by the new reinforcing (external stand-alone) negator.</w:t>
      </w:r>
    </w:p>
    <w:p w14:paraId="794F751C" w14:textId="7FE55540" w:rsidR="00EB4221" w:rsidRDefault="00EB4221" w:rsidP="000F3A37">
      <w:pPr>
        <w:suppressAutoHyphens/>
        <w:ind w:firstLine="284"/>
        <w:rPr>
          <w:lang w:eastAsia="fr-FR"/>
        </w:rPr>
      </w:pPr>
    </w:p>
    <w:p w14:paraId="04E7CA55" w14:textId="77C6DCF8" w:rsidR="00917488" w:rsidRPr="00607F39" w:rsidRDefault="00EB4221" w:rsidP="000F3A37">
      <w:pPr>
        <w:pStyle w:val="Kuvaotsikko"/>
        <w:keepNext/>
        <w:keepLines/>
        <w:suppressAutoHyphens/>
        <w:rPr>
          <w:lang w:eastAsia="fr-FR"/>
        </w:rPr>
      </w:pPr>
      <w:bookmarkStart w:id="65" w:name="_Ref508803444"/>
      <w:r w:rsidRPr="006E4211">
        <w:t xml:space="preserve">Table </w:t>
      </w:r>
      <w:r w:rsidRPr="006E4211">
        <w:fldChar w:fldCharType="begin"/>
      </w:r>
      <w:r w:rsidRPr="006E4211">
        <w:instrText xml:space="preserve"> SEQ Table \* ARABIC </w:instrText>
      </w:r>
      <w:r w:rsidRPr="006E4211">
        <w:fldChar w:fldCharType="separate"/>
      </w:r>
      <w:r w:rsidR="00D24E65">
        <w:rPr>
          <w:noProof/>
        </w:rPr>
        <w:t>4</w:t>
      </w:r>
      <w:r w:rsidRPr="006E4211">
        <w:fldChar w:fldCharType="end"/>
      </w:r>
      <w:bookmarkEnd w:id="65"/>
      <w:r w:rsidRPr="006E4211">
        <w:t>.</w:t>
      </w:r>
      <w:r>
        <w:t xml:space="preserve"> </w:t>
      </w:r>
      <w:r w:rsidR="00607F39" w:rsidRPr="00F5578E">
        <w:rPr>
          <w:i w:val="0"/>
          <w:iCs/>
        </w:rPr>
        <w:t xml:space="preserve">Evolutionary pathway of Tacana stand-alone negation </w:t>
      </w:r>
      <w:r w:rsidR="00607F39" w:rsidRPr="00F5578E">
        <w:t>aimue</w:t>
      </w:r>
      <w:r w:rsidR="00607F39" w:rsidRPr="00F5578E">
        <w:rPr>
          <w:i w:val="0"/>
          <w:iCs/>
        </w:rPr>
        <w:t xml:space="preserve"> into the marking of SN</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1134"/>
        <w:gridCol w:w="3011"/>
        <w:gridCol w:w="3544"/>
        <w:gridCol w:w="1887"/>
      </w:tblGrid>
      <w:tr w:rsidR="00917488" w:rsidRPr="003335A4" w14:paraId="05426AED" w14:textId="77777777" w:rsidTr="00984B8A">
        <w:tc>
          <w:tcPr>
            <w:tcW w:w="1134" w:type="dxa"/>
            <w:shd w:val="clear" w:color="auto" w:fill="auto"/>
          </w:tcPr>
          <w:p w14:paraId="4B49D01B" w14:textId="77777777" w:rsidR="00917488" w:rsidRPr="003335A4" w:rsidRDefault="00917488" w:rsidP="000F3A37">
            <w:pPr>
              <w:keepNext/>
              <w:keepLines/>
              <w:suppressAutoHyphens/>
              <w:spacing w:line="360" w:lineRule="auto"/>
              <w:rPr>
                <w:lang w:eastAsia="fr-FR"/>
              </w:rPr>
            </w:pPr>
            <w:r>
              <w:rPr>
                <w:lang w:eastAsia="fr-FR"/>
              </w:rPr>
              <w:t xml:space="preserve">stage </w:t>
            </w:r>
            <w:r w:rsidRPr="003335A4">
              <w:rPr>
                <w:lang w:eastAsia="fr-FR"/>
              </w:rPr>
              <w:t>1</w:t>
            </w:r>
          </w:p>
        </w:tc>
        <w:tc>
          <w:tcPr>
            <w:tcW w:w="3011" w:type="dxa"/>
            <w:shd w:val="clear" w:color="auto" w:fill="auto"/>
          </w:tcPr>
          <w:p w14:paraId="69C1829C" w14:textId="14EA6CD1" w:rsidR="00917488" w:rsidRPr="003335A4" w:rsidRDefault="005448F6" w:rsidP="000F3A37">
            <w:pPr>
              <w:keepNext/>
              <w:keepLines/>
              <w:suppressAutoHyphens/>
              <w:spacing w:line="360" w:lineRule="auto"/>
              <w:rPr>
                <w:lang w:eastAsia="fr-FR"/>
              </w:rPr>
            </w:pPr>
            <w:r>
              <w:rPr>
                <w:lang w:eastAsia="fr-FR"/>
              </w:rPr>
              <w:t>predicate</w:t>
            </w:r>
            <w:r w:rsidR="00917488" w:rsidRPr="00C5517D">
              <w:rPr>
                <w:i/>
                <w:lang w:eastAsia="fr-FR"/>
              </w:rPr>
              <w:t>=</w:t>
            </w:r>
            <w:r w:rsidR="00917488" w:rsidRPr="00C5517D">
              <w:rPr>
                <w:b/>
                <w:i/>
                <w:lang w:eastAsia="fr-FR"/>
              </w:rPr>
              <w:t>mawe</w:t>
            </w:r>
          </w:p>
        </w:tc>
        <w:tc>
          <w:tcPr>
            <w:tcW w:w="3544" w:type="dxa"/>
            <w:shd w:val="clear" w:color="auto" w:fill="auto"/>
          </w:tcPr>
          <w:p w14:paraId="3FBC7C9A" w14:textId="77777777" w:rsidR="00917488" w:rsidRPr="003335A4" w:rsidRDefault="00917488" w:rsidP="000F3A37">
            <w:pPr>
              <w:keepNext/>
              <w:keepLines/>
              <w:suppressAutoHyphens/>
              <w:spacing w:line="360" w:lineRule="auto"/>
              <w:rPr>
                <w:lang w:eastAsia="fr-FR"/>
              </w:rPr>
            </w:pPr>
            <w:r w:rsidRPr="003335A4">
              <w:rPr>
                <w:lang w:eastAsia="fr-FR"/>
              </w:rPr>
              <w:t xml:space="preserve">‘I will </w:t>
            </w:r>
            <w:r w:rsidRPr="00C5517D">
              <w:rPr>
                <w:b/>
                <w:lang w:eastAsia="fr-FR"/>
              </w:rPr>
              <w:t>not</w:t>
            </w:r>
            <w:r w:rsidRPr="003335A4">
              <w:rPr>
                <w:lang w:eastAsia="fr-FR"/>
              </w:rPr>
              <w:t xml:space="preserve"> go’</w:t>
            </w:r>
          </w:p>
        </w:tc>
        <w:tc>
          <w:tcPr>
            <w:tcW w:w="1887" w:type="dxa"/>
            <w:shd w:val="clear" w:color="auto" w:fill="auto"/>
          </w:tcPr>
          <w:p w14:paraId="3D05094C" w14:textId="5AC214E9" w:rsidR="00917488" w:rsidRPr="003335A4" w:rsidRDefault="00CB11DC" w:rsidP="000F3A37">
            <w:pPr>
              <w:keepNext/>
              <w:keepLines/>
              <w:suppressAutoHyphens/>
              <w:spacing w:line="360" w:lineRule="auto"/>
              <w:rPr>
                <w:lang w:eastAsia="fr-FR"/>
              </w:rPr>
            </w:pPr>
            <w:r>
              <w:t>hypothesized</w:t>
            </w:r>
          </w:p>
        </w:tc>
      </w:tr>
      <w:tr w:rsidR="00917488" w:rsidRPr="003335A4" w14:paraId="23771CD9" w14:textId="77777777" w:rsidTr="00984B8A">
        <w:tc>
          <w:tcPr>
            <w:tcW w:w="1134" w:type="dxa"/>
            <w:shd w:val="clear" w:color="auto" w:fill="auto"/>
          </w:tcPr>
          <w:p w14:paraId="600CB00E" w14:textId="77777777" w:rsidR="00917488" w:rsidRPr="003335A4" w:rsidRDefault="00917488" w:rsidP="000F3A37">
            <w:pPr>
              <w:keepNext/>
              <w:keepLines/>
              <w:suppressAutoHyphens/>
              <w:spacing w:line="360" w:lineRule="auto"/>
              <w:rPr>
                <w:lang w:eastAsia="fr-FR"/>
              </w:rPr>
            </w:pPr>
            <w:r>
              <w:rPr>
                <w:lang w:eastAsia="fr-FR"/>
              </w:rPr>
              <w:t xml:space="preserve">stage </w:t>
            </w:r>
            <w:r w:rsidRPr="003335A4">
              <w:rPr>
                <w:lang w:eastAsia="fr-FR"/>
              </w:rPr>
              <w:t>2</w:t>
            </w:r>
          </w:p>
        </w:tc>
        <w:tc>
          <w:tcPr>
            <w:tcW w:w="3011" w:type="dxa"/>
            <w:shd w:val="clear" w:color="auto" w:fill="auto"/>
          </w:tcPr>
          <w:p w14:paraId="61CAFE7F" w14:textId="2CACD4A9" w:rsidR="00917488" w:rsidRPr="003335A4" w:rsidRDefault="00917488" w:rsidP="000F3A37">
            <w:pPr>
              <w:keepNext/>
              <w:keepLines/>
              <w:suppressAutoHyphens/>
              <w:spacing w:line="360" w:lineRule="auto"/>
              <w:rPr>
                <w:lang w:eastAsia="fr-FR"/>
              </w:rPr>
            </w:pPr>
            <w:r w:rsidRPr="003335A4">
              <w:rPr>
                <w:lang w:eastAsia="fr-FR"/>
              </w:rPr>
              <w:t>(</w:t>
            </w:r>
            <w:r w:rsidRPr="00C5517D">
              <w:rPr>
                <w:b/>
                <w:i/>
                <w:lang w:eastAsia="fr-FR"/>
              </w:rPr>
              <w:t>aimue</w:t>
            </w:r>
            <w:r w:rsidRPr="003335A4">
              <w:rPr>
                <w:lang w:eastAsia="fr-FR"/>
              </w:rPr>
              <w:t xml:space="preserve">), </w:t>
            </w:r>
            <w:r w:rsidR="005448F6">
              <w:rPr>
                <w:lang w:eastAsia="fr-FR"/>
              </w:rPr>
              <w:t>predicate</w:t>
            </w:r>
            <w:r w:rsidRPr="00C5517D">
              <w:rPr>
                <w:i/>
                <w:lang w:eastAsia="fr-FR"/>
              </w:rPr>
              <w:t>=</w:t>
            </w:r>
            <w:r w:rsidRPr="00C5517D">
              <w:rPr>
                <w:b/>
                <w:i/>
                <w:lang w:eastAsia="fr-FR"/>
              </w:rPr>
              <w:t>mawe</w:t>
            </w:r>
          </w:p>
        </w:tc>
        <w:tc>
          <w:tcPr>
            <w:tcW w:w="3544" w:type="dxa"/>
            <w:shd w:val="clear" w:color="auto" w:fill="auto"/>
          </w:tcPr>
          <w:p w14:paraId="4392402D" w14:textId="77777777" w:rsidR="00917488" w:rsidRPr="003335A4" w:rsidRDefault="00917488" w:rsidP="000F3A37">
            <w:pPr>
              <w:keepNext/>
              <w:keepLines/>
              <w:suppressAutoHyphens/>
              <w:spacing w:line="360" w:lineRule="auto"/>
              <w:rPr>
                <w:lang w:eastAsia="fr-FR"/>
              </w:rPr>
            </w:pPr>
            <w:r w:rsidRPr="003335A4">
              <w:rPr>
                <w:lang w:eastAsia="fr-FR"/>
              </w:rPr>
              <w:t>‘(</w:t>
            </w:r>
            <w:r w:rsidRPr="00C5517D">
              <w:rPr>
                <w:b/>
                <w:lang w:eastAsia="fr-FR"/>
              </w:rPr>
              <w:t>No</w:t>
            </w:r>
            <w:r w:rsidRPr="003335A4">
              <w:rPr>
                <w:lang w:eastAsia="fr-FR"/>
              </w:rPr>
              <w:t xml:space="preserve">,) I will </w:t>
            </w:r>
            <w:r w:rsidRPr="00C5517D">
              <w:rPr>
                <w:b/>
                <w:lang w:eastAsia="fr-FR"/>
              </w:rPr>
              <w:t>not</w:t>
            </w:r>
            <w:r w:rsidRPr="003335A4">
              <w:rPr>
                <w:lang w:eastAsia="fr-FR"/>
              </w:rPr>
              <w:t xml:space="preserve"> go’</w:t>
            </w:r>
          </w:p>
        </w:tc>
        <w:tc>
          <w:tcPr>
            <w:tcW w:w="1887" w:type="dxa"/>
            <w:shd w:val="clear" w:color="auto" w:fill="auto"/>
          </w:tcPr>
          <w:p w14:paraId="5CB4E9B8" w14:textId="61B4241E" w:rsidR="00917488" w:rsidRPr="003335A4" w:rsidRDefault="00C84815" w:rsidP="000F3A37">
            <w:pPr>
              <w:keepNext/>
              <w:keepLines/>
              <w:suppressAutoHyphens/>
              <w:spacing w:line="360" w:lineRule="auto"/>
              <w:rPr>
                <w:lang w:eastAsia="fr-FR"/>
              </w:rPr>
            </w:pPr>
            <w:r>
              <w:t>hypothesized</w:t>
            </w:r>
          </w:p>
        </w:tc>
      </w:tr>
      <w:tr w:rsidR="00917488" w:rsidRPr="003335A4" w14:paraId="3B0AC914" w14:textId="77777777" w:rsidTr="00984B8A">
        <w:tc>
          <w:tcPr>
            <w:tcW w:w="1134" w:type="dxa"/>
            <w:shd w:val="pct15" w:color="auto" w:fill="auto"/>
          </w:tcPr>
          <w:p w14:paraId="2B9A84FA" w14:textId="77777777" w:rsidR="00917488" w:rsidRPr="003335A4" w:rsidRDefault="00917488" w:rsidP="000F3A37">
            <w:pPr>
              <w:keepNext/>
              <w:keepLines/>
              <w:suppressAutoHyphens/>
              <w:spacing w:line="360" w:lineRule="auto"/>
              <w:rPr>
                <w:lang w:eastAsia="fr-FR"/>
              </w:rPr>
            </w:pPr>
            <w:r w:rsidRPr="003335A4">
              <w:rPr>
                <w:lang w:eastAsia="fr-FR"/>
              </w:rPr>
              <w:t>stage 3</w:t>
            </w:r>
          </w:p>
        </w:tc>
        <w:tc>
          <w:tcPr>
            <w:tcW w:w="3011" w:type="dxa"/>
            <w:shd w:val="pct15" w:color="auto" w:fill="auto"/>
          </w:tcPr>
          <w:p w14:paraId="61EC43FC" w14:textId="49BBC3E2" w:rsidR="00917488" w:rsidRPr="003335A4" w:rsidRDefault="00917488" w:rsidP="000F3A37">
            <w:pPr>
              <w:keepNext/>
              <w:keepLines/>
              <w:suppressAutoHyphens/>
              <w:spacing w:line="360" w:lineRule="auto"/>
              <w:rPr>
                <w:lang w:eastAsia="fr-FR"/>
              </w:rPr>
            </w:pPr>
            <w:r w:rsidRPr="00C5517D">
              <w:rPr>
                <w:b/>
                <w:i/>
                <w:lang w:eastAsia="fr-FR"/>
              </w:rPr>
              <w:t>aimue</w:t>
            </w:r>
            <w:r w:rsidRPr="003335A4">
              <w:rPr>
                <w:lang w:eastAsia="fr-FR"/>
              </w:rPr>
              <w:t>(</w:t>
            </w:r>
            <w:r w:rsidRPr="00C5517D">
              <w:rPr>
                <w:i/>
                <w:lang w:eastAsia="fr-FR"/>
              </w:rPr>
              <w:t>,</w:t>
            </w:r>
            <w:r w:rsidRPr="003335A4">
              <w:rPr>
                <w:lang w:eastAsia="fr-FR"/>
              </w:rPr>
              <w:t>)</w:t>
            </w:r>
            <w:r w:rsidR="005448F6">
              <w:rPr>
                <w:lang w:eastAsia="fr-FR"/>
              </w:rPr>
              <w:t>predicate</w:t>
            </w:r>
            <w:r w:rsidRPr="00C5517D">
              <w:rPr>
                <w:i/>
                <w:lang w:eastAsia="fr-FR"/>
              </w:rPr>
              <w:t>=</w:t>
            </w:r>
            <w:r w:rsidRPr="00C5517D">
              <w:rPr>
                <w:b/>
                <w:i/>
                <w:lang w:eastAsia="fr-FR"/>
              </w:rPr>
              <w:t>mawe</w:t>
            </w:r>
          </w:p>
        </w:tc>
        <w:tc>
          <w:tcPr>
            <w:tcW w:w="3544" w:type="dxa"/>
            <w:shd w:val="pct15" w:color="auto" w:fill="auto"/>
          </w:tcPr>
          <w:p w14:paraId="3FF8FA3B" w14:textId="77777777" w:rsidR="00917488" w:rsidRPr="00C5517D" w:rsidRDefault="00917488" w:rsidP="000F3A37">
            <w:pPr>
              <w:keepNext/>
              <w:keepLines/>
              <w:suppressAutoHyphens/>
              <w:spacing w:line="360" w:lineRule="auto"/>
              <w:rPr>
                <w:i/>
                <w:lang w:eastAsia="fr-FR"/>
              </w:rPr>
            </w:pPr>
            <w:r w:rsidRPr="003335A4">
              <w:rPr>
                <w:lang w:eastAsia="fr-FR"/>
              </w:rPr>
              <w:t>‘</w:t>
            </w:r>
            <w:r w:rsidRPr="00C5517D">
              <w:rPr>
                <w:b/>
                <w:lang w:eastAsia="fr-FR"/>
              </w:rPr>
              <w:t>No</w:t>
            </w:r>
            <w:r w:rsidRPr="003335A4">
              <w:rPr>
                <w:lang w:eastAsia="fr-FR"/>
              </w:rPr>
              <w:t xml:space="preserve">(,) I will </w:t>
            </w:r>
            <w:r w:rsidRPr="00C5517D">
              <w:rPr>
                <w:b/>
                <w:lang w:eastAsia="fr-FR"/>
              </w:rPr>
              <w:t>not</w:t>
            </w:r>
            <w:r w:rsidRPr="003335A4">
              <w:rPr>
                <w:lang w:eastAsia="fr-FR"/>
              </w:rPr>
              <w:t xml:space="preserve"> go’</w:t>
            </w:r>
          </w:p>
        </w:tc>
        <w:tc>
          <w:tcPr>
            <w:tcW w:w="1887" w:type="dxa"/>
            <w:shd w:val="pct15" w:color="auto" w:fill="auto"/>
          </w:tcPr>
          <w:p w14:paraId="4DA4818C" w14:textId="7C5557F3" w:rsidR="00917488" w:rsidRPr="003335A4" w:rsidRDefault="00CB11DC" w:rsidP="000F3A37">
            <w:pPr>
              <w:keepNext/>
              <w:keepLines/>
              <w:suppressAutoHyphens/>
              <w:spacing w:line="360" w:lineRule="auto"/>
              <w:rPr>
                <w:lang w:eastAsia="fr-FR"/>
              </w:rPr>
            </w:pPr>
            <w:r>
              <w:t>synchronic use</w:t>
            </w:r>
          </w:p>
        </w:tc>
      </w:tr>
      <w:tr w:rsidR="00917488" w:rsidRPr="003335A4" w14:paraId="580D7687" w14:textId="77777777" w:rsidTr="00984B8A">
        <w:tc>
          <w:tcPr>
            <w:tcW w:w="1134" w:type="dxa"/>
            <w:shd w:val="pct15" w:color="auto" w:fill="auto"/>
          </w:tcPr>
          <w:p w14:paraId="27D0C95A" w14:textId="77777777" w:rsidR="00917488" w:rsidRPr="003335A4" w:rsidRDefault="00917488" w:rsidP="000F3A37">
            <w:pPr>
              <w:keepNext/>
              <w:keepLines/>
              <w:suppressAutoHyphens/>
              <w:spacing w:line="360" w:lineRule="auto"/>
              <w:rPr>
                <w:lang w:eastAsia="fr-FR"/>
              </w:rPr>
            </w:pPr>
            <w:r w:rsidRPr="003335A4">
              <w:rPr>
                <w:lang w:eastAsia="fr-FR"/>
              </w:rPr>
              <w:t>stage 4</w:t>
            </w:r>
          </w:p>
        </w:tc>
        <w:tc>
          <w:tcPr>
            <w:tcW w:w="3011" w:type="dxa"/>
            <w:shd w:val="pct15" w:color="auto" w:fill="auto"/>
          </w:tcPr>
          <w:p w14:paraId="0FC9474F" w14:textId="7616A781" w:rsidR="00917488" w:rsidRPr="003335A4" w:rsidRDefault="00917488" w:rsidP="000F3A37">
            <w:pPr>
              <w:keepNext/>
              <w:keepLines/>
              <w:suppressAutoHyphens/>
              <w:spacing w:line="360" w:lineRule="auto"/>
              <w:rPr>
                <w:lang w:eastAsia="fr-FR"/>
              </w:rPr>
            </w:pPr>
            <w:r w:rsidRPr="00C5517D">
              <w:rPr>
                <w:b/>
                <w:i/>
                <w:lang w:eastAsia="fr-FR"/>
              </w:rPr>
              <w:t>aimue</w:t>
            </w:r>
            <w:r w:rsidRPr="003335A4">
              <w:rPr>
                <w:lang w:eastAsia="fr-FR"/>
              </w:rPr>
              <w:t xml:space="preserve"> </w:t>
            </w:r>
            <w:r w:rsidR="005448F6">
              <w:rPr>
                <w:lang w:eastAsia="fr-FR"/>
              </w:rPr>
              <w:t>predicate</w:t>
            </w:r>
            <w:r w:rsidRPr="003335A4">
              <w:rPr>
                <w:lang w:eastAsia="fr-FR"/>
              </w:rPr>
              <w:t>(</w:t>
            </w:r>
            <w:r w:rsidRPr="00C5517D">
              <w:rPr>
                <w:b/>
                <w:i/>
                <w:lang w:eastAsia="fr-FR"/>
              </w:rPr>
              <w:t>=mawe</w:t>
            </w:r>
            <w:r w:rsidRPr="003335A4">
              <w:rPr>
                <w:lang w:eastAsia="fr-FR"/>
              </w:rPr>
              <w:t>)</w:t>
            </w:r>
          </w:p>
        </w:tc>
        <w:tc>
          <w:tcPr>
            <w:tcW w:w="3544" w:type="dxa"/>
            <w:shd w:val="pct15" w:color="auto" w:fill="auto"/>
          </w:tcPr>
          <w:p w14:paraId="37C14B5C" w14:textId="77777777" w:rsidR="00917488" w:rsidRPr="00C5517D" w:rsidRDefault="00917488" w:rsidP="000F3A37">
            <w:pPr>
              <w:keepNext/>
              <w:keepLines/>
              <w:suppressAutoHyphens/>
              <w:spacing w:line="360" w:lineRule="auto"/>
              <w:rPr>
                <w:i/>
                <w:lang w:eastAsia="fr-FR"/>
              </w:rPr>
            </w:pPr>
            <w:r w:rsidRPr="003335A4">
              <w:rPr>
                <w:lang w:eastAsia="fr-FR"/>
              </w:rPr>
              <w:t>‘</w:t>
            </w:r>
            <w:r w:rsidRPr="00C5517D">
              <w:rPr>
                <w:b/>
                <w:lang w:eastAsia="fr-FR"/>
              </w:rPr>
              <w:t>No</w:t>
            </w:r>
            <w:r w:rsidRPr="003335A4">
              <w:rPr>
                <w:lang w:eastAsia="fr-FR"/>
              </w:rPr>
              <w:t xml:space="preserve"> I will (</w:t>
            </w:r>
            <w:r w:rsidRPr="00D05594">
              <w:rPr>
                <w:b/>
                <w:lang w:eastAsia="fr-FR"/>
              </w:rPr>
              <w:t>not</w:t>
            </w:r>
            <w:r w:rsidRPr="003335A4">
              <w:rPr>
                <w:lang w:eastAsia="fr-FR"/>
              </w:rPr>
              <w:t>) go’</w:t>
            </w:r>
          </w:p>
        </w:tc>
        <w:tc>
          <w:tcPr>
            <w:tcW w:w="1887" w:type="dxa"/>
            <w:shd w:val="pct15" w:color="auto" w:fill="auto"/>
          </w:tcPr>
          <w:p w14:paraId="0D74E1F7" w14:textId="6D28830E" w:rsidR="00917488" w:rsidRPr="003335A4" w:rsidRDefault="00E614F9" w:rsidP="000F3A37">
            <w:pPr>
              <w:keepNext/>
              <w:keepLines/>
              <w:suppressAutoHyphens/>
              <w:spacing w:line="360" w:lineRule="auto"/>
              <w:rPr>
                <w:lang w:eastAsia="fr-FR"/>
              </w:rPr>
            </w:pPr>
            <w:r>
              <w:rPr>
                <w:lang w:eastAsia="fr-FR"/>
              </w:rPr>
              <w:t>(</w:t>
            </w:r>
            <w:r w:rsidR="00CB11DC">
              <w:t>synchronic use</w:t>
            </w:r>
            <w:r>
              <w:rPr>
                <w:lang w:eastAsia="fr-FR"/>
              </w:rPr>
              <w:t>)</w:t>
            </w:r>
          </w:p>
        </w:tc>
      </w:tr>
      <w:tr w:rsidR="00917488" w:rsidRPr="003335A4" w14:paraId="7892700A" w14:textId="77777777" w:rsidTr="00984B8A">
        <w:tc>
          <w:tcPr>
            <w:tcW w:w="1134" w:type="dxa"/>
            <w:shd w:val="clear" w:color="auto" w:fill="auto"/>
          </w:tcPr>
          <w:p w14:paraId="178902EB" w14:textId="77777777" w:rsidR="00917488" w:rsidRPr="003335A4" w:rsidRDefault="00917488" w:rsidP="000F3A37">
            <w:pPr>
              <w:keepNext/>
              <w:keepLines/>
              <w:suppressAutoHyphens/>
              <w:spacing w:line="360" w:lineRule="auto"/>
              <w:rPr>
                <w:lang w:eastAsia="fr-FR"/>
              </w:rPr>
            </w:pPr>
            <w:r w:rsidRPr="003335A4">
              <w:rPr>
                <w:lang w:eastAsia="fr-FR"/>
              </w:rPr>
              <w:t>stage 5</w:t>
            </w:r>
          </w:p>
        </w:tc>
        <w:tc>
          <w:tcPr>
            <w:tcW w:w="3011" w:type="dxa"/>
            <w:shd w:val="clear" w:color="auto" w:fill="auto"/>
          </w:tcPr>
          <w:p w14:paraId="7E41BE18" w14:textId="72A0A725" w:rsidR="00917488" w:rsidRPr="003335A4" w:rsidRDefault="00917488" w:rsidP="000F3A37">
            <w:pPr>
              <w:keepNext/>
              <w:keepLines/>
              <w:suppressAutoHyphens/>
              <w:spacing w:line="360" w:lineRule="auto"/>
              <w:rPr>
                <w:lang w:eastAsia="fr-FR"/>
              </w:rPr>
            </w:pPr>
            <w:r w:rsidRPr="00C5517D">
              <w:rPr>
                <w:b/>
                <w:i/>
                <w:lang w:eastAsia="fr-FR"/>
              </w:rPr>
              <w:t>aimue</w:t>
            </w:r>
            <w:r w:rsidRPr="00C5517D">
              <w:rPr>
                <w:i/>
                <w:lang w:eastAsia="fr-FR"/>
              </w:rPr>
              <w:t xml:space="preserve"> </w:t>
            </w:r>
            <w:r w:rsidR="005448F6">
              <w:rPr>
                <w:lang w:eastAsia="fr-FR"/>
              </w:rPr>
              <w:t>predicate</w:t>
            </w:r>
          </w:p>
        </w:tc>
        <w:tc>
          <w:tcPr>
            <w:tcW w:w="3544" w:type="dxa"/>
            <w:shd w:val="clear" w:color="auto" w:fill="auto"/>
          </w:tcPr>
          <w:p w14:paraId="3B269EEC" w14:textId="3EFB69E4" w:rsidR="00917488" w:rsidRPr="003335A4" w:rsidRDefault="00917488" w:rsidP="000F3A37">
            <w:pPr>
              <w:keepNext/>
              <w:keepLines/>
              <w:suppressAutoHyphens/>
              <w:spacing w:line="360" w:lineRule="auto"/>
              <w:rPr>
                <w:lang w:eastAsia="fr-FR"/>
              </w:rPr>
            </w:pPr>
            <w:r w:rsidRPr="003335A4">
              <w:rPr>
                <w:lang w:eastAsia="fr-FR"/>
              </w:rPr>
              <w:t>‘</w:t>
            </w:r>
            <w:r w:rsidRPr="00D05594">
              <w:rPr>
                <w:b/>
                <w:lang w:eastAsia="fr-FR"/>
              </w:rPr>
              <w:t>No</w:t>
            </w:r>
            <w:r w:rsidRPr="003335A4">
              <w:rPr>
                <w:lang w:eastAsia="fr-FR"/>
              </w:rPr>
              <w:t xml:space="preserve"> I will go’</w:t>
            </w:r>
            <w:r w:rsidR="00251B5B">
              <w:rPr>
                <w:lang w:eastAsia="fr-FR"/>
              </w:rPr>
              <w:t xml:space="preserve"> (= </w:t>
            </w:r>
            <w:r w:rsidR="009C6FDD">
              <w:rPr>
                <w:lang w:eastAsia="fr-FR"/>
              </w:rPr>
              <w:t>‘</w:t>
            </w:r>
            <w:r w:rsidR="00251B5B">
              <w:rPr>
                <w:lang w:eastAsia="fr-FR"/>
              </w:rPr>
              <w:t xml:space="preserve">I will </w:t>
            </w:r>
            <w:r w:rsidR="00251B5B" w:rsidRPr="00D05594">
              <w:rPr>
                <w:b/>
                <w:lang w:eastAsia="fr-FR"/>
              </w:rPr>
              <w:t>not</w:t>
            </w:r>
            <w:r w:rsidR="00251B5B">
              <w:rPr>
                <w:lang w:eastAsia="fr-FR"/>
              </w:rPr>
              <w:t xml:space="preserve"> go’)</w:t>
            </w:r>
          </w:p>
        </w:tc>
        <w:tc>
          <w:tcPr>
            <w:tcW w:w="1887" w:type="dxa"/>
            <w:shd w:val="clear" w:color="auto" w:fill="auto"/>
          </w:tcPr>
          <w:p w14:paraId="53AB957B" w14:textId="6F4800E5" w:rsidR="00917488" w:rsidRPr="003335A4" w:rsidRDefault="00C84815" w:rsidP="000F3A37">
            <w:pPr>
              <w:keepNext/>
              <w:keepLines/>
              <w:suppressAutoHyphens/>
              <w:spacing w:line="360" w:lineRule="auto"/>
              <w:rPr>
                <w:lang w:eastAsia="fr-FR"/>
              </w:rPr>
            </w:pPr>
            <w:r>
              <w:t>hypothesized</w:t>
            </w:r>
          </w:p>
        </w:tc>
      </w:tr>
    </w:tbl>
    <w:p w14:paraId="30395B69" w14:textId="7922EBDD" w:rsidR="00BE516F" w:rsidRPr="00BE516F" w:rsidRDefault="00BE516F" w:rsidP="000F3A37">
      <w:pPr>
        <w:suppressAutoHyphens/>
        <w:ind w:firstLine="284"/>
        <w:rPr>
          <w:lang w:eastAsia="fr-FR"/>
        </w:rPr>
      </w:pPr>
    </w:p>
    <w:p w14:paraId="6BEDD6D1" w14:textId="0E0A1C5A" w:rsidR="00463E7C" w:rsidRPr="00AD0DD0" w:rsidRDefault="003F24F9" w:rsidP="000F3A37">
      <w:pPr>
        <w:suppressAutoHyphens/>
        <w:rPr>
          <w:szCs w:val="22"/>
        </w:rPr>
      </w:pPr>
      <w:r>
        <w:rPr>
          <w:lang w:eastAsia="fr-FR"/>
        </w:rPr>
        <w:t xml:space="preserve">An alternative </w:t>
      </w:r>
      <w:r w:rsidR="00F42936">
        <w:rPr>
          <w:lang w:eastAsia="fr-FR"/>
        </w:rPr>
        <w:t>hypothesis</w:t>
      </w:r>
      <w:r>
        <w:rPr>
          <w:lang w:eastAsia="fr-FR"/>
        </w:rPr>
        <w:t xml:space="preserve"> would be </w:t>
      </w:r>
      <w:r w:rsidR="00F42936">
        <w:rPr>
          <w:lang w:eastAsia="fr-FR"/>
        </w:rPr>
        <w:t>that the</w:t>
      </w:r>
      <w:r w:rsidR="00D33395">
        <w:rPr>
          <w:lang w:eastAsia="fr-FR"/>
        </w:rPr>
        <w:t xml:space="preserve"> immediate</w:t>
      </w:r>
      <w:r w:rsidR="00F42936">
        <w:rPr>
          <w:lang w:eastAsia="fr-FR"/>
        </w:rPr>
        <w:t xml:space="preserve"> etymology for the </w:t>
      </w:r>
      <w:r w:rsidR="005E6E17">
        <w:rPr>
          <w:lang w:eastAsia="fr-FR"/>
        </w:rPr>
        <w:t xml:space="preserve">new </w:t>
      </w:r>
      <w:r w:rsidR="00F42936">
        <w:rPr>
          <w:lang w:eastAsia="fr-FR"/>
        </w:rPr>
        <w:t xml:space="preserve">SN </w:t>
      </w:r>
      <w:r w:rsidR="005E6E17">
        <w:rPr>
          <w:lang w:eastAsia="fr-FR"/>
        </w:rPr>
        <w:t xml:space="preserve">marker </w:t>
      </w:r>
      <w:r w:rsidR="00134519">
        <w:rPr>
          <w:lang w:eastAsia="fr-FR"/>
        </w:rPr>
        <w:t xml:space="preserve">is not the stand-alone </w:t>
      </w:r>
      <w:r w:rsidR="004D43D3">
        <w:rPr>
          <w:lang w:eastAsia="fr-FR"/>
        </w:rPr>
        <w:t xml:space="preserve">use of the </w:t>
      </w:r>
      <w:r w:rsidR="00134519">
        <w:rPr>
          <w:lang w:eastAsia="fr-FR"/>
        </w:rPr>
        <w:t xml:space="preserve">negator </w:t>
      </w:r>
      <w:r w:rsidR="00134519">
        <w:rPr>
          <w:i/>
          <w:lang w:eastAsia="fr-FR"/>
        </w:rPr>
        <w:t>aimue</w:t>
      </w:r>
      <w:r w:rsidR="00134519">
        <w:rPr>
          <w:lang w:eastAsia="fr-FR"/>
        </w:rPr>
        <w:t xml:space="preserve"> but </w:t>
      </w:r>
      <w:r w:rsidR="00B90AC1">
        <w:rPr>
          <w:lang w:eastAsia="fr-FR"/>
        </w:rPr>
        <w:t xml:space="preserve">its use as </w:t>
      </w:r>
      <w:r w:rsidR="007C324E">
        <w:rPr>
          <w:lang w:eastAsia="fr-FR"/>
        </w:rPr>
        <w:t xml:space="preserve">a </w:t>
      </w:r>
      <w:r w:rsidR="00F3541E">
        <w:rPr>
          <w:lang w:eastAsia="fr-FR"/>
        </w:rPr>
        <w:t>negative existential/locative adjective</w:t>
      </w:r>
      <w:r w:rsidR="0086780B">
        <w:rPr>
          <w:lang w:eastAsia="fr-FR"/>
        </w:rPr>
        <w:t>.</w:t>
      </w:r>
      <w:r w:rsidR="00134519">
        <w:rPr>
          <w:lang w:eastAsia="fr-FR"/>
        </w:rPr>
        <w:t xml:space="preserve"> </w:t>
      </w:r>
      <w:r w:rsidR="0003439D">
        <w:rPr>
          <w:lang w:eastAsia="fr-FR"/>
        </w:rPr>
        <w:t xml:space="preserve">In the context of </w:t>
      </w:r>
      <w:r w:rsidR="008E4BF2">
        <w:rPr>
          <w:lang w:eastAsia="fr-FR"/>
        </w:rPr>
        <w:t>SN</w:t>
      </w:r>
      <w:r w:rsidR="0003439D">
        <w:rPr>
          <w:lang w:eastAsia="fr-FR"/>
        </w:rPr>
        <w:t xml:space="preserve">, </w:t>
      </w:r>
      <w:r w:rsidR="00134519">
        <w:rPr>
          <w:lang w:eastAsia="fr-FR"/>
        </w:rPr>
        <w:t xml:space="preserve">this hypothesis </w:t>
      </w:r>
      <w:r w:rsidR="0003439D">
        <w:rPr>
          <w:lang w:eastAsia="fr-FR"/>
        </w:rPr>
        <w:t xml:space="preserve">is </w:t>
      </w:r>
      <w:r w:rsidR="00B91E19">
        <w:rPr>
          <w:lang w:eastAsia="fr-FR"/>
        </w:rPr>
        <w:t xml:space="preserve">much </w:t>
      </w:r>
      <w:r w:rsidR="00F42936">
        <w:rPr>
          <w:lang w:eastAsia="fr-FR"/>
        </w:rPr>
        <w:t xml:space="preserve">less plausible, </w:t>
      </w:r>
      <w:r w:rsidR="007C324E">
        <w:rPr>
          <w:lang w:eastAsia="fr-FR"/>
        </w:rPr>
        <w:t xml:space="preserve">due to </w:t>
      </w:r>
      <w:r w:rsidR="0086780B">
        <w:rPr>
          <w:lang w:eastAsia="fr-FR"/>
        </w:rPr>
        <w:t xml:space="preserve">the lack of a conceivable </w:t>
      </w:r>
      <w:r w:rsidR="00463E7C">
        <w:rPr>
          <w:lang w:eastAsia="fr-FR"/>
        </w:rPr>
        <w:t xml:space="preserve">source construction </w:t>
      </w:r>
      <w:r w:rsidR="0086780B">
        <w:rPr>
          <w:lang w:eastAsia="fr-FR"/>
        </w:rPr>
        <w:t>and evolutionary scenario.</w:t>
      </w:r>
      <w:r w:rsidR="00463E7C">
        <w:rPr>
          <w:lang w:eastAsia="fr-FR"/>
        </w:rPr>
        <w:t xml:space="preserve"> Had the direct etymology been </w:t>
      </w:r>
      <w:r w:rsidR="007C324E">
        <w:rPr>
          <w:lang w:eastAsia="fr-FR"/>
        </w:rPr>
        <w:t xml:space="preserve">a </w:t>
      </w:r>
      <w:r w:rsidR="00AB4FCD">
        <w:rPr>
          <w:lang w:eastAsia="fr-FR"/>
        </w:rPr>
        <w:t>negative existential/locative adjective</w:t>
      </w:r>
      <w:r w:rsidR="00463E7C">
        <w:rPr>
          <w:lang w:eastAsia="fr-FR"/>
        </w:rPr>
        <w:t xml:space="preserve">, the only source construction available </w:t>
      </w:r>
      <w:r w:rsidR="00EE55E6">
        <w:rPr>
          <w:lang w:eastAsia="fr-FR"/>
        </w:rPr>
        <w:t>in Tacana that I can thin</w:t>
      </w:r>
      <w:r w:rsidR="00D73951">
        <w:rPr>
          <w:lang w:eastAsia="fr-FR"/>
        </w:rPr>
        <w:t>k</w:t>
      </w:r>
      <w:r w:rsidR="00EE55E6">
        <w:rPr>
          <w:lang w:eastAsia="fr-FR"/>
        </w:rPr>
        <w:t xml:space="preserve"> of </w:t>
      </w:r>
      <w:r w:rsidR="00463E7C">
        <w:rPr>
          <w:lang w:eastAsia="fr-FR"/>
        </w:rPr>
        <w:t xml:space="preserve">is where </w:t>
      </w:r>
      <w:r w:rsidR="00463E7C">
        <w:rPr>
          <w:i/>
          <w:lang w:eastAsia="fr-FR"/>
        </w:rPr>
        <w:t>aimue</w:t>
      </w:r>
      <w:r w:rsidR="00463E7C">
        <w:rPr>
          <w:lang w:eastAsia="fr-FR"/>
        </w:rPr>
        <w:t xml:space="preserve"> negates the existence of a nominal referent, as illustrated in </w:t>
      </w:r>
      <w:r w:rsidR="001F4F9E">
        <w:rPr>
          <w:szCs w:val="22"/>
          <w:lang w:val="es-ES"/>
        </w:rPr>
        <w:fldChar w:fldCharType="begin"/>
      </w:r>
      <w:r w:rsidR="001F4F9E">
        <w:instrText xml:space="preserve"> REF biawa \h </w:instrText>
      </w:r>
      <w:r w:rsidR="001F4F9E">
        <w:rPr>
          <w:szCs w:val="22"/>
          <w:lang w:val="es-ES"/>
        </w:rPr>
      </w:r>
      <w:r w:rsidR="001F4F9E">
        <w:rPr>
          <w:szCs w:val="22"/>
          <w:lang w:val="es-ES"/>
        </w:rPr>
        <w:fldChar w:fldCharType="separate"/>
      </w:r>
      <w:r w:rsidR="00D24E65" w:rsidRPr="002808D6">
        <w:t>(</w:t>
      </w:r>
      <w:r w:rsidR="00D24E65">
        <w:rPr>
          <w:noProof/>
        </w:rPr>
        <w:t>36</w:t>
      </w:r>
      <w:r w:rsidR="001F4F9E">
        <w:rPr>
          <w:szCs w:val="22"/>
          <w:lang w:val="es-ES"/>
        </w:rPr>
        <w:fldChar w:fldCharType="end"/>
      </w:r>
      <w:r w:rsidR="001F4F9E" w:rsidRPr="00523ED5">
        <w:rPr>
          <w:szCs w:val="22"/>
        </w:rPr>
        <w:t>)</w:t>
      </w:r>
      <w:r w:rsidR="00570082">
        <w:rPr>
          <w:szCs w:val="22"/>
        </w:rPr>
        <w:t xml:space="preserve"> </w:t>
      </w:r>
      <w:r w:rsidR="009676E0">
        <w:rPr>
          <w:szCs w:val="22"/>
        </w:rPr>
        <w:t xml:space="preserve">(‘there </w:t>
      </w:r>
      <w:r w:rsidR="001F4F9E">
        <w:rPr>
          <w:szCs w:val="22"/>
        </w:rPr>
        <w:t xml:space="preserve">were </w:t>
      </w:r>
      <w:r w:rsidR="009676E0">
        <w:rPr>
          <w:szCs w:val="22"/>
        </w:rPr>
        <w:t xml:space="preserve">no </w:t>
      </w:r>
      <w:r w:rsidR="001F4F9E">
        <w:rPr>
          <w:szCs w:val="22"/>
        </w:rPr>
        <w:t>villages</w:t>
      </w:r>
      <w:r w:rsidR="009676E0">
        <w:rPr>
          <w:szCs w:val="22"/>
        </w:rPr>
        <w:t>’</w:t>
      </w:r>
      <w:r w:rsidR="00AD0DD0">
        <w:rPr>
          <w:szCs w:val="22"/>
        </w:rPr>
        <w:t xml:space="preserve"> / ‘</w:t>
      </w:r>
      <w:r w:rsidR="00762A1C">
        <w:rPr>
          <w:szCs w:val="22"/>
        </w:rPr>
        <w:t>vil</w:t>
      </w:r>
      <w:r w:rsidR="001F4F9E">
        <w:rPr>
          <w:szCs w:val="22"/>
        </w:rPr>
        <w:t xml:space="preserve">lages </w:t>
      </w:r>
      <w:r w:rsidR="00B660EC">
        <w:rPr>
          <w:szCs w:val="22"/>
        </w:rPr>
        <w:t>did</w:t>
      </w:r>
      <w:r w:rsidR="00AD0DD0">
        <w:rPr>
          <w:szCs w:val="22"/>
        </w:rPr>
        <w:t xml:space="preserve"> not exist’</w:t>
      </w:r>
      <w:r w:rsidR="009676E0">
        <w:rPr>
          <w:szCs w:val="22"/>
        </w:rPr>
        <w:t>)</w:t>
      </w:r>
      <w:r w:rsidR="00463E7C">
        <w:rPr>
          <w:szCs w:val="22"/>
        </w:rPr>
        <w:t>.</w:t>
      </w:r>
      <w:bookmarkStart w:id="66" w:name="_Ref21448875"/>
      <w:r w:rsidR="00771255">
        <w:rPr>
          <w:rStyle w:val="Alaviitteenviite"/>
          <w:szCs w:val="22"/>
        </w:rPr>
        <w:footnoteReference w:id="10"/>
      </w:r>
      <w:bookmarkEnd w:id="66"/>
      <w:r w:rsidR="00463E7C">
        <w:rPr>
          <w:szCs w:val="22"/>
        </w:rPr>
        <w:t xml:space="preserve"> </w:t>
      </w:r>
      <w:r w:rsidR="005C06A4">
        <w:rPr>
          <w:szCs w:val="22"/>
        </w:rPr>
        <w:t>However, n</w:t>
      </w:r>
      <w:r w:rsidR="00463E7C">
        <w:rPr>
          <w:szCs w:val="22"/>
        </w:rPr>
        <w:t xml:space="preserve">egating an event by way of this construction </w:t>
      </w:r>
      <w:r w:rsidR="008A788D">
        <w:rPr>
          <w:szCs w:val="22"/>
        </w:rPr>
        <w:t>(</w:t>
      </w:r>
      <w:r w:rsidR="00F073E7">
        <w:rPr>
          <w:szCs w:val="22"/>
        </w:rPr>
        <w:t xml:space="preserve">e.g., </w:t>
      </w:r>
      <w:r w:rsidR="008A788D">
        <w:rPr>
          <w:szCs w:val="22"/>
        </w:rPr>
        <w:t>‘there is no going for</w:t>
      </w:r>
      <w:r w:rsidR="009676E0">
        <w:rPr>
          <w:szCs w:val="22"/>
        </w:rPr>
        <w:t xml:space="preserve"> me’ / ‘my going is not’) </w:t>
      </w:r>
      <w:r w:rsidR="00463E7C">
        <w:rPr>
          <w:szCs w:val="22"/>
        </w:rPr>
        <w:t>would require</w:t>
      </w:r>
      <w:r w:rsidR="00AD0DD0">
        <w:rPr>
          <w:szCs w:val="22"/>
        </w:rPr>
        <w:t xml:space="preserve"> important structural changes in the verb form</w:t>
      </w:r>
      <w:r w:rsidR="00C30E0A">
        <w:rPr>
          <w:szCs w:val="22"/>
        </w:rPr>
        <w:t xml:space="preserve"> (for instance, the lack of finite morphology)</w:t>
      </w:r>
      <w:r w:rsidR="00AD0DD0">
        <w:rPr>
          <w:szCs w:val="22"/>
        </w:rPr>
        <w:t xml:space="preserve"> and argument structure </w:t>
      </w:r>
      <w:r w:rsidR="00C30E0A">
        <w:rPr>
          <w:szCs w:val="22"/>
        </w:rPr>
        <w:t>(for instance</w:t>
      </w:r>
      <w:r w:rsidR="007C324E">
        <w:rPr>
          <w:szCs w:val="22"/>
        </w:rPr>
        <w:t>,</w:t>
      </w:r>
      <w:r w:rsidR="00C30E0A">
        <w:rPr>
          <w:szCs w:val="22"/>
        </w:rPr>
        <w:t xml:space="preserve"> a different case frame for the core arguments)</w:t>
      </w:r>
      <w:r w:rsidR="007C324E">
        <w:rPr>
          <w:szCs w:val="22"/>
        </w:rPr>
        <w:t>, which</w:t>
      </w:r>
      <w:r w:rsidR="00AD0DD0">
        <w:rPr>
          <w:szCs w:val="22"/>
        </w:rPr>
        <w:t xml:space="preserve"> are absent in the negation of </w:t>
      </w:r>
      <w:r w:rsidR="00EA030F" w:rsidRPr="00EF452D">
        <w:t>finite verb constructions</w:t>
      </w:r>
      <w:r w:rsidR="00AD0DD0">
        <w:rPr>
          <w:szCs w:val="22"/>
        </w:rPr>
        <w:t xml:space="preserve">. </w:t>
      </w:r>
      <w:r w:rsidR="00C30E0A">
        <w:rPr>
          <w:szCs w:val="22"/>
        </w:rPr>
        <w:t xml:space="preserve">Moreover, the verb to be negated by way of a </w:t>
      </w:r>
      <w:r w:rsidR="00EE55E6">
        <w:rPr>
          <w:lang w:eastAsia="fr-FR"/>
        </w:rPr>
        <w:t xml:space="preserve">negative existential/locative adjective </w:t>
      </w:r>
      <w:r w:rsidR="00C30E0A">
        <w:rPr>
          <w:lang w:eastAsia="fr-FR"/>
        </w:rPr>
        <w:t xml:space="preserve">should </w:t>
      </w:r>
      <w:r w:rsidR="00C30E0A">
        <w:rPr>
          <w:szCs w:val="22"/>
        </w:rPr>
        <w:t xml:space="preserve">display </w:t>
      </w:r>
      <w:r w:rsidR="00463E7C">
        <w:rPr>
          <w:lang w:eastAsia="fr-FR"/>
        </w:rPr>
        <w:t>affirmative polarity</w:t>
      </w:r>
      <w:r w:rsidR="007C324E">
        <w:rPr>
          <w:lang w:eastAsia="fr-FR"/>
        </w:rPr>
        <w:t xml:space="preserve">; this </w:t>
      </w:r>
      <w:r w:rsidR="00C30E0A">
        <w:rPr>
          <w:lang w:eastAsia="fr-FR"/>
        </w:rPr>
        <w:t>is not the case</w:t>
      </w:r>
      <w:r w:rsidR="007C324E">
        <w:rPr>
          <w:lang w:eastAsia="fr-FR"/>
        </w:rPr>
        <w:t>,</w:t>
      </w:r>
      <w:r w:rsidR="00C30E0A">
        <w:rPr>
          <w:lang w:eastAsia="fr-FR"/>
        </w:rPr>
        <w:t xml:space="preserve"> since</w:t>
      </w:r>
      <w:r w:rsidR="00463E7C">
        <w:rPr>
          <w:lang w:eastAsia="fr-FR"/>
        </w:rPr>
        <w:t xml:space="preserve"> the verb </w:t>
      </w:r>
      <w:r w:rsidR="00C30E0A">
        <w:rPr>
          <w:lang w:eastAsia="fr-FR"/>
        </w:rPr>
        <w:t xml:space="preserve">is </w:t>
      </w:r>
      <w:r w:rsidR="00463E7C">
        <w:rPr>
          <w:lang w:eastAsia="fr-FR"/>
        </w:rPr>
        <w:t xml:space="preserve">marked by the enclitic negator </w:t>
      </w:r>
      <w:r w:rsidR="00463E7C">
        <w:rPr>
          <w:i/>
          <w:lang w:eastAsia="fr-FR"/>
        </w:rPr>
        <w:t>=mawe</w:t>
      </w:r>
      <w:r w:rsidR="00463E7C">
        <w:rPr>
          <w:lang w:eastAsia="fr-FR"/>
        </w:rPr>
        <w:t>.</w:t>
      </w:r>
    </w:p>
    <w:p w14:paraId="66EB6F00" w14:textId="4FE62F22" w:rsidR="0086780B" w:rsidRDefault="00B91E19" w:rsidP="000F3A37">
      <w:pPr>
        <w:suppressAutoHyphens/>
        <w:ind w:firstLine="284"/>
        <w:rPr>
          <w:lang w:eastAsia="fr-FR"/>
        </w:rPr>
      </w:pPr>
      <w:r>
        <w:rPr>
          <w:lang w:eastAsia="fr-FR"/>
        </w:rPr>
        <w:t>As proposed above</w:t>
      </w:r>
      <w:r w:rsidR="00262F60">
        <w:rPr>
          <w:lang w:eastAsia="fr-FR"/>
        </w:rPr>
        <w:t>,</w:t>
      </w:r>
      <w:r>
        <w:rPr>
          <w:lang w:eastAsia="fr-FR"/>
        </w:rPr>
        <w:t xml:space="preserve"> </w:t>
      </w:r>
      <w:r w:rsidR="00262F60">
        <w:rPr>
          <w:lang w:eastAsia="fr-FR"/>
        </w:rPr>
        <w:t xml:space="preserve">it </w:t>
      </w:r>
      <w:r>
        <w:rPr>
          <w:lang w:eastAsia="fr-FR"/>
        </w:rPr>
        <w:t xml:space="preserve">is </w:t>
      </w:r>
      <w:r w:rsidR="00C554BE">
        <w:rPr>
          <w:lang w:eastAsia="fr-FR"/>
        </w:rPr>
        <w:t xml:space="preserve">of course </w:t>
      </w:r>
      <w:r w:rsidR="00262F60">
        <w:rPr>
          <w:lang w:eastAsia="fr-FR"/>
        </w:rPr>
        <w:t xml:space="preserve">very </w:t>
      </w:r>
      <w:r>
        <w:rPr>
          <w:lang w:eastAsia="fr-FR"/>
        </w:rPr>
        <w:t xml:space="preserve">likely that the SN negator </w:t>
      </w:r>
      <w:r>
        <w:rPr>
          <w:i/>
          <w:lang w:eastAsia="fr-FR"/>
        </w:rPr>
        <w:t xml:space="preserve">aimue </w:t>
      </w:r>
      <w:r>
        <w:rPr>
          <w:lang w:eastAsia="fr-FR"/>
        </w:rPr>
        <w:t xml:space="preserve">and the </w:t>
      </w:r>
      <w:r w:rsidR="00EE55E6">
        <w:rPr>
          <w:lang w:eastAsia="fr-FR"/>
        </w:rPr>
        <w:t>negative existential/locative adjective</w:t>
      </w:r>
      <w:r w:rsidR="00EE55E6">
        <w:rPr>
          <w:i/>
          <w:lang w:eastAsia="fr-FR"/>
        </w:rPr>
        <w:t xml:space="preserve"> </w:t>
      </w:r>
      <w:r>
        <w:rPr>
          <w:i/>
          <w:lang w:eastAsia="fr-FR"/>
        </w:rPr>
        <w:t>aimue</w:t>
      </w:r>
      <w:r>
        <w:rPr>
          <w:lang w:eastAsia="fr-FR"/>
        </w:rPr>
        <w:t xml:space="preserve"> are historically related, but </w:t>
      </w:r>
      <w:r w:rsidR="00262F60">
        <w:rPr>
          <w:lang w:eastAsia="fr-FR"/>
        </w:rPr>
        <w:t xml:space="preserve">the </w:t>
      </w:r>
      <w:r>
        <w:rPr>
          <w:lang w:eastAsia="fr-FR"/>
        </w:rPr>
        <w:t>link</w:t>
      </w:r>
      <w:r w:rsidR="00262F60">
        <w:rPr>
          <w:lang w:eastAsia="fr-FR"/>
        </w:rPr>
        <w:t xml:space="preserve"> is probably an indirect one</w:t>
      </w:r>
      <w:r>
        <w:rPr>
          <w:lang w:eastAsia="fr-FR"/>
        </w:rPr>
        <w:t xml:space="preserve">, </w:t>
      </w:r>
      <w:r w:rsidR="00262F60">
        <w:rPr>
          <w:lang w:eastAsia="fr-FR"/>
        </w:rPr>
        <w:t xml:space="preserve">involving an intermediary </w:t>
      </w:r>
      <w:r>
        <w:rPr>
          <w:lang w:eastAsia="fr-FR"/>
        </w:rPr>
        <w:t xml:space="preserve">stand-alone </w:t>
      </w:r>
      <w:r w:rsidR="00C30E0A">
        <w:rPr>
          <w:lang w:eastAsia="fr-FR"/>
        </w:rPr>
        <w:t xml:space="preserve">negation </w:t>
      </w:r>
      <w:r>
        <w:rPr>
          <w:lang w:eastAsia="fr-FR"/>
        </w:rPr>
        <w:t>stage; c</w:t>
      </w:r>
      <w:r w:rsidR="00814457">
        <w:rPr>
          <w:lang w:eastAsia="fr-FR"/>
        </w:rPr>
        <w:t xml:space="preserve">ross-linguistically, </w:t>
      </w:r>
      <w:r w:rsidR="008530BD">
        <w:rPr>
          <w:lang w:eastAsia="fr-FR"/>
        </w:rPr>
        <w:t xml:space="preserve">the </w:t>
      </w:r>
      <w:r w:rsidR="00A636E2">
        <w:rPr>
          <w:lang w:eastAsia="fr-FR"/>
        </w:rPr>
        <w:t>move from negated existential predi</w:t>
      </w:r>
      <w:r w:rsidR="00BD782B">
        <w:rPr>
          <w:lang w:eastAsia="fr-FR"/>
        </w:rPr>
        <w:t xml:space="preserve">cate to </w:t>
      </w:r>
      <w:r w:rsidR="00814457">
        <w:rPr>
          <w:lang w:eastAsia="fr-FR"/>
        </w:rPr>
        <w:t>stand-alone nega</w:t>
      </w:r>
      <w:r w:rsidR="00A636E2">
        <w:rPr>
          <w:lang w:eastAsia="fr-FR"/>
        </w:rPr>
        <w:t xml:space="preserve">tion </w:t>
      </w:r>
      <w:r w:rsidR="00814457">
        <w:rPr>
          <w:lang w:eastAsia="fr-FR"/>
        </w:rPr>
        <w:t>is</w:t>
      </w:r>
      <w:r w:rsidR="005A06A2">
        <w:rPr>
          <w:lang w:eastAsia="fr-FR"/>
        </w:rPr>
        <w:t xml:space="preserve"> </w:t>
      </w:r>
      <w:r w:rsidR="00030F2D">
        <w:rPr>
          <w:lang w:eastAsia="fr-FR"/>
        </w:rPr>
        <w:t xml:space="preserve">a </w:t>
      </w:r>
      <w:r w:rsidR="005A06A2" w:rsidRPr="008A4C89">
        <w:rPr>
          <w:lang w:eastAsia="fr-FR"/>
        </w:rPr>
        <w:t>well-attested pathway</w:t>
      </w:r>
      <w:r w:rsidR="00F85DD6">
        <w:rPr>
          <w:lang w:eastAsia="fr-FR"/>
        </w:rPr>
        <w:t xml:space="preserve"> </w:t>
      </w:r>
      <w:r w:rsidR="00F85DD6">
        <w:rPr>
          <w:highlight w:val="yellow"/>
        </w:rPr>
        <w:fldChar w:fldCharType="begin"/>
      </w:r>
      <w:r w:rsidR="002F49C8">
        <w:rPr>
          <w:highlight w:val="yellow"/>
        </w:rPr>
        <w:instrText xml:space="preserve"> ADDIN ZOTERO_ITEM CSL_CITATION {"citationID":"ul8X8o47","properties":{"formattedCitation":"(Croft 1991: 10, 13\\uc0\\u8211{}14; Veselinova 2013: 127ff; 2016: 155\\uc0\\u8211{}156)","plainCitation":"(Croft 1991: 10, 13–14; Veselinova 2013: 127ff; 2016: 155–156)","noteIndex":0},"citationItems":[{"id":2235,"uris":["http://zotero.org/users/local/CvLwMZ1A/items/M2QJ66KM"],"uri":["http://zotero.org/users/local/CvLwMZ1A/items/M2QJ66KM"],"itemData":{"id":2235,"type":"article-journal","title":"The evolution of negation","container-title":"Journal of Linguistics","page":"1-27","volume":"27","author":[{"family":"Croft","given":"William"}],"issued":{"date-parts":[["1991"]]}},"locator":"10, 13-14"},{"id":2906,"uris":["http://zotero.org/users/local/CvLwMZ1A/items/LBGUB4SR"],"uri":["http://zotero.org/users/local/CvLwMZ1A/items/LBGUB4SR"],"itemData":{"id":2906,"type":"article-journal","title":"Negative existentials: a cross-linguistic study","container-title":"Rivista di Linguistica","page":"107-145","volume":"25","issue":"1","author":[{"family":"Veselinova","given":"Ljuba"}],"issued":{"date-parts":[["2013"]]}},"locator":"127ff"},{"id":2250,"uris":["http://zotero.org/users/local/CvLwMZ1A/items/2HN9FM9J"],"uri":["http://zotero.org/users/local/CvLwMZ1A/items/2HN9FM9J"],"itemData":{"id":2250,"type":"chapter","title":"The negative existential cycle viewed through the lens of comparative data","container-title":"Linguistik Aktuell/Linguistics Today","publisher":"John Benjamins Publishing Company","publisher-place":"Amsterdam","page":"139-188","volume":"227","source":"CrossRef","event-place":"Amsterdam","language":"en","editor":[{"family":"Gelderen","given":"Elly","non-dropping-particle":"van"}],"author":[{"family":"Veselinova","given":"Ljuba N."}],"issued":{"date-parts":[["2016",2,22]]}},"locator":"155-156","suppress-author":true}],"schema":"https://github.com/citation-style-language/schema/raw/master/csl-citation.json"} </w:instrText>
      </w:r>
      <w:r w:rsidR="00F85DD6">
        <w:rPr>
          <w:highlight w:val="yellow"/>
        </w:rPr>
        <w:fldChar w:fldCharType="separate"/>
      </w:r>
      <w:r w:rsidR="00F85DD6" w:rsidRPr="006F145E">
        <w:rPr>
          <w:szCs w:val="24"/>
        </w:rPr>
        <w:t>(Croft 1991: 10, 13–14; Veselinova 2013: 127ff; 2016: 155–156)</w:t>
      </w:r>
      <w:r w:rsidR="00F85DD6">
        <w:rPr>
          <w:highlight w:val="yellow"/>
        </w:rPr>
        <w:fldChar w:fldCharType="end"/>
      </w:r>
      <w:r w:rsidR="00C30E0A">
        <w:rPr>
          <w:lang w:eastAsia="fr-FR"/>
        </w:rPr>
        <w:t>, and when there is synchronic polysemy between the two, the evidence generally points to</w:t>
      </w:r>
      <w:r w:rsidR="001C4127">
        <w:rPr>
          <w:lang w:eastAsia="fr-FR"/>
        </w:rPr>
        <w:t xml:space="preserve"> the</w:t>
      </w:r>
      <w:r w:rsidR="00C30E0A">
        <w:rPr>
          <w:lang w:eastAsia="fr-FR"/>
        </w:rPr>
        <w:t xml:space="preserve"> negated existential predicate being the source, not the other way around </w:t>
      </w:r>
      <w:r w:rsidR="00C30E0A">
        <w:rPr>
          <w:lang w:eastAsia="fr-FR"/>
        </w:rPr>
        <w:fldChar w:fldCharType="begin"/>
      </w:r>
      <w:r w:rsidR="00536125">
        <w:rPr>
          <w:lang w:eastAsia="fr-FR"/>
        </w:rPr>
        <w:instrText xml:space="preserve"> ADDIN ZOTERO_ITEM CSL_CITATION {"citationID":"KpssRzB8","properties":{"formattedCitation":"(Croft 1991: 8)","plainCitation":"(Croft 1991: 8)","noteIndex":0},"citationItems":[{"id":2235,"uris":["http://zotero.org/users/local/CvLwMZ1A/items/M2QJ66KM"],"uri":["http://zotero.org/users/local/CvLwMZ1A/items/M2QJ66KM"],"itemData":{"id":2235,"type":"article-journal","title":"The evolution of negation","container-title":"Journal of Linguistics","page":"1-27","volume":"27","author":[{"family":"Croft","given":"William"}],"issued":{"date-parts":[["1991"]]}},"locator":"8"}],"schema":"https://github.com/citation-style-language/schema/raw/master/csl-citation.json"} </w:instrText>
      </w:r>
      <w:r w:rsidR="00C30E0A">
        <w:rPr>
          <w:lang w:eastAsia="fr-FR"/>
        </w:rPr>
        <w:fldChar w:fldCharType="separate"/>
      </w:r>
      <w:r w:rsidR="00536125" w:rsidRPr="00536125">
        <w:t>(Croft 1991: 8)</w:t>
      </w:r>
      <w:r w:rsidR="00C30E0A">
        <w:rPr>
          <w:lang w:eastAsia="fr-FR"/>
        </w:rPr>
        <w:fldChar w:fldCharType="end"/>
      </w:r>
      <w:r w:rsidR="00C30E0A">
        <w:rPr>
          <w:lang w:eastAsia="fr-FR"/>
        </w:rPr>
        <w:t>.</w:t>
      </w:r>
    </w:p>
    <w:p w14:paraId="215B8462" w14:textId="31753066" w:rsidR="00E455E3" w:rsidRDefault="00EC61FF" w:rsidP="000F3A37">
      <w:pPr>
        <w:suppressAutoHyphens/>
        <w:ind w:firstLine="284"/>
        <w:rPr>
          <w:lang w:eastAsia="fr-FR"/>
        </w:rPr>
      </w:pPr>
      <w:r>
        <w:rPr>
          <w:lang w:eastAsia="fr-FR"/>
        </w:rPr>
        <w:t xml:space="preserve">Reconstructing the </w:t>
      </w:r>
      <w:r w:rsidR="007F613B">
        <w:rPr>
          <w:lang w:eastAsia="fr-FR"/>
        </w:rPr>
        <w:t>diachronic development</w:t>
      </w:r>
      <w:r w:rsidR="00C71A2C">
        <w:rPr>
          <w:lang w:eastAsia="fr-FR"/>
        </w:rPr>
        <w:t xml:space="preserve"> of </w:t>
      </w:r>
      <w:r w:rsidR="00F44E06">
        <w:rPr>
          <w:b/>
          <w:i/>
          <w:lang w:eastAsia="fr-FR"/>
        </w:rPr>
        <w:t>=</w:t>
      </w:r>
      <w:r w:rsidR="00F44E06" w:rsidRPr="00DB7B6C">
        <w:rPr>
          <w:b/>
          <w:i/>
          <w:lang w:eastAsia="fr-FR"/>
        </w:rPr>
        <w:t>m</w:t>
      </w:r>
      <w:r w:rsidR="005A0592">
        <w:rPr>
          <w:b/>
          <w:i/>
          <w:lang w:eastAsia="fr-FR"/>
        </w:rPr>
        <w:t>awe</w:t>
      </w:r>
      <w:r>
        <w:rPr>
          <w:lang w:eastAsia="fr-FR"/>
        </w:rPr>
        <w:t xml:space="preserve"> </w:t>
      </w:r>
      <w:r w:rsidR="0088286F">
        <w:rPr>
          <w:lang w:eastAsia="fr-FR"/>
        </w:rPr>
        <w:t xml:space="preserve">in the SN construction </w:t>
      </w:r>
      <w:r w:rsidR="006B144F">
        <w:rPr>
          <w:lang w:eastAsia="fr-FR"/>
        </w:rPr>
        <w:t xml:space="preserve">(stage 1) </w:t>
      </w:r>
      <w:r w:rsidR="00FE66A3">
        <w:rPr>
          <w:lang w:eastAsia="fr-FR"/>
        </w:rPr>
        <w:t xml:space="preserve">is a more complex task, </w:t>
      </w:r>
      <w:r w:rsidR="0014699F" w:rsidRPr="0014699F">
        <w:rPr>
          <w:lang w:eastAsia="fr-FR"/>
        </w:rPr>
        <w:t>for which it will be necessary to</w:t>
      </w:r>
      <w:r w:rsidR="00FE66A3">
        <w:rPr>
          <w:lang w:eastAsia="fr-FR"/>
        </w:rPr>
        <w:t xml:space="preserve"> resort to comparative data fr</w:t>
      </w:r>
      <w:r w:rsidR="002C39B9">
        <w:rPr>
          <w:lang w:eastAsia="fr-FR"/>
        </w:rPr>
        <w:t xml:space="preserve">om </w:t>
      </w:r>
      <w:r w:rsidR="00FE66A3">
        <w:rPr>
          <w:lang w:eastAsia="fr-FR"/>
        </w:rPr>
        <w:t>other Takanan languages</w:t>
      </w:r>
      <w:r w:rsidR="007C324E">
        <w:rPr>
          <w:lang w:eastAsia="fr-FR"/>
        </w:rPr>
        <w:t>. That</w:t>
      </w:r>
      <w:r w:rsidR="007848EE">
        <w:rPr>
          <w:lang w:eastAsia="fr-FR"/>
        </w:rPr>
        <w:t xml:space="preserve"> is beyond the scope of the current paper</w:t>
      </w:r>
      <w:r w:rsidR="007C324E">
        <w:rPr>
          <w:lang w:eastAsia="fr-FR"/>
        </w:rPr>
        <w:t>, and so h</w:t>
      </w:r>
      <w:r w:rsidR="00E455E3">
        <w:rPr>
          <w:lang w:eastAsia="fr-FR"/>
        </w:rPr>
        <w:t xml:space="preserve">ere I will restrict myself to the observation that the most likely internal cognate </w:t>
      </w:r>
      <w:r w:rsidR="0061356C">
        <w:rPr>
          <w:lang w:eastAsia="fr-FR"/>
        </w:rPr>
        <w:t xml:space="preserve">is </w:t>
      </w:r>
      <w:r w:rsidR="00E455E3">
        <w:rPr>
          <w:lang w:eastAsia="fr-FR"/>
        </w:rPr>
        <w:t xml:space="preserve">the negative enclitic </w:t>
      </w:r>
      <w:r w:rsidR="00E455E3">
        <w:rPr>
          <w:i/>
          <w:lang w:eastAsia="fr-FR"/>
        </w:rPr>
        <w:t>=mawe</w:t>
      </w:r>
      <w:r w:rsidR="00E455E3">
        <w:rPr>
          <w:lang w:eastAsia="fr-FR"/>
        </w:rPr>
        <w:t xml:space="preserve"> </w:t>
      </w:r>
      <w:r w:rsidR="00902934">
        <w:rPr>
          <w:lang w:eastAsia="fr-FR"/>
        </w:rPr>
        <w:t xml:space="preserve">used </w:t>
      </w:r>
      <w:r w:rsidR="0061356C">
        <w:rPr>
          <w:lang w:eastAsia="fr-FR"/>
        </w:rPr>
        <w:t xml:space="preserve">alone </w:t>
      </w:r>
      <w:r w:rsidR="00902934">
        <w:rPr>
          <w:lang w:eastAsia="fr-FR"/>
        </w:rPr>
        <w:t xml:space="preserve">in </w:t>
      </w:r>
      <w:r w:rsidR="00E455E3">
        <w:rPr>
          <w:lang w:eastAsia="fr-FR"/>
        </w:rPr>
        <w:t>con</w:t>
      </w:r>
      <w:r w:rsidR="00902934">
        <w:rPr>
          <w:lang w:eastAsia="fr-FR"/>
        </w:rPr>
        <w:t>stituent negation (privative derivation and adjectival antonym negation</w:t>
      </w:r>
      <w:r w:rsidR="003337B6">
        <w:rPr>
          <w:lang w:eastAsia="fr-FR"/>
        </w:rPr>
        <w:t xml:space="preserve">; </w:t>
      </w:r>
      <w:r w:rsidR="007C324E">
        <w:rPr>
          <w:lang w:eastAsia="fr-FR"/>
        </w:rPr>
        <w:t xml:space="preserve">see </w:t>
      </w:r>
      <w:r w:rsidR="003337B6">
        <w:rPr>
          <w:lang w:eastAsia="fr-FR"/>
        </w:rPr>
        <w:t>§</w:t>
      </w:r>
      <w:r w:rsidR="003337B6">
        <w:rPr>
          <w:lang w:eastAsia="fr-FR"/>
        </w:rPr>
        <w:fldChar w:fldCharType="begin"/>
      </w:r>
      <w:r w:rsidR="003337B6">
        <w:rPr>
          <w:lang w:eastAsia="fr-FR"/>
        </w:rPr>
        <w:instrText xml:space="preserve"> REF _Ref16673749 \n \h </w:instrText>
      </w:r>
      <w:r w:rsidR="003337B6">
        <w:rPr>
          <w:lang w:eastAsia="fr-FR"/>
        </w:rPr>
      </w:r>
      <w:r w:rsidR="003337B6">
        <w:rPr>
          <w:lang w:eastAsia="fr-FR"/>
        </w:rPr>
        <w:fldChar w:fldCharType="separate"/>
      </w:r>
      <w:r w:rsidR="00D24E65">
        <w:rPr>
          <w:lang w:eastAsia="fr-FR"/>
        </w:rPr>
        <w:t>7</w:t>
      </w:r>
      <w:r w:rsidR="003337B6">
        <w:rPr>
          <w:lang w:eastAsia="fr-FR"/>
        </w:rPr>
        <w:fldChar w:fldCharType="end"/>
      </w:r>
      <w:r w:rsidR="006C3480">
        <w:rPr>
          <w:lang w:eastAsia="fr-FR"/>
        </w:rPr>
        <w:t>).</w:t>
      </w:r>
    </w:p>
    <w:p w14:paraId="3D8164C6" w14:textId="77777777" w:rsidR="00E455E3" w:rsidRDefault="00E455E3" w:rsidP="000F3A37">
      <w:pPr>
        <w:suppressAutoHyphens/>
        <w:ind w:firstLine="284"/>
        <w:rPr>
          <w:lang w:eastAsia="fr-FR"/>
        </w:rPr>
      </w:pPr>
    </w:p>
    <w:p w14:paraId="34FA7909" w14:textId="19642FF6" w:rsidR="009E7367" w:rsidRDefault="009E7367" w:rsidP="000F3A37">
      <w:pPr>
        <w:suppressAutoHyphens/>
        <w:rPr>
          <w:lang w:eastAsia="fr-FR"/>
        </w:rPr>
      </w:pPr>
    </w:p>
    <w:p w14:paraId="33B81EAE" w14:textId="77777777" w:rsidR="00B24B3D" w:rsidRDefault="00B24B3D" w:rsidP="000F3A37">
      <w:pPr>
        <w:suppressAutoHyphens/>
        <w:rPr>
          <w:lang w:eastAsia="fr-FR"/>
        </w:rPr>
      </w:pPr>
    </w:p>
    <w:p w14:paraId="2EA32F3A" w14:textId="4D35B72E" w:rsidR="009E7367" w:rsidRPr="009E7367" w:rsidRDefault="009E7367" w:rsidP="000F3A37">
      <w:pPr>
        <w:pStyle w:val="Otsikko2"/>
        <w:suppressAutoHyphens/>
      </w:pPr>
      <w:bookmarkStart w:id="67" w:name="_Ref505873061"/>
      <w:r>
        <w:t>Evolutionary pathway</w:t>
      </w:r>
      <w:bookmarkEnd w:id="67"/>
      <w:r w:rsidR="00B95621">
        <w:t xml:space="preserve">: </w:t>
      </w:r>
      <w:r w:rsidR="00047EE0">
        <w:t>negation of clauses with a non-finite verb</w:t>
      </w:r>
    </w:p>
    <w:p w14:paraId="7F61981B" w14:textId="77777777" w:rsidR="0067435F" w:rsidRDefault="0067435F" w:rsidP="000F3A37">
      <w:pPr>
        <w:suppressAutoHyphens/>
        <w:rPr>
          <w:lang w:eastAsia="fr-FR"/>
        </w:rPr>
      </w:pPr>
    </w:p>
    <w:p w14:paraId="6A7DAFED" w14:textId="13BB3B21" w:rsidR="00A3779B" w:rsidRDefault="0048070E" w:rsidP="000F3A37">
      <w:pPr>
        <w:suppressAutoHyphens/>
        <w:rPr>
          <w:lang w:eastAsia="fr-FR"/>
        </w:rPr>
      </w:pPr>
      <w:r>
        <w:rPr>
          <w:lang w:eastAsia="fr-FR"/>
        </w:rPr>
        <w:t>We now move to the discussion of the possible diachrony of the negation const</w:t>
      </w:r>
      <w:r w:rsidR="00B42C33">
        <w:rPr>
          <w:lang w:eastAsia="fr-FR"/>
        </w:rPr>
        <w:t>ruction</w:t>
      </w:r>
      <w:r>
        <w:rPr>
          <w:lang w:eastAsia="fr-FR"/>
        </w:rPr>
        <w:t xml:space="preserve"> of clauses with </w:t>
      </w:r>
      <w:r w:rsidR="00B42C33">
        <w:rPr>
          <w:lang w:eastAsia="fr-FR"/>
        </w:rPr>
        <w:t xml:space="preserve">a </w:t>
      </w:r>
      <w:r w:rsidR="00FB4A95">
        <w:rPr>
          <w:lang w:eastAsia="fr-FR"/>
        </w:rPr>
        <w:t>non-</w:t>
      </w:r>
      <w:r w:rsidR="00FB4A95" w:rsidRPr="00EF452D">
        <w:t>finite verb</w:t>
      </w:r>
      <w:r>
        <w:rPr>
          <w:lang w:eastAsia="fr-FR"/>
        </w:rPr>
        <w:t>.</w:t>
      </w:r>
      <w:r w:rsidRPr="0048070E">
        <w:rPr>
          <w:lang w:eastAsia="fr-FR"/>
        </w:rPr>
        <w:t xml:space="preserve"> </w:t>
      </w:r>
      <w:r w:rsidR="00C922BD">
        <w:rPr>
          <w:lang w:eastAsia="fr-FR"/>
        </w:rPr>
        <w:t xml:space="preserve">As a reminder, here negation is realized by way of a single negation marker which is preposed to the lexical verb and which can be one of two morphemes, </w:t>
      </w:r>
      <w:r w:rsidR="00C922BD">
        <w:rPr>
          <w:i/>
          <w:lang w:eastAsia="fr-FR"/>
        </w:rPr>
        <w:t>aimue</w:t>
      </w:r>
      <w:r w:rsidR="00C922BD">
        <w:rPr>
          <w:lang w:eastAsia="fr-FR"/>
        </w:rPr>
        <w:t xml:space="preserve"> or </w:t>
      </w:r>
      <w:r w:rsidR="00C922BD">
        <w:rPr>
          <w:i/>
          <w:lang w:eastAsia="fr-FR"/>
        </w:rPr>
        <w:t>mué=</w:t>
      </w:r>
      <w:r w:rsidR="00C922BD">
        <w:rPr>
          <w:lang w:eastAsia="fr-FR"/>
        </w:rPr>
        <w:t xml:space="preserve">, giving the following two constructions: </w:t>
      </w:r>
      <w:r w:rsidR="00C922BD">
        <w:t>[</w:t>
      </w:r>
      <w:r w:rsidR="00C922BD" w:rsidRPr="006E4211">
        <w:rPr>
          <w:i/>
        </w:rPr>
        <w:t xml:space="preserve">… </w:t>
      </w:r>
      <w:r w:rsidR="00C922BD" w:rsidRPr="006E4211">
        <w:rPr>
          <w:b/>
          <w:i/>
        </w:rPr>
        <w:t>aimue</w:t>
      </w:r>
      <w:r w:rsidR="00821F46">
        <w:t xml:space="preserve"> … V … (be/do</w:t>
      </w:r>
      <w:r w:rsidR="00C922BD" w:rsidRPr="006E4211">
        <w:t>-</w:t>
      </w:r>
      <w:r w:rsidR="00821F46">
        <w:rPr>
          <w:smallCaps/>
        </w:rPr>
        <w:t>infl</w:t>
      </w:r>
      <w:r w:rsidR="00C922BD" w:rsidRPr="006E4211">
        <w:t>) …</w:t>
      </w:r>
      <w:r w:rsidR="00C922BD">
        <w:t>] and [</w:t>
      </w:r>
      <w:r w:rsidR="00C922BD" w:rsidRPr="006E4211">
        <w:t xml:space="preserve">… </w:t>
      </w:r>
      <w:r w:rsidR="00C922BD" w:rsidRPr="006E4211">
        <w:rPr>
          <w:b/>
          <w:i/>
        </w:rPr>
        <w:t>mué=</w:t>
      </w:r>
      <w:r w:rsidR="00821F46">
        <w:t xml:space="preserve"> … V … (be/do</w:t>
      </w:r>
      <w:r w:rsidR="00C922BD" w:rsidRPr="006E4211">
        <w:t>-</w:t>
      </w:r>
      <w:r w:rsidR="00805F96">
        <w:rPr>
          <w:smallCaps/>
        </w:rPr>
        <w:t>inflection</w:t>
      </w:r>
      <w:r w:rsidR="00C922BD" w:rsidRPr="00D638BB">
        <w:rPr>
          <w:smallCaps/>
        </w:rPr>
        <w:t>s</w:t>
      </w:r>
      <w:r w:rsidR="00C922BD" w:rsidRPr="006E4211">
        <w:t>) …</w:t>
      </w:r>
      <w:r w:rsidR="009746D9">
        <w:t>].</w:t>
      </w:r>
    </w:p>
    <w:p w14:paraId="26CD0B08" w14:textId="5BE68DD1" w:rsidR="004C7D3F" w:rsidRPr="00D85B91" w:rsidRDefault="001F7A87" w:rsidP="000F3A37">
      <w:pPr>
        <w:suppressAutoHyphens/>
        <w:ind w:firstLine="284"/>
        <w:rPr>
          <w:lang w:eastAsia="fr-FR"/>
        </w:rPr>
      </w:pPr>
      <w:r>
        <w:rPr>
          <w:lang w:eastAsia="fr-FR"/>
        </w:rPr>
        <w:t xml:space="preserve">Following the same line of reasoning as </w:t>
      </w:r>
      <w:r w:rsidR="00023736">
        <w:rPr>
          <w:lang w:eastAsia="fr-FR"/>
        </w:rPr>
        <w:t>above</w:t>
      </w:r>
      <w:r w:rsidR="007C324E">
        <w:rPr>
          <w:lang w:eastAsia="fr-FR"/>
        </w:rPr>
        <w:t xml:space="preserve"> (</w:t>
      </w:r>
      <w:r w:rsidR="00C5477C">
        <w:rPr>
          <w:lang w:eastAsia="fr-FR"/>
        </w:rPr>
        <w:t xml:space="preserve">i.e., </w:t>
      </w:r>
      <w:r w:rsidR="00023736">
        <w:rPr>
          <w:lang w:eastAsia="fr-FR"/>
        </w:rPr>
        <w:t>taking into account the</w:t>
      </w:r>
      <w:r>
        <w:rPr>
          <w:lang w:eastAsia="fr-FR"/>
        </w:rPr>
        <w:t xml:space="preserve"> respective </w:t>
      </w:r>
      <w:r>
        <w:t>grammatical and</w:t>
      </w:r>
      <w:r w:rsidRPr="001D209D">
        <w:t xml:space="preserve"> phonological </w:t>
      </w:r>
      <w:r>
        <w:t>properties</w:t>
      </w:r>
      <w:r w:rsidR="00023736">
        <w:t xml:space="preserve"> </w:t>
      </w:r>
      <w:r w:rsidR="0014699F">
        <w:t xml:space="preserve">of </w:t>
      </w:r>
      <w:r w:rsidR="00023736">
        <w:rPr>
          <w:i/>
          <w:lang w:eastAsia="fr-FR"/>
        </w:rPr>
        <w:t>aimue</w:t>
      </w:r>
      <w:r w:rsidR="00023736">
        <w:rPr>
          <w:lang w:eastAsia="fr-FR"/>
        </w:rPr>
        <w:t xml:space="preserve"> and </w:t>
      </w:r>
      <w:r w:rsidR="00023736">
        <w:rPr>
          <w:i/>
          <w:lang w:eastAsia="fr-FR"/>
        </w:rPr>
        <w:t>mué=</w:t>
      </w:r>
      <w:r w:rsidR="007C324E">
        <w:rPr>
          <w:iCs/>
          <w:lang w:eastAsia="fr-FR"/>
        </w:rPr>
        <w:t>)</w:t>
      </w:r>
      <w:r>
        <w:t>,</w:t>
      </w:r>
      <w:r w:rsidR="00023736">
        <w:t xml:space="preserve"> it is reasonable to believe that </w:t>
      </w:r>
      <w:r w:rsidR="00CD1C4F" w:rsidRPr="00CD1C4F">
        <w:rPr>
          <w:b/>
          <w:i/>
          <w:lang w:eastAsia="fr-FR"/>
        </w:rPr>
        <w:t>mué</w:t>
      </w:r>
      <w:r w:rsidR="00CD1C4F">
        <w:rPr>
          <w:b/>
          <w:i/>
          <w:lang w:eastAsia="fr-FR"/>
        </w:rPr>
        <w:t>=</w:t>
      </w:r>
      <w:r w:rsidR="00023736">
        <w:rPr>
          <w:lang w:eastAsia="fr-FR"/>
        </w:rPr>
        <w:t xml:space="preserve"> is </w:t>
      </w:r>
      <w:r w:rsidR="004C7D3F" w:rsidRPr="006E4211">
        <w:rPr>
          <w:lang w:eastAsia="fr-FR"/>
        </w:rPr>
        <w:t xml:space="preserve">older than </w:t>
      </w:r>
      <w:r w:rsidR="00CD1C4F" w:rsidRPr="006E4211">
        <w:rPr>
          <w:b/>
          <w:i/>
          <w:lang w:eastAsia="fr-FR"/>
        </w:rPr>
        <w:t>aimue</w:t>
      </w:r>
      <w:r w:rsidR="00023736">
        <w:rPr>
          <w:lang w:eastAsia="fr-FR"/>
        </w:rPr>
        <w:t>. This assumption</w:t>
      </w:r>
      <w:r>
        <w:rPr>
          <w:lang w:eastAsia="fr-FR"/>
        </w:rPr>
        <w:t xml:space="preserve"> </w:t>
      </w:r>
      <w:r w:rsidR="00023736">
        <w:rPr>
          <w:lang w:eastAsia="fr-FR"/>
        </w:rPr>
        <w:t xml:space="preserve">is grounded in the observation that </w:t>
      </w:r>
      <w:r w:rsidR="00083560">
        <w:rPr>
          <w:i/>
          <w:lang w:eastAsia="fr-FR"/>
        </w:rPr>
        <w:t xml:space="preserve">mué= </w:t>
      </w:r>
      <w:r w:rsidR="00083560">
        <w:rPr>
          <w:lang w:eastAsia="fr-FR"/>
        </w:rPr>
        <w:t xml:space="preserve">displays a </w:t>
      </w:r>
      <w:r>
        <w:rPr>
          <w:lang w:eastAsia="fr-FR"/>
        </w:rPr>
        <w:t>short</w:t>
      </w:r>
      <w:r w:rsidR="00635269">
        <w:rPr>
          <w:lang w:eastAsia="fr-FR"/>
        </w:rPr>
        <w:t>er form and</w:t>
      </w:r>
      <w:r>
        <w:rPr>
          <w:lang w:eastAsia="fr-FR"/>
        </w:rPr>
        <w:t xml:space="preserve"> </w:t>
      </w:r>
      <w:r w:rsidR="00026CFC">
        <w:rPr>
          <w:lang w:eastAsia="fr-FR"/>
        </w:rPr>
        <w:t xml:space="preserve">less </w:t>
      </w:r>
      <w:r>
        <w:rPr>
          <w:lang w:eastAsia="fr-FR"/>
        </w:rPr>
        <w:t>phonological independence (</w:t>
      </w:r>
      <w:r w:rsidR="00026CFC">
        <w:rPr>
          <w:lang w:eastAsia="fr-FR"/>
        </w:rPr>
        <w:t xml:space="preserve">being a </w:t>
      </w:r>
      <w:r>
        <w:rPr>
          <w:lang w:eastAsia="fr-FR"/>
        </w:rPr>
        <w:t>clitic)</w:t>
      </w:r>
      <w:r w:rsidR="00083560">
        <w:rPr>
          <w:lang w:eastAsia="fr-FR"/>
        </w:rPr>
        <w:t xml:space="preserve"> than </w:t>
      </w:r>
      <w:r w:rsidR="00083560">
        <w:rPr>
          <w:i/>
          <w:lang w:eastAsia="fr-FR"/>
        </w:rPr>
        <w:t>aimue</w:t>
      </w:r>
      <w:r w:rsidR="00AC663E">
        <w:rPr>
          <w:lang w:eastAsia="fr-FR"/>
        </w:rPr>
        <w:t>; not</w:t>
      </w:r>
      <w:r w:rsidR="00C922BD">
        <w:rPr>
          <w:lang w:eastAsia="fr-FR"/>
        </w:rPr>
        <w:t>e</w:t>
      </w:r>
      <w:r w:rsidR="00AC663E">
        <w:rPr>
          <w:lang w:eastAsia="fr-FR"/>
        </w:rPr>
        <w:t xml:space="preserve"> </w:t>
      </w:r>
      <w:r w:rsidR="00635269">
        <w:rPr>
          <w:lang w:eastAsia="fr-FR"/>
        </w:rPr>
        <w:t>that in term</w:t>
      </w:r>
      <w:r w:rsidR="00101B55">
        <w:rPr>
          <w:lang w:eastAsia="fr-FR"/>
        </w:rPr>
        <w:t>s</w:t>
      </w:r>
      <w:r w:rsidR="00635269">
        <w:rPr>
          <w:lang w:eastAsia="fr-FR"/>
        </w:rPr>
        <w:t xml:space="preserve"> of their syntactic distribution, </w:t>
      </w:r>
      <w:r w:rsidR="00AC663E">
        <w:rPr>
          <w:lang w:eastAsia="fr-FR"/>
        </w:rPr>
        <w:t>both are</w:t>
      </w:r>
      <w:r w:rsidR="00C0096B">
        <w:rPr>
          <w:lang w:eastAsia="fr-FR"/>
        </w:rPr>
        <w:t xml:space="preserve"> free </w:t>
      </w:r>
      <w:r w:rsidR="00635269">
        <w:rPr>
          <w:lang w:eastAsia="fr-FR"/>
        </w:rPr>
        <w:t>to occur anywhere before the lexical verb</w:t>
      </w:r>
      <w:r w:rsidR="00AC663E">
        <w:rPr>
          <w:lang w:eastAsia="fr-FR"/>
        </w:rPr>
        <w:t>.</w:t>
      </w:r>
      <w:r w:rsidR="00026CFC">
        <w:rPr>
          <w:lang w:eastAsia="fr-FR"/>
        </w:rPr>
        <w:t xml:space="preserve"> </w:t>
      </w:r>
      <w:r w:rsidR="000A23E0">
        <w:rPr>
          <w:lang w:eastAsia="fr-FR"/>
        </w:rPr>
        <w:t xml:space="preserve">The hypothesis is also </w:t>
      </w:r>
      <w:r w:rsidR="00C0096B">
        <w:rPr>
          <w:lang w:eastAsia="fr-FR"/>
        </w:rPr>
        <w:t>corroborated</w:t>
      </w:r>
      <w:r w:rsidR="00B73431">
        <w:rPr>
          <w:lang w:eastAsia="fr-FR"/>
        </w:rPr>
        <w:t xml:space="preserve"> by </w:t>
      </w:r>
      <w:r w:rsidR="000A23E0">
        <w:rPr>
          <w:lang w:eastAsia="fr-FR"/>
        </w:rPr>
        <w:t>philological evidence</w:t>
      </w:r>
      <w:r w:rsidR="00AD04EE">
        <w:rPr>
          <w:lang w:eastAsia="fr-FR"/>
        </w:rPr>
        <w:t xml:space="preserve"> found in a </w:t>
      </w:r>
      <w:r w:rsidR="00B73431">
        <w:rPr>
          <w:lang w:eastAsia="fr-FR"/>
        </w:rPr>
        <w:t>Christian catechism in Tacana</w:t>
      </w:r>
      <w:r w:rsidR="00F71EE4">
        <w:rPr>
          <w:lang w:eastAsia="fr-FR"/>
        </w:rPr>
        <w:t xml:space="preserve"> from the </w:t>
      </w:r>
      <w:r w:rsidR="00D20CD5">
        <w:rPr>
          <w:szCs w:val="24"/>
        </w:rPr>
        <w:t>mid-19</w:t>
      </w:r>
      <w:r w:rsidR="00D20CD5" w:rsidRPr="00E57DE0">
        <w:rPr>
          <w:szCs w:val="24"/>
          <w:vertAlign w:val="superscript"/>
        </w:rPr>
        <w:t>th</w:t>
      </w:r>
      <w:r w:rsidR="00F71EE4">
        <w:rPr>
          <w:lang w:eastAsia="fr-FR"/>
        </w:rPr>
        <w:t xml:space="preserve"> century</w:t>
      </w:r>
      <w:r w:rsidR="007C324E">
        <w:rPr>
          <w:lang w:eastAsia="fr-FR"/>
        </w:rPr>
        <w:t>,</w:t>
      </w:r>
      <w:r w:rsidR="000A23E0">
        <w:rPr>
          <w:lang w:eastAsia="fr-FR"/>
        </w:rPr>
        <w:t xml:space="preserve"> which only displays a </w:t>
      </w:r>
      <w:r w:rsidR="004C45FA">
        <w:rPr>
          <w:lang w:eastAsia="fr-FR"/>
        </w:rPr>
        <w:t xml:space="preserve">negation </w:t>
      </w:r>
      <w:r w:rsidR="000A23E0">
        <w:rPr>
          <w:lang w:eastAsia="fr-FR"/>
        </w:rPr>
        <w:t xml:space="preserve">construction that corresponds to that with </w:t>
      </w:r>
      <w:r w:rsidR="000A23E0">
        <w:rPr>
          <w:i/>
          <w:lang w:eastAsia="fr-FR"/>
        </w:rPr>
        <w:t>mué=</w:t>
      </w:r>
      <w:r w:rsidR="007C324E">
        <w:rPr>
          <w:lang w:eastAsia="fr-FR"/>
        </w:rPr>
        <w:t>.</w:t>
      </w:r>
      <w:r w:rsidR="00F71EE4">
        <w:rPr>
          <w:lang w:eastAsia="fr-FR"/>
        </w:rPr>
        <w:t xml:space="preserve"> In the </w:t>
      </w:r>
      <w:r w:rsidR="007C324E">
        <w:rPr>
          <w:lang w:eastAsia="fr-FR"/>
        </w:rPr>
        <w:t xml:space="preserve">available </w:t>
      </w:r>
      <w:r w:rsidR="00F71EE4">
        <w:rPr>
          <w:lang w:eastAsia="fr-FR"/>
        </w:rPr>
        <w:t xml:space="preserve">material, which goes back about 150 years, </w:t>
      </w:r>
      <w:r w:rsidR="00E2070B">
        <w:rPr>
          <w:lang w:eastAsia="fr-FR"/>
        </w:rPr>
        <w:t>we see that all the instances of negation of verbal main clauses</w:t>
      </w:r>
      <w:r w:rsidR="00A05B69">
        <w:rPr>
          <w:rStyle w:val="Alaviitteenviite"/>
          <w:lang w:eastAsia="fr-FR"/>
        </w:rPr>
        <w:footnoteReference w:id="11"/>
      </w:r>
      <w:r w:rsidR="00E2070B">
        <w:rPr>
          <w:lang w:eastAsia="fr-FR"/>
        </w:rPr>
        <w:t xml:space="preserve"> </w:t>
      </w:r>
      <w:r w:rsidR="00F71EE4">
        <w:rPr>
          <w:lang w:eastAsia="fr-FR"/>
        </w:rPr>
        <w:t xml:space="preserve">are </w:t>
      </w:r>
      <w:r w:rsidR="00E2070B">
        <w:rPr>
          <w:lang w:eastAsia="fr-FR"/>
        </w:rPr>
        <w:t xml:space="preserve">realized by way of </w:t>
      </w:r>
      <w:r w:rsidR="00D85B91">
        <w:rPr>
          <w:lang w:eastAsia="fr-FR"/>
        </w:rPr>
        <w:t xml:space="preserve">a preverbal marker </w:t>
      </w:r>
      <w:r w:rsidR="00D85B91">
        <w:rPr>
          <w:i/>
          <w:lang w:eastAsia="fr-FR"/>
        </w:rPr>
        <w:t>mawe</w:t>
      </w:r>
      <w:r w:rsidR="00D85B91">
        <w:rPr>
          <w:lang w:eastAsia="fr-FR"/>
        </w:rPr>
        <w:t xml:space="preserve"> (spelled </w:t>
      </w:r>
      <w:r w:rsidR="00D85B91">
        <w:rPr>
          <w:i/>
          <w:lang w:eastAsia="fr-FR"/>
        </w:rPr>
        <w:t>mave</w:t>
      </w:r>
      <w:r w:rsidR="00D85B91">
        <w:rPr>
          <w:lang w:eastAsia="fr-FR"/>
        </w:rPr>
        <w:t xml:space="preserve">) </w:t>
      </w:r>
      <w:r w:rsidR="00F71EE4">
        <w:rPr>
          <w:lang w:eastAsia="fr-FR"/>
        </w:rPr>
        <w:t xml:space="preserve">that precedes </w:t>
      </w:r>
      <w:r w:rsidR="00D85B91">
        <w:rPr>
          <w:lang w:eastAsia="fr-FR"/>
        </w:rPr>
        <w:t xml:space="preserve">a </w:t>
      </w:r>
      <w:r w:rsidR="00FB4A95">
        <w:rPr>
          <w:lang w:eastAsia="fr-FR"/>
        </w:rPr>
        <w:t>non-</w:t>
      </w:r>
      <w:r w:rsidR="00FB4A95">
        <w:t>finite verb</w:t>
      </w:r>
      <w:r w:rsidR="00F71EE4">
        <w:rPr>
          <w:lang w:eastAsia="fr-FR"/>
        </w:rPr>
        <w:t xml:space="preserve">, as in the three examples in </w:t>
      </w:r>
      <w:r w:rsidR="00F71EE4">
        <w:rPr>
          <w:lang w:eastAsia="fr-FR"/>
        </w:rPr>
        <w:fldChar w:fldCharType="begin"/>
      </w:r>
      <w:r w:rsidR="00F71EE4">
        <w:rPr>
          <w:lang w:eastAsia="fr-FR"/>
        </w:rPr>
        <w:instrText xml:space="preserve"> REF quejutchua \h </w:instrText>
      </w:r>
      <w:r w:rsidR="00F71EE4">
        <w:rPr>
          <w:lang w:eastAsia="fr-FR"/>
        </w:rPr>
      </w:r>
      <w:r w:rsidR="00F71EE4">
        <w:rPr>
          <w:lang w:eastAsia="fr-FR"/>
        </w:rPr>
        <w:fldChar w:fldCharType="separate"/>
      </w:r>
      <w:r w:rsidR="00D24E65" w:rsidRPr="006E4211">
        <w:t>(</w:t>
      </w:r>
      <w:r w:rsidR="00D24E65">
        <w:rPr>
          <w:noProof/>
        </w:rPr>
        <w:t>37</w:t>
      </w:r>
      <w:r w:rsidR="00F71EE4">
        <w:rPr>
          <w:lang w:eastAsia="fr-FR"/>
        </w:rPr>
        <w:fldChar w:fldCharType="end"/>
      </w:r>
      <w:r w:rsidR="00F71EE4">
        <w:rPr>
          <w:lang w:eastAsia="fr-FR"/>
        </w:rPr>
        <w:t xml:space="preserve">), and which </w:t>
      </w:r>
      <w:r w:rsidR="00062ED0">
        <w:rPr>
          <w:lang w:eastAsia="fr-FR"/>
        </w:rPr>
        <w:t xml:space="preserve">looks basically </w:t>
      </w:r>
      <w:r w:rsidR="00F71EE4">
        <w:rPr>
          <w:lang w:eastAsia="fr-FR"/>
        </w:rPr>
        <w:t xml:space="preserve">similar </w:t>
      </w:r>
      <w:r w:rsidR="00062ED0">
        <w:rPr>
          <w:lang w:eastAsia="fr-FR"/>
        </w:rPr>
        <w:t xml:space="preserve">to our </w:t>
      </w:r>
      <w:r w:rsidR="00F71EE4">
        <w:rPr>
          <w:lang w:eastAsia="fr-FR"/>
        </w:rPr>
        <w:t xml:space="preserve">synchronic construction </w:t>
      </w:r>
      <w:r w:rsidR="00E2070B">
        <w:t>[</w:t>
      </w:r>
      <w:r w:rsidR="00E2070B" w:rsidRPr="006E4211">
        <w:t xml:space="preserve">… </w:t>
      </w:r>
      <w:r w:rsidR="00E2070B" w:rsidRPr="006E4211">
        <w:rPr>
          <w:b/>
          <w:i/>
        </w:rPr>
        <w:t>mué=</w:t>
      </w:r>
      <w:r w:rsidR="003D5B88">
        <w:t xml:space="preserve"> … V … (be/do</w:t>
      </w:r>
      <w:r w:rsidR="00E2070B" w:rsidRPr="006E4211">
        <w:t>-</w:t>
      </w:r>
      <w:r w:rsidR="00805F96">
        <w:rPr>
          <w:smallCaps/>
        </w:rPr>
        <w:t>infl</w:t>
      </w:r>
      <w:r w:rsidR="00E2070B" w:rsidRPr="006E4211">
        <w:t>) …</w:t>
      </w:r>
      <w:r w:rsidR="00E2070B">
        <w:t>].</w:t>
      </w:r>
    </w:p>
    <w:p w14:paraId="4D9D44CA" w14:textId="77777777" w:rsidR="00ED66EB" w:rsidRDefault="00ED66EB" w:rsidP="000F3A37">
      <w:pPr>
        <w:suppressAutoHyphens/>
        <w:rPr>
          <w:lang w:eastAsia="fr-FR"/>
        </w:rPr>
      </w:pPr>
    </w:p>
    <w:p w14:paraId="120EC085" w14:textId="0EE5927D" w:rsidR="00FE5A9B" w:rsidRDefault="00FE5A9B" w:rsidP="000F3A37">
      <w:pPr>
        <w:pStyle w:val="morphemebreak"/>
        <w:tabs>
          <w:tab w:val="left" w:pos="567"/>
          <w:tab w:val="left" w:pos="851"/>
          <w:tab w:val="left" w:pos="2127"/>
          <w:tab w:val="left" w:pos="2835"/>
          <w:tab w:val="left" w:pos="4111"/>
          <w:tab w:val="left" w:pos="4820"/>
          <w:tab w:val="left" w:pos="5387"/>
          <w:tab w:val="left" w:pos="6096"/>
          <w:tab w:val="left" w:pos="7088"/>
        </w:tabs>
        <w:suppressAutoHyphens/>
      </w:pPr>
      <w:bookmarkStart w:id="68" w:name="quejutchua"/>
      <w:r w:rsidRPr="006E4211">
        <w:t>(</w:t>
      </w:r>
      <w:r w:rsidR="0090309A">
        <w:rPr>
          <w:noProof/>
        </w:rPr>
        <w:fldChar w:fldCharType="begin"/>
      </w:r>
      <w:r w:rsidR="0090309A">
        <w:rPr>
          <w:noProof/>
        </w:rPr>
        <w:instrText xml:space="preserve"> SEQ ex \* MERGEFORMAT </w:instrText>
      </w:r>
      <w:r w:rsidR="0090309A">
        <w:rPr>
          <w:noProof/>
        </w:rPr>
        <w:fldChar w:fldCharType="separate"/>
      </w:r>
      <w:r w:rsidR="00D24E65">
        <w:rPr>
          <w:noProof/>
        </w:rPr>
        <w:t>37</w:t>
      </w:r>
      <w:r w:rsidR="0090309A">
        <w:rPr>
          <w:noProof/>
        </w:rPr>
        <w:fldChar w:fldCharType="end"/>
      </w:r>
      <w:bookmarkEnd w:id="68"/>
      <w:r w:rsidRPr="006E4211">
        <w:t>)</w:t>
      </w:r>
      <w:r>
        <w:tab/>
      </w:r>
      <w:r w:rsidR="007C324E">
        <w:t xml:space="preserve">old </w:t>
      </w:r>
      <w:r>
        <w:t>Tacana</w:t>
      </w:r>
      <w:r w:rsidR="003B2787">
        <w:t xml:space="preserve"> (</w:t>
      </w:r>
      <w:r w:rsidR="00D20CD5">
        <w:rPr>
          <w:szCs w:val="24"/>
        </w:rPr>
        <w:t>mid-19</w:t>
      </w:r>
      <w:r w:rsidR="00D20CD5" w:rsidRPr="00E57DE0">
        <w:rPr>
          <w:szCs w:val="24"/>
          <w:vertAlign w:val="superscript"/>
        </w:rPr>
        <w:t>th</w:t>
      </w:r>
      <w:r w:rsidR="003B2787">
        <w:t xml:space="preserve"> century)</w:t>
      </w:r>
    </w:p>
    <w:p w14:paraId="5AFC5D98" w14:textId="77777777" w:rsidR="00FE5A9B" w:rsidRDefault="00FE5A9B" w:rsidP="000F3A37">
      <w:pPr>
        <w:pStyle w:val="morphemebreak"/>
        <w:tabs>
          <w:tab w:val="left" w:pos="567"/>
          <w:tab w:val="left" w:pos="851"/>
          <w:tab w:val="left" w:pos="2127"/>
          <w:tab w:val="left" w:pos="2835"/>
          <w:tab w:val="left" w:pos="4111"/>
          <w:tab w:val="left" w:pos="4820"/>
          <w:tab w:val="left" w:pos="5387"/>
          <w:tab w:val="left" w:pos="6096"/>
          <w:tab w:val="left" w:pos="7088"/>
        </w:tabs>
        <w:suppressAutoHyphens/>
      </w:pPr>
    </w:p>
    <w:p w14:paraId="1E9F81AA" w14:textId="77777777" w:rsidR="00FE5A9B" w:rsidRDefault="00FE5A9B" w:rsidP="000F3A37">
      <w:pPr>
        <w:pStyle w:val="morphemebreak"/>
        <w:tabs>
          <w:tab w:val="left" w:pos="567"/>
          <w:tab w:val="left" w:pos="851"/>
          <w:tab w:val="left" w:pos="2127"/>
          <w:tab w:val="left" w:pos="2835"/>
          <w:tab w:val="left" w:pos="3402"/>
          <w:tab w:val="left" w:pos="4111"/>
          <w:tab w:val="left" w:pos="5103"/>
          <w:tab w:val="left" w:pos="6096"/>
          <w:tab w:val="left" w:pos="7088"/>
        </w:tabs>
        <w:suppressAutoHyphens/>
        <w:rPr>
          <w:lang w:eastAsia="fr-FR"/>
        </w:rPr>
      </w:pPr>
      <w:r>
        <w:rPr>
          <w:lang w:eastAsia="fr-FR"/>
        </w:rPr>
        <w:tab/>
      </w:r>
      <w:r>
        <w:rPr>
          <w:lang w:eastAsia="fr-FR"/>
        </w:rPr>
        <w:tab/>
      </w:r>
      <w:r>
        <w:rPr>
          <w:lang w:eastAsia="fr-FR"/>
        </w:rPr>
        <w:tab/>
      </w:r>
      <w:r>
        <w:rPr>
          <w:lang w:eastAsia="fr-FR"/>
        </w:rPr>
        <w:tab/>
        <w:t>S</w:t>
      </w:r>
      <w:r>
        <w:rPr>
          <w:lang w:eastAsia="fr-FR"/>
        </w:rPr>
        <w:tab/>
        <w:t>NEG</w:t>
      </w:r>
      <w:r>
        <w:rPr>
          <w:lang w:eastAsia="fr-FR"/>
        </w:rPr>
        <w:tab/>
        <w:t>V</w:t>
      </w:r>
      <w:r>
        <w:rPr>
          <w:lang w:eastAsia="fr-FR"/>
        </w:rPr>
        <w:tab/>
        <w:t>AUX</w:t>
      </w:r>
    </w:p>
    <w:p w14:paraId="683E0A62" w14:textId="77777777" w:rsidR="00FE5A9B" w:rsidRPr="00051AAD" w:rsidRDefault="00FE5A9B" w:rsidP="000F3A37">
      <w:pPr>
        <w:pStyle w:val="morphemebreak"/>
        <w:tabs>
          <w:tab w:val="left" w:pos="567"/>
          <w:tab w:val="left" w:pos="851"/>
          <w:tab w:val="left" w:pos="2127"/>
          <w:tab w:val="left" w:pos="2835"/>
          <w:tab w:val="left" w:pos="3402"/>
          <w:tab w:val="left" w:pos="4111"/>
          <w:tab w:val="left" w:pos="5103"/>
          <w:tab w:val="left" w:pos="6096"/>
          <w:tab w:val="left" w:pos="7088"/>
        </w:tabs>
        <w:suppressAutoHyphens/>
        <w:rPr>
          <w:lang w:val="es-ES" w:eastAsia="fr-FR"/>
        </w:rPr>
      </w:pPr>
      <w:r>
        <w:rPr>
          <w:lang w:eastAsia="fr-FR"/>
        </w:rPr>
        <w:tab/>
      </w:r>
      <w:r w:rsidRPr="00051AAD">
        <w:rPr>
          <w:lang w:val="es-ES" w:eastAsia="fr-FR"/>
        </w:rPr>
        <w:t>a.</w:t>
      </w:r>
      <w:r w:rsidRPr="00051AAD">
        <w:rPr>
          <w:lang w:val="es-ES" w:eastAsia="fr-FR"/>
        </w:rPr>
        <w:tab/>
      </w:r>
      <w:r w:rsidRPr="00051AAD">
        <w:rPr>
          <w:i/>
          <w:lang w:val="es-ES" w:eastAsia="fr-FR"/>
        </w:rPr>
        <w:t>Quejutcua</w:t>
      </w:r>
      <w:r w:rsidRPr="00051AAD">
        <w:rPr>
          <w:i/>
          <w:lang w:val="es-ES" w:eastAsia="fr-FR"/>
        </w:rPr>
        <w:tab/>
        <w:t>mara</w:t>
      </w:r>
      <w:r w:rsidRPr="00051AAD">
        <w:rPr>
          <w:i/>
          <w:lang w:val="es-ES" w:eastAsia="fr-FR"/>
        </w:rPr>
        <w:tab/>
        <w:t>mi</w:t>
      </w:r>
      <w:r w:rsidRPr="00051AAD">
        <w:rPr>
          <w:i/>
          <w:lang w:val="es-ES" w:eastAsia="fr-FR"/>
        </w:rPr>
        <w:tab/>
      </w:r>
      <w:r w:rsidRPr="00051AAD">
        <w:rPr>
          <w:b/>
          <w:i/>
          <w:lang w:val="es-ES" w:eastAsia="fr-FR"/>
        </w:rPr>
        <w:t>mave</w:t>
      </w:r>
      <w:r w:rsidRPr="00051AAD">
        <w:rPr>
          <w:i/>
          <w:lang w:val="es-ES" w:eastAsia="fr-FR"/>
        </w:rPr>
        <w:tab/>
      </w:r>
      <w:r w:rsidRPr="00051AAD">
        <w:rPr>
          <w:b/>
          <w:i/>
          <w:lang w:val="es-ES" w:eastAsia="fr-FR"/>
        </w:rPr>
        <w:t>confesa</w:t>
      </w:r>
      <w:r w:rsidRPr="00051AAD">
        <w:rPr>
          <w:b/>
          <w:i/>
          <w:lang w:val="es-ES" w:eastAsia="fr-FR"/>
        </w:rPr>
        <w:tab/>
        <w:t>pu</w:t>
      </w:r>
      <w:r w:rsidRPr="00051AAD">
        <w:rPr>
          <w:lang w:val="es-ES" w:eastAsia="fr-FR"/>
        </w:rPr>
        <w:t>?</w:t>
      </w:r>
    </w:p>
    <w:p w14:paraId="2F213136" w14:textId="66EDC74C" w:rsidR="00FE5A9B" w:rsidRPr="006E7DFC" w:rsidRDefault="00FE5A9B" w:rsidP="000F3A37">
      <w:pPr>
        <w:pStyle w:val="gloseinenglish"/>
        <w:tabs>
          <w:tab w:val="left" w:pos="567"/>
          <w:tab w:val="left" w:pos="851"/>
          <w:tab w:val="left" w:pos="2127"/>
          <w:tab w:val="left" w:pos="2835"/>
          <w:tab w:val="left" w:pos="3402"/>
          <w:tab w:val="left" w:pos="4111"/>
          <w:tab w:val="left" w:pos="5103"/>
          <w:tab w:val="left" w:pos="6096"/>
          <w:tab w:val="left" w:pos="7088"/>
        </w:tabs>
        <w:suppressAutoHyphens/>
      </w:pPr>
      <w:r w:rsidRPr="00051AAD">
        <w:rPr>
          <w:lang w:val="es-ES" w:eastAsia="fr-FR"/>
        </w:rPr>
        <w:tab/>
      </w:r>
      <w:r w:rsidRPr="00051AAD">
        <w:rPr>
          <w:lang w:val="es-ES" w:eastAsia="fr-FR"/>
        </w:rPr>
        <w:tab/>
      </w:r>
      <w:r>
        <w:rPr>
          <w:lang w:eastAsia="fr-FR"/>
        </w:rPr>
        <w:t>how_many</w:t>
      </w:r>
      <w:r w:rsidRPr="003F1632">
        <w:rPr>
          <w:lang w:eastAsia="fr-FR"/>
        </w:rPr>
        <w:tab/>
      </w:r>
      <w:r>
        <w:rPr>
          <w:lang w:eastAsia="fr-FR"/>
        </w:rPr>
        <w:t>year</w:t>
      </w:r>
      <w:r w:rsidRPr="00051AAD">
        <w:rPr>
          <w:lang w:eastAsia="fr-FR"/>
        </w:rPr>
        <w:tab/>
      </w:r>
      <w:r w:rsidRPr="00051AAD">
        <w:rPr>
          <w:smallCaps/>
          <w:lang w:eastAsia="fr-FR"/>
        </w:rPr>
        <w:t>2sg</w:t>
      </w:r>
      <w:r w:rsidRPr="00051AAD">
        <w:rPr>
          <w:smallCaps/>
          <w:lang w:eastAsia="fr-FR"/>
        </w:rPr>
        <w:tab/>
        <w:t>neg</w:t>
      </w:r>
      <w:r w:rsidRPr="00051AAD">
        <w:rPr>
          <w:lang w:eastAsia="fr-FR"/>
        </w:rPr>
        <w:tab/>
        <w:t>confess</w:t>
      </w:r>
      <w:r w:rsidRPr="00051AAD">
        <w:rPr>
          <w:lang w:eastAsia="fr-FR"/>
        </w:rPr>
        <w:tab/>
      </w:r>
      <w:r w:rsidR="006E7DFC">
        <w:t>be</w:t>
      </w:r>
    </w:p>
    <w:p w14:paraId="2769B5C4" w14:textId="59C2A84E" w:rsidR="00FE5A9B" w:rsidRPr="00864274" w:rsidRDefault="00FE5A9B" w:rsidP="000F3A37">
      <w:pPr>
        <w:pStyle w:val="freetranslationenglish"/>
        <w:suppressAutoHyphens/>
        <w:rPr>
          <w:lang w:val="es-ES" w:eastAsia="fr-FR"/>
        </w:rPr>
      </w:pPr>
      <w:r w:rsidRPr="00051AAD">
        <w:rPr>
          <w:lang w:eastAsia="fr-FR"/>
        </w:rPr>
        <w:t>‘How many years have you not confessed?</w:t>
      </w:r>
      <w:r w:rsidR="00E45D54">
        <w:rPr>
          <w:lang w:eastAsia="fr-FR"/>
        </w:rPr>
        <w:t>’</w:t>
      </w:r>
      <w:r w:rsidRPr="00051AAD">
        <w:rPr>
          <w:lang w:eastAsia="fr-FR"/>
        </w:rPr>
        <w:t xml:space="preserve"> </w:t>
      </w:r>
      <w:r w:rsidRPr="007F58E0">
        <w:rPr>
          <w:lang w:val="en-GB"/>
        </w:rPr>
        <w:fldChar w:fldCharType="begin"/>
      </w:r>
      <w:r w:rsidR="00536125">
        <w:rPr>
          <w:lang w:val="en-GB"/>
        </w:rPr>
        <w:instrText xml:space="preserve"> ADDIN ZOTERO_ITEM CSL_CITATION {"citationID":"jdCRCkOJ","properties":{"formattedCitation":"(Lafone Quevedo 1902: 297)","plainCitation":"(Lafone Quevedo 1902: 297)","noteIndex":0},"citationItems":[{"id":767,"uris":["http://zotero.org/users/local/CvLwMZ1A/items/2A3EQQMX"],"uri":["http://zotero.org/users/local/CvLwMZ1A/items/2A3EQQMX"],"itemData":{"id":767,"type":"article-journal","title":"Arte y vocabulario de la lengua tacana. Manuscrito del R. P. Fray Nicolás Armentia con introducción, notas y apéndices por Samuel A. Lafone Quevedo","container-title":"Revista del Museo de La Plata","page":"63-172","volume":"10","author":[{"family":"Lafone Quevedo","given":"Samuel A"}],"issued":{"date-parts":[["1902"]]}},"locator":"297"}],"schema":"https://github.com/citation-style-language/schema/raw/master/csl-citation.json"} </w:instrText>
      </w:r>
      <w:r w:rsidRPr="007F58E0">
        <w:rPr>
          <w:lang w:val="en-GB"/>
        </w:rPr>
        <w:fldChar w:fldCharType="separate"/>
      </w:r>
      <w:r w:rsidR="00536125" w:rsidRPr="00864274">
        <w:rPr>
          <w:lang w:val="es-ES"/>
        </w:rPr>
        <w:t>(Lafone Quevedo 1902: 297)</w:t>
      </w:r>
      <w:r w:rsidRPr="007F58E0">
        <w:rPr>
          <w:lang w:val="en-GB"/>
        </w:rPr>
        <w:fldChar w:fldCharType="end"/>
      </w:r>
    </w:p>
    <w:p w14:paraId="357C26D6" w14:textId="77777777" w:rsidR="00FE5A9B" w:rsidRPr="00864274" w:rsidRDefault="00FE5A9B" w:rsidP="000F3A37">
      <w:pPr>
        <w:suppressAutoHyphens/>
        <w:rPr>
          <w:lang w:val="es-ES" w:eastAsia="fr-FR"/>
        </w:rPr>
      </w:pPr>
    </w:p>
    <w:p w14:paraId="48F1FC19" w14:textId="313F0034" w:rsidR="00961CAF" w:rsidRDefault="00961CAF" w:rsidP="000F3A37">
      <w:pPr>
        <w:pStyle w:val="morphemebreak"/>
        <w:tabs>
          <w:tab w:val="left" w:pos="567"/>
          <w:tab w:val="left" w:pos="851"/>
          <w:tab w:val="left" w:pos="1985"/>
          <w:tab w:val="left" w:pos="2835"/>
          <w:tab w:val="left" w:pos="3402"/>
          <w:tab w:val="left" w:pos="4111"/>
        </w:tabs>
        <w:suppressAutoHyphens/>
        <w:rPr>
          <w:lang w:val="es-BO"/>
        </w:rPr>
      </w:pPr>
      <w:r w:rsidRPr="00864274">
        <w:rPr>
          <w:lang w:val="es-ES"/>
        </w:rPr>
        <w:tab/>
      </w:r>
      <w:r w:rsidRPr="00864274">
        <w:rPr>
          <w:lang w:val="es-ES"/>
        </w:rPr>
        <w:tab/>
      </w:r>
      <w:r w:rsidRPr="00864274">
        <w:rPr>
          <w:lang w:val="es-ES"/>
        </w:rPr>
        <w:tab/>
      </w:r>
      <w:r w:rsidRPr="00864274">
        <w:rPr>
          <w:lang w:val="es-ES"/>
        </w:rPr>
        <w:tab/>
      </w:r>
      <w:r>
        <w:rPr>
          <w:lang w:val="es-BO"/>
        </w:rPr>
        <w:t>A</w:t>
      </w:r>
      <w:r>
        <w:rPr>
          <w:lang w:val="es-BO"/>
        </w:rPr>
        <w:tab/>
      </w:r>
      <w:r w:rsidR="00DB2F49">
        <w:rPr>
          <w:lang w:val="es-BO"/>
        </w:rPr>
        <w:t>NEG</w:t>
      </w:r>
      <w:r>
        <w:rPr>
          <w:lang w:val="es-BO"/>
        </w:rPr>
        <w:tab/>
        <w:t>V</w:t>
      </w:r>
    </w:p>
    <w:p w14:paraId="06612453" w14:textId="41DA458F" w:rsidR="00961CAF" w:rsidRPr="007D166E" w:rsidRDefault="00961CAF" w:rsidP="000F3A37">
      <w:pPr>
        <w:pStyle w:val="morphemebreak"/>
        <w:tabs>
          <w:tab w:val="left" w:pos="567"/>
          <w:tab w:val="left" w:pos="851"/>
          <w:tab w:val="left" w:pos="1985"/>
          <w:tab w:val="left" w:pos="2835"/>
          <w:tab w:val="left" w:pos="3402"/>
          <w:tab w:val="left" w:pos="4111"/>
        </w:tabs>
        <w:suppressAutoHyphens/>
        <w:rPr>
          <w:lang w:val="es-BO"/>
        </w:rPr>
      </w:pPr>
      <w:r>
        <w:rPr>
          <w:lang w:val="es-BO"/>
        </w:rPr>
        <w:tab/>
        <w:t>b.</w:t>
      </w:r>
      <w:r>
        <w:rPr>
          <w:lang w:val="es-BO"/>
        </w:rPr>
        <w:tab/>
      </w:r>
      <w:r>
        <w:rPr>
          <w:i/>
          <w:lang w:val="es-BO"/>
        </w:rPr>
        <w:t>J</w:t>
      </w:r>
      <w:r w:rsidRPr="00E570DE">
        <w:rPr>
          <w:i/>
          <w:lang w:val="es-BO"/>
        </w:rPr>
        <w:t>ucuajasu</w:t>
      </w:r>
      <w:r w:rsidRPr="00E570DE">
        <w:rPr>
          <w:i/>
          <w:lang w:val="es-BO"/>
        </w:rPr>
        <w:tab/>
        <w:t>ni</w:t>
      </w:r>
      <w:r w:rsidRPr="00E570DE">
        <w:rPr>
          <w:i/>
          <w:lang w:val="es-BO"/>
        </w:rPr>
        <w:tab/>
        <w:t>mi</w:t>
      </w:r>
      <w:r w:rsidRPr="00E570DE">
        <w:rPr>
          <w:i/>
          <w:lang w:val="es-BO"/>
        </w:rPr>
        <w:tab/>
      </w:r>
      <w:r w:rsidRPr="00E570DE">
        <w:rPr>
          <w:b/>
          <w:i/>
          <w:lang w:val="es-BO"/>
        </w:rPr>
        <w:t>mave</w:t>
      </w:r>
      <w:r w:rsidRPr="00E570DE">
        <w:rPr>
          <w:i/>
          <w:lang w:val="es-BO"/>
        </w:rPr>
        <w:tab/>
      </w:r>
      <w:r w:rsidRPr="00A60143">
        <w:rPr>
          <w:b/>
          <w:i/>
          <w:lang w:val="es-BO"/>
        </w:rPr>
        <w:t>ichegua</w:t>
      </w:r>
      <w:r>
        <w:rPr>
          <w:i/>
          <w:lang w:val="es-BO"/>
        </w:rPr>
        <w:t>.</w:t>
      </w:r>
    </w:p>
    <w:p w14:paraId="57BB4471" w14:textId="77777777" w:rsidR="00961CAF" w:rsidRPr="00051AAD" w:rsidRDefault="00961CAF" w:rsidP="000F3A37">
      <w:pPr>
        <w:pStyle w:val="gloseinenglish"/>
        <w:tabs>
          <w:tab w:val="left" w:pos="567"/>
          <w:tab w:val="left" w:pos="851"/>
          <w:tab w:val="left" w:pos="1985"/>
          <w:tab w:val="left" w:pos="2835"/>
          <w:tab w:val="left" w:pos="3402"/>
          <w:tab w:val="left" w:pos="4111"/>
        </w:tabs>
        <w:suppressAutoHyphens/>
        <w:rPr>
          <w:lang w:val="es-ES" w:eastAsia="fr-FR"/>
        </w:rPr>
      </w:pPr>
      <w:r w:rsidRPr="00051AAD">
        <w:rPr>
          <w:lang w:val="es-ES" w:eastAsia="fr-FR"/>
        </w:rPr>
        <w:tab/>
      </w:r>
      <w:r w:rsidRPr="00051AAD">
        <w:rPr>
          <w:lang w:val="es-ES" w:eastAsia="fr-FR"/>
        </w:rPr>
        <w:tab/>
        <w:t>why</w:t>
      </w:r>
      <w:r w:rsidRPr="00051AAD">
        <w:rPr>
          <w:lang w:val="es-ES" w:eastAsia="fr-FR"/>
        </w:rPr>
        <w:tab/>
      </w:r>
      <w:r w:rsidRPr="00051AAD">
        <w:rPr>
          <w:smallCaps/>
          <w:lang w:val="es-ES" w:eastAsia="fr-FR"/>
        </w:rPr>
        <w:t>maybe</w:t>
      </w:r>
      <w:r w:rsidRPr="00051AAD">
        <w:rPr>
          <w:smallCaps/>
          <w:lang w:val="es-ES" w:eastAsia="fr-FR"/>
        </w:rPr>
        <w:tab/>
        <w:t>2sg</w:t>
      </w:r>
      <w:r w:rsidRPr="00051AAD">
        <w:rPr>
          <w:lang w:val="es-ES" w:eastAsia="fr-FR"/>
        </w:rPr>
        <w:tab/>
      </w:r>
      <w:r w:rsidRPr="00051AAD">
        <w:rPr>
          <w:smallCaps/>
          <w:lang w:val="es-ES" w:eastAsia="fr-FR"/>
        </w:rPr>
        <w:t>neg</w:t>
      </w:r>
      <w:r w:rsidRPr="00051AAD">
        <w:rPr>
          <w:lang w:val="es-ES" w:eastAsia="fr-FR"/>
        </w:rPr>
        <w:tab/>
        <w:t>kill</w:t>
      </w:r>
    </w:p>
    <w:p w14:paraId="463D770C" w14:textId="7ACAC05C" w:rsidR="00961CAF" w:rsidRDefault="00961CAF" w:rsidP="000F3A37">
      <w:pPr>
        <w:pStyle w:val="freetranslationenglish"/>
        <w:suppressAutoHyphens/>
        <w:rPr>
          <w:lang w:val="en-GB"/>
        </w:rPr>
      </w:pPr>
      <w:r w:rsidRPr="00051AAD">
        <w:rPr>
          <w:lang w:val="es-ES" w:eastAsia="fr-FR"/>
        </w:rPr>
        <w:t>‘</w:t>
      </w:r>
      <w:r w:rsidRPr="00051AAD">
        <w:rPr>
          <w:lang w:val="es-ES"/>
        </w:rPr>
        <w:t>¿</w:t>
      </w:r>
      <w:r w:rsidRPr="00051AAD">
        <w:rPr>
          <w:lang w:val="es-ES" w:eastAsia="fr-FR"/>
        </w:rPr>
        <w:t>Y por qué no lo mataste?</w:t>
      </w:r>
      <w:r w:rsidR="00E45D54">
        <w:rPr>
          <w:lang w:val="es-ES" w:eastAsia="fr-FR"/>
        </w:rPr>
        <w:t>’</w:t>
      </w:r>
      <w:r w:rsidRPr="00051AAD">
        <w:rPr>
          <w:lang w:val="es-ES" w:eastAsia="fr-FR"/>
        </w:rPr>
        <w:t xml:space="preserve"> </w:t>
      </w:r>
      <w:r w:rsidRPr="007F58E0">
        <w:rPr>
          <w:lang w:val="en-GB"/>
        </w:rPr>
        <w:fldChar w:fldCharType="begin"/>
      </w:r>
      <w:r w:rsidR="00536125">
        <w:rPr>
          <w:lang w:val="es-ES"/>
        </w:rPr>
        <w:instrText xml:space="preserve"> ADDIN ZOTERO_ITEM CSL_CITATION {"citationID":"gYqDSoq8","properties":{"formattedCitation":"(Lafone Quevedo 1902: 310)","plainCitation":"(Lafone Quevedo 1902: 310)","noteIndex":0},"citationItems":[{"id":767,"uris":["http://zotero.org/users/local/CvLwMZ1A/items/2A3EQQMX"],"uri":["http://zotero.org/users/local/CvLwMZ1A/items/2A3EQQMX"],"itemData":{"id":767,"type":"article-journal","title":"Arte y vocabulario de la lengua tacana. Manuscrito del R. P. Fray Nicolás Armentia con introducción, notas y apéndices por Samuel A. Lafone Quevedo","container-title":"Revista del Museo de La Plata","page":"63-172","volume":"10","author":[{"family":"Lafone Quevedo","given":"Samuel A"}],"issued":{"date-parts":[["1902"]]}},"locator":"310"}],"schema":"https://github.com/citation-style-language/schema/raw/master/csl-citation.json"} </w:instrText>
      </w:r>
      <w:r w:rsidRPr="007F58E0">
        <w:rPr>
          <w:lang w:val="en-GB"/>
        </w:rPr>
        <w:fldChar w:fldCharType="separate"/>
      </w:r>
      <w:r w:rsidR="00536125" w:rsidRPr="00536125">
        <w:t>(Lafone Quevedo 1902: 310)</w:t>
      </w:r>
      <w:r w:rsidRPr="007F58E0">
        <w:rPr>
          <w:lang w:val="en-GB"/>
        </w:rPr>
        <w:fldChar w:fldCharType="end"/>
      </w:r>
    </w:p>
    <w:p w14:paraId="3F0CD296" w14:textId="77777777" w:rsidR="00961CAF" w:rsidRDefault="00961CAF" w:rsidP="000F3A37">
      <w:pPr>
        <w:pStyle w:val="freetranslationenglish"/>
        <w:suppressAutoHyphens/>
        <w:rPr>
          <w:lang w:eastAsia="fr-FR"/>
        </w:rPr>
      </w:pPr>
      <w:r>
        <w:rPr>
          <w:lang w:val="en-GB"/>
        </w:rPr>
        <w:t>‘Why didn’t you kill it?’</w:t>
      </w:r>
    </w:p>
    <w:p w14:paraId="69F7AC6A" w14:textId="77777777" w:rsidR="00961CAF" w:rsidRDefault="00961CAF" w:rsidP="000F3A37">
      <w:pPr>
        <w:suppressAutoHyphens/>
      </w:pPr>
    </w:p>
    <w:p w14:paraId="5D9E5C3C" w14:textId="1D5375E6" w:rsidR="00961CAF" w:rsidRPr="00F807EF" w:rsidRDefault="00961CAF" w:rsidP="000F3A37">
      <w:pPr>
        <w:pStyle w:val="morphemebreak"/>
        <w:tabs>
          <w:tab w:val="left" w:pos="567"/>
          <w:tab w:val="left" w:pos="851"/>
          <w:tab w:val="left" w:pos="1560"/>
          <w:tab w:val="left" w:pos="2694"/>
          <w:tab w:val="left" w:pos="3402"/>
          <w:tab w:val="left" w:pos="4395"/>
          <w:tab w:val="left" w:pos="4962"/>
        </w:tabs>
        <w:suppressAutoHyphens/>
        <w:rPr>
          <w:lang w:val="en-GB"/>
        </w:rPr>
      </w:pPr>
      <w:r w:rsidRPr="00051AAD">
        <w:rPr>
          <w:lang w:val="en-GB"/>
        </w:rPr>
        <w:tab/>
      </w:r>
      <w:r w:rsidRPr="00051AAD">
        <w:rPr>
          <w:lang w:val="en-GB"/>
        </w:rPr>
        <w:tab/>
      </w:r>
      <w:r w:rsidR="00DB2F49" w:rsidRPr="00F807EF">
        <w:rPr>
          <w:lang w:val="en-GB"/>
        </w:rPr>
        <w:t>NEG</w:t>
      </w:r>
      <w:r w:rsidRPr="00F807EF">
        <w:rPr>
          <w:lang w:val="en-GB"/>
        </w:rPr>
        <w:tab/>
        <w:t>V</w:t>
      </w:r>
    </w:p>
    <w:p w14:paraId="1F45620F" w14:textId="109E208D" w:rsidR="00961CAF" w:rsidRPr="00F807EF" w:rsidRDefault="00DB2F49" w:rsidP="000F3A37">
      <w:pPr>
        <w:pStyle w:val="morphemebreak"/>
        <w:tabs>
          <w:tab w:val="left" w:pos="567"/>
          <w:tab w:val="left" w:pos="851"/>
          <w:tab w:val="left" w:pos="1560"/>
          <w:tab w:val="left" w:pos="2694"/>
          <w:tab w:val="left" w:pos="3402"/>
          <w:tab w:val="left" w:pos="4395"/>
          <w:tab w:val="left" w:pos="4962"/>
        </w:tabs>
        <w:suppressAutoHyphens/>
        <w:rPr>
          <w:lang w:val="en-GB"/>
        </w:rPr>
      </w:pPr>
      <w:r w:rsidRPr="00F807EF">
        <w:rPr>
          <w:lang w:val="en-GB"/>
        </w:rPr>
        <w:tab/>
        <w:t>c</w:t>
      </w:r>
      <w:r w:rsidR="00961CAF" w:rsidRPr="00F807EF">
        <w:rPr>
          <w:lang w:val="en-GB"/>
        </w:rPr>
        <w:t>.</w:t>
      </w:r>
      <w:r w:rsidR="00961CAF" w:rsidRPr="00F807EF">
        <w:rPr>
          <w:lang w:val="en-GB"/>
        </w:rPr>
        <w:tab/>
      </w:r>
      <w:r w:rsidR="00961CAF" w:rsidRPr="00F807EF">
        <w:rPr>
          <w:b/>
          <w:i/>
          <w:lang w:val="en-GB"/>
        </w:rPr>
        <w:t>Mave</w:t>
      </w:r>
      <w:r w:rsidR="00961CAF" w:rsidRPr="00F807EF">
        <w:rPr>
          <w:i/>
          <w:lang w:val="en-GB"/>
        </w:rPr>
        <w:tab/>
      </w:r>
      <w:r w:rsidR="00961CAF" w:rsidRPr="00F807EF">
        <w:rPr>
          <w:b/>
          <w:i/>
          <w:lang w:val="en-GB"/>
        </w:rPr>
        <w:t>chanapa</w:t>
      </w:r>
      <w:r w:rsidR="00961CAF" w:rsidRPr="00F807EF">
        <w:rPr>
          <w:i/>
          <w:lang w:val="en-GB"/>
        </w:rPr>
        <w:tab/>
        <w:t>cuaja</w:t>
      </w:r>
      <w:r w:rsidR="00961CAF" w:rsidRPr="00F807EF">
        <w:rPr>
          <w:i/>
          <w:lang w:val="en-GB"/>
        </w:rPr>
        <w:tab/>
        <w:t>miada</w:t>
      </w:r>
      <w:r w:rsidR="00961CAF" w:rsidRPr="00F807EF">
        <w:rPr>
          <w:i/>
          <w:lang w:val="en-GB"/>
        </w:rPr>
        <w:tab/>
        <w:t>ema</w:t>
      </w:r>
      <w:r w:rsidR="00961CAF" w:rsidRPr="00F807EF">
        <w:rPr>
          <w:i/>
          <w:lang w:val="en-GB"/>
        </w:rPr>
        <w:tab/>
        <w:t>e-ba-nia</w:t>
      </w:r>
      <w:r w:rsidR="00961CAF" w:rsidRPr="00F807EF">
        <w:rPr>
          <w:lang w:val="en-GB"/>
        </w:rPr>
        <w:t>.</w:t>
      </w:r>
    </w:p>
    <w:p w14:paraId="43CFA161" w14:textId="79FAB019" w:rsidR="00961CAF" w:rsidRPr="00051AAD" w:rsidRDefault="00961CAF" w:rsidP="000F3A37">
      <w:pPr>
        <w:pStyle w:val="gloseinenglish"/>
        <w:tabs>
          <w:tab w:val="left" w:pos="567"/>
          <w:tab w:val="left" w:pos="851"/>
          <w:tab w:val="left" w:pos="1560"/>
          <w:tab w:val="left" w:pos="2694"/>
          <w:tab w:val="left" w:pos="3402"/>
          <w:tab w:val="left" w:pos="4395"/>
          <w:tab w:val="left" w:pos="4962"/>
        </w:tabs>
        <w:suppressAutoHyphens/>
        <w:rPr>
          <w:lang w:val="en-GB"/>
        </w:rPr>
      </w:pPr>
      <w:r w:rsidRPr="00F807EF">
        <w:rPr>
          <w:lang w:val="en-GB"/>
        </w:rPr>
        <w:tab/>
      </w:r>
      <w:r w:rsidRPr="00F807EF">
        <w:rPr>
          <w:lang w:val="en-GB"/>
        </w:rPr>
        <w:tab/>
      </w:r>
      <w:r w:rsidRPr="00051AAD">
        <w:rPr>
          <w:smallCaps/>
          <w:lang w:val="en-GB"/>
        </w:rPr>
        <w:t>neg</w:t>
      </w:r>
      <w:r w:rsidRPr="00051AAD">
        <w:rPr>
          <w:lang w:val="en-GB"/>
        </w:rPr>
        <w:tab/>
        <w:t>know</w:t>
      </w:r>
      <w:r w:rsidRPr="00051AAD">
        <w:rPr>
          <w:lang w:val="en-GB"/>
        </w:rPr>
        <w:tab/>
        <w:t>why</w:t>
      </w:r>
      <w:r w:rsidRPr="00051AAD">
        <w:rPr>
          <w:lang w:val="en-GB"/>
        </w:rPr>
        <w:tab/>
      </w:r>
      <w:r w:rsidRPr="00051AAD">
        <w:rPr>
          <w:smallCaps/>
          <w:lang w:val="en-GB"/>
        </w:rPr>
        <w:t>2sg.erg</w:t>
      </w:r>
      <w:r w:rsidRPr="00051AAD">
        <w:rPr>
          <w:smallCaps/>
          <w:lang w:val="en-GB"/>
        </w:rPr>
        <w:tab/>
        <w:t>1sg</w:t>
      </w:r>
      <w:r w:rsidRPr="00051AAD">
        <w:rPr>
          <w:lang w:val="en-GB"/>
        </w:rPr>
        <w:tab/>
      </w:r>
      <w:r w:rsidR="00A472B4">
        <w:rPr>
          <w:smallCaps/>
          <w:lang w:val="en-GB"/>
        </w:rPr>
        <w:t>i</w:t>
      </w:r>
      <w:r w:rsidRPr="00051AAD">
        <w:rPr>
          <w:smallCaps/>
          <w:lang w:val="en-GB"/>
        </w:rPr>
        <w:t>pfv</w:t>
      </w:r>
      <w:r w:rsidRPr="00051AAD">
        <w:rPr>
          <w:lang w:val="en-GB"/>
        </w:rPr>
        <w:t>-see-</w:t>
      </w:r>
      <w:r w:rsidR="00A472B4">
        <w:rPr>
          <w:smallCaps/>
          <w:lang w:val="en-GB"/>
        </w:rPr>
        <w:t>i</w:t>
      </w:r>
      <w:r w:rsidRPr="00051AAD">
        <w:rPr>
          <w:smallCaps/>
          <w:lang w:val="en-GB"/>
        </w:rPr>
        <w:t>pfv.sit1/2</w:t>
      </w:r>
    </w:p>
    <w:p w14:paraId="0F6EEE78" w14:textId="699E92FC" w:rsidR="00961CAF" w:rsidRDefault="00961CAF" w:rsidP="000F3A37">
      <w:pPr>
        <w:pStyle w:val="freetranslationenglish"/>
        <w:suppressAutoHyphens/>
        <w:rPr>
          <w:lang w:val="en-GB"/>
        </w:rPr>
      </w:pPr>
      <w:r>
        <w:rPr>
          <w:lang w:val="es-BO"/>
        </w:rPr>
        <w:t xml:space="preserve">‘No sé porqué me miráis.’ </w:t>
      </w:r>
      <w:r w:rsidRPr="007F58E0">
        <w:rPr>
          <w:lang w:val="en-GB"/>
        </w:rPr>
        <w:fldChar w:fldCharType="begin"/>
      </w:r>
      <w:r w:rsidR="00536125">
        <w:rPr>
          <w:lang w:val="es-ES"/>
        </w:rPr>
        <w:instrText xml:space="preserve"> ADDIN ZOTERO_ITEM CSL_CITATION {"citationID":"NeMYJESu","properties":{"formattedCitation":"(Lafone Quevedo 1902: 310)","plainCitation":"(Lafone Quevedo 1902: 310)","noteIndex":0},"citationItems":[{"id":767,"uris":["http://zotero.org/users/local/CvLwMZ1A/items/2A3EQQMX"],"uri":["http://zotero.org/users/local/CvLwMZ1A/items/2A3EQQMX"],"itemData":{"id":767,"type":"article-journal","title":"Arte y vocabulario de la lengua tacana. Manuscrito del R. P. Fray Nicolás Armentia con introducción, notas y apéndices por Samuel A. Lafone Quevedo","container-title":"Revista del Museo de La Plata","page":"63-172","volume":"10","author":[{"family":"Lafone Quevedo","given":"Samuel A"}],"issued":{"date-parts":[["1902"]]}},"locator":"310"}],"schema":"https://github.com/citation-style-language/schema/raw/master/csl-citation.json"} </w:instrText>
      </w:r>
      <w:r w:rsidRPr="007F58E0">
        <w:rPr>
          <w:lang w:val="en-GB"/>
        </w:rPr>
        <w:fldChar w:fldCharType="separate"/>
      </w:r>
      <w:r w:rsidR="00536125" w:rsidRPr="00536125">
        <w:t>(Lafone Quevedo 1902: 310)</w:t>
      </w:r>
      <w:r w:rsidRPr="007F58E0">
        <w:rPr>
          <w:lang w:val="en-GB"/>
        </w:rPr>
        <w:fldChar w:fldCharType="end"/>
      </w:r>
    </w:p>
    <w:p w14:paraId="2DBF181C" w14:textId="77777777" w:rsidR="00961CAF" w:rsidRPr="00051AAD" w:rsidRDefault="00961CAF" w:rsidP="000F3A37">
      <w:pPr>
        <w:pStyle w:val="freetranslationenglish"/>
        <w:suppressAutoHyphens/>
      </w:pPr>
      <w:r>
        <w:rPr>
          <w:lang w:val="en-GB"/>
        </w:rPr>
        <w:t>‘I don’t know why you are looking at me.’</w:t>
      </w:r>
    </w:p>
    <w:p w14:paraId="4DA9A17D" w14:textId="77777777" w:rsidR="00ED66EB" w:rsidRDefault="00ED66EB" w:rsidP="000F3A37">
      <w:pPr>
        <w:suppressAutoHyphens/>
        <w:rPr>
          <w:lang w:eastAsia="fr-FR"/>
        </w:rPr>
      </w:pPr>
    </w:p>
    <w:p w14:paraId="04AE5767" w14:textId="0DF9DB5E" w:rsidR="00854921" w:rsidRDefault="00AD04EE" w:rsidP="000F3A37">
      <w:pPr>
        <w:suppressAutoHyphens/>
        <w:rPr>
          <w:lang w:eastAsia="fr-FR"/>
        </w:rPr>
      </w:pPr>
      <w:r>
        <w:rPr>
          <w:lang w:eastAsia="fr-FR"/>
        </w:rPr>
        <w:t xml:space="preserve">On the basis of these synchronic observations and </w:t>
      </w:r>
      <w:r w:rsidR="00854921">
        <w:rPr>
          <w:lang w:eastAsia="fr-FR"/>
        </w:rPr>
        <w:t>the</w:t>
      </w:r>
      <w:r w:rsidR="00A76C05">
        <w:rPr>
          <w:lang w:eastAsia="fr-FR"/>
        </w:rPr>
        <w:t xml:space="preserve"> </w:t>
      </w:r>
      <w:r>
        <w:rPr>
          <w:lang w:eastAsia="fr-FR"/>
        </w:rPr>
        <w:t xml:space="preserve">historical data, it </w:t>
      </w:r>
      <w:r w:rsidR="00884AAB">
        <w:rPr>
          <w:lang w:eastAsia="fr-FR"/>
        </w:rPr>
        <w:t xml:space="preserve">is possible </w:t>
      </w:r>
      <w:r>
        <w:rPr>
          <w:lang w:eastAsia="fr-FR"/>
        </w:rPr>
        <w:t xml:space="preserve">to suggest that the </w:t>
      </w:r>
      <w:r w:rsidR="00960380">
        <w:rPr>
          <w:lang w:eastAsia="fr-FR"/>
        </w:rPr>
        <w:t xml:space="preserve">negation pattern </w:t>
      </w:r>
      <w:r>
        <w:rPr>
          <w:lang w:eastAsia="fr-FR"/>
        </w:rPr>
        <w:t xml:space="preserve">with </w:t>
      </w:r>
      <w:r>
        <w:rPr>
          <w:i/>
          <w:lang w:eastAsia="fr-FR"/>
        </w:rPr>
        <w:t>mué=</w:t>
      </w:r>
      <w:r>
        <w:rPr>
          <w:lang w:eastAsia="fr-FR"/>
        </w:rPr>
        <w:t xml:space="preserve"> corresponds to the original construction and that </w:t>
      </w:r>
      <w:r w:rsidR="00353576">
        <w:rPr>
          <w:lang w:eastAsia="fr-FR"/>
        </w:rPr>
        <w:t xml:space="preserve">the </w:t>
      </w:r>
      <w:r w:rsidR="00960380">
        <w:rPr>
          <w:lang w:eastAsia="fr-FR"/>
        </w:rPr>
        <w:t xml:space="preserve">negation pattern </w:t>
      </w:r>
      <w:r>
        <w:rPr>
          <w:lang w:eastAsia="fr-FR"/>
        </w:rPr>
        <w:t xml:space="preserve">with </w:t>
      </w:r>
      <w:r>
        <w:rPr>
          <w:i/>
          <w:lang w:eastAsia="fr-FR"/>
        </w:rPr>
        <w:t>aimue</w:t>
      </w:r>
      <w:r w:rsidR="00854921">
        <w:rPr>
          <w:lang w:eastAsia="fr-FR"/>
        </w:rPr>
        <w:t xml:space="preserve"> is</w:t>
      </w:r>
      <w:r>
        <w:rPr>
          <w:lang w:eastAsia="fr-FR"/>
        </w:rPr>
        <w:t xml:space="preserve"> a more recent development.</w:t>
      </w:r>
    </w:p>
    <w:p w14:paraId="52289F75" w14:textId="2CA72153" w:rsidR="00EF641B" w:rsidRDefault="00353576" w:rsidP="000F3A37">
      <w:pPr>
        <w:suppressAutoHyphens/>
        <w:ind w:firstLine="284"/>
        <w:rPr>
          <w:lang w:eastAsia="fr-FR"/>
        </w:rPr>
      </w:pPr>
      <w:r>
        <w:rPr>
          <w:lang w:eastAsia="fr-FR"/>
        </w:rPr>
        <w:t xml:space="preserve">Turning to the </w:t>
      </w:r>
      <w:r w:rsidR="000A23E0">
        <w:rPr>
          <w:lang w:eastAsia="fr-FR"/>
        </w:rPr>
        <w:t xml:space="preserve">reconstruction of the </w:t>
      </w:r>
      <w:r>
        <w:rPr>
          <w:lang w:eastAsia="fr-FR"/>
        </w:rPr>
        <w:t xml:space="preserve">development </w:t>
      </w:r>
      <w:r w:rsidR="000A23E0">
        <w:rPr>
          <w:lang w:eastAsia="fr-FR"/>
        </w:rPr>
        <w:t>path</w:t>
      </w:r>
      <w:r w:rsidR="00484668">
        <w:rPr>
          <w:lang w:eastAsia="fr-FR"/>
        </w:rPr>
        <w:t>s</w:t>
      </w:r>
      <w:r w:rsidR="000A23E0">
        <w:rPr>
          <w:lang w:eastAsia="fr-FR"/>
        </w:rPr>
        <w:t xml:space="preserve">, since both </w:t>
      </w:r>
      <w:r w:rsidR="00960380">
        <w:rPr>
          <w:lang w:eastAsia="fr-FR"/>
        </w:rPr>
        <w:t xml:space="preserve">patterns </w:t>
      </w:r>
      <w:r w:rsidR="000A23E0">
        <w:rPr>
          <w:lang w:eastAsia="fr-FR"/>
        </w:rPr>
        <w:t xml:space="preserve">only differ in the formal and prosodic properties of their negation marker, it </w:t>
      </w:r>
      <w:r w:rsidR="002633E4">
        <w:rPr>
          <w:lang w:eastAsia="fr-FR"/>
        </w:rPr>
        <w:t xml:space="preserve">can be </w:t>
      </w:r>
      <w:r w:rsidR="00A10A70">
        <w:rPr>
          <w:lang w:eastAsia="fr-FR"/>
        </w:rPr>
        <w:t>suggest</w:t>
      </w:r>
      <w:r w:rsidR="002633E4">
        <w:rPr>
          <w:lang w:eastAsia="fr-FR"/>
        </w:rPr>
        <w:t>ed</w:t>
      </w:r>
      <w:r w:rsidR="00A10A70">
        <w:rPr>
          <w:lang w:eastAsia="fr-FR"/>
        </w:rPr>
        <w:t xml:space="preserve"> that</w:t>
      </w:r>
      <w:r w:rsidR="000A23E0">
        <w:rPr>
          <w:lang w:eastAsia="fr-FR"/>
        </w:rPr>
        <w:t xml:space="preserve"> they arose </w:t>
      </w:r>
      <w:r w:rsidR="00B135EB">
        <w:rPr>
          <w:lang w:eastAsia="fr-FR"/>
        </w:rPr>
        <w:t xml:space="preserve">in </w:t>
      </w:r>
      <w:r w:rsidR="000A23E0">
        <w:rPr>
          <w:lang w:eastAsia="fr-FR"/>
        </w:rPr>
        <w:t>a similar way</w:t>
      </w:r>
      <w:r w:rsidR="00476D82">
        <w:rPr>
          <w:lang w:eastAsia="fr-FR"/>
        </w:rPr>
        <w:t xml:space="preserve"> but at different times in the past</w:t>
      </w:r>
      <w:r w:rsidR="000A23E0">
        <w:rPr>
          <w:lang w:eastAsia="fr-FR"/>
        </w:rPr>
        <w:t>.</w:t>
      </w:r>
      <w:r w:rsidR="00476D82">
        <w:rPr>
          <w:lang w:eastAsia="fr-FR"/>
        </w:rPr>
        <w:t xml:space="preserve"> </w:t>
      </w:r>
      <w:r w:rsidR="002F2FC9">
        <w:rPr>
          <w:lang w:eastAsia="fr-FR"/>
        </w:rPr>
        <w:t>In terms of</w:t>
      </w:r>
      <w:r w:rsidR="00484668">
        <w:rPr>
          <w:lang w:eastAsia="fr-FR"/>
        </w:rPr>
        <w:t xml:space="preserve"> likely</w:t>
      </w:r>
      <w:r w:rsidR="002F2FC9">
        <w:rPr>
          <w:lang w:eastAsia="fr-FR"/>
        </w:rPr>
        <w:t xml:space="preserve"> etymologies for </w:t>
      </w:r>
      <w:r w:rsidR="002F2FC9">
        <w:rPr>
          <w:i/>
          <w:lang w:eastAsia="fr-FR"/>
        </w:rPr>
        <w:t>aimue</w:t>
      </w:r>
      <w:r w:rsidR="002F2FC9">
        <w:rPr>
          <w:lang w:eastAsia="fr-FR"/>
        </w:rPr>
        <w:t xml:space="preserve"> and </w:t>
      </w:r>
      <w:r w:rsidR="002F2FC9">
        <w:rPr>
          <w:i/>
          <w:lang w:eastAsia="fr-FR"/>
        </w:rPr>
        <w:t>mué=</w:t>
      </w:r>
      <w:r w:rsidR="002F2FC9">
        <w:rPr>
          <w:lang w:eastAsia="fr-FR"/>
        </w:rPr>
        <w:t xml:space="preserve">, the same candidates are available </w:t>
      </w:r>
      <w:r w:rsidR="00484668">
        <w:rPr>
          <w:lang w:eastAsia="fr-FR"/>
        </w:rPr>
        <w:t xml:space="preserve">as those for the </w:t>
      </w:r>
      <w:r w:rsidR="008B4F35">
        <w:rPr>
          <w:i/>
          <w:lang w:eastAsia="fr-FR"/>
        </w:rPr>
        <w:t>aimue</w:t>
      </w:r>
      <w:r w:rsidR="008B4F35">
        <w:rPr>
          <w:lang w:eastAsia="fr-FR"/>
        </w:rPr>
        <w:t xml:space="preserve"> and </w:t>
      </w:r>
      <w:r w:rsidR="008B4F35">
        <w:rPr>
          <w:i/>
          <w:lang w:eastAsia="fr-FR"/>
        </w:rPr>
        <w:t>=mawe</w:t>
      </w:r>
      <w:r w:rsidR="008B4F35">
        <w:rPr>
          <w:lang w:eastAsia="fr-FR"/>
        </w:rPr>
        <w:t xml:space="preserve"> </w:t>
      </w:r>
      <w:r w:rsidR="00484668">
        <w:rPr>
          <w:lang w:eastAsia="fr-FR"/>
        </w:rPr>
        <w:t>negators</w:t>
      </w:r>
      <w:r w:rsidR="002F2FC9">
        <w:rPr>
          <w:lang w:eastAsia="fr-FR"/>
        </w:rPr>
        <w:t xml:space="preserve"> </w:t>
      </w:r>
      <w:r w:rsidR="008B4F35">
        <w:rPr>
          <w:lang w:eastAsia="fr-FR"/>
        </w:rPr>
        <w:t>in SN</w:t>
      </w:r>
      <w:r w:rsidR="002F2FC9">
        <w:rPr>
          <w:lang w:eastAsia="fr-FR"/>
        </w:rPr>
        <w:t xml:space="preserve">: </w:t>
      </w:r>
      <w:r w:rsidR="002F2FC9" w:rsidRPr="008D5208">
        <w:rPr>
          <w:lang w:eastAsia="fr-FR"/>
        </w:rPr>
        <w:t xml:space="preserve">the negative stand-alone </w:t>
      </w:r>
      <w:r w:rsidR="002F2FC9">
        <w:rPr>
          <w:lang w:eastAsia="fr-FR"/>
        </w:rPr>
        <w:t>word</w:t>
      </w:r>
      <w:r w:rsidR="002F2FC9" w:rsidRPr="008D5208">
        <w:rPr>
          <w:lang w:eastAsia="fr-FR"/>
        </w:rPr>
        <w:t xml:space="preserve"> </w:t>
      </w:r>
      <w:r w:rsidR="002F2FC9" w:rsidRPr="008D5208">
        <w:rPr>
          <w:i/>
          <w:lang w:eastAsia="fr-FR"/>
        </w:rPr>
        <w:t xml:space="preserve">aimue </w:t>
      </w:r>
      <w:r w:rsidR="002F2FC9" w:rsidRPr="008D5208">
        <w:rPr>
          <w:lang w:eastAsia="fr-FR"/>
        </w:rPr>
        <w:t>‘no!</w:t>
      </w:r>
      <w:r w:rsidR="002F2FC9">
        <w:rPr>
          <w:lang w:eastAsia="fr-FR"/>
        </w:rPr>
        <w:t>’</w:t>
      </w:r>
      <w:r w:rsidR="002F2FC9" w:rsidRPr="008D5208">
        <w:rPr>
          <w:lang w:eastAsia="fr-FR"/>
        </w:rPr>
        <w:t xml:space="preserve"> </w:t>
      </w:r>
      <w:r w:rsidR="002F2FC9">
        <w:fldChar w:fldCharType="begin"/>
      </w:r>
      <w:r w:rsidR="002F2FC9" w:rsidRPr="003E4783">
        <w:instrText xml:space="preserve"> REF mother \h </w:instrText>
      </w:r>
      <w:r w:rsidR="002F2FC9">
        <w:fldChar w:fldCharType="separate"/>
      </w:r>
      <w:r w:rsidR="00D24E65" w:rsidRPr="006E4211">
        <w:t>(</w:t>
      </w:r>
      <w:r w:rsidR="00D24E65">
        <w:rPr>
          <w:noProof/>
        </w:rPr>
        <w:t>35</w:t>
      </w:r>
      <w:r w:rsidR="002F2FC9">
        <w:fldChar w:fldCharType="end"/>
      </w:r>
      <w:r w:rsidR="002F2FC9" w:rsidRPr="00EF641B">
        <w:t>) and negative existential</w:t>
      </w:r>
      <w:r w:rsidR="003E4783" w:rsidRPr="00EF641B">
        <w:t>/locative</w:t>
      </w:r>
      <w:r w:rsidR="002F2FC9" w:rsidRPr="00EF641B">
        <w:t xml:space="preserve"> </w:t>
      </w:r>
      <w:r w:rsidR="003E4783" w:rsidRPr="00EF641B">
        <w:t xml:space="preserve">predicative adjective </w:t>
      </w:r>
      <w:r w:rsidR="002F2FC9" w:rsidRPr="00EF641B">
        <w:rPr>
          <w:i/>
        </w:rPr>
        <w:t>aimue</w:t>
      </w:r>
      <w:r w:rsidR="002F2FC9" w:rsidRPr="00EF641B">
        <w:t xml:space="preserve"> </w:t>
      </w:r>
      <w:r w:rsidR="00024DAF">
        <w:rPr>
          <w:szCs w:val="22"/>
          <w:lang w:val="es-ES"/>
        </w:rPr>
        <w:fldChar w:fldCharType="begin"/>
      </w:r>
      <w:r w:rsidR="00024DAF">
        <w:instrText xml:space="preserve"> REF biawa \h </w:instrText>
      </w:r>
      <w:r w:rsidR="00024DAF">
        <w:rPr>
          <w:szCs w:val="22"/>
          <w:lang w:val="es-ES"/>
        </w:rPr>
      </w:r>
      <w:r w:rsidR="00024DAF">
        <w:rPr>
          <w:szCs w:val="22"/>
          <w:lang w:val="es-ES"/>
        </w:rPr>
        <w:fldChar w:fldCharType="separate"/>
      </w:r>
      <w:r w:rsidR="00D24E65" w:rsidRPr="002808D6">
        <w:t>(</w:t>
      </w:r>
      <w:r w:rsidR="00D24E65">
        <w:rPr>
          <w:noProof/>
        </w:rPr>
        <w:t>36</w:t>
      </w:r>
      <w:r w:rsidR="00024DAF">
        <w:rPr>
          <w:szCs w:val="22"/>
          <w:lang w:val="es-ES"/>
        </w:rPr>
        <w:fldChar w:fldCharType="end"/>
      </w:r>
      <w:r w:rsidR="00024DAF" w:rsidRPr="00523ED5">
        <w:rPr>
          <w:szCs w:val="22"/>
        </w:rPr>
        <w:t>)</w:t>
      </w:r>
      <w:r w:rsidR="00B02780">
        <w:t>, to which we can add the</w:t>
      </w:r>
      <w:r w:rsidR="002F2FC9">
        <w:t xml:space="preserve"> second </w:t>
      </w:r>
      <w:r w:rsidR="002F2FC9" w:rsidRPr="008D5208">
        <w:rPr>
          <w:lang w:eastAsia="fr-FR"/>
        </w:rPr>
        <w:t xml:space="preserve">negative stand-alone </w:t>
      </w:r>
      <w:r w:rsidR="002F2FC9">
        <w:rPr>
          <w:lang w:eastAsia="fr-FR"/>
        </w:rPr>
        <w:t>word</w:t>
      </w:r>
      <w:r w:rsidR="002F2FC9" w:rsidRPr="008D5208">
        <w:rPr>
          <w:lang w:eastAsia="fr-FR"/>
        </w:rPr>
        <w:t xml:space="preserve"> </w:t>
      </w:r>
      <w:r w:rsidR="002F2FC9">
        <w:rPr>
          <w:i/>
          <w:lang w:eastAsia="fr-FR"/>
        </w:rPr>
        <w:t xml:space="preserve">mawe </w:t>
      </w:r>
      <w:r w:rsidR="002F2FC9" w:rsidRPr="008D5208">
        <w:rPr>
          <w:lang w:eastAsia="fr-FR"/>
        </w:rPr>
        <w:t>‘no!</w:t>
      </w:r>
      <w:r w:rsidR="002D240F">
        <w:rPr>
          <w:lang w:eastAsia="fr-FR"/>
        </w:rPr>
        <w:t>,’</w:t>
      </w:r>
      <w:r w:rsidR="00484668">
        <w:rPr>
          <w:lang w:eastAsia="fr-FR"/>
        </w:rPr>
        <w:t xml:space="preserve"> illustrated in </w:t>
      </w:r>
      <w:r w:rsidR="00770269">
        <w:rPr>
          <w:lang w:eastAsia="fr-FR"/>
        </w:rPr>
        <w:fldChar w:fldCharType="begin"/>
      </w:r>
      <w:r w:rsidR="00770269">
        <w:rPr>
          <w:lang w:eastAsia="fr-FR"/>
        </w:rPr>
        <w:instrText xml:space="preserve"> REF mawe \h </w:instrText>
      </w:r>
      <w:r w:rsidR="00770269">
        <w:rPr>
          <w:lang w:eastAsia="fr-FR"/>
        </w:rPr>
      </w:r>
      <w:r w:rsidR="00770269">
        <w:rPr>
          <w:lang w:eastAsia="fr-FR"/>
        </w:rPr>
        <w:fldChar w:fldCharType="separate"/>
      </w:r>
      <w:r w:rsidR="00D24E65" w:rsidRPr="00D24E65">
        <w:t>(</w:t>
      </w:r>
      <w:r w:rsidR="00D24E65" w:rsidRPr="00D24E65">
        <w:rPr>
          <w:noProof/>
        </w:rPr>
        <w:t>38</w:t>
      </w:r>
      <w:r w:rsidR="00770269">
        <w:rPr>
          <w:lang w:eastAsia="fr-FR"/>
        </w:rPr>
        <w:fldChar w:fldCharType="end"/>
      </w:r>
      <w:r w:rsidR="00864274">
        <w:rPr>
          <w:lang w:eastAsia="fr-FR"/>
        </w:rPr>
        <w:t>) (repeated from</w:t>
      </w:r>
      <w:r w:rsidR="00770269">
        <w:rPr>
          <w:lang w:eastAsia="fr-FR"/>
        </w:rPr>
        <w:t xml:space="preserve"> </w:t>
      </w:r>
      <w:r w:rsidR="00770269">
        <w:rPr>
          <w:lang w:eastAsia="fr-FR"/>
        </w:rPr>
        <w:fldChar w:fldCharType="begin"/>
      </w:r>
      <w:r w:rsidR="00770269">
        <w:rPr>
          <w:lang w:eastAsia="fr-FR"/>
        </w:rPr>
        <w:instrText xml:space="preserve"> REF maweaimue \h </w:instrText>
      </w:r>
      <w:r w:rsidR="00770269">
        <w:rPr>
          <w:lang w:eastAsia="fr-FR"/>
        </w:rPr>
      </w:r>
      <w:r w:rsidR="00770269">
        <w:rPr>
          <w:lang w:eastAsia="fr-FR"/>
        </w:rPr>
        <w:fldChar w:fldCharType="separate"/>
      </w:r>
      <w:r w:rsidR="00D24E65" w:rsidRPr="00D24E65">
        <w:t>(</w:t>
      </w:r>
      <w:r w:rsidR="00D24E65" w:rsidRPr="00D24E65">
        <w:rPr>
          <w:noProof/>
        </w:rPr>
        <w:t>27</w:t>
      </w:r>
      <w:r w:rsidR="00770269">
        <w:rPr>
          <w:lang w:eastAsia="fr-FR"/>
        </w:rPr>
        <w:fldChar w:fldCharType="end"/>
      </w:r>
      <w:r w:rsidR="00770269">
        <w:rPr>
          <w:lang w:eastAsia="fr-FR"/>
        </w:rPr>
        <w:t>)</w:t>
      </w:r>
      <w:r w:rsidR="00864274">
        <w:t>)</w:t>
      </w:r>
      <w:r w:rsidR="00C31CC1">
        <w:rPr>
          <w:lang w:eastAsia="fr-FR"/>
        </w:rPr>
        <w:t>.</w:t>
      </w:r>
      <w:r w:rsidR="002F2FC9">
        <w:rPr>
          <w:lang w:eastAsia="fr-FR"/>
        </w:rPr>
        <w:t xml:space="preserve"> </w:t>
      </w:r>
    </w:p>
    <w:p w14:paraId="73281796" w14:textId="77777777" w:rsidR="00EF641B" w:rsidRDefault="00EF641B" w:rsidP="000F3A37">
      <w:pPr>
        <w:suppressAutoHyphens/>
        <w:ind w:firstLine="284"/>
        <w:rPr>
          <w:lang w:eastAsia="fr-FR"/>
        </w:rPr>
      </w:pPr>
    </w:p>
    <w:p w14:paraId="394AE45C" w14:textId="243035B0" w:rsidR="00770269" w:rsidRPr="00EE12A9" w:rsidRDefault="00770269" w:rsidP="000F3A37">
      <w:pPr>
        <w:pStyle w:val="morphemebreak"/>
        <w:tabs>
          <w:tab w:val="left" w:pos="567"/>
          <w:tab w:val="left" w:pos="840"/>
          <w:tab w:val="left" w:pos="1701"/>
          <w:tab w:val="left" w:pos="2552"/>
          <w:tab w:val="left" w:pos="3261"/>
          <w:tab w:val="left" w:pos="3969"/>
        </w:tabs>
        <w:suppressAutoHyphens/>
        <w:rPr>
          <w:lang w:val="pt-BR"/>
        </w:rPr>
      </w:pPr>
      <w:bookmarkStart w:id="69" w:name="mawe"/>
      <w:r w:rsidRPr="008E5CD1">
        <w:rPr>
          <w:lang w:val="es-ES"/>
        </w:rPr>
        <w:t>(</w:t>
      </w:r>
      <w:r w:rsidRPr="00FA1AC9">
        <w:fldChar w:fldCharType="begin"/>
      </w:r>
      <w:r w:rsidRPr="008E5CD1">
        <w:rPr>
          <w:lang w:val="es-ES"/>
        </w:rPr>
        <w:instrText xml:space="preserve"> SEQ ex \* MERGEFORMAT </w:instrText>
      </w:r>
      <w:r w:rsidRPr="00FA1AC9">
        <w:fldChar w:fldCharType="separate"/>
      </w:r>
      <w:r w:rsidR="00D24E65">
        <w:rPr>
          <w:noProof/>
          <w:lang w:val="es-ES"/>
        </w:rPr>
        <w:t>38</w:t>
      </w:r>
      <w:r w:rsidRPr="00FA1AC9">
        <w:fldChar w:fldCharType="end"/>
      </w:r>
      <w:bookmarkEnd w:id="69"/>
      <w:r w:rsidRPr="008E5CD1">
        <w:rPr>
          <w:lang w:val="es-ES"/>
        </w:rPr>
        <w:t>)</w:t>
      </w:r>
      <w:r w:rsidRPr="00864274">
        <w:rPr>
          <w:lang w:val="es-ES"/>
        </w:rPr>
        <w:tab/>
      </w:r>
      <w:r w:rsidRPr="00864274">
        <w:rPr>
          <w:lang w:val="es-ES"/>
        </w:rPr>
        <w:tab/>
      </w:r>
      <w:r w:rsidRPr="008E294F">
        <w:rPr>
          <w:b/>
          <w:i/>
          <w:lang w:val="pt-BR"/>
        </w:rPr>
        <w:t>Mawe</w:t>
      </w:r>
      <w:r>
        <w:rPr>
          <w:lang w:val="pt-BR"/>
        </w:rPr>
        <w:t>!</w:t>
      </w:r>
      <w:r w:rsidRPr="00EE12A9">
        <w:rPr>
          <w:i/>
          <w:lang w:val="pt-BR"/>
        </w:rPr>
        <w:tab/>
      </w:r>
      <w:r w:rsidRPr="004052D1">
        <w:rPr>
          <w:i/>
          <w:lang w:val="pt-BR"/>
        </w:rPr>
        <w:t>Aimue</w:t>
      </w:r>
      <w:r w:rsidRPr="004052D1">
        <w:rPr>
          <w:i/>
          <w:lang w:val="pt-BR"/>
        </w:rPr>
        <w:tab/>
        <w:t>=da</w:t>
      </w:r>
      <w:r w:rsidRPr="004052D1">
        <w:rPr>
          <w:i/>
          <w:lang w:val="pt-BR"/>
        </w:rPr>
        <w:tab/>
        <w:t>ema</w:t>
      </w:r>
      <w:r w:rsidRPr="004052D1">
        <w:rPr>
          <w:i/>
          <w:lang w:val="pt-BR"/>
        </w:rPr>
        <w:tab/>
        <w:t>e-puti=mawe</w:t>
      </w:r>
      <w:r w:rsidRPr="004052D1">
        <w:rPr>
          <w:lang w:val="pt-BR"/>
        </w:rPr>
        <w:t>.</w:t>
      </w:r>
    </w:p>
    <w:p w14:paraId="09276B80" w14:textId="2F0E5795" w:rsidR="00770269" w:rsidRPr="008E5CD1" w:rsidRDefault="00770269" w:rsidP="000F3A37">
      <w:pPr>
        <w:pStyle w:val="glossinEnglish"/>
        <w:tabs>
          <w:tab w:val="left" w:pos="567"/>
          <w:tab w:val="left" w:pos="840"/>
          <w:tab w:val="left" w:pos="1701"/>
          <w:tab w:val="left" w:pos="2552"/>
          <w:tab w:val="left" w:pos="3261"/>
          <w:tab w:val="left" w:pos="3969"/>
        </w:tabs>
        <w:suppressAutoHyphens/>
      </w:pPr>
      <w:r w:rsidRPr="00EE12A9">
        <w:rPr>
          <w:lang w:val="pt-BR"/>
        </w:rPr>
        <w:tab/>
      </w:r>
      <w:r>
        <w:rPr>
          <w:lang w:val="pt-BR"/>
        </w:rPr>
        <w:tab/>
      </w:r>
      <w:r w:rsidRPr="008E5CD1">
        <w:t>no</w:t>
      </w:r>
      <w:r w:rsidRPr="008E5CD1">
        <w:rPr>
          <w:smallCaps/>
        </w:rPr>
        <w:tab/>
        <w:t>neg</w:t>
      </w:r>
      <w:r w:rsidRPr="008E5CD1">
        <w:rPr>
          <w:smallCaps/>
        </w:rPr>
        <w:tab/>
        <w:t>=ptc</w:t>
      </w:r>
      <w:r w:rsidRPr="008E5CD1">
        <w:rPr>
          <w:smallCaps/>
        </w:rPr>
        <w:tab/>
        <w:t>1sg</w:t>
      </w:r>
      <w:r w:rsidRPr="008E5CD1">
        <w:rPr>
          <w:smallCaps/>
        </w:rPr>
        <w:tab/>
        <w:t>fut</w:t>
      </w:r>
      <w:r w:rsidRPr="008E5CD1">
        <w:t>-go=</w:t>
      </w:r>
      <w:r w:rsidRPr="008E5CD1">
        <w:rPr>
          <w:smallCaps/>
        </w:rPr>
        <w:t>neg</w:t>
      </w:r>
    </w:p>
    <w:p w14:paraId="4853CB51" w14:textId="68F40944" w:rsidR="00770269" w:rsidRPr="00F73E0B" w:rsidRDefault="00770269" w:rsidP="000F3A37">
      <w:pPr>
        <w:pStyle w:val="freetranslationenglish"/>
        <w:tabs>
          <w:tab w:val="left" w:pos="2268"/>
        </w:tabs>
        <w:suppressAutoHyphens/>
        <w:rPr>
          <w:lang w:val="es-ES"/>
        </w:rPr>
      </w:pPr>
      <w:r w:rsidRPr="00F73E0B">
        <w:rPr>
          <w:lang w:val="es-ES"/>
        </w:rPr>
        <w:t>‘</w:t>
      </w:r>
      <w:r>
        <w:rPr>
          <w:lang w:val="es-ES"/>
        </w:rPr>
        <w:t>No, no voy a ir.’</w:t>
      </w:r>
      <w:r w:rsidRPr="00F73E0B">
        <w:rPr>
          <w:lang w:val="es-ES"/>
        </w:rPr>
        <w:t xml:space="preserve"> su028</w:t>
      </w:r>
    </w:p>
    <w:p w14:paraId="51ABB6A5" w14:textId="604DA37D" w:rsidR="00770269" w:rsidRDefault="00770269" w:rsidP="000F3A37">
      <w:pPr>
        <w:pStyle w:val="freetranslationenglish"/>
        <w:tabs>
          <w:tab w:val="left" w:pos="2268"/>
        </w:tabs>
        <w:suppressAutoHyphens/>
      </w:pPr>
      <w:r w:rsidRPr="00533FE9">
        <w:t>(</w:t>
      </w:r>
      <w:r>
        <w:t>‘Do you want to</w:t>
      </w:r>
      <w:r w:rsidRPr="00533FE9">
        <w:t xml:space="preserve"> </w:t>
      </w:r>
      <w:r>
        <w:t>go to M</w:t>
      </w:r>
      <w:r w:rsidRPr="00533FE9">
        <w:t>ass</w:t>
      </w:r>
      <w:r>
        <w:t xml:space="preserve"> with us?’) ‘</w:t>
      </w:r>
      <w:r w:rsidRPr="00533FE9">
        <w:rPr>
          <w:u w:val="single"/>
        </w:rPr>
        <w:t>No</w:t>
      </w:r>
      <w:r>
        <w:t>! I wo</w:t>
      </w:r>
      <w:r w:rsidRPr="00533FE9">
        <w:rPr>
          <w:u w:val="single"/>
        </w:rPr>
        <w:t>n’t</w:t>
      </w:r>
      <w:r>
        <w:t xml:space="preserve"> go!’</w:t>
      </w:r>
    </w:p>
    <w:p w14:paraId="67448D5E" w14:textId="77777777" w:rsidR="00EF641B" w:rsidRDefault="00EF641B" w:rsidP="000F3A37">
      <w:pPr>
        <w:suppressAutoHyphens/>
        <w:ind w:firstLine="284"/>
        <w:rPr>
          <w:lang w:eastAsia="fr-FR"/>
        </w:rPr>
      </w:pPr>
    </w:p>
    <w:p w14:paraId="41CD7C02" w14:textId="626FB53B" w:rsidR="00FF58E1" w:rsidRDefault="00C31CC1" w:rsidP="000F3A37">
      <w:pPr>
        <w:suppressAutoHyphens/>
      </w:pPr>
      <w:r>
        <w:rPr>
          <w:lang w:eastAsia="fr-FR"/>
        </w:rPr>
        <w:t xml:space="preserve">Although </w:t>
      </w:r>
      <w:r w:rsidR="002F2FC9">
        <w:rPr>
          <w:i/>
          <w:lang w:eastAsia="fr-FR"/>
        </w:rPr>
        <w:t>mawe</w:t>
      </w:r>
      <w:r w:rsidR="00484668">
        <w:rPr>
          <w:lang w:eastAsia="fr-FR"/>
        </w:rPr>
        <w:t xml:space="preserve">, unlike </w:t>
      </w:r>
      <w:r w:rsidR="00484668">
        <w:rPr>
          <w:i/>
          <w:lang w:eastAsia="fr-FR"/>
        </w:rPr>
        <w:t>aimue</w:t>
      </w:r>
      <w:r w:rsidR="00484668">
        <w:rPr>
          <w:lang w:eastAsia="fr-FR"/>
        </w:rPr>
        <w:t xml:space="preserve">, </w:t>
      </w:r>
      <w:r w:rsidR="00983398">
        <w:rPr>
          <w:lang w:eastAsia="fr-FR"/>
        </w:rPr>
        <w:t xml:space="preserve">is not attested as </w:t>
      </w:r>
      <w:r w:rsidR="002F2FC9">
        <w:rPr>
          <w:lang w:eastAsia="fr-FR"/>
        </w:rPr>
        <w:t xml:space="preserve">a </w:t>
      </w:r>
      <w:r w:rsidR="002F2FC9" w:rsidRPr="008D5208">
        <w:t>negative existential</w:t>
      </w:r>
      <w:r w:rsidR="00707380">
        <w:t>/locative predicative adjective</w:t>
      </w:r>
      <w:r w:rsidR="008E6612">
        <w:t xml:space="preserve"> in present-</w:t>
      </w:r>
      <w:r w:rsidR="002F2FC9">
        <w:t>day Tacana</w:t>
      </w:r>
      <w:r>
        <w:t xml:space="preserve">, it </w:t>
      </w:r>
      <w:r w:rsidR="008E6612">
        <w:t xml:space="preserve">is plausible that it </w:t>
      </w:r>
      <w:r w:rsidR="00380D52">
        <w:t xml:space="preserve">could </w:t>
      </w:r>
      <w:r w:rsidR="00D3680C">
        <w:t xml:space="preserve">have </w:t>
      </w:r>
      <w:r w:rsidR="00A9783C">
        <w:t>be</w:t>
      </w:r>
      <w:r w:rsidR="00D3680C">
        <w:t>en</w:t>
      </w:r>
      <w:r w:rsidR="00A9783C">
        <w:t xml:space="preserve"> used in such a way </w:t>
      </w:r>
      <w:r>
        <w:t xml:space="preserve">in the past, and that </w:t>
      </w:r>
      <w:r w:rsidR="00380D52">
        <w:t>this function fell into disuse.</w:t>
      </w:r>
    </w:p>
    <w:p w14:paraId="1CE3BF21" w14:textId="05137EB5" w:rsidR="00970D39" w:rsidRDefault="00532EF1" w:rsidP="000F3A37">
      <w:pPr>
        <w:suppressAutoHyphens/>
        <w:ind w:firstLine="284"/>
      </w:pPr>
      <w:r>
        <w:t xml:space="preserve">Although a scenario similar to that proposed for </w:t>
      </w:r>
      <w:r w:rsidR="00C5477C">
        <w:t xml:space="preserve">the </w:t>
      </w:r>
      <w:r>
        <w:t xml:space="preserve">reconstruction of </w:t>
      </w:r>
      <w:r w:rsidR="008516E5">
        <w:t>SN</w:t>
      </w:r>
      <w:r w:rsidR="00F073E7">
        <w:t>—</w:t>
      </w:r>
      <w:r w:rsidR="00BA39E7">
        <w:t xml:space="preserve">a </w:t>
      </w:r>
      <w:r w:rsidR="00A10A70">
        <w:t>J</w:t>
      </w:r>
      <w:r w:rsidR="00F23315">
        <w:t>es</w:t>
      </w:r>
      <w:r w:rsidR="00A10A70">
        <w:t>pe</w:t>
      </w:r>
      <w:r w:rsidR="00EE732A">
        <w:t>r</w:t>
      </w:r>
      <w:r w:rsidR="00F23315">
        <w:t>se</w:t>
      </w:r>
      <w:r w:rsidR="00A10A70">
        <w:t xml:space="preserve">n Cycle reinforcement process by way of a </w:t>
      </w:r>
      <w:r w:rsidR="00045FF1">
        <w:t>stand-alone negator replacing a</w:t>
      </w:r>
      <w:r w:rsidR="00A10A70">
        <w:t xml:space="preserve"> former negator</w:t>
      </w:r>
      <w:r w:rsidR="00DB3FD5">
        <w:t xml:space="preserve"> in a clause with a non-finite verb</w:t>
      </w:r>
      <w:r w:rsidR="00F073E7">
        <w:t>—</w:t>
      </w:r>
      <w:r>
        <w:t xml:space="preserve">is not </w:t>
      </w:r>
      <w:r w:rsidR="00D91B11">
        <w:t xml:space="preserve">completely </w:t>
      </w:r>
      <w:r>
        <w:t xml:space="preserve">inconceivable, </w:t>
      </w:r>
      <w:r w:rsidR="00D91B11">
        <w:t xml:space="preserve">here </w:t>
      </w:r>
      <w:r>
        <w:t>there</w:t>
      </w:r>
      <w:r w:rsidR="00470C49">
        <w:t xml:space="preserve"> is</w:t>
      </w:r>
      <w:r>
        <w:t xml:space="preserve"> no evidence available which would support it</w:t>
      </w:r>
      <w:r w:rsidR="002E4AF5">
        <w:t>. That is, there is no possibility of having</w:t>
      </w:r>
      <w:r w:rsidR="00481106">
        <w:t xml:space="preserve"> the two </w:t>
      </w:r>
      <w:r w:rsidR="00A10A70">
        <w:t xml:space="preserve">negative markers </w:t>
      </w:r>
      <w:r w:rsidR="00A10A70">
        <w:rPr>
          <w:i/>
          <w:lang w:eastAsia="fr-FR"/>
        </w:rPr>
        <w:t>aimue</w:t>
      </w:r>
      <w:r w:rsidR="00A10A70">
        <w:rPr>
          <w:lang w:eastAsia="fr-FR"/>
        </w:rPr>
        <w:t xml:space="preserve"> and </w:t>
      </w:r>
      <w:r w:rsidR="00A10A70">
        <w:rPr>
          <w:i/>
          <w:lang w:eastAsia="fr-FR"/>
        </w:rPr>
        <w:t>mué=</w:t>
      </w:r>
      <w:r w:rsidR="00A10A70">
        <w:rPr>
          <w:lang w:eastAsia="fr-FR"/>
        </w:rPr>
        <w:t xml:space="preserve"> </w:t>
      </w:r>
      <w:r w:rsidR="002E4AF5">
        <w:t>co-oc</w:t>
      </w:r>
      <w:r w:rsidR="00BA39E7">
        <w:t>c</w:t>
      </w:r>
      <w:r w:rsidR="002E4AF5">
        <w:t>urring</w:t>
      </w:r>
      <w:r w:rsidR="00A10A70">
        <w:t xml:space="preserve"> in the same construction</w:t>
      </w:r>
      <w:r w:rsidR="002E4AF5">
        <w:t>.</w:t>
      </w:r>
    </w:p>
    <w:p w14:paraId="5454088C" w14:textId="6D307D67" w:rsidR="00394360" w:rsidRPr="008A28ED" w:rsidRDefault="00A654B8" w:rsidP="000F3A37">
      <w:pPr>
        <w:suppressAutoHyphens/>
        <w:ind w:firstLine="284"/>
      </w:pPr>
      <w:r>
        <w:t>A</w:t>
      </w:r>
      <w:r w:rsidR="00BA39E7">
        <w:t>n</w:t>
      </w:r>
      <w:r>
        <w:t xml:space="preserve"> alternative scenario</w:t>
      </w:r>
      <w:r w:rsidR="00BA39E7">
        <w:t xml:space="preserve"> that</w:t>
      </w:r>
      <w:r w:rsidR="00FF58E1">
        <w:t xml:space="preserve"> seems more probable</w:t>
      </w:r>
      <w:r w:rsidR="00484668">
        <w:t xml:space="preserve"> </w:t>
      </w:r>
      <w:r>
        <w:t xml:space="preserve">would be one </w:t>
      </w:r>
      <w:r w:rsidR="00EE732A">
        <w:t xml:space="preserve">which </w:t>
      </w:r>
      <w:r w:rsidR="00976503">
        <w:t>possibly involved</w:t>
      </w:r>
      <w:r w:rsidR="00454F95">
        <w:t xml:space="preserve"> </w:t>
      </w:r>
      <w:r w:rsidR="00976503">
        <w:t>as</w:t>
      </w:r>
      <w:r w:rsidR="00EE732A">
        <w:t xml:space="preserve"> </w:t>
      </w:r>
      <w:r w:rsidR="00C5477C">
        <w:t>the source construction</w:t>
      </w:r>
      <w:r w:rsidR="00F4522A" w:rsidRPr="00F4522A">
        <w:t xml:space="preserve"> </w:t>
      </w:r>
      <w:r w:rsidR="00F4522A">
        <w:t xml:space="preserve">for both patterns (that with </w:t>
      </w:r>
      <w:r w:rsidR="00F4522A">
        <w:rPr>
          <w:i/>
        </w:rPr>
        <w:t>aimue</w:t>
      </w:r>
      <w:r w:rsidR="00F4522A">
        <w:t xml:space="preserve"> and that with </w:t>
      </w:r>
      <w:r w:rsidR="00F4522A">
        <w:rPr>
          <w:i/>
        </w:rPr>
        <w:t>mué=</w:t>
      </w:r>
      <w:r w:rsidR="00F4522A">
        <w:t>)</w:t>
      </w:r>
      <w:r w:rsidR="00C5477C">
        <w:t xml:space="preserve"> </w:t>
      </w:r>
      <w:r w:rsidR="0020134D">
        <w:t xml:space="preserve">not a clause with a non-finite verb, but </w:t>
      </w:r>
      <w:r w:rsidR="009F6A72">
        <w:t xml:space="preserve">a </w:t>
      </w:r>
      <w:r w:rsidR="005B2009" w:rsidRPr="00257908">
        <w:rPr>
          <w:b/>
        </w:rPr>
        <w:t>negative existential</w:t>
      </w:r>
      <w:r w:rsidR="00045FF1">
        <w:rPr>
          <w:b/>
        </w:rPr>
        <w:t>/locative</w:t>
      </w:r>
      <w:r w:rsidR="005B2009" w:rsidRPr="00257908">
        <w:rPr>
          <w:b/>
        </w:rPr>
        <w:t xml:space="preserve"> predicat</w:t>
      </w:r>
      <w:r w:rsidR="00045FF1">
        <w:rPr>
          <w:b/>
        </w:rPr>
        <w:t>ive adjective</w:t>
      </w:r>
      <w:r w:rsidR="007315B1">
        <w:t xml:space="preserve"> of the</w:t>
      </w:r>
      <w:r w:rsidR="00B71131">
        <w:t xml:space="preserve"> clause</w:t>
      </w:r>
      <w:r w:rsidR="007315B1">
        <w:t xml:space="preserve"> type </w:t>
      </w:r>
      <w:r w:rsidR="005B2009">
        <w:rPr>
          <w:lang w:eastAsia="fr-FR"/>
        </w:rPr>
        <w:t xml:space="preserve">illustrated in </w:t>
      </w:r>
      <w:r w:rsidR="00D82CFA">
        <w:rPr>
          <w:szCs w:val="22"/>
          <w:lang w:val="es-ES"/>
        </w:rPr>
        <w:fldChar w:fldCharType="begin"/>
      </w:r>
      <w:r w:rsidR="00D82CFA">
        <w:instrText xml:space="preserve"> REF biawa \h </w:instrText>
      </w:r>
      <w:r w:rsidR="00D82CFA">
        <w:rPr>
          <w:szCs w:val="22"/>
          <w:lang w:val="es-ES"/>
        </w:rPr>
      </w:r>
      <w:r w:rsidR="00D82CFA">
        <w:rPr>
          <w:szCs w:val="22"/>
          <w:lang w:val="es-ES"/>
        </w:rPr>
        <w:fldChar w:fldCharType="separate"/>
      </w:r>
      <w:r w:rsidR="00D24E65" w:rsidRPr="002808D6">
        <w:t>(</w:t>
      </w:r>
      <w:r w:rsidR="00D24E65">
        <w:rPr>
          <w:noProof/>
        </w:rPr>
        <w:t>36</w:t>
      </w:r>
      <w:r w:rsidR="00D82CFA">
        <w:rPr>
          <w:szCs w:val="22"/>
          <w:lang w:val="es-ES"/>
        </w:rPr>
        <w:fldChar w:fldCharType="end"/>
      </w:r>
      <w:r w:rsidR="00D82CFA" w:rsidRPr="00523ED5">
        <w:rPr>
          <w:szCs w:val="22"/>
        </w:rPr>
        <w:t>)</w:t>
      </w:r>
      <w:r w:rsidR="007968FB">
        <w:rPr>
          <w:szCs w:val="22"/>
        </w:rPr>
        <w:t xml:space="preserve"> </w:t>
      </w:r>
      <w:r w:rsidR="005652CA">
        <w:rPr>
          <w:szCs w:val="22"/>
        </w:rPr>
        <w:t>(‘there were no villages’ / ‘villlages did not exist’)</w:t>
      </w:r>
      <w:r w:rsidR="00257908">
        <w:rPr>
          <w:szCs w:val="22"/>
        </w:rPr>
        <w:t>.</w:t>
      </w:r>
      <w:r w:rsidR="00306477">
        <w:rPr>
          <w:szCs w:val="22"/>
        </w:rPr>
        <w:t xml:space="preserve"> A</w:t>
      </w:r>
      <w:r w:rsidR="00BA39E7">
        <w:rPr>
          <w:szCs w:val="22"/>
        </w:rPr>
        <w:t>s</w:t>
      </w:r>
      <w:r w:rsidR="00306477">
        <w:rPr>
          <w:szCs w:val="22"/>
        </w:rPr>
        <w:t xml:space="preserve"> commented in footnote </w:t>
      </w:r>
      <w:r w:rsidR="00306477">
        <w:rPr>
          <w:szCs w:val="22"/>
        </w:rPr>
        <w:fldChar w:fldCharType="begin"/>
      </w:r>
      <w:r w:rsidR="00306477">
        <w:rPr>
          <w:szCs w:val="22"/>
        </w:rPr>
        <w:instrText xml:space="preserve"> NOTEREF _Ref21448875 \h </w:instrText>
      </w:r>
      <w:r w:rsidR="00306477">
        <w:rPr>
          <w:szCs w:val="22"/>
        </w:rPr>
      </w:r>
      <w:r w:rsidR="00306477">
        <w:rPr>
          <w:szCs w:val="22"/>
        </w:rPr>
        <w:fldChar w:fldCharType="separate"/>
      </w:r>
      <w:r w:rsidR="00306477">
        <w:rPr>
          <w:szCs w:val="22"/>
        </w:rPr>
        <w:t>11</w:t>
      </w:r>
      <w:r w:rsidR="00306477">
        <w:rPr>
          <w:szCs w:val="22"/>
        </w:rPr>
        <w:fldChar w:fldCharType="end"/>
      </w:r>
      <w:r w:rsidR="00306477">
        <w:rPr>
          <w:szCs w:val="22"/>
        </w:rPr>
        <w:t xml:space="preserve">, this </w:t>
      </w:r>
      <w:r w:rsidR="00A04DD9">
        <w:rPr>
          <w:szCs w:val="22"/>
        </w:rPr>
        <w:t xml:space="preserve">evolutionary pathway is cross-linguistically </w:t>
      </w:r>
      <w:r w:rsidR="00306477">
        <w:rPr>
          <w:szCs w:val="22"/>
        </w:rPr>
        <w:t>very common</w:t>
      </w:r>
      <w:r w:rsidR="00A04DD9">
        <w:rPr>
          <w:szCs w:val="22"/>
        </w:rPr>
        <w:t>.</w:t>
      </w:r>
      <w:r w:rsidR="00306477">
        <w:rPr>
          <w:szCs w:val="22"/>
        </w:rPr>
        <w:t xml:space="preserve"> </w:t>
      </w:r>
      <w:r w:rsidR="00257908">
        <w:rPr>
          <w:szCs w:val="22"/>
        </w:rPr>
        <w:t xml:space="preserve">From this perspective, one could imagine that the transitive and intransitive SN constructions </w:t>
      </w:r>
      <w:r w:rsidR="00BA39E7">
        <w:rPr>
          <w:szCs w:val="22"/>
        </w:rPr>
        <w:t>(</w:t>
      </w:r>
      <w:r w:rsidR="00F073E7">
        <w:t>e.g.,</w:t>
      </w:r>
      <w:r w:rsidR="00BA39E7">
        <w:t xml:space="preserve"> in</w:t>
      </w:r>
      <w:r w:rsidR="00F073E7">
        <w:t xml:space="preserve"> </w:t>
      </w:r>
      <w:r w:rsidR="00257908">
        <w:fldChar w:fldCharType="begin"/>
      </w:r>
      <w:r w:rsidR="00257908">
        <w:instrText xml:space="preserve"> REF aimueyame \h </w:instrText>
      </w:r>
      <w:r w:rsidR="00257908">
        <w:fldChar w:fldCharType="separate"/>
      </w:r>
      <w:r w:rsidR="00D24E65" w:rsidRPr="006E4211">
        <w:t>(</w:t>
      </w:r>
      <w:r w:rsidR="00D24E65">
        <w:rPr>
          <w:noProof/>
        </w:rPr>
        <w:t>24</w:t>
      </w:r>
      <w:r w:rsidR="00257908">
        <w:fldChar w:fldCharType="end"/>
      </w:r>
      <w:r w:rsidR="00257908">
        <w:t>a) ‘I didn’t see my brother-in-law</w:t>
      </w:r>
      <w:r w:rsidR="0036418E">
        <w:t>’ and</w:t>
      </w:r>
      <w:r w:rsidR="00257908">
        <w:t xml:space="preserve"> </w:t>
      </w:r>
      <w:r w:rsidR="00BA39E7">
        <w:t xml:space="preserve">in </w:t>
      </w:r>
      <w:r w:rsidR="00257908">
        <w:fldChar w:fldCharType="begin"/>
      </w:r>
      <w:r w:rsidR="00257908">
        <w:instrText xml:space="preserve"> REF aimueyame \h </w:instrText>
      </w:r>
      <w:r w:rsidR="00257908">
        <w:fldChar w:fldCharType="separate"/>
      </w:r>
      <w:r w:rsidR="00D24E65" w:rsidRPr="006E4211">
        <w:t>(</w:t>
      </w:r>
      <w:r w:rsidR="00D24E65">
        <w:rPr>
          <w:noProof/>
        </w:rPr>
        <w:t>24</w:t>
      </w:r>
      <w:r w:rsidR="00257908">
        <w:fldChar w:fldCharType="end"/>
      </w:r>
      <w:r w:rsidR="00257908">
        <w:t>b) ‘I</w:t>
      </w:r>
      <w:r w:rsidR="00570082">
        <w:t xml:space="preserve"> </w:t>
      </w:r>
      <w:r w:rsidR="00257908">
        <w:t>didn’t go out</w:t>
      </w:r>
      <w:r w:rsidR="007676D2">
        <w:t xml:space="preserve"> fast</w:t>
      </w:r>
      <w:r w:rsidR="00AD56BF">
        <w:t>’</w:t>
      </w:r>
      <w:r w:rsidR="00BA39E7">
        <w:t>)</w:t>
      </w:r>
      <w:r w:rsidR="00AD56BF">
        <w:t xml:space="preserve"> </w:t>
      </w:r>
      <w:r w:rsidR="008D3CEA">
        <w:t>co</w:t>
      </w:r>
      <w:r w:rsidR="00257908">
        <w:t xml:space="preserve">me from the reanalysis of clauses with a </w:t>
      </w:r>
      <w:r w:rsidR="00257908" w:rsidRPr="00B90154">
        <w:rPr>
          <w:b/>
        </w:rPr>
        <w:t>nominalized verb as the S argument of a negative existential</w:t>
      </w:r>
      <w:r w:rsidR="009744DC">
        <w:rPr>
          <w:b/>
        </w:rPr>
        <w:t>/locative</w:t>
      </w:r>
      <w:r w:rsidR="00257908" w:rsidRPr="00B90154">
        <w:rPr>
          <w:b/>
        </w:rPr>
        <w:t xml:space="preserve"> predicate</w:t>
      </w:r>
      <w:r w:rsidR="00BA39E7">
        <w:t>. These are</w:t>
      </w:r>
      <w:r w:rsidR="00257908">
        <w:t xml:space="preserve"> translatable literally as </w:t>
      </w:r>
      <w:r w:rsidR="00257908">
        <w:rPr>
          <w:szCs w:val="22"/>
        </w:rPr>
        <w:t>‘</w:t>
      </w:r>
      <w:r w:rsidR="00257908" w:rsidRPr="008A756D">
        <w:rPr>
          <w:szCs w:val="22"/>
        </w:rPr>
        <w:t xml:space="preserve">there is no seeing of my </w:t>
      </w:r>
      <w:r w:rsidR="00257908" w:rsidRPr="008A756D">
        <w:t>brother-in-law by me</w:t>
      </w:r>
      <w:r w:rsidR="00257908">
        <w:t xml:space="preserve">’ for </w:t>
      </w:r>
      <w:r w:rsidR="00257908">
        <w:fldChar w:fldCharType="begin"/>
      </w:r>
      <w:r w:rsidR="00257908">
        <w:instrText xml:space="preserve"> REF aimueyame \h </w:instrText>
      </w:r>
      <w:r w:rsidR="00257908">
        <w:fldChar w:fldCharType="separate"/>
      </w:r>
      <w:r w:rsidR="00D24E65" w:rsidRPr="006E4211">
        <w:t>(</w:t>
      </w:r>
      <w:r w:rsidR="00D24E65">
        <w:rPr>
          <w:noProof/>
        </w:rPr>
        <w:t>24</w:t>
      </w:r>
      <w:r w:rsidR="00257908">
        <w:fldChar w:fldCharType="end"/>
      </w:r>
      <w:r w:rsidR="00257908">
        <w:t xml:space="preserve">a) and </w:t>
      </w:r>
      <w:r w:rsidR="00257908">
        <w:rPr>
          <w:szCs w:val="22"/>
        </w:rPr>
        <w:t>‘</w:t>
      </w:r>
      <w:r w:rsidR="00257908" w:rsidRPr="008A756D">
        <w:rPr>
          <w:szCs w:val="22"/>
        </w:rPr>
        <w:t xml:space="preserve">there is no </w:t>
      </w:r>
      <w:r w:rsidR="00AF6861" w:rsidRPr="008A756D">
        <w:rPr>
          <w:szCs w:val="22"/>
        </w:rPr>
        <w:t xml:space="preserve">fast </w:t>
      </w:r>
      <w:r w:rsidR="00257908" w:rsidRPr="008A756D">
        <w:rPr>
          <w:szCs w:val="22"/>
        </w:rPr>
        <w:t>going out for me</w:t>
      </w:r>
      <w:r w:rsidR="00257908">
        <w:rPr>
          <w:szCs w:val="22"/>
        </w:rPr>
        <w:t xml:space="preserve">’ for </w:t>
      </w:r>
      <w:r w:rsidR="00257908">
        <w:fldChar w:fldCharType="begin"/>
      </w:r>
      <w:r w:rsidR="00257908">
        <w:instrText xml:space="preserve"> REF aimueyame \h </w:instrText>
      </w:r>
      <w:r w:rsidR="00257908">
        <w:fldChar w:fldCharType="separate"/>
      </w:r>
      <w:r w:rsidR="00D24E65" w:rsidRPr="006E4211">
        <w:t>(</w:t>
      </w:r>
      <w:r w:rsidR="00D24E65">
        <w:rPr>
          <w:noProof/>
        </w:rPr>
        <w:t>24</w:t>
      </w:r>
      <w:r w:rsidR="00257908">
        <w:fldChar w:fldCharType="end"/>
      </w:r>
      <w:r w:rsidR="00257908">
        <w:t>b)</w:t>
      </w:r>
      <w:r w:rsidR="00B90154">
        <w:t>, respectively</w:t>
      </w:r>
      <w:r w:rsidR="00257908">
        <w:t xml:space="preserve">. </w:t>
      </w:r>
      <w:r w:rsidR="00B90154">
        <w:t xml:space="preserve">An </w:t>
      </w:r>
      <w:r w:rsidR="00B90154">
        <w:rPr>
          <w:szCs w:val="22"/>
        </w:rPr>
        <w:t>a</w:t>
      </w:r>
      <w:r w:rsidR="00447748">
        <w:rPr>
          <w:szCs w:val="22"/>
        </w:rPr>
        <w:t>rgument</w:t>
      </w:r>
      <w:r w:rsidR="00257908" w:rsidRPr="00EE732A">
        <w:rPr>
          <w:szCs w:val="22"/>
        </w:rPr>
        <w:t xml:space="preserve"> in favor of this hypothesis is that here, </w:t>
      </w:r>
      <w:r w:rsidR="00257908">
        <w:rPr>
          <w:szCs w:val="22"/>
        </w:rPr>
        <w:t xml:space="preserve">unlike in the SN </w:t>
      </w:r>
      <w:r w:rsidR="001E7F6B">
        <w:rPr>
          <w:szCs w:val="22"/>
        </w:rPr>
        <w:t xml:space="preserve">construction with </w:t>
      </w:r>
      <w:r w:rsidR="00EA030F" w:rsidRPr="00EF452D">
        <w:t>finite verb</w:t>
      </w:r>
      <w:r w:rsidR="00A931CB">
        <w:t>s</w:t>
      </w:r>
      <w:r w:rsidR="00257908">
        <w:rPr>
          <w:szCs w:val="22"/>
        </w:rPr>
        <w:t xml:space="preserve">, </w:t>
      </w:r>
      <w:r w:rsidR="00257908" w:rsidRPr="00EE732A">
        <w:rPr>
          <w:szCs w:val="22"/>
        </w:rPr>
        <w:t xml:space="preserve">the verb does show some similarities with nominal referents in </w:t>
      </w:r>
      <w:r w:rsidR="00257908" w:rsidRPr="00EE732A">
        <w:t>negative existential predicate constructions, in particular by being obligatorily non-finite and in an affirmative form.</w:t>
      </w:r>
      <w:r w:rsidR="008A28ED">
        <w:t xml:space="preserve"> Moreover, the verb to be negated by way of a negative existential/locative adjective display</w:t>
      </w:r>
      <w:r w:rsidR="00BA39E7">
        <w:t>s</w:t>
      </w:r>
      <w:r w:rsidR="008A28ED">
        <w:t xml:space="preserve"> affirmative polarity.</w:t>
      </w:r>
      <w:r w:rsidR="008A28ED" w:rsidRPr="008A28ED" w:rsidDel="008A28ED">
        <w:t xml:space="preserve"> </w:t>
      </w:r>
    </w:p>
    <w:p w14:paraId="658E1BB9" w14:textId="1359CB4A" w:rsidR="00574EA3" w:rsidRPr="00574EA3" w:rsidRDefault="00B90154" w:rsidP="000F3A37">
      <w:pPr>
        <w:suppressAutoHyphens/>
        <w:ind w:firstLine="284"/>
      </w:pPr>
      <w:r w:rsidRPr="008A28ED">
        <w:t xml:space="preserve">Yet, there are </w:t>
      </w:r>
      <w:r w:rsidR="00447748" w:rsidRPr="008A28ED">
        <w:t xml:space="preserve">several </w:t>
      </w:r>
      <w:r w:rsidR="007C25D4" w:rsidRPr="008A28ED">
        <w:t>unresolved</w:t>
      </w:r>
      <w:r w:rsidR="00385AEA" w:rsidRPr="008A28ED">
        <w:t xml:space="preserve"> </w:t>
      </w:r>
      <w:r w:rsidR="00447748" w:rsidRPr="008A28ED">
        <w:t xml:space="preserve">issues </w:t>
      </w:r>
      <w:r w:rsidRPr="008A28ED">
        <w:t>with this hypothesis</w:t>
      </w:r>
      <w:r w:rsidR="00BA39E7">
        <w:t>;</w:t>
      </w:r>
      <w:r w:rsidRPr="008A28ED">
        <w:t xml:space="preserve"> in particular</w:t>
      </w:r>
      <w:r w:rsidR="00BA39E7">
        <w:t>,</w:t>
      </w:r>
      <w:r w:rsidRPr="008A28ED">
        <w:t xml:space="preserve"> </w:t>
      </w:r>
      <w:r w:rsidR="00A654B8" w:rsidRPr="008A28ED">
        <w:t>t</w:t>
      </w:r>
      <w:r w:rsidR="007315B1" w:rsidRPr="008A28ED">
        <w:t>here are many divergent properties between the</w:t>
      </w:r>
      <w:r w:rsidR="00092376">
        <w:t xml:space="preserve"> </w:t>
      </w:r>
      <w:r w:rsidR="009F6A72" w:rsidRPr="008A28ED">
        <w:t xml:space="preserve">hypothetical </w:t>
      </w:r>
      <w:r w:rsidR="006F1B71" w:rsidRPr="008A28ED">
        <w:t xml:space="preserve">negative </w:t>
      </w:r>
      <w:r w:rsidR="009F6A72" w:rsidRPr="008A28ED">
        <w:t>existential predicate sourc</w:t>
      </w:r>
      <w:r w:rsidR="009F6A72">
        <w:rPr>
          <w:szCs w:val="22"/>
        </w:rPr>
        <w:t xml:space="preserve">e construction and the target </w:t>
      </w:r>
      <w:r w:rsidR="00457FEA">
        <w:rPr>
          <w:szCs w:val="22"/>
        </w:rPr>
        <w:t>negative</w:t>
      </w:r>
      <w:r w:rsidR="006F1B71">
        <w:rPr>
          <w:szCs w:val="22"/>
        </w:rPr>
        <w:t xml:space="preserve"> </w:t>
      </w:r>
      <w:r w:rsidR="009F6A72">
        <w:rPr>
          <w:szCs w:val="22"/>
        </w:rPr>
        <w:t>construction with a non-finite verb</w:t>
      </w:r>
      <w:r w:rsidR="00BA39E7">
        <w:rPr>
          <w:szCs w:val="22"/>
        </w:rPr>
        <w:t>,</w:t>
      </w:r>
      <w:r w:rsidR="009F6A72">
        <w:rPr>
          <w:szCs w:val="22"/>
        </w:rPr>
        <w:t xml:space="preserve"> </w:t>
      </w:r>
      <w:r w:rsidR="007315B1">
        <w:rPr>
          <w:szCs w:val="22"/>
        </w:rPr>
        <w:t xml:space="preserve">which </w:t>
      </w:r>
      <w:r w:rsidR="001365C2">
        <w:rPr>
          <w:szCs w:val="22"/>
        </w:rPr>
        <w:t xml:space="preserve">would </w:t>
      </w:r>
      <w:r w:rsidR="007315B1">
        <w:rPr>
          <w:szCs w:val="22"/>
        </w:rPr>
        <w:t>remain to be explained</w:t>
      </w:r>
      <w:r w:rsidR="00A654B8">
        <w:rPr>
          <w:szCs w:val="22"/>
        </w:rPr>
        <w:t>.</w:t>
      </w:r>
      <w:r w:rsidR="00A654B8" w:rsidRPr="00A654B8">
        <w:rPr>
          <w:szCs w:val="22"/>
        </w:rPr>
        <w:t xml:space="preserve"> </w:t>
      </w:r>
      <w:r w:rsidR="00A654B8">
        <w:rPr>
          <w:szCs w:val="22"/>
        </w:rPr>
        <w:t>One s</w:t>
      </w:r>
      <w:r w:rsidR="006F1B71">
        <w:rPr>
          <w:szCs w:val="22"/>
        </w:rPr>
        <w:t xml:space="preserve">uch property is argument coding. </w:t>
      </w:r>
      <w:r w:rsidR="006F1B71" w:rsidRPr="003930B4">
        <w:rPr>
          <w:szCs w:val="22"/>
        </w:rPr>
        <w:t>I</w:t>
      </w:r>
      <w:r w:rsidR="00A654B8">
        <w:rPr>
          <w:szCs w:val="22"/>
        </w:rPr>
        <w:t xml:space="preserve">n the </w:t>
      </w:r>
      <w:r w:rsidR="006F1B71">
        <w:rPr>
          <w:szCs w:val="22"/>
        </w:rPr>
        <w:t xml:space="preserve">negation </w:t>
      </w:r>
      <w:r w:rsidR="00237FE4">
        <w:rPr>
          <w:szCs w:val="22"/>
        </w:rPr>
        <w:t>construction with a non-finite verb</w:t>
      </w:r>
      <w:r w:rsidR="00D31404">
        <w:rPr>
          <w:szCs w:val="22"/>
        </w:rPr>
        <w:t>, the argument</w:t>
      </w:r>
      <w:r w:rsidR="002D240F">
        <w:rPr>
          <w:szCs w:val="22"/>
        </w:rPr>
        <w:t xml:space="preserve"> </w:t>
      </w:r>
      <w:r w:rsidR="00D31404">
        <w:rPr>
          <w:szCs w:val="22"/>
        </w:rPr>
        <w:t xml:space="preserve">coding </w:t>
      </w:r>
      <w:r w:rsidR="00574EA3">
        <w:rPr>
          <w:szCs w:val="22"/>
        </w:rPr>
        <w:t xml:space="preserve">is identical to that </w:t>
      </w:r>
      <w:r w:rsidR="00274387">
        <w:rPr>
          <w:lang w:eastAsia="fr-FR"/>
        </w:rPr>
        <w:t>of</w:t>
      </w:r>
      <w:r w:rsidR="00A654B8">
        <w:rPr>
          <w:lang w:eastAsia="fr-FR"/>
        </w:rPr>
        <w:t xml:space="preserve"> </w:t>
      </w:r>
      <w:r w:rsidR="00A654B8">
        <w:t>basic declarative affirmative clauses</w:t>
      </w:r>
      <w:r w:rsidR="00574EA3">
        <w:t xml:space="preserve"> (</w:t>
      </w:r>
      <w:r w:rsidR="00BA39E7">
        <w:t xml:space="preserve">the </w:t>
      </w:r>
      <w:r w:rsidR="0014586B">
        <w:t xml:space="preserve">same </w:t>
      </w:r>
      <w:r w:rsidR="00574EA3">
        <w:t xml:space="preserve">split </w:t>
      </w:r>
      <w:r w:rsidR="00574EA3" w:rsidRPr="006E4211">
        <w:rPr>
          <w:lang w:eastAsia="fr-FR"/>
        </w:rPr>
        <w:t xml:space="preserve">ergative case-marking </w:t>
      </w:r>
      <w:r w:rsidR="00574EA3">
        <w:rPr>
          <w:lang w:eastAsia="fr-FR"/>
        </w:rPr>
        <w:t>system</w:t>
      </w:r>
      <w:r w:rsidR="00574EA3">
        <w:t>)</w:t>
      </w:r>
      <w:r w:rsidR="00A654B8">
        <w:t xml:space="preserve">. If the </w:t>
      </w:r>
      <w:r w:rsidR="006F1B71">
        <w:t xml:space="preserve">negation </w:t>
      </w:r>
      <w:r w:rsidR="006F1B71">
        <w:rPr>
          <w:szCs w:val="22"/>
        </w:rPr>
        <w:t>construction with a non-finite verb had originated in an existential predicate</w:t>
      </w:r>
      <w:r w:rsidR="00A654B8">
        <w:rPr>
          <w:szCs w:val="22"/>
        </w:rPr>
        <w:t xml:space="preserve">, one would expect </w:t>
      </w:r>
      <w:r>
        <w:rPr>
          <w:szCs w:val="22"/>
        </w:rPr>
        <w:t xml:space="preserve">a </w:t>
      </w:r>
      <w:r w:rsidR="00A654B8">
        <w:rPr>
          <w:szCs w:val="22"/>
        </w:rPr>
        <w:t xml:space="preserve">different coding pattern, one which </w:t>
      </w:r>
      <w:r w:rsidR="00574EA3">
        <w:rPr>
          <w:szCs w:val="22"/>
        </w:rPr>
        <w:t>sh</w:t>
      </w:r>
      <w:r w:rsidR="00080D68">
        <w:rPr>
          <w:szCs w:val="22"/>
        </w:rPr>
        <w:t>ould reflect how the arguments can be coded in nominal predicate construction</w:t>
      </w:r>
      <w:r w:rsidR="00574EA3">
        <w:rPr>
          <w:szCs w:val="22"/>
        </w:rPr>
        <w:t xml:space="preserve">. Notably, one would expect </w:t>
      </w:r>
      <w:r w:rsidR="00580DDD">
        <w:rPr>
          <w:szCs w:val="22"/>
        </w:rPr>
        <w:t xml:space="preserve">the </w:t>
      </w:r>
      <w:r w:rsidR="00574EA3">
        <w:rPr>
          <w:szCs w:val="22"/>
        </w:rPr>
        <w:t xml:space="preserve">S and the A of the SN construction </w:t>
      </w:r>
      <w:r w:rsidR="00BA39E7">
        <w:rPr>
          <w:szCs w:val="22"/>
        </w:rPr>
        <w:t xml:space="preserve">to </w:t>
      </w:r>
      <w:r w:rsidR="00574EA3">
        <w:rPr>
          <w:szCs w:val="22"/>
        </w:rPr>
        <w:t xml:space="preserve">be marked like an experiencer argument in a nominal predicate construction, with </w:t>
      </w:r>
      <w:r w:rsidR="00BA39E7">
        <w:rPr>
          <w:szCs w:val="22"/>
        </w:rPr>
        <w:t xml:space="preserve">a </w:t>
      </w:r>
      <w:r w:rsidR="00574EA3">
        <w:t>dative</w:t>
      </w:r>
      <w:r w:rsidR="00B86D6E">
        <w:t>(</w:t>
      </w:r>
      <w:r w:rsidR="00574EA3">
        <w:t>+purpose</w:t>
      </w:r>
      <w:r w:rsidR="00B86D6E">
        <w:t>)</w:t>
      </w:r>
      <w:r w:rsidR="00574EA3">
        <w:t xml:space="preserve"> case marking, as in </w:t>
      </w:r>
      <w:r w:rsidR="00574EA3">
        <w:fldChar w:fldCharType="begin"/>
      </w:r>
      <w:r w:rsidR="00574EA3">
        <w:instrText xml:space="preserve"> REF aimuebeju \h </w:instrText>
      </w:r>
      <w:r w:rsidR="00574EA3">
        <w:fldChar w:fldCharType="separate"/>
      </w:r>
      <w:r w:rsidR="00D24E65" w:rsidRPr="00314DDA">
        <w:t>(</w:t>
      </w:r>
      <w:r w:rsidR="00D24E65" w:rsidRPr="00314DDA">
        <w:rPr>
          <w:noProof/>
        </w:rPr>
        <w:t>39</w:t>
      </w:r>
      <w:r w:rsidR="00574EA3">
        <w:fldChar w:fldCharType="end"/>
      </w:r>
      <w:r w:rsidR="00B86D6E">
        <w:t>a</w:t>
      </w:r>
      <w:r w:rsidR="002A6FB0">
        <w:t>,b</w:t>
      </w:r>
      <w:r w:rsidR="00574EA3">
        <w:t>)</w:t>
      </w:r>
      <w:r w:rsidR="00BA39E7">
        <w:t xml:space="preserve">; note that </w:t>
      </w:r>
      <w:r w:rsidR="002A6FB0">
        <w:fldChar w:fldCharType="begin"/>
      </w:r>
      <w:r w:rsidR="002A6FB0">
        <w:instrText xml:space="preserve"> REF aimuebeju \h </w:instrText>
      </w:r>
      <w:r w:rsidR="002A6FB0">
        <w:fldChar w:fldCharType="separate"/>
      </w:r>
      <w:r w:rsidR="002A6FB0" w:rsidRPr="00314DDA">
        <w:t>(</w:t>
      </w:r>
      <w:r w:rsidR="002A6FB0" w:rsidRPr="00314DDA">
        <w:rPr>
          <w:noProof/>
        </w:rPr>
        <w:t>39</w:t>
      </w:r>
      <w:r w:rsidR="002A6FB0">
        <w:fldChar w:fldCharType="end"/>
      </w:r>
      <w:r w:rsidR="002A6FB0">
        <w:t>a</w:t>
      </w:r>
      <w:r w:rsidR="001E7524">
        <w:t>)</w:t>
      </w:r>
      <w:r w:rsidR="002A6FB0">
        <w:t xml:space="preserve"> is </w:t>
      </w:r>
      <w:r w:rsidR="00B86D6E">
        <w:t xml:space="preserve">repeated from </w:t>
      </w:r>
      <w:r w:rsidR="002A6FB0">
        <w:fldChar w:fldCharType="begin"/>
      </w:r>
      <w:r w:rsidR="002A6FB0">
        <w:instrText xml:space="preserve"> REF biawatiempo \h </w:instrText>
      </w:r>
      <w:r w:rsidR="002A6FB0">
        <w:fldChar w:fldCharType="separate"/>
      </w:r>
      <w:r w:rsidR="002A6FB0" w:rsidRPr="00842F2B">
        <w:rPr>
          <w:szCs w:val="24"/>
        </w:rPr>
        <w:t>(</w:t>
      </w:r>
      <w:r w:rsidR="002A6FB0" w:rsidRPr="00842F2B">
        <w:rPr>
          <w:noProof/>
          <w:szCs w:val="24"/>
        </w:rPr>
        <w:t>19</w:t>
      </w:r>
      <w:r w:rsidR="002A6FB0">
        <w:fldChar w:fldCharType="end"/>
      </w:r>
      <w:r w:rsidR="002A6FB0">
        <w:t>e)</w:t>
      </w:r>
      <w:r w:rsidR="00574EA3">
        <w:t>.</w:t>
      </w:r>
    </w:p>
    <w:p w14:paraId="2D44E785" w14:textId="693B3F5C" w:rsidR="00B86D6E" w:rsidRDefault="00B86D6E" w:rsidP="000F3A37">
      <w:pPr>
        <w:suppressAutoHyphens/>
      </w:pPr>
    </w:p>
    <w:p w14:paraId="259AA224" w14:textId="058499B5" w:rsidR="00B86D6E" w:rsidRDefault="00B86D6E" w:rsidP="000F3A37">
      <w:pPr>
        <w:pStyle w:val="morphemebreak"/>
        <w:tabs>
          <w:tab w:val="left" w:pos="567"/>
          <w:tab w:val="left" w:pos="851"/>
          <w:tab w:val="left" w:pos="2268"/>
          <w:tab w:val="left" w:pos="3261"/>
          <w:tab w:val="left" w:pos="4680"/>
          <w:tab w:val="left" w:pos="5387"/>
          <w:tab w:val="left" w:pos="6804"/>
          <w:tab w:val="left" w:pos="7560"/>
          <w:tab w:val="left" w:pos="8400"/>
          <w:tab w:val="left" w:pos="9120"/>
        </w:tabs>
        <w:suppressAutoHyphens/>
        <w:rPr>
          <w:lang w:val="es-ES"/>
        </w:rPr>
      </w:pPr>
      <w:bookmarkStart w:id="70" w:name="aimuebeju"/>
      <w:r w:rsidRPr="00314DDA">
        <w:rPr>
          <w:lang w:val="es-ES"/>
        </w:rPr>
        <w:t>(</w:t>
      </w:r>
      <w:r>
        <w:fldChar w:fldCharType="begin"/>
      </w:r>
      <w:r w:rsidRPr="00314DDA">
        <w:rPr>
          <w:lang w:val="es-ES"/>
        </w:rPr>
        <w:instrText xml:space="preserve"> SEQ ex \* MERGEFORMAT </w:instrText>
      </w:r>
      <w:r>
        <w:fldChar w:fldCharType="separate"/>
      </w:r>
      <w:r w:rsidRPr="00314DDA">
        <w:rPr>
          <w:noProof/>
          <w:lang w:val="es-ES"/>
        </w:rPr>
        <w:t>39</w:t>
      </w:r>
      <w:r>
        <w:rPr>
          <w:noProof/>
        </w:rPr>
        <w:fldChar w:fldCharType="end"/>
      </w:r>
      <w:bookmarkEnd w:id="70"/>
      <w:r w:rsidRPr="00314DDA">
        <w:rPr>
          <w:lang w:val="es-ES"/>
        </w:rPr>
        <w:t>)</w:t>
      </w:r>
      <w:r w:rsidRPr="005D6F50">
        <w:rPr>
          <w:lang w:val="es-ES"/>
        </w:rPr>
        <w:tab/>
      </w:r>
      <w:r w:rsidRPr="005D6F50">
        <w:rPr>
          <w:lang w:val="es-ES"/>
        </w:rPr>
        <w:tab/>
      </w:r>
      <w:r>
        <w:rPr>
          <w:lang w:val="es-ES"/>
        </w:rPr>
        <w:t>ADJ</w:t>
      </w:r>
      <w:r>
        <w:rPr>
          <w:lang w:val="es-ES"/>
        </w:rPr>
        <w:tab/>
        <w:t>DAT</w:t>
      </w:r>
      <w:r>
        <w:rPr>
          <w:lang w:val="es-ES"/>
        </w:rPr>
        <w:tab/>
        <w:t>S</w:t>
      </w:r>
    </w:p>
    <w:p w14:paraId="384B122D" w14:textId="6836B8FD" w:rsidR="00B86D6E" w:rsidRPr="008B1E79" w:rsidRDefault="00B86D6E" w:rsidP="000F3A37">
      <w:pPr>
        <w:pStyle w:val="morphemebreak"/>
        <w:tabs>
          <w:tab w:val="left" w:pos="567"/>
          <w:tab w:val="left" w:pos="851"/>
          <w:tab w:val="left" w:pos="2268"/>
          <w:tab w:val="left" w:pos="3261"/>
          <w:tab w:val="left" w:pos="4680"/>
          <w:tab w:val="left" w:pos="5387"/>
          <w:tab w:val="left" w:pos="6804"/>
          <w:tab w:val="left" w:pos="7560"/>
          <w:tab w:val="left" w:pos="8400"/>
          <w:tab w:val="left" w:pos="9120"/>
        </w:tabs>
        <w:suppressAutoHyphens/>
        <w:rPr>
          <w:lang w:val="es-ES"/>
        </w:rPr>
      </w:pPr>
      <w:r>
        <w:rPr>
          <w:lang w:val="es-ES"/>
        </w:rPr>
        <w:tab/>
        <w:t>a</w:t>
      </w:r>
      <w:r w:rsidRPr="008B1E79">
        <w:rPr>
          <w:lang w:val="es-ES"/>
        </w:rPr>
        <w:t>.</w:t>
      </w:r>
      <w:r w:rsidRPr="008B1E79">
        <w:rPr>
          <w:lang w:val="es-ES"/>
        </w:rPr>
        <w:tab/>
      </w:r>
      <w:r w:rsidRPr="004021EC">
        <w:rPr>
          <w:b/>
          <w:i/>
          <w:lang w:val="es-ES"/>
        </w:rPr>
        <w:t>Aimue</w:t>
      </w:r>
      <w:r w:rsidRPr="00A814EE">
        <w:rPr>
          <w:i/>
          <w:lang w:val="es-ES"/>
        </w:rPr>
        <w:tab/>
        <w:t>mesa</w:t>
      </w:r>
      <w:r w:rsidRPr="00A814EE">
        <w:rPr>
          <w:i/>
          <w:lang w:val="es-ES"/>
        </w:rPr>
        <w:tab/>
        <w:t>aicha</w:t>
      </w:r>
      <w:r>
        <w:rPr>
          <w:lang w:val="es-ES"/>
        </w:rPr>
        <w:t>…</w:t>
      </w:r>
    </w:p>
    <w:p w14:paraId="33050CAF" w14:textId="77777777" w:rsidR="00B86D6E" w:rsidRPr="00B86D6E" w:rsidRDefault="00B86D6E" w:rsidP="000F3A37">
      <w:pPr>
        <w:pStyle w:val="glossinEnglish"/>
        <w:tabs>
          <w:tab w:val="left" w:pos="567"/>
          <w:tab w:val="left" w:pos="851"/>
          <w:tab w:val="left" w:pos="2268"/>
          <w:tab w:val="left" w:pos="3261"/>
          <w:tab w:val="left" w:pos="4680"/>
          <w:tab w:val="left" w:pos="5387"/>
          <w:tab w:val="left" w:pos="6804"/>
          <w:tab w:val="left" w:pos="7560"/>
          <w:tab w:val="left" w:pos="8400"/>
          <w:tab w:val="left" w:pos="9120"/>
        </w:tabs>
        <w:suppressAutoHyphens/>
        <w:rPr>
          <w:smallCaps/>
        </w:rPr>
      </w:pPr>
      <w:r w:rsidRPr="008B1E79">
        <w:rPr>
          <w:lang w:val="es-ES"/>
        </w:rPr>
        <w:tab/>
      </w:r>
      <w:r w:rsidRPr="008B1E79">
        <w:rPr>
          <w:lang w:val="es-ES"/>
        </w:rPr>
        <w:tab/>
      </w:r>
      <w:r w:rsidRPr="00B86D6E">
        <w:t>nonexistent</w:t>
      </w:r>
      <w:r w:rsidRPr="00B86D6E">
        <w:rPr>
          <w:smallCaps/>
        </w:rPr>
        <w:tab/>
        <w:t>3sg.dat</w:t>
      </w:r>
      <w:r w:rsidRPr="00B86D6E">
        <w:tab/>
        <w:t>meat</w:t>
      </w:r>
    </w:p>
    <w:p w14:paraId="63C46239" w14:textId="45C2B0FA" w:rsidR="00B86D6E" w:rsidRDefault="00B86D6E" w:rsidP="000F3A37">
      <w:pPr>
        <w:pStyle w:val="freetranslationenglish"/>
        <w:suppressAutoHyphens/>
      </w:pPr>
      <w:r w:rsidRPr="00227AD6">
        <w:t>‘No tenía carne</w:t>
      </w:r>
      <w:r>
        <w:t>…</w:t>
      </w:r>
      <w:r w:rsidR="009C6FDD">
        <w:t>’</w:t>
      </w:r>
      <w:r w:rsidR="009C6FDD" w:rsidRPr="00227AD6">
        <w:t xml:space="preserve"> </w:t>
      </w:r>
      <w:r w:rsidRPr="00227AD6">
        <w:t>ye006</w:t>
      </w:r>
    </w:p>
    <w:p w14:paraId="7FF91DF0" w14:textId="25C91E8C" w:rsidR="00B86D6E" w:rsidRPr="00227AD6" w:rsidRDefault="00265FD0" w:rsidP="000F3A37">
      <w:pPr>
        <w:pStyle w:val="freetranslationenglish"/>
        <w:suppressAutoHyphens/>
      </w:pPr>
      <w:r>
        <w:t>‘He didn’t have meat.’ (</w:t>
      </w:r>
      <w:r w:rsidR="00B86D6E">
        <w:t xml:space="preserve">lit. the meat was nonexistent </w:t>
      </w:r>
      <w:r w:rsidR="00CD245C">
        <w:t xml:space="preserve">for </w:t>
      </w:r>
      <w:r>
        <w:t>him)</w:t>
      </w:r>
    </w:p>
    <w:p w14:paraId="20FA9878" w14:textId="77777777" w:rsidR="00B86D6E" w:rsidRDefault="00B86D6E" w:rsidP="000F3A37">
      <w:pPr>
        <w:suppressAutoHyphens/>
      </w:pPr>
    </w:p>
    <w:p w14:paraId="4EC082C0" w14:textId="008E9A28" w:rsidR="00574EA3" w:rsidRPr="00802B31" w:rsidRDefault="00574EA3" w:rsidP="000F3A37">
      <w:pPr>
        <w:pStyle w:val="morphemebreak"/>
        <w:tabs>
          <w:tab w:val="left" w:pos="567"/>
          <w:tab w:val="left" w:pos="851"/>
          <w:tab w:val="left" w:pos="2127"/>
          <w:tab w:val="left" w:pos="2835"/>
          <w:tab w:val="left" w:pos="3828"/>
        </w:tabs>
        <w:suppressAutoHyphens/>
        <w:rPr>
          <w:lang w:val="fi-FI"/>
        </w:rPr>
      </w:pPr>
      <w:r w:rsidRPr="00314DDA">
        <w:tab/>
      </w:r>
      <w:r w:rsidR="003508A1">
        <w:rPr>
          <w:lang w:val="fi-FI"/>
        </w:rPr>
        <w:t>b.</w:t>
      </w:r>
      <w:r w:rsidR="003508A1">
        <w:rPr>
          <w:lang w:val="fi-FI"/>
        </w:rPr>
        <w:tab/>
      </w:r>
      <w:r w:rsidRPr="00802B31">
        <w:rPr>
          <w:b/>
          <w:i/>
          <w:lang w:val="fi-FI"/>
        </w:rPr>
        <w:t>Aimue</w:t>
      </w:r>
      <w:r w:rsidRPr="00802B31">
        <w:rPr>
          <w:i/>
          <w:lang w:val="fi-FI"/>
        </w:rPr>
        <w:tab/>
        <w:t>beju</w:t>
      </w:r>
      <w:r w:rsidRPr="00802B31">
        <w:rPr>
          <w:i/>
          <w:lang w:val="fi-FI"/>
        </w:rPr>
        <w:tab/>
        <w:t>dhidha</w:t>
      </w:r>
      <w:r w:rsidRPr="00802B31">
        <w:rPr>
          <w:i/>
          <w:lang w:val="fi-FI"/>
        </w:rPr>
        <w:tab/>
      </w:r>
      <w:r w:rsidRPr="00802B31">
        <w:rPr>
          <w:b/>
          <w:i/>
          <w:lang w:val="fi-FI"/>
        </w:rPr>
        <w:t>kema=puji</w:t>
      </w:r>
      <w:r w:rsidRPr="00802B31">
        <w:rPr>
          <w:lang w:val="fi-FI"/>
        </w:rPr>
        <w:t>.</w:t>
      </w:r>
    </w:p>
    <w:p w14:paraId="4A64CF40" w14:textId="0197C5EB" w:rsidR="00574EA3" w:rsidRDefault="00574EA3" w:rsidP="000F3A37">
      <w:pPr>
        <w:pStyle w:val="gloseinenglish"/>
        <w:tabs>
          <w:tab w:val="left" w:pos="567"/>
          <w:tab w:val="left" w:pos="851"/>
          <w:tab w:val="left" w:pos="2127"/>
          <w:tab w:val="left" w:pos="2835"/>
          <w:tab w:val="left" w:pos="3828"/>
        </w:tabs>
        <w:suppressAutoHyphens/>
      </w:pPr>
      <w:r w:rsidRPr="00802B31">
        <w:rPr>
          <w:lang w:val="fi-FI"/>
        </w:rPr>
        <w:tab/>
      </w:r>
      <w:r w:rsidR="003508A1">
        <w:rPr>
          <w:lang w:val="fi-FI"/>
        </w:rPr>
        <w:tab/>
      </w:r>
      <w:r w:rsidR="006E7DFC">
        <w:t>nonexistent</w:t>
      </w:r>
      <w:r w:rsidRPr="004353E9">
        <w:rPr>
          <w:smallCaps/>
        </w:rPr>
        <w:tab/>
      </w:r>
      <w:r w:rsidR="00174ED9">
        <w:rPr>
          <w:smallCaps/>
        </w:rPr>
        <w:t>ptc</w:t>
      </w:r>
      <w:r>
        <w:tab/>
        <w:t>night</w:t>
      </w:r>
      <w:r>
        <w:tab/>
        <w:t>1</w:t>
      </w:r>
      <w:r w:rsidRPr="004353E9">
        <w:rPr>
          <w:smallCaps/>
        </w:rPr>
        <w:t>sg.dat</w:t>
      </w:r>
      <w:r w:rsidRPr="004873E5">
        <w:rPr>
          <w:smallCaps/>
        </w:rPr>
        <w:t>=purp</w:t>
      </w:r>
    </w:p>
    <w:p w14:paraId="03E19B0F" w14:textId="44BB4A84" w:rsidR="00574EA3" w:rsidRPr="00F46154" w:rsidRDefault="003C0CEB" w:rsidP="000F3A37">
      <w:pPr>
        <w:pStyle w:val="freetranslationenglish"/>
        <w:suppressAutoHyphens/>
        <w:rPr>
          <w:lang w:val="es-ES"/>
        </w:rPr>
      </w:pPr>
      <w:r w:rsidRPr="00F46154">
        <w:rPr>
          <w:lang w:val="es-ES"/>
        </w:rPr>
        <w:t>‘Ya no había noche para mi.’</w:t>
      </w:r>
      <w:r w:rsidR="00574EA3" w:rsidRPr="00F46154">
        <w:rPr>
          <w:lang w:val="es-ES"/>
        </w:rPr>
        <w:t xml:space="preserve"> du023</w:t>
      </w:r>
    </w:p>
    <w:p w14:paraId="6B80EA59" w14:textId="0D648952" w:rsidR="007315B1" w:rsidRPr="00574EA3" w:rsidRDefault="00574EA3" w:rsidP="000F3A37">
      <w:pPr>
        <w:pStyle w:val="freetranslationenglish"/>
        <w:suppressAutoHyphens/>
      </w:pPr>
      <w:r>
        <w:t>‘The was no night for me (because I could see at night as well as during the day).</w:t>
      </w:r>
      <w:r w:rsidR="00F46154">
        <w:t>’</w:t>
      </w:r>
      <w:r>
        <w:t xml:space="preserve"> du023</w:t>
      </w:r>
    </w:p>
    <w:p w14:paraId="11611E5F" w14:textId="77777777" w:rsidR="00A654B8" w:rsidRDefault="00A654B8" w:rsidP="000F3A37">
      <w:pPr>
        <w:suppressAutoHyphens/>
        <w:ind w:firstLine="284"/>
        <w:rPr>
          <w:szCs w:val="22"/>
        </w:rPr>
      </w:pPr>
    </w:p>
    <w:p w14:paraId="5C7C6261" w14:textId="622A7A3A" w:rsidR="00436EAF" w:rsidRPr="000B4EBE" w:rsidRDefault="00436EAF" w:rsidP="000F3A37">
      <w:pPr>
        <w:suppressAutoHyphens/>
        <w:ind w:firstLine="284"/>
      </w:pPr>
      <w:r>
        <w:t>A</w:t>
      </w:r>
      <w:r w:rsidR="005473C1">
        <w:t>nother</w:t>
      </w:r>
      <w:r>
        <w:t xml:space="preserve"> </w:t>
      </w:r>
      <w:r w:rsidR="00DD6FC9">
        <w:t xml:space="preserve">problematic </w:t>
      </w:r>
      <w:r>
        <w:t>property concern</w:t>
      </w:r>
      <w:r w:rsidR="00970A5C">
        <w:t>s</w:t>
      </w:r>
      <w:r>
        <w:t xml:space="preserve"> the form and </w:t>
      </w:r>
      <w:r w:rsidR="00DF67C8">
        <w:t xml:space="preserve">morphosyntactic characteristics </w:t>
      </w:r>
      <w:r>
        <w:t xml:space="preserve">of the auxiliaries </w:t>
      </w:r>
      <w:r w:rsidR="00970A5C">
        <w:t xml:space="preserve">that </w:t>
      </w:r>
      <w:r>
        <w:t xml:space="preserve">can be optionally used in </w:t>
      </w:r>
      <w:r w:rsidR="00AF226A">
        <w:t>both affirmative and negative clauses with a non-finite verb</w:t>
      </w:r>
      <w:r w:rsidR="00970A5C">
        <w:t xml:space="preserve"> (to carry the </w:t>
      </w:r>
      <w:r w:rsidR="00805F96">
        <w:t>inflection</w:t>
      </w:r>
      <w:r w:rsidR="00970A5C">
        <w:t>al affixes)</w:t>
      </w:r>
      <w:r w:rsidR="00DF67C8">
        <w:t>, namely</w:t>
      </w:r>
      <w:r w:rsidR="00CD245C">
        <w:t>,</w:t>
      </w:r>
      <w:r w:rsidR="00DF67C8">
        <w:t xml:space="preserve"> </w:t>
      </w:r>
      <w:r w:rsidR="001A5EEE">
        <w:rPr>
          <w:i/>
        </w:rPr>
        <w:t>a</w:t>
      </w:r>
      <w:r w:rsidR="001A5EEE">
        <w:t xml:space="preserve"> when it is transitive</w:t>
      </w:r>
      <w:r w:rsidR="00CD245C">
        <w:t xml:space="preserve"> (</w:t>
      </w:r>
      <w:r w:rsidR="00F073E7">
        <w:t xml:space="preserve">e.g., </w:t>
      </w:r>
      <w:r w:rsidR="001A5EEE">
        <w:fldChar w:fldCharType="begin"/>
      </w:r>
      <w:r w:rsidR="001A5EEE">
        <w:instrText xml:space="preserve"> REF ejemitsua \h </w:instrText>
      </w:r>
      <w:r w:rsidR="001A5EEE">
        <w:fldChar w:fldCharType="separate"/>
      </w:r>
      <w:r w:rsidR="00D24E65" w:rsidRPr="006E4211">
        <w:t>(</w:t>
      </w:r>
      <w:r w:rsidR="00D24E65">
        <w:rPr>
          <w:noProof/>
        </w:rPr>
        <w:t>20</w:t>
      </w:r>
      <w:r w:rsidR="001A5EEE">
        <w:fldChar w:fldCharType="end"/>
      </w:r>
      <w:r w:rsidR="001A5EEE">
        <w:t>a)</w:t>
      </w:r>
      <w:r w:rsidR="00CD245C">
        <w:t>)</w:t>
      </w:r>
      <w:r w:rsidR="001A5EEE">
        <w:t xml:space="preserve"> and </w:t>
      </w:r>
      <w:r w:rsidR="00DF67C8">
        <w:rPr>
          <w:i/>
        </w:rPr>
        <w:t>pu</w:t>
      </w:r>
      <w:r w:rsidR="00DF67C8">
        <w:t xml:space="preserve"> when </w:t>
      </w:r>
      <w:r w:rsidRPr="00EE732A">
        <w:t xml:space="preserve">the </w:t>
      </w:r>
      <w:r w:rsidR="00DF67C8">
        <w:t xml:space="preserve">SN </w:t>
      </w:r>
      <w:r w:rsidRPr="00EE732A">
        <w:t>clause is intransitive</w:t>
      </w:r>
      <w:r w:rsidR="00CD245C">
        <w:t xml:space="preserve"> (</w:t>
      </w:r>
      <w:r w:rsidR="00F073E7">
        <w:t xml:space="preserve">e.g., </w:t>
      </w:r>
      <w:r w:rsidR="000B4EBE">
        <w:fldChar w:fldCharType="begin"/>
      </w:r>
      <w:r w:rsidR="000B4EBE">
        <w:instrText xml:space="preserve"> REF ejemitsua \h </w:instrText>
      </w:r>
      <w:r w:rsidR="000B4EBE">
        <w:fldChar w:fldCharType="separate"/>
      </w:r>
      <w:r w:rsidR="00D24E65" w:rsidRPr="006E4211">
        <w:t>(</w:t>
      </w:r>
      <w:r w:rsidR="00D24E65">
        <w:rPr>
          <w:noProof/>
        </w:rPr>
        <w:t>20</w:t>
      </w:r>
      <w:r w:rsidR="000B4EBE">
        <w:fldChar w:fldCharType="end"/>
      </w:r>
      <w:r w:rsidR="000B4EBE">
        <w:t>b)</w:t>
      </w:r>
      <w:r w:rsidR="00CD245C">
        <w:t>)</w:t>
      </w:r>
      <w:r w:rsidR="001A5EEE">
        <w:t xml:space="preserve">. </w:t>
      </w:r>
      <w:r w:rsidR="00DD6FC9">
        <w:t>First, i</w:t>
      </w:r>
      <w:r w:rsidR="001A5EEE" w:rsidRPr="001A5EEE">
        <w:t>n negative existential predicates, the transitive auxiliary</w:t>
      </w:r>
      <w:r w:rsidR="003A01A7">
        <w:t xml:space="preserve"> </w:t>
      </w:r>
      <w:r w:rsidR="003A01A7">
        <w:rPr>
          <w:i/>
        </w:rPr>
        <w:t>a</w:t>
      </w:r>
      <w:r w:rsidR="00F073E7">
        <w:rPr>
          <w:i/>
        </w:rPr>
        <w:t>—</w:t>
      </w:r>
      <w:r w:rsidR="003A01A7">
        <w:t xml:space="preserve">or better said, its etymological source </w:t>
      </w:r>
      <w:r w:rsidR="003A01A7">
        <w:rPr>
          <w:i/>
        </w:rPr>
        <w:t xml:space="preserve">a </w:t>
      </w:r>
      <w:r w:rsidR="003A01A7">
        <w:t>‘affect, make, do (tr</w:t>
      </w:r>
      <w:r w:rsidR="00EB7E0F">
        <w:t>.</w:t>
      </w:r>
      <w:r w:rsidR="003A01A7">
        <w:t>), say (tr</w:t>
      </w:r>
      <w:r w:rsidR="00EB7E0F">
        <w:t>.</w:t>
      </w:r>
      <w:r w:rsidR="003A01A7">
        <w:t>)’</w:t>
      </w:r>
      <w:r w:rsidR="00F073E7">
        <w:t>—</w:t>
      </w:r>
      <w:r w:rsidR="001A5EEE">
        <w:t>cannot be used</w:t>
      </w:r>
      <w:r w:rsidR="00DD6FC9">
        <w:t>. Second, even though i</w:t>
      </w:r>
      <w:r w:rsidR="00DD6FC9" w:rsidRPr="001A5EEE">
        <w:t>n negative existential predicates</w:t>
      </w:r>
      <w:r w:rsidR="00DD6FC9">
        <w:t xml:space="preserve"> the intransitive auxiliary </w:t>
      </w:r>
      <w:r w:rsidR="00DD6FC9">
        <w:rPr>
          <w:i/>
        </w:rPr>
        <w:t>pu</w:t>
      </w:r>
      <w:r w:rsidR="00F073E7">
        <w:t>—</w:t>
      </w:r>
      <w:r w:rsidR="003A01A7">
        <w:t xml:space="preserve">or better said, its etymological source </w:t>
      </w:r>
      <w:r w:rsidR="003A01A7">
        <w:rPr>
          <w:i/>
        </w:rPr>
        <w:t>pu</w:t>
      </w:r>
      <w:r w:rsidR="003A01A7">
        <w:t xml:space="preserve"> </w:t>
      </w:r>
      <w:r w:rsidR="00194AD5">
        <w:t>‘be/exist, be located, do (itr</w:t>
      </w:r>
      <w:r w:rsidR="00EB7E0F">
        <w:t>.</w:t>
      </w:r>
      <w:r w:rsidR="00194AD5">
        <w:t>), say (itr</w:t>
      </w:r>
      <w:r w:rsidR="00EB7E0F">
        <w:t>.</w:t>
      </w:r>
      <w:r w:rsidR="00194AD5">
        <w:t>)’</w:t>
      </w:r>
      <w:r w:rsidR="00F073E7">
        <w:t>—</w:t>
      </w:r>
      <w:r w:rsidR="00DD6FC9">
        <w:t xml:space="preserve">can be used, as illustrated in </w:t>
      </w:r>
      <w:r w:rsidR="00DD6FC9" w:rsidRPr="00436EAF">
        <w:fldChar w:fldCharType="begin"/>
      </w:r>
      <w:r w:rsidR="00DD6FC9" w:rsidRPr="00436EAF">
        <w:instrText xml:space="preserve"> REF upia \h </w:instrText>
      </w:r>
      <w:r w:rsidR="00DD6FC9">
        <w:instrText xml:space="preserve"> \* MERGEFORMAT </w:instrText>
      </w:r>
      <w:r w:rsidR="00DD6FC9" w:rsidRPr="00436EAF">
        <w:fldChar w:fldCharType="separate"/>
      </w:r>
      <w:r w:rsidR="00D24E65" w:rsidRPr="006E4211">
        <w:t>(</w:t>
      </w:r>
      <w:r w:rsidR="00D24E65">
        <w:rPr>
          <w:noProof/>
        </w:rPr>
        <w:t>40</w:t>
      </w:r>
      <w:r w:rsidR="00DD6FC9" w:rsidRPr="00436EAF">
        <w:fldChar w:fldCharType="end"/>
      </w:r>
      <w:r w:rsidR="00DD6FC9" w:rsidRPr="00436EAF">
        <w:t>)</w:t>
      </w:r>
      <w:r w:rsidR="00DD6FC9">
        <w:t xml:space="preserve">, </w:t>
      </w:r>
      <w:r w:rsidR="000B4EBE">
        <w:t xml:space="preserve">it must be followed by the negator </w:t>
      </w:r>
      <w:r w:rsidR="000B4EBE">
        <w:rPr>
          <w:i/>
        </w:rPr>
        <w:t>=mawe</w:t>
      </w:r>
      <w:r w:rsidR="00E258F7">
        <w:t xml:space="preserve"> </w:t>
      </w:r>
      <w:r w:rsidR="000B4EBE">
        <w:t xml:space="preserve">in addition to </w:t>
      </w:r>
      <w:r w:rsidR="000B4EBE">
        <w:rPr>
          <w:i/>
        </w:rPr>
        <w:t>aimue</w:t>
      </w:r>
      <w:r w:rsidR="000B4EBE">
        <w:t xml:space="preserve">, a construction which can be analyzed as the </w:t>
      </w:r>
      <w:r w:rsidR="00E258F7">
        <w:t xml:space="preserve">embracing </w:t>
      </w:r>
      <w:r w:rsidR="000B4EBE">
        <w:t xml:space="preserve">SN of clauses with </w:t>
      </w:r>
      <w:r w:rsidR="00EA030F" w:rsidRPr="00EF452D">
        <w:t>finite verb constructions</w:t>
      </w:r>
      <w:r w:rsidR="00E258F7">
        <w:t xml:space="preserve"> [</w:t>
      </w:r>
      <w:r w:rsidR="00E258F7" w:rsidRPr="006E4211">
        <w:t xml:space="preserve">… </w:t>
      </w:r>
      <w:r w:rsidR="00E258F7" w:rsidRPr="006E4211">
        <w:rPr>
          <w:b/>
          <w:i/>
        </w:rPr>
        <w:t>aimue</w:t>
      </w:r>
      <w:r w:rsidR="00E258F7" w:rsidRPr="006E4211">
        <w:t xml:space="preserve"> … V-</w:t>
      </w:r>
      <w:r w:rsidR="00805F96">
        <w:rPr>
          <w:smallCaps/>
        </w:rPr>
        <w:t>inflection</w:t>
      </w:r>
      <w:r w:rsidR="00E258F7" w:rsidRPr="00D638BB">
        <w:rPr>
          <w:smallCaps/>
        </w:rPr>
        <w:t>s</w:t>
      </w:r>
      <w:r w:rsidR="00E258F7" w:rsidRPr="006E4211">
        <w:t>(=</w:t>
      </w:r>
      <w:r w:rsidR="00E258F7" w:rsidRPr="006E4211">
        <w:rPr>
          <w:b/>
          <w:i/>
        </w:rPr>
        <w:t>mawe</w:t>
      </w:r>
      <w:r w:rsidR="00E258F7" w:rsidRPr="006E4211">
        <w:t>)</w:t>
      </w:r>
      <w:r w:rsidR="00E258F7" w:rsidRPr="006E4211">
        <w:rPr>
          <w:b/>
        </w:rPr>
        <w:t xml:space="preserve"> </w:t>
      </w:r>
      <w:r w:rsidR="00E258F7" w:rsidRPr="006E4211">
        <w:t>…</w:t>
      </w:r>
      <w:r w:rsidR="00E258F7">
        <w:t>]</w:t>
      </w:r>
      <w:r w:rsidR="000B4EBE">
        <w:t>.</w:t>
      </w:r>
    </w:p>
    <w:p w14:paraId="2AD70E16" w14:textId="77777777" w:rsidR="00436EAF" w:rsidRDefault="00436EAF" w:rsidP="000F3A37">
      <w:pPr>
        <w:suppressAutoHyphens/>
        <w:ind w:firstLine="284"/>
      </w:pPr>
    </w:p>
    <w:p w14:paraId="17443C95" w14:textId="4174C4BC" w:rsidR="00436EAF" w:rsidRDefault="00436EAF" w:rsidP="000F3A37">
      <w:pPr>
        <w:pStyle w:val="morphemebreak"/>
        <w:tabs>
          <w:tab w:val="left" w:pos="851"/>
          <w:tab w:val="left" w:pos="1418"/>
          <w:tab w:val="left" w:pos="2268"/>
          <w:tab w:val="left" w:pos="2977"/>
          <w:tab w:val="left" w:pos="4395"/>
          <w:tab w:val="left" w:pos="5245"/>
          <w:tab w:val="left" w:pos="6096"/>
        </w:tabs>
        <w:suppressAutoHyphens/>
      </w:pPr>
      <w:bookmarkStart w:id="71" w:name="upia"/>
      <w:r w:rsidRPr="006E4211">
        <w:t>(</w:t>
      </w:r>
      <w:r w:rsidR="0090309A">
        <w:rPr>
          <w:noProof/>
        </w:rPr>
        <w:fldChar w:fldCharType="begin"/>
      </w:r>
      <w:r w:rsidR="0090309A">
        <w:rPr>
          <w:noProof/>
        </w:rPr>
        <w:instrText xml:space="preserve"> SEQ ex \* MERGEFORMAT </w:instrText>
      </w:r>
      <w:r w:rsidR="0090309A">
        <w:rPr>
          <w:noProof/>
        </w:rPr>
        <w:fldChar w:fldCharType="separate"/>
      </w:r>
      <w:r w:rsidR="00D24E65">
        <w:rPr>
          <w:noProof/>
        </w:rPr>
        <w:t>40</w:t>
      </w:r>
      <w:r w:rsidR="0090309A">
        <w:rPr>
          <w:noProof/>
        </w:rPr>
        <w:fldChar w:fldCharType="end"/>
      </w:r>
      <w:bookmarkEnd w:id="71"/>
      <w:r w:rsidRPr="006E4211">
        <w:t>)</w:t>
      </w:r>
      <w:r>
        <w:tab/>
      </w:r>
      <w:r>
        <w:rPr>
          <w:i/>
        </w:rPr>
        <w:t>Upia</w:t>
      </w:r>
      <w:r>
        <w:rPr>
          <w:i/>
        </w:rPr>
        <w:tab/>
        <w:t>=mu</w:t>
      </w:r>
      <w:r>
        <w:rPr>
          <w:i/>
        </w:rPr>
        <w:tab/>
        <w:t>=da</w:t>
      </w:r>
      <w:r>
        <w:rPr>
          <w:i/>
        </w:rPr>
        <w:tab/>
      </w:r>
      <w:r w:rsidRPr="007952E6">
        <w:rPr>
          <w:b/>
          <w:i/>
        </w:rPr>
        <w:t>aimue</w:t>
      </w:r>
      <w:r>
        <w:rPr>
          <w:i/>
        </w:rPr>
        <w:tab/>
        <w:t>ejude</w:t>
      </w:r>
      <w:r>
        <w:rPr>
          <w:i/>
        </w:rPr>
        <w:tab/>
        <w:t>ekene</w:t>
      </w:r>
      <w:r>
        <w:rPr>
          <w:i/>
        </w:rPr>
        <w:tab/>
      </w:r>
      <w:r w:rsidRPr="007952E6">
        <w:rPr>
          <w:b/>
          <w:i/>
        </w:rPr>
        <w:t>pu</w:t>
      </w:r>
      <w:r>
        <w:rPr>
          <w:i/>
        </w:rPr>
        <w:t>-iti-a</w:t>
      </w:r>
      <w:r w:rsidRPr="007952E6">
        <w:rPr>
          <w:b/>
          <w:i/>
        </w:rPr>
        <w:t>=mawe</w:t>
      </w:r>
      <w:r w:rsidRPr="007B6105">
        <w:rPr>
          <w:i/>
        </w:rPr>
        <w:t>.</w:t>
      </w:r>
    </w:p>
    <w:p w14:paraId="2FD4EAC2" w14:textId="0C58838D" w:rsidR="00436EAF" w:rsidRDefault="00436EAF" w:rsidP="000F3A37">
      <w:pPr>
        <w:pStyle w:val="glossinEnglish"/>
        <w:tabs>
          <w:tab w:val="left" w:pos="851"/>
          <w:tab w:val="left" w:pos="1418"/>
          <w:tab w:val="left" w:pos="2268"/>
          <w:tab w:val="left" w:pos="2977"/>
          <w:tab w:val="left" w:pos="4395"/>
          <w:tab w:val="left" w:pos="5245"/>
          <w:tab w:val="left" w:pos="6096"/>
        </w:tabs>
        <w:suppressAutoHyphens/>
      </w:pPr>
      <w:r>
        <w:tab/>
        <w:t>here</w:t>
      </w:r>
      <w:r>
        <w:tab/>
        <w:t>=</w:t>
      </w:r>
      <w:r w:rsidRPr="007B6105">
        <w:rPr>
          <w:smallCaps/>
        </w:rPr>
        <w:t>contr</w:t>
      </w:r>
      <w:r w:rsidRPr="007B6105">
        <w:rPr>
          <w:smallCaps/>
        </w:rPr>
        <w:tab/>
      </w:r>
      <w:r>
        <w:rPr>
          <w:smallCaps/>
        </w:rPr>
        <w:t>=</w:t>
      </w:r>
      <w:r w:rsidR="00470BC8">
        <w:rPr>
          <w:smallCaps/>
        </w:rPr>
        <w:t>ptc</w:t>
      </w:r>
      <w:r w:rsidRPr="007B6105">
        <w:rPr>
          <w:smallCaps/>
        </w:rPr>
        <w:tab/>
      </w:r>
      <w:r w:rsidR="002442E7">
        <w:t>nonexistent</w:t>
      </w:r>
      <w:r>
        <w:tab/>
        <w:t>village</w:t>
      </w:r>
      <w:r>
        <w:tab/>
        <w:t>first</w:t>
      </w:r>
      <w:r>
        <w:tab/>
      </w:r>
      <w:r w:rsidR="003A01A7">
        <w:t>be</w:t>
      </w:r>
      <w:r>
        <w:rPr>
          <w:smallCaps/>
        </w:rPr>
        <w:t>-</w:t>
      </w:r>
      <w:r w:rsidR="007553D6">
        <w:rPr>
          <w:smallCaps/>
        </w:rPr>
        <w:t>pfv-</w:t>
      </w:r>
      <w:r w:rsidR="00224EDB">
        <w:rPr>
          <w:smallCaps/>
        </w:rPr>
        <w:t>p</w:t>
      </w:r>
      <w:r>
        <w:rPr>
          <w:smallCaps/>
        </w:rPr>
        <w:t>st=</w:t>
      </w:r>
      <w:r w:rsidRPr="007B6105">
        <w:rPr>
          <w:smallCaps/>
        </w:rPr>
        <w:t>neg</w:t>
      </w:r>
    </w:p>
    <w:p w14:paraId="163EEB06" w14:textId="359B7A1A" w:rsidR="00436EAF" w:rsidRPr="00314DDA" w:rsidRDefault="009C6FDD" w:rsidP="000F3A37">
      <w:pPr>
        <w:pStyle w:val="freetranslationenglish"/>
        <w:suppressAutoHyphens/>
        <w:rPr>
          <w:lang w:val="es-ES"/>
        </w:rPr>
      </w:pPr>
      <w:r>
        <w:rPr>
          <w:lang w:val="es-ES"/>
        </w:rPr>
        <w:t>‘</w:t>
      </w:r>
      <w:r w:rsidR="00436EAF" w:rsidRPr="00051AAD">
        <w:rPr>
          <w:lang w:val="es-ES"/>
        </w:rPr>
        <w:t>Aquí no había nada/pueblo / no era pueblo todavía.</w:t>
      </w:r>
      <w:r>
        <w:rPr>
          <w:lang w:val="es-ES"/>
        </w:rPr>
        <w:t>’</w:t>
      </w:r>
      <w:r w:rsidR="00436EAF" w:rsidRPr="00051AAD">
        <w:rPr>
          <w:lang w:val="es-ES"/>
        </w:rPr>
        <w:t xml:space="preserve"> </w:t>
      </w:r>
      <w:r w:rsidR="00436EAF" w:rsidRPr="00314DDA">
        <w:rPr>
          <w:lang w:val="es-ES"/>
        </w:rPr>
        <w:t>hi020</w:t>
      </w:r>
    </w:p>
    <w:p w14:paraId="06CAF0CB" w14:textId="739CCC0E" w:rsidR="00436EAF" w:rsidRDefault="00436EAF" w:rsidP="000F3A37">
      <w:pPr>
        <w:pStyle w:val="freetranslationenglish"/>
        <w:suppressAutoHyphens/>
      </w:pPr>
      <w:r>
        <w:t>‘Here (at that time) there was no village at the beginning.’</w:t>
      </w:r>
    </w:p>
    <w:p w14:paraId="3165E172" w14:textId="77777777" w:rsidR="00436EAF" w:rsidRDefault="00436EAF" w:rsidP="000F3A37">
      <w:pPr>
        <w:suppressAutoHyphens/>
        <w:ind w:firstLine="284"/>
      </w:pPr>
    </w:p>
    <w:p w14:paraId="67E84FB4" w14:textId="619CA79F" w:rsidR="00470C49" w:rsidRDefault="00470C49" w:rsidP="000F3A37">
      <w:pPr>
        <w:suppressAutoHyphens/>
        <w:ind w:firstLine="284"/>
      </w:pPr>
      <w:r>
        <w:t xml:space="preserve">Additional work is needed to investigate further whether this second scenario is </w:t>
      </w:r>
      <w:r w:rsidR="006774CC">
        <w:t xml:space="preserve">supported by the data </w:t>
      </w:r>
      <w:r>
        <w:t>or if other hypotheses need to be sought.</w:t>
      </w:r>
    </w:p>
    <w:p w14:paraId="32C1D4A5" w14:textId="77777777" w:rsidR="00970D39" w:rsidRDefault="00970D39" w:rsidP="000F3A37">
      <w:pPr>
        <w:suppressAutoHyphens/>
        <w:ind w:firstLine="284"/>
      </w:pPr>
    </w:p>
    <w:p w14:paraId="30144A7F" w14:textId="77777777" w:rsidR="00854921" w:rsidRDefault="00854921" w:rsidP="000F3A37">
      <w:pPr>
        <w:suppressAutoHyphens/>
        <w:rPr>
          <w:lang w:eastAsia="fr-FR"/>
        </w:rPr>
      </w:pPr>
    </w:p>
    <w:p w14:paraId="157AC806" w14:textId="060C84FE" w:rsidR="00854921" w:rsidRDefault="000064A0" w:rsidP="000F3A37">
      <w:pPr>
        <w:pStyle w:val="Otsikko1"/>
        <w:suppressAutoHyphens/>
      </w:pPr>
      <w:bookmarkStart w:id="72" w:name="_Ref511720632"/>
      <w:r>
        <w:t>Summary and conclusion</w:t>
      </w:r>
      <w:bookmarkEnd w:id="72"/>
    </w:p>
    <w:p w14:paraId="22585883" w14:textId="77777777" w:rsidR="00854921" w:rsidRDefault="00854921" w:rsidP="000F3A37">
      <w:pPr>
        <w:suppressAutoHyphens/>
        <w:rPr>
          <w:lang w:eastAsia="fr-FR"/>
        </w:rPr>
      </w:pPr>
    </w:p>
    <w:p w14:paraId="6F164384" w14:textId="5FF283D9" w:rsidR="00D44EA5" w:rsidRDefault="0000210A" w:rsidP="000F3A37">
      <w:pPr>
        <w:suppressAutoHyphens/>
      </w:pPr>
      <w:r>
        <w:rPr>
          <w:lang w:eastAsia="fr-FR"/>
        </w:rPr>
        <w:t>This paper presented</w:t>
      </w:r>
      <w:r w:rsidR="0035749A">
        <w:rPr>
          <w:lang w:eastAsia="fr-FR"/>
        </w:rPr>
        <w:t xml:space="preserve"> for the first time a </w:t>
      </w:r>
      <w:r w:rsidR="008A13C1">
        <w:rPr>
          <w:lang w:eastAsia="fr-FR"/>
        </w:rPr>
        <w:t xml:space="preserve">synchronic and diachronic </w:t>
      </w:r>
      <w:r w:rsidR="00365992">
        <w:rPr>
          <w:lang w:eastAsia="fr-FR"/>
        </w:rPr>
        <w:t xml:space="preserve">study </w:t>
      </w:r>
      <w:r w:rsidR="0035749A">
        <w:rPr>
          <w:lang w:eastAsia="fr-FR"/>
        </w:rPr>
        <w:t xml:space="preserve">of </w:t>
      </w:r>
      <w:r w:rsidR="00A35D07">
        <w:rPr>
          <w:lang w:eastAsia="fr-FR"/>
        </w:rPr>
        <w:t xml:space="preserve">negation markers and </w:t>
      </w:r>
      <w:r w:rsidR="000E6C42">
        <w:rPr>
          <w:lang w:eastAsia="fr-FR"/>
        </w:rPr>
        <w:t xml:space="preserve">patterns </w:t>
      </w:r>
      <w:r w:rsidR="00093573">
        <w:rPr>
          <w:lang w:eastAsia="fr-FR"/>
        </w:rPr>
        <w:t>in Tacana</w:t>
      </w:r>
      <w:r w:rsidR="00B578F8">
        <w:rPr>
          <w:lang w:eastAsia="fr-FR"/>
        </w:rPr>
        <w:t xml:space="preserve"> as applying to clauses (declarative/interrogative and commands) and </w:t>
      </w:r>
      <w:r w:rsidR="005271B9">
        <w:rPr>
          <w:lang w:eastAsia="fr-FR"/>
        </w:rPr>
        <w:t>constituents</w:t>
      </w:r>
      <w:r w:rsidR="00B578F8">
        <w:rPr>
          <w:lang w:eastAsia="fr-FR"/>
        </w:rPr>
        <w:t>.</w:t>
      </w:r>
      <w:r w:rsidR="003F32BF">
        <w:rPr>
          <w:lang w:eastAsia="fr-FR"/>
        </w:rPr>
        <w:t xml:space="preserve"> The diachronic part focused on two major negation construction: SN and negation of clauses with non-finite verbs.</w:t>
      </w:r>
    </w:p>
    <w:p w14:paraId="0DB16231" w14:textId="468417B9" w:rsidR="000A4448" w:rsidRDefault="00F71D95" w:rsidP="000F3A37">
      <w:pPr>
        <w:suppressAutoHyphens/>
        <w:ind w:firstLine="284"/>
      </w:pPr>
      <w:r>
        <w:t xml:space="preserve">Starting with </w:t>
      </w:r>
      <w:r w:rsidR="00B46F32">
        <w:t>SN</w:t>
      </w:r>
      <w:r>
        <w:t xml:space="preserve">, </w:t>
      </w:r>
      <w:r w:rsidR="00B46F32">
        <w:t>I argued that its embracing pattern</w:t>
      </w:r>
      <w:r w:rsidR="005C6ADB">
        <w:t xml:space="preserve"> likely arose out of a </w:t>
      </w:r>
      <w:r w:rsidR="00CD245C">
        <w:t xml:space="preserve">Jespersen Cycle </w:t>
      </w:r>
      <w:r w:rsidR="005C6ADB">
        <w:t xml:space="preserve">process in which </w:t>
      </w:r>
      <w:r w:rsidR="001417EF">
        <w:t xml:space="preserve">a </w:t>
      </w:r>
      <w:r w:rsidR="005C6ADB">
        <w:t xml:space="preserve">stand-alone negator </w:t>
      </w:r>
      <w:r w:rsidR="005C6ADB" w:rsidRPr="005C6ADB">
        <w:t>‘no</w:t>
      </w:r>
      <w:r w:rsidR="002D240F">
        <w:t>,’</w:t>
      </w:r>
      <w:r w:rsidR="005C6ADB" w:rsidRPr="005C6ADB">
        <w:t xml:space="preserve"> originally used ou</w:t>
      </w:r>
      <w:r w:rsidR="001C426F">
        <w:t>tside of a negative clause</w:t>
      </w:r>
      <w:r w:rsidR="00C04797">
        <w:t xml:space="preserve"> for pragmatic reinforcement</w:t>
      </w:r>
      <w:r w:rsidR="001C426F">
        <w:t>, is in the process of</w:t>
      </w:r>
      <w:r w:rsidR="005C6ADB" w:rsidRPr="005C6ADB">
        <w:t xml:space="preserve"> replacing the original </w:t>
      </w:r>
      <w:r w:rsidR="001C426F">
        <w:t xml:space="preserve">postverbal </w:t>
      </w:r>
      <w:r w:rsidR="005C6ADB" w:rsidRPr="005C6ADB">
        <w:t>SN marker inside the clause.</w:t>
      </w:r>
      <w:r w:rsidR="00C04797">
        <w:t xml:space="preserve"> </w:t>
      </w:r>
      <w:r w:rsidR="001417EF">
        <w:t>Taking into account the actual polysemy between this stand-alone</w:t>
      </w:r>
      <w:r w:rsidR="00B118D7">
        <w:t xml:space="preserve"> word</w:t>
      </w:r>
      <w:r w:rsidR="001417EF">
        <w:t xml:space="preserve"> and the </w:t>
      </w:r>
      <w:r w:rsidR="0014679A">
        <w:t xml:space="preserve">negative </w:t>
      </w:r>
      <w:r w:rsidR="001417EF">
        <w:t>existential/locative predicative adjective ‘nonexistent</w:t>
      </w:r>
      <w:r w:rsidR="0072362B">
        <w:t>,</w:t>
      </w:r>
      <w:r w:rsidR="00E17CF1">
        <w:t>’</w:t>
      </w:r>
      <w:r w:rsidR="0072362B">
        <w:t xml:space="preserve"> I </w:t>
      </w:r>
      <w:r w:rsidR="000A4448">
        <w:t xml:space="preserve">proposed to ultimately trace the origin of the new SN marker </w:t>
      </w:r>
      <w:r w:rsidR="00E17CF1">
        <w:t xml:space="preserve">back </w:t>
      </w:r>
      <w:r w:rsidR="000A4448">
        <w:t>to a negative exi</w:t>
      </w:r>
      <w:r w:rsidR="005921E0">
        <w:t>s</w:t>
      </w:r>
      <w:r w:rsidR="000A4448">
        <w:t>t</w:t>
      </w:r>
      <w:r w:rsidR="00B118D7">
        <w:t xml:space="preserve">ential predicate, </w:t>
      </w:r>
      <w:r w:rsidR="00E17CF1">
        <w:t>thereby</w:t>
      </w:r>
      <w:r w:rsidR="002C2B37">
        <w:t xml:space="preserve"> adding Tacana negation to the list of </w:t>
      </w:r>
      <w:r w:rsidR="000540B9">
        <w:t xml:space="preserve">cases where </w:t>
      </w:r>
      <w:r w:rsidR="00B118D7" w:rsidRPr="00B118D7">
        <w:t xml:space="preserve">Jespersen </w:t>
      </w:r>
      <w:r w:rsidR="00F40639">
        <w:t>and</w:t>
      </w:r>
      <w:r w:rsidR="00F40639" w:rsidRPr="00B118D7">
        <w:t xml:space="preserve"> </w:t>
      </w:r>
      <w:r w:rsidR="000540B9">
        <w:t xml:space="preserve">negative existential cycles </w:t>
      </w:r>
      <w:r w:rsidR="00B118D7" w:rsidRPr="00B118D7">
        <w:t>intertwine.</w:t>
      </w:r>
    </w:p>
    <w:p w14:paraId="2FCB958C" w14:textId="54BDB234" w:rsidR="00D8176F" w:rsidRDefault="00686F21" w:rsidP="000F3A37">
      <w:pPr>
        <w:suppressAutoHyphens/>
        <w:ind w:firstLine="284"/>
      </w:pPr>
      <w:r>
        <w:t>The</w:t>
      </w:r>
      <w:r w:rsidR="00C04797">
        <w:t xml:space="preserve"> </w:t>
      </w:r>
      <w:r w:rsidR="00E17CF1">
        <w:t xml:space="preserve">reconstructed </w:t>
      </w:r>
      <w:r w:rsidR="00C04797">
        <w:t xml:space="preserve">grammaticalization path is </w:t>
      </w:r>
      <w:r>
        <w:t xml:space="preserve">also </w:t>
      </w:r>
      <w:r w:rsidR="00C04797">
        <w:t xml:space="preserve">interesting from </w:t>
      </w:r>
      <w:r w:rsidR="00D8176F">
        <w:t xml:space="preserve">a </w:t>
      </w:r>
      <w:r w:rsidR="00C04797">
        <w:t xml:space="preserve">diachronic typological perspective because it goes from the </w:t>
      </w:r>
      <w:r w:rsidR="00D8176F">
        <w:t>right</w:t>
      </w:r>
      <w:r w:rsidR="00C04797">
        <w:t xml:space="preserve"> of the verb to the </w:t>
      </w:r>
      <w:r w:rsidR="00D8176F">
        <w:t xml:space="preserve">left </w:t>
      </w:r>
      <w:r w:rsidR="00C04797">
        <w:t xml:space="preserve">of the verb, unlike </w:t>
      </w:r>
      <w:r w:rsidR="00751535">
        <w:t>the more familiar direction</w:t>
      </w:r>
      <w:r w:rsidR="00D8176F">
        <w:t xml:space="preserve"> </w:t>
      </w:r>
      <w:r w:rsidR="00C04797">
        <w:t>from the left of the verb to the right of the verb</w:t>
      </w:r>
      <w:r w:rsidR="00D8176F">
        <w:t xml:space="preserve">. As such, the Tacana pattern corresponds to what van der Auwera &amp; Vossen </w:t>
      </w:r>
      <w:r w:rsidR="00D8176F">
        <w:fldChar w:fldCharType="begin"/>
      </w:r>
      <w:r w:rsidR="00AF50AE">
        <w:instrText xml:space="preserve"> ADDIN ZOTERO_ITEM CSL_CITATION {"citationID":"oyVZQrp7","properties":{"formattedCitation":"(2016)","plainCitation":"(2016)","noteIndex":0},"citationItems":[{"id":2187,"uris":["http://zotero.org/users/local/CvLwMZ1A/items/MFWRFKBF"],"uri":["http://zotero.org/users/local/CvLwMZ1A/items/MFWRFKBF"],"itemData":{"id":2187,"type":"chapter","title":"Jespersen cycles in the Mayan, Quechuan and Maipurean languages","container-title":"Cyclical Change Continued","collection-title":"Linguistik Aktuell/Linguistics Today","collection-number":"227","publisher":"John Benjamins Publishing Company","publisher-place":"Amsterdam","page":"189-218","source":"CrossRef","event-place":"Amsterdam","language":"en","editor":[{"family":"Gelderen","given":"Elly","non-dropping-particle":"van"}],"author":[{"family":"Auwera","given":"Johan","non-dropping-particle":"van der"},{"family":"Vossen","given":"Frens"}],"issued":{"date-parts":[["2016",2,22]]}},"suppress-author":true}],"schema":"https://github.com/citation-style-language/schema/raw/master/csl-citation.json"} </w:instrText>
      </w:r>
      <w:r w:rsidR="00D8176F">
        <w:fldChar w:fldCharType="separate"/>
      </w:r>
      <w:r w:rsidR="00D8176F" w:rsidRPr="00FC0BA6">
        <w:t>(2016)</w:t>
      </w:r>
      <w:r w:rsidR="00D8176F">
        <w:fldChar w:fldCharType="end"/>
      </w:r>
      <w:r w:rsidR="00D8176F">
        <w:t xml:space="preserve"> and Vossen </w:t>
      </w:r>
      <w:r w:rsidR="00D8176F">
        <w:fldChar w:fldCharType="begin"/>
      </w:r>
      <w:r w:rsidR="00AF50AE">
        <w:instrText xml:space="preserve"> ADDIN ZOTERO_ITEM CSL_CITATION {"citationID":"6Dggqdw5","properties":{"formattedCitation":"(2016)","plainCitation":"(2016)","noteIndex":0},"citationItems":[{"id":2238,"uris":["http://zotero.org/users/local/CvLwMZ1A/items/DNGUAARA"],"uri":["http://zotero.org/users/local/CvLwMZ1A/items/DNGUAARA"],"itemData":{"id":2238,"type":"thesis","title":"On the typology of the Jespersen Cycles","publisher":"Universiteit Antwerpen","publisher-place":"Antwerp","genre":"doctoral dissertation","event-place":"Antwerp","author":[{"family":"Vossen","given":"Frens"}],"issued":{"date-parts":[["2016"]]}},"suppress-author":true}],"schema":"https://github.com/citation-style-language/schema/raw/master/csl-citation.json"} </w:instrText>
      </w:r>
      <w:r w:rsidR="00D8176F">
        <w:fldChar w:fldCharType="separate"/>
      </w:r>
      <w:r w:rsidR="00D8176F" w:rsidRPr="00FC0BA6">
        <w:t>(2016)</w:t>
      </w:r>
      <w:r w:rsidR="00D8176F">
        <w:fldChar w:fldCharType="end"/>
      </w:r>
      <w:r w:rsidR="00D8176F">
        <w:t xml:space="preserve"> call a Jespersen Cycle </w:t>
      </w:r>
      <w:r w:rsidR="009C6FDD">
        <w:t>“</w:t>
      </w:r>
      <w:r w:rsidR="00D8176F">
        <w:t>in reverse</w:t>
      </w:r>
      <w:r w:rsidR="002D240F">
        <w:t>.”</w:t>
      </w:r>
    </w:p>
    <w:p w14:paraId="2B61A684" w14:textId="4D014675" w:rsidR="00ED66EB" w:rsidRDefault="00F71D95" w:rsidP="000F3A37">
      <w:pPr>
        <w:suppressAutoHyphens/>
        <w:ind w:firstLine="284"/>
      </w:pPr>
      <w:r>
        <w:t xml:space="preserve">Continuing with the second </w:t>
      </w:r>
      <w:r w:rsidR="009D2412">
        <w:t>construction</w:t>
      </w:r>
      <w:r>
        <w:t xml:space="preserve">, </w:t>
      </w:r>
      <w:r w:rsidR="00236527">
        <w:rPr>
          <w:lang w:eastAsia="fr-FR"/>
        </w:rPr>
        <w:t xml:space="preserve">negation of clauses with non-finite verbs, </w:t>
      </w:r>
      <w:r>
        <w:t xml:space="preserve">it was proposed that they both </w:t>
      </w:r>
      <w:r w:rsidR="00380D52">
        <w:t xml:space="preserve">directly </w:t>
      </w:r>
      <w:r>
        <w:t>arose</w:t>
      </w:r>
      <w:r w:rsidR="00101FF8">
        <w:t>,</w:t>
      </w:r>
      <w:r w:rsidR="00E17CF1">
        <w:t xml:space="preserve"> albeit</w:t>
      </w:r>
      <w:r w:rsidR="00101FF8">
        <w:t xml:space="preserve"> at different times,</w:t>
      </w:r>
      <w:r w:rsidR="00380D52">
        <w:t xml:space="preserve"> out of </w:t>
      </w:r>
      <w:r w:rsidR="00101FF8">
        <w:t xml:space="preserve">a negative existential predicate construction where the original function of </w:t>
      </w:r>
      <w:r w:rsidR="00101FF8">
        <w:rPr>
          <w:i/>
        </w:rPr>
        <w:t>aimue</w:t>
      </w:r>
      <w:r w:rsidR="00101FF8">
        <w:t xml:space="preserve"> and </w:t>
      </w:r>
      <w:r w:rsidR="00101FF8">
        <w:rPr>
          <w:i/>
        </w:rPr>
        <w:t>mué=</w:t>
      </w:r>
      <w:r w:rsidR="00101FF8">
        <w:t xml:space="preserve"> was to negate </w:t>
      </w:r>
      <w:r w:rsidR="00841743">
        <w:t xml:space="preserve">the existence of a nominalized </w:t>
      </w:r>
      <w:r w:rsidR="00AE5341">
        <w:t xml:space="preserve">(non-finite) </w:t>
      </w:r>
      <w:r w:rsidR="00841743">
        <w:t>verb</w:t>
      </w:r>
      <w:r w:rsidR="00101FF8">
        <w:t xml:space="preserve">. </w:t>
      </w:r>
      <w:r w:rsidR="005E292E">
        <w:t>However, if this hypothesis is correct, h</w:t>
      </w:r>
      <w:r w:rsidR="00101FF8">
        <w:t xml:space="preserve">ow the original </w:t>
      </w:r>
      <w:r w:rsidR="00956CC4">
        <w:t xml:space="preserve">intransitive </w:t>
      </w:r>
      <w:r w:rsidR="00C1192B">
        <w:t xml:space="preserve">negative existential predicate construction </w:t>
      </w:r>
      <w:r w:rsidR="00101FF8">
        <w:t xml:space="preserve">came to display all the synchronic properties of </w:t>
      </w:r>
      <w:r w:rsidR="005E44D4">
        <w:rPr>
          <w:lang w:eastAsia="fr-FR"/>
        </w:rPr>
        <w:t>negated</w:t>
      </w:r>
      <w:r w:rsidR="005929B2">
        <w:rPr>
          <w:lang w:eastAsia="fr-FR"/>
        </w:rPr>
        <w:t xml:space="preserve"> </w:t>
      </w:r>
      <w:r w:rsidR="005E44D4">
        <w:rPr>
          <w:lang w:eastAsia="fr-FR"/>
        </w:rPr>
        <w:t>clauses with non-finite verb</w:t>
      </w:r>
      <w:r w:rsidR="002A58C5">
        <w:rPr>
          <w:lang w:eastAsia="fr-FR"/>
        </w:rPr>
        <w:t>s</w:t>
      </w:r>
      <w:r w:rsidR="005E44D4">
        <w:rPr>
          <w:lang w:eastAsia="fr-FR"/>
        </w:rPr>
        <w:t>, which are th</w:t>
      </w:r>
      <w:r w:rsidR="00092376">
        <w:rPr>
          <w:lang w:eastAsia="fr-FR"/>
        </w:rPr>
        <w:t>e</w:t>
      </w:r>
      <w:r w:rsidR="005E44D4">
        <w:rPr>
          <w:lang w:eastAsia="fr-FR"/>
        </w:rPr>
        <w:t xml:space="preserve"> same as</w:t>
      </w:r>
      <w:r w:rsidR="005929B2">
        <w:t xml:space="preserve"> </w:t>
      </w:r>
      <w:r w:rsidR="00FC7D2B">
        <w:t>in</w:t>
      </w:r>
      <w:r w:rsidR="005929B2">
        <w:t xml:space="preserve"> </w:t>
      </w:r>
      <w:r w:rsidR="00101FF8">
        <w:t xml:space="preserve">the SN construction </w:t>
      </w:r>
      <w:r w:rsidR="002A58C5">
        <w:t>(</w:t>
      </w:r>
      <w:r w:rsidR="008249FA">
        <w:t>split-ergative case marking and alternation of transitivity-sensitive auxiliaries</w:t>
      </w:r>
      <w:r w:rsidR="002A58C5">
        <w:t>)</w:t>
      </w:r>
      <w:r w:rsidR="008249FA">
        <w:t xml:space="preserve">, </w:t>
      </w:r>
      <w:r w:rsidR="00101FF8">
        <w:t>remains largely unexplained</w:t>
      </w:r>
      <w:r w:rsidR="008249FA">
        <w:t xml:space="preserve"> and call</w:t>
      </w:r>
      <w:r w:rsidR="005B058C">
        <w:t>s</w:t>
      </w:r>
      <w:r w:rsidR="008249FA">
        <w:t xml:space="preserve"> for further research.</w:t>
      </w:r>
    </w:p>
    <w:p w14:paraId="456730CF" w14:textId="77777777" w:rsidR="00AD44A6" w:rsidRDefault="00AD44A6" w:rsidP="000F3A37">
      <w:pPr>
        <w:suppressAutoHyphens/>
        <w:ind w:firstLine="284"/>
      </w:pPr>
    </w:p>
    <w:p w14:paraId="06780B0C" w14:textId="5D3D4778" w:rsidR="002C0648" w:rsidRDefault="002C0648" w:rsidP="000F3A37">
      <w:pPr>
        <w:suppressAutoHyphens/>
        <w:ind w:firstLine="284"/>
      </w:pPr>
    </w:p>
    <w:p w14:paraId="178CC10D" w14:textId="77777777" w:rsidR="002C0648" w:rsidRPr="00B9518D" w:rsidRDefault="002C0648" w:rsidP="000F3A37">
      <w:pPr>
        <w:pStyle w:val="Otsikko1"/>
        <w:numPr>
          <w:ilvl w:val="0"/>
          <w:numId w:val="0"/>
        </w:numPr>
        <w:suppressAutoHyphens/>
      </w:pPr>
      <w:bookmarkStart w:id="73" w:name="_Toc15485427"/>
      <w:r>
        <w:t>List of non-standard abbreviations</w:t>
      </w:r>
      <w:bookmarkEnd w:id="73"/>
      <w:r>
        <w:t xml:space="preserve"> </w:t>
      </w:r>
    </w:p>
    <w:p w14:paraId="0DD6D03D" w14:textId="77777777" w:rsidR="002C0648" w:rsidRDefault="002C0648" w:rsidP="000F3A37">
      <w:pPr>
        <w:suppressAutoHyphens/>
      </w:pPr>
    </w:p>
    <w:tbl>
      <w:tblPr>
        <w:tblW w:w="8364" w:type="dxa"/>
        <w:tblInd w:w="-142" w:type="dxa"/>
        <w:tblLayout w:type="fixed"/>
        <w:tblLook w:val="0000" w:firstRow="0" w:lastRow="0" w:firstColumn="0" w:lastColumn="0" w:noHBand="0" w:noVBand="0"/>
      </w:tblPr>
      <w:tblGrid>
        <w:gridCol w:w="1843"/>
        <w:gridCol w:w="6521"/>
      </w:tblGrid>
      <w:tr w:rsidR="002C0648" w:rsidRPr="002F6702" w14:paraId="68C666E0" w14:textId="77777777" w:rsidTr="00521F54">
        <w:tc>
          <w:tcPr>
            <w:tcW w:w="1843" w:type="dxa"/>
          </w:tcPr>
          <w:p w14:paraId="04FF76B3" w14:textId="77777777" w:rsidR="002C0648" w:rsidRPr="002C0648" w:rsidRDefault="002C0648" w:rsidP="000F3A37">
            <w:pPr>
              <w:suppressAutoHyphens/>
              <w:rPr>
                <w:smallCaps/>
              </w:rPr>
            </w:pPr>
            <w:r w:rsidRPr="002C0648">
              <w:t>(      )</w:t>
            </w:r>
          </w:p>
        </w:tc>
        <w:tc>
          <w:tcPr>
            <w:tcW w:w="6521" w:type="dxa"/>
          </w:tcPr>
          <w:p w14:paraId="57796FE4" w14:textId="77777777" w:rsidR="002C0648" w:rsidRPr="002C0648" w:rsidRDefault="002C0648" w:rsidP="00C0632C">
            <w:pPr>
              <w:suppressAutoHyphens/>
              <w:ind w:right="-885"/>
            </w:pPr>
            <w:r w:rsidRPr="002C0648">
              <w:t>morpheme that does not appear on the surface (in morpheme line)</w:t>
            </w:r>
          </w:p>
        </w:tc>
      </w:tr>
      <w:tr w:rsidR="002C0648" w:rsidRPr="002F6702" w14:paraId="39FF231A" w14:textId="77777777" w:rsidTr="00521F54">
        <w:tc>
          <w:tcPr>
            <w:tcW w:w="1843" w:type="dxa"/>
          </w:tcPr>
          <w:p w14:paraId="1E65928B" w14:textId="77777777" w:rsidR="002C0648" w:rsidRPr="00A4577D" w:rsidRDefault="002C0648" w:rsidP="000F3A37">
            <w:pPr>
              <w:suppressAutoHyphens/>
              <w:rPr>
                <w:smallCaps/>
              </w:rPr>
            </w:pPr>
            <w:r w:rsidRPr="00A4577D">
              <w:t>[      ]</w:t>
            </w:r>
          </w:p>
        </w:tc>
        <w:tc>
          <w:tcPr>
            <w:tcW w:w="6521" w:type="dxa"/>
          </w:tcPr>
          <w:p w14:paraId="39B398F1" w14:textId="77777777" w:rsidR="002C0648" w:rsidRPr="00A4577D" w:rsidRDefault="002C0648" w:rsidP="000F3A37">
            <w:pPr>
              <w:suppressAutoHyphens/>
            </w:pPr>
            <w:r w:rsidRPr="00A4577D">
              <w:t>multiple-word constituent</w:t>
            </w:r>
          </w:p>
        </w:tc>
      </w:tr>
      <w:tr w:rsidR="002C0648" w:rsidRPr="002F6702" w14:paraId="71BE30F0" w14:textId="77777777" w:rsidTr="002C0648">
        <w:tc>
          <w:tcPr>
            <w:tcW w:w="1843" w:type="dxa"/>
          </w:tcPr>
          <w:p w14:paraId="1A3D7447" w14:textId="77777777" w:rsidR="002C0648" w:rsidRPr="002C0648" w:rsidRDefault="002C0648" w:rsidP="000F3A37">
            <w:pPr>
              <w:suppressAutoHyphens/>
              <w:rPr>
                <w:smallCaps/>
              </w:rPr>
            </w:pPr>
            <w:r>
              <w:rPr>
                <w:smallCaps/>
              </w:rPr>
              <w:t>asf</w:t>
            </w:r>
          </w:p>
        </w:tc>
        <w:tc>
          <w:tcPr>
            <w:tcW w:w="6521" w:type="dxa"/>
          </w:tcPr>
          <w:p w14:paraId="42A291BF" w14:textId="425F4F04" w:rsidR="002C0648" w:rsidRPr="00A4577D" w:rsidRDefault="002C0648" w:rsidP="000F3A37">
            <w:pPr>
              <w:suppressAutoHyphens/>
            </w:pPr>
            <w:r>
              <w:t>adjective suffix</w:t>
            </w:r>
          </w:p>
        </w:tc>
      </w:tr>
      <w:tr w:rsidR="002C0648" w:rsidRPr="002F6702" w14:paraId="2E32F79A" w14:textId="77777777" w:rsidTr="002C0648">
        <w:tc>
          <w:tcPr>
            <w:tcW w:w="1843" w:type="dxa"/>
          </w:tcPr>
          <w:p w14:paraId="28685E40" w14:textId="77777777" w:rsidR="002C0648" w:rsidRPr="002C0648" w:rsidRDefault="002C0648" w:rsidP="000F3A37">
            <w:pPr>
              <w:suppressAutoHyphens/>
              <w:rPr>
                <w:smallCaps/>
              </w:rPr>
            </w:pPr>
            <w:r>
              <w:rPr>
                <w:smallCaps/>
              </w:rPr>
              <w:t>assc</w:t>
            </w:r>
          </w:p>
        </w:tc>
        <w:tc>
          <w:tcPr>
            <w:tcW w:w="6521" w:type="dxa"/>
          </w:tcPr>
          <w:p w14:paraId="46F488DA" w14:textId="7D363624" w:rsidR="002C0648" w:rsidRPr="00A4577D" w:rsidRDefault="002C0648" w:rsidP="000F3A37">
            <w:pPr>
              <w:suppressAutoHyphens/>
            </w:pPr>
            <w:r>
              <w:t>associative</w:t>
            </w:r>
          </w:p>
        </w:tc>
      </w:tr>
      <w:tr w:rsidR="002C0648" w:rsidRPr="002F6702" w14:paraId="21CE1185" w14:textId="77777777" w:rsidTr="002C0648">
        <w:tc>
          <w:tcPr>
            <w:tcW w:w="1843" w:type="dxa"/>
          </w:tcPr>
          <w:p w14:paraId="745191B4" w14:textId="77777777" w:rsidR="002C0648" w:rsidRPr="002C0648" w:rsidRDefault="002C0648" w:rsidP="000F3A37">
            <w:pPr>
              <w:suppressAutoHyphens/>
              <w:rPr>
                <w:smallCaps/>
              </w:rPr>
            </w:pPr>
            <w:r>
              <w:rPr>
                <w:smallCaps/>
              </w:rPr>
              <w:t>contr</w:t>
            </w:r>
          </w:p>
        </w:tc>
        <w:tc>
          <w:tcPr>
            <w:tcW w:w="6521" w:type="dxa"/>
          </w:tcPr>
          <w:p w14:paraId="784FA085" w14:textId="16F50AD4" w:rsidR="002C0648" w:rsidRPr="00A4577D" w:rsidRDefault="002C0648" w:rsidP="000F3A37">
            <w:pPr>
              <w:suppressAutoHyphens/>
            </w:pPr>
            <w:r>
              <w:t>contrastive</w:t>
            </w:r>
          </w:p>
        </w:tc>
      </w:tr>
      <w:tr w:rsidR="002C0648" w:rsidRPr="002F6702" w14:paraId="205D5E5A" w14:textId="77777777" w:rsidTr="002C0648">
        <w:tc>
          <w:tcPr>
            <w:tcW w:w="1843" w:type="dxa"/>
          </w:tcPr>
          <w:p w14:paraId="7982D0E3" w14:textId="77777777" w:rsidR="002C0648" w:rsidRPr="002C0648" w:rsidRDefault="002C0648" w:rsidP="000F3A37">
            <w:pPr>
              <w:suppressAutoHyphens/>
              <w:rPr>
                <w:smallCaps/>
              </w:rPr>
            </w:pPr>
            <w:r>
              <w:rPr>
                <w:smallCaps/>
              </w:rPr>
              <w:t>depr</w:t>
            </w:r>
          </w:p>
        </w:tc>
        <w:tc>
          <w:tcPr>
            <w:tcW w:w="6521" w:type="dxa"/>
          </w:tcPr>
          <w:p w14:paraId="2A948FCC" w14:textId="5A1B153D" w:rsidR="002C0648" w:rsidRPr="00A4577D" w:rsidRDefault="002C0648" w:rsidP="000F3A37">
            <w:pPr>
              <w:suppressAutoHyphens/>
            </w:pPr>
            <w:r>
              <w:t>depreciative</w:t>
            </w:r>
          </w:p>
        </w:tc>
      </w:tr>
      <w:tr w:rsidR="002C0648" w:rsidRPr="002F6702" w14:paraId="76146CB9" w14:textId="77777777" w:rsidTr="002C0648">
        <w:tc>
          <w:tcPr>
            <w:tcW w:w="1843" w:type="dxa"/>
          </w:tcPr>
          <w:p w14:paraId="38F962FC" w14:textId="77777777" w:rsidR="002C0648" w:rsidRPr="002C0648" w:rsidRDefault="002C0648" w:rsidP="000F3A37">
            <w:pPr>
              <w:suppressAutoHyphens/>
              <w:rPr>
                <w:smallCaps/>
              </w:rPr>
            </w:pPr>
            <w:r>
              <w:rPr>
                <w:smallCaps/>
              </w:rPr>
              <w:t>dubit</w:t>
            </w:r>
          </w:p>
        </w:tc>
        <w:tc>
          <w:tcPr>
            <w:tcW w:w="6521" w:type="dxa"/>
          </w:tcPr>
          <w:p w14:paraId="5257318A" w14:textId="1E5E5805" w:rsidR="002C0648" w:rsidRPr="00A4577D" w:rsidRDefault="002C0648" w:rsidP="000F3A37">
            <w:pPr>
              <w:suppressAutoHyphens/>
            </w:pPr>
            <w:r>
              <w:t>dubitative</w:t>
            </w:r>
          </w:p>
        </w:tc>
      </w:tr>
      <w:tr w:rsidR="002C0648" w:rsidRPr="002F6702" w14:paraId="51B29C9C" w14:textId="77777777" w:rsidTr="002C0648">
        <w:tc>
          <w:tcPr>
            <w:tcW w:w="1843" w:type="dxa"/>
          </w:tcPr>
          <w:p w14:paraId="089BDD23" w14:textId="77777777" w:rsidR="002C0648" w:rsidRPr="002C0648" w:rsidRDefault="002C0648" w:rsidP="000F3A37">
            <w:pPr>
              <w:suppressAutoHyphens/>
              <w:rPr>
                <w:smallCaps/>
              </w:rPr>
            </w:pPr>
            <w:r>
              <w:rPr>
                <w:smallCaps/>
              </w:rPr>
              <w:t>hort</w:t>
            </w:r>
          </w:p>
        </w:tc>
        <w:tc>
          <w:tcPr>
            <w:tcW w:w="6521" w:type="dxa"/>
          </w:tcPr>
          <w:p w14:paraId="5E7F38CB" w14:textId="25ECF8AA" w:rsidR="002C0648" w:rsidRPr="00A4577D" w:rsidRDefault="002C0648" w:rsidP="000F3A37">
            <w:pPr>
              <w:suppressAutoHyphens/>
            </w:pPr>
            <w:r>
              <w:t>hortative</w:t>
            </w:r>
          </w:p>
        </w:tc>
      </w:tr>
      <w:tr w:rsidR="002C0648" w:rsidRPr="002F6702" w14:paraId="39896CE5" w14:textId="77777777" w:rsidTr="002C0648">
        <w:tc>
          <w:tcPr>
            <w:tcW w:w="1843" w:type="dxa"/>
          </w:tcPr>
          <w:p w14:paraId="4C2EF6D8" w14:textId="77777777" w:rsidR="002C0648" w:rsidRPr="002C0648" w:rsidRDefault="002C0648" w:rsidP="000F3A37">
            <w:pPr>
              <w:suppressAutoHyphens/>
              <w:rPr>
                <w:smallCaps/>
              </w:rPr>
            </w:pPr>
            <w:r>
              <w:rPr>
                <w:smallCaps/>
              </w:rPr>
              <w:t>infl</w:t>
            </w:r>
          </w:p>
        </w:tc>
        <w:tc>
          <w:tcPr>
            <w:tcW w:w="6521" w:type="dxa"/>
          </w:tcPr>
          <w:p w14:paraId="40C0A512" w14:textId="76509A92" w:rsidR="002C0648" w:rsidRPr="00A4577D" w:rsidRDefault="002C0648" w:rsidP="000F3A37">
            <w:pPr>
              <w:suppressAutoHyphens/>
            </w:pPr>
            <w:r>
              <w:t>inflection</w:t>
            </w:r>
          </w:p>
        </w:tc>
      </w:tr>
      <w:tr w:rsidR="002C0648" w:rsidRPr="002F6702" w14:paraId="6D2E89E2" w14:textId="77777777" w:rsidTr="002C0648">
        <w:tc>
          <w:tcPr>
            <w:tcW w:w="1843" w:type="dxa"/>
          </w:tcPr>
          <w:p w14:paraId="6823605C" w14:textId="77777777" w:rsidR="002C0648" w:rsidRPr="002C0648" w:rsidRDefault="002C0648" w:rsidP="000F3A37">
            <w:pPr>
              <w:suppressAutoHyphens/>
              <w:rPr>
                <w:smallCaps/>
              </w:rPr>
            </w:pPr>
            <w:r>
              <w:rPr>
                <w:smallCaps/>
              </w:rPr>
              <w:t>intens</w:t>
            </w:r>
          </w:p>
        </w:tc>
        <w:tc>
          <w:tcPr>
            <w:tcW w:w="6521" w:type="dxa"/>
          </w:tcPr>
          <w:p w14:paraId="30349B17" w14:textId="54CAC4F4" w:rsidR="002C0648" w:rsidRPr="00A4577D" w:rsidRDefault="002C0648" w:rsidP="000F3A37">
            <w:pPr>
              <w:suppressAutoHyphens/>
            </w:pPr>
            <w:r>
              <w:t>intensifier</w:t>
            </w:r>
          </w:p>
        </w:tc>
      </w:tr>
      <w:tr w:rsidR="002C0648" w:rsidRPr="002F6702" w14:paraId="29B1D49C" w14:textId="77777777" w:rsidTr="002C0648">
        <w:tc>
          <w:tcPr>
            <w:tcW w:w="1843" w:type="dxa"/>
          </w:tcPr>
          <w:p w14:paraId="2D6C9CB6" w14:textId="77777777" w:rsidR="002C0648" w:rsidRPr="002C0648" w:rsidRDefault="002C0648" w:rsidP="000F3A37">
            <w:pPr>
              <w:suppressAutoHyphens/>
              <w:rPr>
                <w:smallCaps/>
              </w:rPr>
            </w:pPr>
            <w:r>
              <w:rPr>
                <w:smallCaps/>
              </w:rPr>
              <w:t>mid</w:t>
            </w:r>
          </w:p>
        </w:tc>
        <w:tc>
          <w:tcPr>
            <w:tcW w:w="6521" w:type="dxa"/>
          </w:tcPr>
          <w:p w14:paraId="3AC4C477" w14:textId="62380B8D" w:rsidR="002C0648" w:rsidRPr="00A4577D" w:rsidRDefault="002C0648" w:rsidP="000F3A37">
            <w:pPr>
              <w:suppressAutoHyphens/>
            </w:pPr>
            <w:r>
              <w:t>middle</w:t>
            </w:r>
          </w:p>
        </w:tc>
      </w:tr>
      <w:tr w:rsidR="002C0648" w:rsidRPr="002F6702" w14:paraId="235A43D2" w14:textId="77777777" w:rsidTr="002C0648">
        <w:tc>
          <w:tcPr>
            <w:tcW w:w="1843" w:type="dxa"/>
          </w:tcPr>
          <w:p w14:paraId="2636342C" w14:textId="77777777" w:rsidR="002C0648" w:rsidRPr="002C0648" w:rsidRDefault="002C0648" w:rsidP="000F3A37">
            <w:pPr>
              <w:suppressAutoHyphens/>
              <w:rPr>
                <w:smallCaps/>
              </w:rPr>
            </w:pPr>
            <w:r>
              <w:rPr>
                <w:smallCaps/>
              </w:rPr>
              <w:t>npf</w:t>
            </w:r>
          </w:p>
        </w:tc>
        <w:tc>
          <w:tcPr>
            <w:tcW w:w="6521" w:type="dxa"/>
          </w:tcPr>
          <w:p w14:paraId="087C4B1D" w14:textId="588F3461" w:rsidR="002C0648" w:rsidRPr="00A4577D" w:rsidRDefault="002C0648" w:rsidP="000F3A37">
            <w:pPr>
              <w:suppressAutoHyphens/>
            </w:pPr>
            <w:r>
              <w:t>noun prefix</w:t>
            </w:r>
          </w:p>
        </w:tc>
      </w:tr>
      <w:tr w:rsidR="002C0648" w:rsidRPr="002F6702" w14:paraId="4C65F731" w14:textId="77777777" w:rsidTr="002C0648">
        <w:tc>
          <w:tcPr>
            <w:tcW w:w="1843" w:type="dxa"/>
          </w:tcPr>
          <w:p w14:paraId="58E8902D" w14:textId="77777777" w:rsidR="002C0648" w:rsidRPr="002C0648" w:rsidRDefault="002C0648" w:rsidP="000F3A37">
            <w:pPr>
              <w:suppressAutoHyphens/>
              <w:rPr>
                <w:smallCaps/>
              </w:rPr>
            </w:pPr>
            <w:r>
              <w:rPr>
                <w:smallCaps/>
              </w:rPr>
              <w:t>post</w:t>
            </w:r>
          </w:p>
        </w:tc>
        <w:tc>
          <w:tcPr>
            <w:tcW w:w="6521" w:type="dxa"/>
          </w:tcPr>
          <w:p w14:paraId="6CEFF3B9" w14:textId="2E0309E2" w:rsidR="002C0648" w:rsidRPr="00A4577D" w:rsidRDefault="002C0648" w:rsidP="000F3A37">
            <w:pPr>
              <w:suppressAutoHyphens/>
            </w:pPr>
            <w:r>
              <w:t>posture</w:t>
            </w:r>
          </w:p>
        </w:tc>
      </w:tr>
      <w:tr w:rsidR="002C0648" w:rsidRPr="002F6702" w14:paraId="315DBCDD" w14:textId="77777777" w:rsidTr="002C0648">
        <w:tc>
          <w:tcPr>
            <w:tcW w:w="1843" w:type="dxa"/>
          </w:tcPr>
          <w:p w14:paraId="7EC8FDB8" w14:textId="77777777" w:rsidR="002C0648" w:rsidRPr="002C0648" w:rsidRDefault="002C0648" w:rsidP="000F3A37">
            <w:pPr>
              <w:suppressAutoHyphens/>
              <w:rPr>
                <w:smallCaps/>
              </w:rPr>
            </w:pPr>
            <w:r>
              <w:rPr>
                <w:smallCaps/>
              </w:rPr>
              <w:t>pot</w:t>
            </w:r>
          </w:p>
        </w:tc>
        <w:tc>
          <w:tcPr>
            <w:tcW w:w="6521" w:type="dxa"/>
          </w:tcPr>
          <w:p w14:paraId="7FBA83C3" w14:textId="153C221F" w:rsidR="002C0648" w:rsidRPr="00A4577D" w:rsidRDefault="002C0648" w:rsidP="000F3A37">
            <w:pPr>
              <w:suppressAutoHyphens/>
            </w:pPr>
            <w:r>
              <w:t>potential</w:t>
            </w:r>
          </w:p>
        </w:tc>
      </w:tr>
      <w:tr w:rsidR="002C0648" w:rsidRPr="002F6702" w14:paraId="369219F3" w14:textId="77777777" w:rsidTr="002C0648">
        <w:tc>
          <w:tcPr>
            <w:tcW w:w="1843" w:type="dxa"/>
          </w:tcPr>
          <w:p w14:paraId="742328D9" w14:textId="77777777" w:rsidR="002C0648" w:rsidRPr="002C0648" w:rsidRDefault="002C0648" w:rsidP="000F3A37">
            <w:pPr>
              <w:suppressAutoHyphens/>
              <w:rPr>
                <w:smallCaps/>
              </w:rPr>
            </w:pPr>
            <w:r>
              <w:rPr>
                <w:smallCaps/>
              </w:rPr>
              <w:t>priv</w:t>
            </w:r>
          </w:p>
        </w:tc>
        <w:tc>
          <w:tcPr>
            <w:tcW w:w="6521" w:type="dxa"/>
          </w:tcPr>
          <w:p w14:paraId="03E30060" w14:textId="090899E8" w:rsidR="002C0648" w:rsidRPr="00A4577D" w:rsidRDefault="002C0648" w:rsidP="000F3A37">
            <w:pPr>
              <w:suppressAutoHyphens/>
            </w:pPr>
            <w:r>
              <w:t>privative</w:t>
            </w:r>
          </w:p>
        </w:tc>
      </w:tr>
      <w:tr w:rsidR="002C0648" w:rsidRPr="002F6702" w14:paraId="4AFB0517" w14:textId="77777777" w:rsidTr="002C0648">
        <w:tc>
          <w:tcPr>
            <w:tcW w:w="1843" w:type="dxa"/>
          </w:tcPr>
          <w:p w14:paraId="1DFA4629" w14:textId="77777777" w:rsidR="002C0648" w:rsidRPr="002C0648" w:rsidRDefault="002C0648" w:rsidP="000F3A37">
            <w:pPr>
              <w:suppressAutoHyphens/>
              <w:rPr>
                <w:smallCaps/>
              </w:rPr>
            </w:pPr>
            <w:r>
              <w:rPr>
                <w:smallCaps/>
              </w:rPr>
              <w:t>rec.pst</w:t>
            </w:r>
          </w:p>
        </w:tc>
        <w:tc>
          <w:tcPr>
            <w:tcW w:w="6521" w:type="dxa"/>
          </w:tcPr>
          <w:p w14:paraId="2562664B" w14:textId="2E76504B" w:rsidR="002C0648" w:rsidRPr="00A4577D" w:rsidRDefault="002C0648" w:rsidP="000F3A37">
            <w:pPr>
              <w:suppressAutoHyphens/>
            </w:pPr>
            <w:r>
              <w:t>recent past</w:t>
            </w:r>
          </w:p>
        </w:tc>
      </w:tr>
      <w:tr w:rsidR="002C0648" w:rsidRPr="002F6702" w14:paraId="1AE65E73" w14:textId="77777777" w:rsidTr="002C0648">
        <w:tc>
          <w:tcPr>
            <w:tcW w:w="1843" w:type="dxa"/>
          </w:tcPr>
          <w:p w14:paraId="1AFF25E4" w14:textId="77777777" w:rsidR="002C0648" w:rsidRPr="002C0648" w:rsidRDefault="002C0648" w:rsidP="000F3A37">
            <w:pPr>
              <w:suppressAutoHyphens/>
              <w:rPr>
                <w:smallCaps/>
              </w:rPr>
            </w:pPr>
            <w:r>
              <w:rPr>
                <w:smallCaps/>
              </w:rPr>
              <w:t>rem.pst</w:t>
            </w:r>
          </w:p>
        </w:tc>
        <w:tc>
          <w:tcPr>
            <w:tcW w:w="6521" w:type="dxa"/>
          </w:tcPr>
          <w:p w14:paraId="495D49D5" w14:textId="12B8EA76" w:rsidR="002C0648" w:rsidRPr="00A4577D" w:rsidRDefault="002C0648" w:rsidP="000F3A37">
            <w:pPr>
              <w:suppressAutoHyphens/>
            </w:pPr>
            <w:r>
              <w:t>remote past</w:t>
            </w:r>
          </w:p>
        </w:tc>
      </w:tr>
      <w:tr w:rsidR="002C0648" w:rsidRPr="00555266" w14:paraId="0D4D0572" w14:textId="77777777" w:rsidTr="00521F54">
        <w:tc>
          <w:tcPr>
            <w:tcW w:w="1843" w:type="dxa"/>
          </w:tcPr>
          <w:p w14:paraId="12C2351A" w14:textId="77777777" w:rsidR="002C0648" w:rsidRPr="00A4577D" w:rsidRDefault="002C0648" w:rsidP="000F3A37">
            <w:pPr>
              <w:suppressAutoHyphens/>
              <w:rPr>
                <w:smallCaps/>
              </w:rPr>
            </w:pPr>
            <w:r>
              <w:rPr>
                <w:smallCaps/>
              </w:rPr>
              <w:t>rep</w:t>
            </w:r>
          </w:p>
        </w:tc>
        <w:tc>
          <w:tcPr>
            <w:tcW w:w="6521" w:type="dxa"/>
          </w:tcPr>
          <w:p w14:paraId="3F7BD952" w14:textId="051353E7" w:rsidR="002C0648" w:rsidRPr="00A4577D" w:rsidRDefault="002C0648" w:rsidP="000F3A37">
            <w:pPr>
              <w:suppressAutoHyphens/>
            </w:pPr>
            <w:r>
              <w:t>reportative</w:t>
            </w:r>
          </w:p>
        </w:tc>
      </w:tr>
      <w:tr w:rsidR="002C0648" w:rsidRPr="002F6702" w14:paraId="6798716A" w14:textId="77777777" w:rsidTr="002C0648">
        <w:tc>
          <w:tcPr>
            <w:tcW w:w="1843" w:type="dxa"/>
          </w:tcPr>
          <w:p w14:paraId="5ED6940B" w14:textId="77777777" w:rsidR="002C0648" w:rsidRPr="002C0648" w:rsidRDefault="002C0648" w:rsidP="000F3A37">
            <w:pPr>
              <w:suppressAutoHyphens/>
              <w:rPr>
                <w:smallCaps/>
              </w:rPr>
            </w:pPr>
            <w:r>
              <w:rPr>
                <w:smallCaps/>
              </w:rPr>
              <w:t>tdm</w:t>
            </w:r>
          </w:p>
        </w:tc>
        <w:tc>
          <w:tcPr>
            <w:tcW w:w="6521" w:type="dxa"/>
          </w:tcPr>
          <w:p w14:paraId="68FA5B96" w14:textId="3BBDF102" w:rsidR="002C0648" w:rsidRPr="00A4577D" w:rsidRDefault="002C0648" w:rsidP="000F3A37">
            <w:pPr>
              <w:suppressAutoHyphens/>
            </w:pPr>
            <w:r>
              <w:t>temporal distance marker</w:t>
            </w:r>
          </w:p>
        </w:tc>
      </w:tr>
    </w:tbl>
    <w:p w14:paraId="12EBB710" w14:textId="7CAC5766" w:rsidR="002C0648" w:rsidRDefault="002C0648" w:rsidP="000F3A37">
      <w:pPr>
        <w:suppressAutoHyphens/>
        <w:ind w:firstLine="284"/>
      </w:pPr>
    </w:p>
    <w:p w14:paraId="7AA1E1EE" w14:textId="77777777" w:rsidR="002C0648" w:rsidRDefault="002C0648" w:rsidP="000F3A37">
      <w:pPr>
        <w:suppressAutoHyphens/>
        <w:ind w:firstLine="284"/>
        <w:rPr>
          <w:lang w:eastAsia="fr-FR"/>
        </w:rPr>
      </w:pPr>
    </w:p>
    <w:p w14:paraId="7A459B3A" w14:textId="77777777" w:rsidR="00F50FC2" w:rsidRPr="006E4211" w:rsidRDefault="00807CD2" w:rsidP="000F3A37">
      <w:pPr>
        <w:suppressAutoHyphens/>
      </w:pPr>
      <w:r w:rsidRPr="006E4211">
        <w:br w:type="page"/>
      </w:r>
    </w:p>
    <w:p w14:paraId="5B60F69B" w14:textId="3EE125AF" w:rsidR="00E67821" w:rsidRDefault="00642A16" w:rsidP="000F3A37">
      <w:pPr>
        <w:pStyle w:val="Otsikko1"/>
        <w:numPr>
          <w:ilvl w:val="0"/>
          <w:numId w:val="0"/>
        </w:numPr>
        <w:suppressAutoHyphens/>
        <w:rPr>
          <w:lang w:val="es-ES"/>
        </w:rPr>
      </w:pPr>
      <w:r w:rsidRPr="00051AAD">
        <w:rPr>
          <w:lang w:val="es-ES"/>
        </w:rPr>
        <w:t>References</w:t>
      </w:r>
    </w:p>
    <w:p w14:paraId="5E6F7FEA" w14:textId="59C341FF" w:rsidR="00150682" w:rsidRDefault="00150682" w:rsidP="000F3A37">
      <w:pPr>
        <w:suppressAutoHyphens/>
        <w:rPr>
          <w:lang w:val="es-ES" w:eastAsia="fr-FR"/>
        </w:rPr>
      </w:pPr>
    </w:p>
    <w:p w14:paraId="273D3815" w14:textId="77777777" w:rsidR="00DC34E0" w:rsidRPr="00DC34E0" w:rsidRDefault="00CC198D" w:rsidP="00DC34E0">
      <w:pPr>
        <w:pStyle w:val="Lhdeluettelo"/>
        <w:rPr>
          <w:sz w:val="24"/>
        </w:rPr>
      </w:pPr>
      <w:r>
        <w:rPr>
          <w:lang w:val="es-ES" w:eastAsia="fr-FR"/>
        </w:rPr>
        <w:fldChar w:fldCharType="begin"/>
      </w:r>
      <w:r w:rsidR="00DC34E0">
        <w:rPr>
          <w:lang w:eastAsia="fr-FR"/>
        </w:rPr>
        <w:instrText xml:space="preserve"> ADDIN ZOTERO_BIBL {"uncited":[],"omitted":[],"custom":[]} CSL_BIBLIOGRAPHY </w:instrText>
      </w:r>
      <w:r>
        <w:rPr>
          <w:lang w:val="es-ES" w:eastAsia="fr-FR"/>
        </w:rPr>
        <w:fldChar w:fldCharType="separate"/>
      </w:r>
      <w:r w:rsidR="00DC34E0" w:rsidRPr="00DC34E0">
        <w:rPr>
          <w:sz w:val="24"/>
        </w:rPr>
        <w:t xml:space="preserve">Auwera, Johan van der. 2009. The Jespersen cycles. In Elly van Gelderen (ed.), </w:t>
      </w:r>
      <w:r w:rsidR="00DC34E0" w:rsidRPr="00DC34E0">
        <w:rPr>
          <w:i/>
          <w:iCs/>
          <w:sz w:val="24"/>
        </w:rPr>
        <w:t>Linguistik Aktuell/Linguistics Today</w:t>
      </w:r>
      <w:r w:rsidR="00DC34E0" w:rsidRPr="00DC34E0">
        <w:rPr>
          <w:sz w:val="24"/>
        </w:rPr>
        <w:t>, vol. 146. Amsterdam: John Benjamins Publishing Company. (20 September, 2016).</w:t>
      </w:r>
    </w:p>
    <w:p w14:paraId="729D3440" w14:textId="77777777" w:rsidR="00DC34E0" w:rsidRPr="00DC34E0" w:rsidRDefault="00DC34E0" w:rsidP="00DC34E0">
      <w:pPr>
        <w:pStyle w:val="Lhdeluettelo"/>
        <w:rPr>
          <w:sz w:val="24"/>
        </w:rPr>
      </w:pPr>
      <w:r w:rsidRPr="00DC34E0">
        <w:rPr>
          <w:sz w:val="24"/>
        </w:rPr>
        <w:t xml:space="preserve">Auwera, Johan van der &amp; Frens Vossen. 2016. Jespersen cycles in the Mayan, Quechuan and Maipurean languages. In Elly van Gelderen (ed.), </w:t>
      </w:r>
      <w:r w:rsidRPr="00DC34E0">
        <w:rPr>
          <w:i/>
          <w:iCs/>
          <w:sz w:val="24"/>
        </w:rPr>
        <w:t>Cyclical Change Continued</w:t>
      </w:r>
      <w:r w:rsidRPr="00DC34E0">
        <w:rPr>
          <w:sz w:val="24"/>
        </w:rPr>
        <w:t xml:space="preserve"> (Linguistik Aktuell/Linguistics Today 227), 189–218. Amsterdam: John Benjamins Publishing Company.</w:t>
      </w:r>
    </w:p>
    <w:p w14:paraId="13EA650D" w14:textId="77777777" w:rsidR="00DC34E0" w:rsidRPr="00DC34E0" w:rsidRDefault="00DC34E0" w:rsidP="00DC34E0">
      <w:pPr>
        <w:pStyle w:val="Lhdeluettelo"/>
        <w:rPr>
          <w:sz w:val="24"/>
        </w:rPr>
      </w:pPr>
      <w:r w:rsidRPr="00DC34E0">
        <w:rPr>
          <w:sz w:val="24"/>
        </w:rPr>
        <w:t>Bernander, Rasmus, Maud Devos &amp; Hannah Gibson. This volume. The negative existential cycle in Bantu.</w:t>
      </w:r>
    </w:p>
    <w:p w14:paraId="2233697C" w14:textId="77777777" w:rsidR="00DC34E0" w:rsidRPr="00DC34E0" w:rsidRDefault="00DC34E0" w:rsidP="00DC34E0">
      <w:pPr>
        <w:pStyle w:val="Lhdeluettelo"/>
        <w:rPr>
          <w:sz w:val="24"/>
        </w:rPr>
      </w:pPr>
      <w:r w:rsidRPr="00DC34E0">
        <w:rPr>
          <w:sz w:val="24"/>
          <w:lang w:val="fr-FR"/>
        </w:rPr>
        <w:t xml:space="preserve">Creissels, Denis. 2006. </w:t>
      </w:r>
      <w:r w:rsidRPr="00DC34E0">
        <w:rPr>
          <w:i/>
          <w:iCs/>
          <w:sz w:val="24"/>
          <w:lang w:val="fr-FR"/>
        </w:rPr>
        <w:t>Syntaxe générale, une introduction typologique</w:t>
      </w:r>
      <w:r w:rsidRPr="00DC34E0">
        <w:rPr>
          <w:sz w:val="24"/>
          <w:lang w:val="fr-FR"/>
        </w:rPr>
        <w:t xml:space="preserve">. </w:t>
      </w:r>
      <w:r w:rsidRPr="00DC34E0">
        <w:rPr>
          <w:sz w:val="24"/>
        </w:rPr>
        <w:t>Vol. 2. Paris: Hermès - Lavoisier.</w:t>
      </w:r>
    </w:p>
    <w:p w14:paraId="296271A5" w14:textId="77777777" w:rsidR="00DC34E0" w:rsidRPr="00DC34E0" w:rsidRDefault="00DC34E0" w:rsidP="00DC34E0">
      <w:pPr>
        <w:pStyle w:val="Lhdeluettelo"/>
        <w:rPr>
          <w:sz w:val="24"/>
        </w:rPr>
      </w:pPr>
      <w:r w:rsidRPr="00DC34E0">
        <w:rPr>
          <w:sz w:val="24"/>
        </w:rPr>
        <w:t xml:space="preserve">Croft, William. 1991. The evolution of negation. </w:t>
      </w:r>
      <w:r w:rsidRPr="00DC34E0">
        <w:rPr>
          <w:i/>
          <w:iCs/>
          <w:sz w:val="24"/>
        </w:rPr>
        <w:t>Journal of Linguistics</w:t>
      </w:r>
      <w:r w:rsidRPr="00DC34E0">
        <w:rPr>
          <w:sz w:val="24"/>
        </w:rPr>
        <w:t xml:space="preserve"> 27. 1–27.</w:t>
      </w:r>
    </w:p>
    <w:p w14:paraId="40AE983D" w14:textId="77777777" w:rsidR="00DC34E0" w:rsidRPr="00DC34E0" w:rsidRDefault="00DC34E0" w:rsidP="00DC34E0">
      <w:pPr>
        <w:pStyle w:val="Lhdeluettelo"/>
        <w:rPr>
          <w:sz w:val="24"/>
        </w:rPr>
      </w:pPr>
      <w:r w:rsidRPr="00DC34E0">
        <w:rPr>
          <w:sz w:val="24"/>
        </w:rPr>
        <w:t xml:space="preserve">Guillaume, Antoine. forthcoming. Takanan languages. In Patience Epps &amp; Lev Michael (eds.), </w:t>
      </w:r>
      <w:r w:rsidRPr="00DC34E0">
        <w:rPr>
          <w:i/>
          <w:iCs/>
          <w:sz w:val="24"/>
        </w:rPr>
        <w:t>Amazonian Languages. An International Handbook</w:t>
      </w:r>
      <w:r w:rsidRPr="00DC34E0">
        <w:rPr>
          <w:sz w:val="24"/>
        </w:rPr>
        <w:t>. Berlin: de Gruyter Mouton.</w:t>
      </w:r>
    </w:p>
    <w:p w14:paraId="05133913" w14:textId="77777777" w:rsidR="00DC34E0" w:rsidRPr="00DC34E0" w:rsidRDefault="00DC34E0" w:rsidP="00DC34E0">
      <w:pPr>
        <w:pStyle w:val="Lhdeluettelo"/>
        <w:rPr>
          <w:sz w:val="24"/>
          <w:lang w:val="es-ES"/>
        </w:rPr>
      </w:pPr>
      <w:r w:rsidRPr="00DC34E0">
        <w:rPr>
          <w:sz w:val="24"/>
        </w:rPr>
        <w:t xml:space="preserve">Guillaume, Antoine. 2016. Split ergative marking in Tacana: towards a historical reconstruction of a counter-universal pattern. </w:t>
      </w:r>
      <w:r w:rsidRPr="00DC34E0">
        <w:rPr>
          <w:sz w:val="24"/>
          <w:lang w:val="es-ES"/>
        </w:rPr>
        <w:t>Presented at the Laboratorio di Linguistica, Scuola Normale Superiore, Pisa, Italia, February 19.</w:t>
      </w:r>
    </w:p>
    <w:p w14:paraId="4D814A5E" w14:textId="77777777" w:rsidR="00DC34E0" w:rsidRPr="00DC34E0" w:rsidRDefault="00DC34E0" w:rsidP="00DC34E0">
      <w:pPr>
        <w:pStyle w:val="Lhdeluettelo"/>
        <w:rPr>
          <w:sz w:val="24"/>
        </w:rPr>
      </w:pPr>
      <w:r w:rsidRPr="00DC34E0">
        <w:rPr>
          <w:sz w:val="24"/>
          <w:lang w:val="es-ES"/>
        </w:rPr>
        <w:t xml:space="preserve">Lafone Quevedo, Samuel A. 1902. Arte y vocabulario de la lengua tacana. Manuscrito del R. P. Fray Nicolás Armentia con introducción, notas y apéndices por Samuel A. Lafone Quevedo. </w:t>
      </w:r>
      <w:r w:rsidRPr="00DC34E0">
        <w:rPr>
          <w:i/>
          <w:iCs/>
          <w:sz w:val="24"/>
        </w:rPr>
        <w:t>Revista del Museo de La Plata</w:t>
      </w:r>
      <w:r w:rsidRPr="00DC34E0">
        <w:rPr>
          <w:sz w:val="24"/>
        </w:rPr>
        <w:t xml:space="preserve"> 10. 63–172.</w:t>
      </w:r>
    </w:p>
    <w:p w14:paraId="740EE863" w14:textId="77777777" w:rsidR="00DC34E0" w:rsidRPr="00DC34E0" w:rsidRDefault="00DC34E0" w:rsidP="00DC34E0">
      <w:pPr>
        <w:pStyle w:val="Lhdeluettelo"/>
        <w:rPr>
          <w:sz w:val="24"/>
        </w:rPr>
      </w:pPr>
      <w:r w:rsidRPr="00DC34E0">
        <w:rPr>
          <w:sz w:val="24"/>
        </w:rPr>
        <w:t xml:space="preserve">Miestamo, Matti. 2005. </w:t>
      </w:r>
      <w:r w:rsidRPr="00DC34E0">
        <w:rPr>
          <w:i/>
          <w:iCs/>
          <w:sz w:val="24"/>
        </w:rPr>
        <w:t>Standard negation: the negation of declarative verbal main clauses in a typological perspective</w:t>
      </w:r>
      <w:r w:rsidRPr="00DC34E0">
        <w:rPr>
          <w:sz w:val="24"/>
        </w:rPr>
        <w:t xml:space="preserve"> (Empirical Approaches to Language Typology 31). Berlin ; New York: Mouton de Gruyter.</w:t>
      </w:r>
    </w:p>
    <w:p w14:paraId="7AF621E9" w14:textId="77777777" w:rsidR="00DC34E0" w:rsidRPr="00DC34E0" w:rsidRDefault="00DC34E0" w:rsidP="00DC34E0">
      <w:pPr>
        <w:pStyle w:val="Lhdeluettelo"/>
        <w:rPr>
          <w:sz w:val="24"/>
          <w:lang w:val="es-ES"/>
        </w:rPr>
      </w:pPr>
      <w:r w:rsidRPr="00DC34E0">
        <w:rPr>
          <w:sz w:val="24"/>
        </w:rPr>
        <w:t xml:space="preserve">Miestamo, Matti. 2007. Negation - An overview of typological research. </w:t>
      </w:r>
      <w:r w:rsidRPr="00DC34E0">
        <w:rPr>
          <w:i/>
          <w:iCs/>
          <w:sz w:val="24"/>
          <w:lang w:val="es-ES"/>
        </w:rPr>
        <w:t>Language and Linguistics Compass</w:t>
      </w:r>
      <w:r w:rsidRPr="00DC34E0">
        <w:rPr>
          <w:sz w:val="24"/>
          <w:lang w:val="es-ES"/>
        </w:rPr>
        <w:t xml:space="preserve"> 1(5). 552–570.</w:t>
      </w:r>
    </w:p>
    <w:p w14:paraId="4F7FE2E7" w14:textId="77777777" w:rsidR="00DC34E0" w:rsidRPr="00DC34E0" w:rsidRDefault="00DC34E0" w:rsidP="00DC34E0">
      <w:pPr>
        <w:pStyle w:val="Lhdeluettelo"/>
        <w:rPr>
          <w:sz w:val="24"/>
          <w:lang w:val="es-ES"/>
        </w:rPr>
      </w:pPr>
      <w:r w:rsidRPr="00DC34E0">
        <w:rPr>
          <w:sz w:val="24"/>
          <w:lang w:val="es-ES"/>
        </w:rPr>
        <w:t xml:space="preserve">Ottaviano, Ida de. 1980. </w:t>
      </w:r>
      <w:r w:rsidRPr="00DC34E0">
        <w:rPr>
          <w:i/>
          <w:iCs/>
          <w:sz w:val="24"/>
          <w:lang w:val="es-ES"/>
        </w:rPr>
        <w:t>Textos tacana</w:t>
      </w:r>
      <w:r w:rsidRPr="00DC34E0">
        <w:rPr>
          <w:sz w:val="24"/>
          <w:lang w:val="es-ES"/>
        </w:rPr>
        <w:t>. Riberalta, Bolivia: Instituto Lingüístico de Verano.</w:t>
      </w:r>
    </w:p>
    <w:p w14:paraId="78308A1C" w14:textId="77777777" w:rsidR="00DC34E0" w:rsidRPr="00DC34E0" w:rsidRDefault="00DC34E0" w:rsidP="00DC34E0">
      <w:pPr>
        <w:pStyle w:val="Lhdeluettelo"/>
        <w:rPr>
          <w:sz w:val="24"/>
          <w:lang w:val="es-ES"/>
        </w:rPr>
      </w:pPr>
      <w:r w:rsidRPr="00DC34E0">
        <w:rPr>
          <w:sz w:val="24"/>
          <w:lang w:val="es-ES"/>
        </w:rPr>
        <w:t xml:space="preserve">Ottaviano, John &amp; Ida de Ottaviano. 1965. Tacana. In Esther Matteson (ed.), </w:t>
      </w:r>
      <w:r w:rsidRPr="00DC34E0">
        <w:rPr>
          <w:i/>
          <w:iCs/>
          <w:sz w:val="24"/>
          <w:lang w:val="es-ES"/>
        </w:rPr>
        <w:t>Gramáticas estructurales de lenguas bolivianas</w:t>
      </w:r>
      <w:r w:rsidRPr="00DC34E0">
        <w:rPr>
          <w:sz w:val="24"/>
          <w:lang w:val="es-ES"/>
        </w:rPr>
        <w:t xml:space="preserve"> (Gramáticas Estructurales de Lenguas Bolivianas 3), 309–417. Riberalta, Bolivia: Instituto Lingüístico de Verano.</w:t>
      </w:r>
    </w:p>
    <w:p w14:paraId="792F5E56" w14:textId="77777777" w:rsidR="00DC34E0" w:rsidRPr="00DC34E0" w:rsidRDefault="00DC34E0" w:rsidP="00DC34E0">
      <w:pPr>
        <w:pStyle w:val="Lhdeluettelo"/>
        <w:rPr>
          <w:sz w:val="24"/>
        </w:rPr>
      </w:pPr>
      <w:r w:rsidRPr="00DC34E0">
        <w:rPr>
          <w:sz w:val="24"/>
          <w:lang w:val="es-ES"/>
        </w:rPr>
        <w:t xml:space="preserve">Ottaviano, John &amp; Ida de Ottaviano. </w:t>
      </w:r>
      <w:r w:rsidRPr="00DC34E0">
        <w:rPr>
          <w:sz w:val="24"/>
        </w:rPr>
        <w:t xml:space="preserve">1967. Tacana. In Esther Matteson (ed.), </w:t>
      </w:r>
      <w:r w:rsidRPr="00DC34E0">
        <w:rPr>
          <w:i/>
          <w:iCs/>
          <w:sz w:val="24"/>
        </w:rPr>
        <w:t>Bolivian Indian grammars: I</w:t>
      </w:r>
      <w:r w:rsidRPr="00DC34E0">
        <w:rPr>
          <w:sz w:val="24"/>
        </w:rPr>
        <w:t xml:space="preserve"> (Summer Institute of Linguistics Publications in Linguistics and Related Fields 16), 139–207. Norman: Summer Institute of Linguistics of the University of Oklahoma.</w:t>
      </w:r>
    </w:p>
    <w:p w14:paraId="29430759" w14:textId="77777777" w:rsidR="00DC34E0" w:rsidRPr="00DC34E0" w:rsidRDefault="00DC34E0" w:rsidP="00DC34E0">
      <w:pPr>
        <w:pStyle w:val="Lhdeluettelo"/>
        <w:rPr>
          <w:sz w:val="24"/>
        </w:rPr>
      </w:pPr>
      <w:r w:rsidRPr="00DC34E0">
        <w:rPr>
          <w:sz w:val="24"/>
          <w:lang w:val="es-ES"/>
        </w:rPr>
        <w:t xml:space="preserve">Ottaviano, John &amp; Ida de Ottaviano. 1989. </w:t>
      </w:r>
      <w:r w:rsidRPr="00DC34E0">
        <w:rPr>
          <w:i/>
          <w:iCs/>
          <w:sz w:val="24"/>
          <w:lang w:val="es-ES"/>
        </w:rPr>
        <w:t>Diccionario tacana-castellano, castellano-tacana</w:t>
      </w:r>
      <w:r w:rsidRPr="00DC34E0">
        <w:rPr>
          <w:sz w:val="24"/>
          <w:lang w:val="es-ES"/>
        </w:rPr>
        <w:t xml:space="preserve">. </w:t>
      </w:r>
      <w:r w:rsidRPr="00DC34E0">
        <w:rPr>
          <w:sz w:val="24"/>
        </w:rPr>
        <w:t>Dallas, TX, U.S.A: Summer Institute of Linguistics.</w:t>
      </w:r>
    </w:p>
    <w:p w14:paraId="0B7DAFC9" w14:textId="77777777" w:rsidR="00DC34E0" w:rsidRPr="00DC34E0" w:rsidRDefault="00DC34E0" w:rsidP="00DC34E0">
      <w:pPr>
        <w:pStyle w:val="Lhdeluettelo"/>
        <w:rPr>
          <w:sz w:val="24"/>
        </w:rPr>
      </w:pPr>
      <w:r w:rsidRPr="00DC34E0">
        <w:rPr>
          <w:sz w:val="24"/>
        </w:rPr>
        <w:t xml:space="preserve">Schwegler, Armin. 1988. Word-order changes in predicate negation strategies in Romance languages. </w:t>
      </w:r>
      <w:r w:rsidRPr="00DC34E0">
        <w:rPr>
          <w:i/>
          <w:iCs/>
          <w:sz w:val="24"/>
        </w:rPr>
        <w:t>Diachronica</w:t>
      </w:r>
      <w:r w:rsidRPr="00DC34E0">
        <w:rPr>
          <w:sz w:val="24"/>
        </w:rPr>
        <w:t xml:space="preserve"> 5(1–2). 21–58.</w:t>
      </w:r>
    </w:p>
    <w:p w14:paraId="6FCD6C50" w14:textId="77777777" w:rsidR="00DC34E0" w:rsidRPr="00DC34E0" w:rsidRDefault="00DC34E0" w:rsidP="00DC34E0">
      <w:pPr>
        <w:pStyle w:val="Lhdeluettelo"/>
        <w:rPr>
          <w:sz w:val="24"/>
        </w:rPr>
      </w:pPr>
      <w:r w:rsidRPr="00DC34E0">
        <w:rPr>
          <w:sz w:val="24"/>
        </w:rPr>
        <w:t xml:space="preserve">Veselinova, Ljuba. 2013. Negative existentials: a cross-linguistic study. </w:t>
      </w:r>
      <w:r w:rsidRPr="00DC34E0">
        <w:rPr>
          <w:i/>
          <w:iCs/>
          <w:sz w:val="24"/>
        </w:rPr>
        <w:t>Rivista di Linguistica</w:t>
      </w:r>
      <w:r w:rsidRPr="00DC34E0">
        <w:rPr>
          <w:sz w:val="24"/>
        </w:rPr>
        <w:t xml:space="preserve"> 25(1). 107–145.</w:t>
      </w:r>
    </w:p>
    <w:p w14:paraId="36C11F0A" w14:textId="77777777" w:rsidR="00DC34E0" w:rsidRPr="00DC34E0" w:rsidRDefault="00DC34E0" w:rsidP="00DC34E0">
      <w:pPr>
        <w:pStyle w:val="Lhdeluettelo"/>
        <w:rPr>
          <w:sz w:val="24"/>
        </w:rPr>
      </w:pPr>
      <w:r w:rsidRPr="00DC34E0">
        <w:rPr>
          <w:sz w:val="24"/>
        </w:rPr>
        <w:t xml:space="preserve">Veselinova, Ljuba N. 2016. The negative existential cycle viewed through the lens of comparative data. In Elly van Gelderen (ed.), </w:t>
      </w:r>
      <w:r w:rsidRPr="00DC34E0">
        <w:rPr>
          <w:i/>
          <w:iCs/>
          <w:sz w:val="24"/>
        </w:rPr>
        <w:t>Linguistik Aktuell/Linguistics Today</w:t>
      </w:r>
      <w:r w:rsidRPr="00DC34E0">
        <w:rPr>
          <w:sz w:val="24"/>
        </w:rPr>
        <w:t>, vol. 227, 139–188. Amsterdam: John Benjamins Publishing Company.</w:t>
      </w:r>
    </w:p>
    <w:p w14:paraId="29D0A4B7" w14:textId="77777777" w:rsidR="00DC34E0" w:rsidRPr="00DC34E0" w:rsidRDefault="00DC34E0" w:rsidP="00DC34E0">
      <w:pPr>
        <w:pStyle w:val="Lhdeluettelo"/>
        <w:rPr>
          <w:sz w:val="24"/>
        </w:rPr>
      </w:pPr>
      <w:r w:rsidRPr="00DC34E0">
        <w:rPr>
          <w:sz w:val="24"/>
        </w:rPr>
        <w:t xml:space="preserve">Vossen, Frens. 2016. </w:t>
      </w:r>
      <w:r w:rsidRPr="00DC34E0">
        <w:rPr>
          <w:i/>
          <w:iCs/>
          <w:sz w:val="24"/>
        </w:rPr>
        <w:t>On the typology of the Jespersen Cycles</w:t>
      </w:r>
      <w:r w:rsidRPr="00DC34E0">
        <w:rPr>
          <w:sz w:val="24"/>
        </w:rPr>
        <w:t>. Antwerp: Universiteit Antwerpen doctoral dissertation.</w:t>
      </w:r>
    </w:p>
    <w:p w14:paraId="32C7C5AE" w14:textId="0692A7F4" w:rsidR="0050799F" w:rsidRDefault="00CC198D" w:rsidP="000F3A37">
      <w:pPr>
        <w:suppressAutoHyphens/>
        <w:rPr>
          <w:lang w:val="es-ES" w:eastAsia="fr-FR"/>
        </w:rPr>
      </w:pPr>
      <w:r>
        <w:rPr>
          <w:lang w:val="es-ES" w:eastAsia="fr-FR"/>
        </w:rPr>
        <w:fldChar w:fldCharType="end"/>
      </w:r>
    </w:p>
    <w:sectPr w:rsidR="0050799F" w:rsidSect="006820EA">
      <w:footerReference w:type="default" r:id="rId8"/>
      <w:type w:val="continuous"/>
      <w:pgSz w:w="11907" w:h="16839" w:code="9"/>
      <w:pgMar w:top="1134" w:right="851" w:bottom="1134" w:left="851" w:header="567" w:footer="567" w:gutter="0"/>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3AB3AF" w16cid:durableId="21501A4E"/>
  <w16cid:commentId w16cid:paraId="3836C15A" w16cid:durableId="21501914"/>
  <w16cid:commentId w16cid:paraId="7343B792" w16cid:durableId="21502E86"/>
  <w16cid:commentId w16cid:paraId="239E7708" w16cid:durableId="21502F5D"/>
  <w16cid:commentId w16cid:paraId="17B55A91" w16cid:durableId="2150336B"/>
  <w16cid:commentId w16cid:paraId="00B422B3" w16cid:durableId="21503042"/>
  <w16cid:commentId w16cid:paraId="601B6658" w16cid:durableId="215040AB"/>
  <w16cid:commentId w16cid:paraId="0EDF0A1D" w16cid:durableId="2150317D"/>
  <w16cid:commentId w16cid:paraId="2510B875" w16cid:durableId="2150316A"/>
  <w16cid:commentId w16cid:paraId="1152EC5E" w16cid:durableId="2150347C"/>
  <w16cid:commentId w16cid:paraId="7B0F9CCF" w16cid:durableId="21503315"/>
  <w16cid:commentId w16cid:paraId="652656D4" w16cid:durableId="2150358E"/>
  <w16cid:commentId w16cid:paraId="5031726E" w16cid:durableId="21506F2C"/>
  <w16cid:commentId w16cid:paraId="4FA9C3AA" w16cid:durableId="21503624"/>
  <w16cid:commentId w16cid:paraId="7B4F5FC8" w16cid:durableId="215038F7"/>
  <w16cid:commentId w16cid:paraId="0F3F0987" w16cid:durableId="21503C70"/>
  <w16cid:commentId w16cid:paraId="48939143" w16cid:durableId="21503C82"/>
  <w16cid:commentId w16cid:paraId="2E7BC464" w16cid:durableId="21503CCA"/>
  <w16cid:commentId w16cid:paraId="6CA780DF" w16cid:durableId="21503D1C"/>
  <w16cid:commentId w16cid:paraId="20026810" w16cid:durableId="21503D76"/>
  <w16cid:commentId w16cid:paraId="5A498C8E" w16cid:durableId="21503DAC"/>
  <w16cid:commentId w16cid:paraId="19A626FB" w16cid:durableId="21503DF7"/>
  <w16cid:commentId w16cid:paraId="3D42AB39" w16cid:durableId="21503E0D"/>
  <w16cid:commentId w16cid:paraId="4615E577" w16cid:durableId="21503E33"/>
  <w16cid:commentId w16cid:paraId="56468EEE" w16cid:durableId="21503E73"/>
  <w16cid:commentId w16cid:paraId="48E63850" w16cid:durableId="21503EA0"/>
  <w16cid:commentId w16cid:paraId="3F260B89" w16cid:durableId="21503EAC"/>
  <w16cid:commentId w16cid:paraId="2EDD878D" w16cid:durableId="21503ED1"/>
  <w16cid:commentId w16cid:paraId="0874E480" w16cid:durableId="21503F7B"/>
  <w16cid:commentId w16cid:paraId="4354E9C7" w16cid:durableId="21503F8B"/>
  <w16cid:commentId w16cid:paraId="4AD3FCE0" w16cid:durableId="21503FD6"/>
  <w16cid:commentId w16cid:paraId="4D0CA698" w16cid:durableId="215065A3"/>
  <w16cid:commentId w16cid:paraId="72609CE9" w16cid:durableId="21506635"/>
  <w16cid:commentId w16cid:paraId="11685B18" w16cid:durableId="215066A0"/>
  <w16cid:commentId w16cid:paraId="60DC43FD" w16cid:durableId="21506AE1"/>
  <w16cid:commentId w16cid:paraId="2B588241" w16cid:durableId="21506A80"/>
  <w16cid:commentId w16cid:paraId="38255FD8" w16cid:durableId="21507151"/>
  <w16cid:commentId w16cid:paraId="0063CF41" w16cid:durableId="215071F3"/>
  <w16cid:commentId w16cid:paraId="2205FDF9" w16cid:durableId="21507335"/>
  <w16cid:commentId w16cid:paraId="5F93A0BE" w16cid:durableId="2150739A"/>
  <w16cid:commentId w16cid:paraId="27A5221C" w16cid:durableId="2150772D"/>
  <w16cid:commentId w16cid:paraId="1DBDA281" w16cid:durableId="2150782D"/>
  <w16cid:commentId w16cid:paraId="0448F538" w16cid:durableId="2150787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968D74" w14:textId="77777777" w:rsidR="007402F2" w:rsidRDefault="007402F2">
      <w:r>
        <w:separator/>
      </w:r>
    </w:p>
  </w:endnote>
  <w:endnote w:type="continuationSeparator" w:id="0">
    <w:p w14:paraId="7F796D9B" w14:textId="77777777" w:rsidR="007402F2" w:rsidRDefault="007402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neva">
    <w:altName w:val="Arial"/>
    <w:charset w:val="00"/>
    <w:family w:val="auto"/>
    <w:pitch w:val="variable"/>
    <w:sig w:usb0="03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auto"/>
    <w:notTrueType/>
    <w:pitch w:val="variable"/>
    <w:sig w:usb0="00000001"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Doulos SIL">
    <w:altName w:val="Calibri"/>
    <w:charset w:val="00"/>
    <w:family w:val="auto"/>
    <w:pitch w:val="variable"/>
    <w:sig w:usb0="A00002FF" w:usb1="5200A1FF" w:usb2="02000009" w:usb3="00000000" w:csb0="00000197" w:csb1="00000000"/>
  </w:font>
  <w:font w:name="Cambria">
    <w:panose1 w:val="02040503050406030204"/>
    <w:charset w:val="00"/>
    <w:family w:val="roman"/>
    <w:pitch w:val="variable"/>
    <w:sig w:usb0="E00006FF" w:usb1="420024FF" w:usb2="02000000" w:usb3="00000000" w:csb0="000001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0669AA" w14:textId="0EC41DD7" w:rsidR="00943FF9" w:rsidRDefault="00943FF9">
    <w:pPr>
      <w:pStyle w:val="Alatunniste"/>
      <w:jc w:val="center"/>
    </w:pPr>
    <w:r>
      <w:fldChar w:fldCharType="begin"/>
    </w:r>
    <w:r>
      <w:instrText>PAGE   \* MERGEFORMAT</w:instrText>
    </w:r>
    <w:r>
      <w:fldChar w:fldCharType="separate"/>
    </w:r>
    <w:r w:rsidR="0050314D" w:rsidRPr="0050314D">
      <w:rPr>
        <w:noProof/>
        <w:lang w:val="fr-FR"/>
      </w:rPr>
      <w:t>8</w:t>
    </w:r>
    <w:r>
      <w:fldChar w:fldCharType="end"/>
    </w:r>
  </w:p>
  <w:p w14:paraId="1E108736" w14:textId="77777777" w:rsidR="00943FF9" w:rsidRDefault="00943FF9">
    <w:pPr>
      <w:pStyle w:val="Alatunnist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1D85DC" w14:textId="77777777" w:rsidR="007402F2" w:rsidRDefault="007402F2">
      <w:r>
        <w:separator/>
      </w:r>
    </w:p>
  </w:footnote>
  <w:footnote w:type="continuationSeparator" w:id="0">
    <w:p w14:paraId="6CFB0329" w14:textId="77777777" w:rsidR="007402F2" w:rsidRDefault="007402F2">
      <w:r>
        <w:continuationSeparator/>
      </w:r>
    </w:p>
  </w:footnote>
  <w:footnote w:id="1">
    <w:p w14:paraId="5B2ABA9A" w14:textId="0D1ED528" w:rsidR="00943FF9" w:rsidRPr="00667CB1" w:rsidRDefault="00943FF9" w:rsidP="001E3A61">
      <w:pPr>
        <w:pStyle w:val="Alaviitteenteksti"/>
        <w:suppressAutoHyphens/>
      </w:pPr>
      <w:r>
        <w:rPr>
          <w:rStyle w:val="Alaviitteenviite"/>
        </w:rPr>
        <w:footnoteRef/>
      </w:r>
      <w:r>
        <w:t xml:space="preserve"> Essentially, two further types of negation are not discussed in the paper: </w:t>
      </w:r>
      <w:r w:rsidRPr="00882001">
        <w:t>negation</w:t>
      </w:r>
      <w:r>
        <w:t xml:space="preserve"> of </w:t>
      </w:r>
      <w:r w:rsidRPr="00882001">
        <w:t>indefinite</w:t>
      </w:r>
      <w:r>
        <w:t xml:space="preserve">s and quantifiers and </w:t>
      </w:r>
      <w:r w:rsidRPr="00882001">
        <w:t xml:space="preserve">negation </w:t>
      </w:r>
      <w:r>
        <w:t xml:space="preserve">in dependent </w:t>
      </w:r>
      <w:r w:rsidRPr="00882001">
        <w:t>clauses</w:t>
      </w:r>
      <w:r>
        <w:t>.</w:t>
      </w:r>
    </w:p>
  </w:footnote>
  <w:footnote w:id="2">
    <w:p w14:paraId="0F2038B4" w14:textId="42B797C7" w:rsidR="00943FF9" w:rsidRPr="009F7342" w:rsidRDefault="00943FF9" w:rsidP="001E3A61">
      <w:pPr>
        <w:pStyle w:val="Alaviitteenteksti"/>
        <w:suppressAutoHyphens/>
      </w:pPr>
      <w:r w:rsidRPr="002F3225">
        <w:rPr>
          <w:rStyle w:val="Alaviitteenviite"/>
        </w:rPr>
        <w:footnoteRef/>
      </w:r>
      <w:r w:rsidRPr="002F3225">
        <w:t xml:space="preserve"> Note that the term ‘predicate’ used here does not make reference to any participant of the clause.</w:t>
      </w:r>
    </w:p>
  </w:footnote>
  <w:footnote w:id="3">
    <w:p w14:paraId="622C0C22" w14:textId="13364218" w:rsidR="00943FF9" w:rsidRPr="00051AAD" w:rsidRDefault="00943FF9" w:rsidP="001E3A61">
      <w:pPr>
        <w:pStyle w:val="Alaviitteenteksti"/>
        <w:suppressAutoHyphens/>
      </w:pPr>
      <w:r>
        <w:rPr>
          <w:rStyle w:val="Alaviitteenviite"/>
        </w:rPr>
        <w:footnoteRef/>
      </w:r>
      <w:r>
        <w:t xml:space="preserve"> The case system is </w:t>
      </w:r>
      <w:r>
        <w:rPr>
          <w:lang w:eastAsia="fr-FR"/>
        </w:rPr>
        <w:t xml:space="preserve">conditioned by the type of </w:t>
      </w:r>
      <w:r w:rsidRPr="00AF50AE">
        <w:rPr>
          <w:szCs w:val="18"/>
          <w:lang w:eastAsia="fr-FR"/>
        </w:rPr>
        <w:t xml:space="preserve">referent: strictly ergative with 1SG/2SG pronouns, optionally ergative </w:t>
      </w:r>
      <w:r>
        <w:rPr>
          <w:szCs w:val="18"/>
          <w:lang w:eastAsia="fr-FR"/>
        </w:rPr>
        <w:t xml:space="preserve">with </w:t>
      </w:r>
      <w:r w:rsidRPr="00AF50AE">
        <w:rPr>
          <w:szCs w:val="18"/>
          <w:lang w:eastAsia="fr-FR"/>
        </w:rPr>
        <w:t>3SG pronouns and NPs, and neutral with all non</w:t>
      </w:r>
      <w:r>
        <w:rPr>
          <w:szCs w:val="18"/>
          <w:lang w:eastAsia="fr-FR"/>
        </w:rPr>
        <w:t>-</w:t>
      </w:r>
      <w:r w:rsidRPr="00AF50AE">
        <w:rPr>
          <w:szCs w:val="18"/>
          <w:lang w:eastAsia="fr-FR"/>
        </w:rPr>
        <w:t>singular pronoun</w:t>
      </w:r>
      <w:r w:rsidRPr="004B396A">
        <w:t xml:space="preserve">s </w:t>
      </w:r>
      <w:r w:rsidRPr="004B396A">
        <w:fldChar w:fldCharType="begin"/>
      </w:r>
      <w:r w:rsidR="00D84EFF">
        <w:instrText xml:space="preserve"> ADDIN ZOTERO_ITEM CSL_CITATION {"citationID":"dAWO6U9B","properties":{"formattedCitation":"(Guillaume 2016; forthcoming)","plainCitation":"(Guillaume 2016; forthcoming)","noteIndex":3},"citationItems":[{"id":2648,"uris":["http://zotero.org/users/local/CvLwMZ1A/items/VX5B5S2W"],"uri":["http://zotero.org/users/local/CvLwMZ1A/items/VX5B5S2W"],"itemData":{"id":2648,"type":"speech","title":"Split ergative marking in Tacana: towards a historical reconstruction of a counter-universal pattern","publisher-place":"Scuola Normale Superiore, Pisa, Italia, February 19","event":"Laboratorio di Linguistica","event-place":"Scuola Normale Superiore, Pisa, Italia, February 19","author":[{"family":"Guillaume","given":"Antoine"}],"issued":{"date-parts":[["2016"]]}}},{"id":2896,"uris":["http://zotero.org/users/local/CvLwMZ1A/items/5JVFQVV6"],"uri":["http://zotero.org/users/local/CvLwMZ1A/items/5JVFQVV6"],"itemData":{"id":2896,"type":"chapter","title":"Takanan languages","container-title":"Amazonian Languages. An International Handbook","publisher":"de Gruyter Mouton","publisher-place":"Berlin","event-place":"Berlin","author":[{"family":"Guillaume","given":"Antoine"}],"editor":[{"family":"Epps","given":"Patience"},{"family":"Michael","given":"Lev"}],"issued":{"literal":"forthcoming"}},"suppress-author":true}],"schema":"https://github.com/citation-style-language/schema/raw/master/csl-citation.json"} </w:instrText>
      </w:r>
      <w:r w:rsidRPr="004B396A">
        <w:fldChar w:fldCharType="separate"/>
      </w:r>
      <w:r w:rsidR="00D84EFF" w:rsidRPr="00D84EFF">
        <w:t>(Guillaume 2016; forthcoming)</w:t>
      </w:r>
      <w:r w:rsidRPr="004B396A">
        <w:fldChar w:fldCharType="end"/>
      </w:r>
      <w:r w:rsidRPr="004B396A">
        <w:t>.</w:t>
      </w:r>
    </w:p>
  </w:footnote>
  <w:footnote w:id="4">
    <w:p w14:paraId="4EDA5DC6" w14:textId="6573A2E6" w:rsidR="00943FF9" w:rsidRPr="00051AAD" w:rsidRDefault="00943FF9" w:rsidP="001E3A61">
      <w:pPr>
        <w:pStyle w:val="Alaviitteenteksti"/>
        <w:suppressAutoHyphens/>
      </w:pPr>
      <w:r>
        <w:rPr>
          <w:rStyle w:val="Alaviitteenviite"/>
        </w:rPr>
        <w:footnoteRef/>
      </w:r>
      <w:r w:rsidRPr="00051AAD">
        <w:t xml:space="preserve"> </w:t>
      </w:r>
      <w:r w:rsidRPr="00051AAD">
        <w:rPr>
          <w:lang w:eastAsia="fr-FR"/>
        </w:rPr>
        <w:t xml:space="preserve">The Tacana consonant phonemes are </w:t>
      </w:r>
      <w:r w:rsidRPr="00051AAD">
        <w:rPr>
          <w:i/>
          <w:lang w:eastAsia="fr-FR"/>
        </w:rPr>
        <w:t>p</w:t>
      </w:r>
      <w:r w:rsidRPr="00051AAD">
        <w:rPr>
          <w:lang w:eastAsia="fr-FR"/>
        </w:rPr>
        <w:t xml:space="preserve">, </w:t>
      </w:r>
      <w:r w:rsidRPr="00051AAD">
        <w:rPr>
          <w:i/>
          <w:lang w:eastAsia="fr-FR"/>
        </w:rPr>
        <w:t>b</w:t>
      </w:r>
      <w:r w:rsidRPr="00051AAD">
        <w:rPr>
          <w:lang w:eastAsia="fr-FR"/>
        </w:rPr>
        <w:t xml:space="preserve">, </w:t>
      </w:r>
      <w:r w:rsidRPr="00051AAD">
        <w:rPr>
          <w:i/>
          <w:lang w:eastAsia="fr-FR"/>
        </w:rPr>
        <w:t>t</w:t>
      </w:r>
      <w:r w:rsidRPr="00051AAD">
        <w:rPr>
          <w:lang w:eastAsia="fr-FR"/>
        </w:rPr>
        <w:t xml:space="preserve">, </w:t>
      </w:r>
      <w:r w:rsidRPr="00051AAD">
        <w:rPr>
          <w:i/>
          <w:lang w:eastAsia="fr-FR"/>
        </w:rPr>
        <w:t>d</w:t>
      </w:r>
      <w:r w:rsidRPr="00051AAD">
        <w:rPr>
          <w:lang w:eastAsia="fr-FR"/>
        </w:rPr>
        <w:t xml:space="preserve"> </w:t>
      </w:r>
      <w:r w:rsidRPr="00051AAD">
        <w:t>[d</w:t>
      </w:r>
      <w:r w:rsidRPr="00051AAD">
        <w:rPr>
          <w:rFonts w:ascii="Doulos SIL" w:hAnsi="Doulos SIL"/>
        </w:rPr>
        <w:t>̣</w:t>
      </w:r>
      <w:r w:rsidRPr="00051AAD">
        <w:t>]</w:t>
      </w:r>
      <w:r w:rsidRPr="00051AAD">
        <w:rPr>
          <w:lang w:eastAsia="fr-FR"/>
        </w:rPr>
        <w:t xml:space="preserve">, </w:t>
      </w:r>
      <w:r w:rsidRPr="00051AAD">
        <w:rPr>
          <w:i/>
          <w:lang w:eastAsia="fr-FR"/>
        </w:rPr>
        <w:t xml:space="preserve">d' </w:t>
      </w:r>
      <w:r w:rsidRPr="00051AAD">
        <w:t>[</w:t>
      </w:r>
      <w:r w:rsidRPr="00051AAD">
        <w:rPr>
          <w:rFonts w:ascii="Doulos SIL" w:hAnsi="Doulos SIL"/>
        </w:rPr>
        <w:t>d̪͡t̪/</w:t>
      </w:r>
      <w:r w:rsidRPr="00051AAD">
        <w:rPr>
          <w:rFonts w:ascii="Doulos SIL" w:hAnsi="Doulos SIL"/>
          <w:vertAlign w:val="superscript"/>
        </w:rPr>
        <w:t>ə</w:t>
      </w:r>
      <w:r w:rsidRPr="00051AAD">
        <w:rPr>
          <w:rFonts w:ascii="Doulos SIL" w:hAnsi="Doulos SIL"/>
        </w:rPr>
        <w:t>d̪͡t̪</w:t>
      </w:r>
      <w:r w:rsidRPr="00051AAD">
        <w:t xml:space="preserve">], </w:t>
      </w:r>
      <w:r w:rsidRPr="00051AAD">
        <w:rPr>
          <w:i/>
        </w:rPr>
        <w:t>dh</w:t>
      </w:r>
      <w:r w:rsidRPr="00051AAD">
        <w:t xml:space="preserve"> [</w:t>
      </w:r>
      <w:r w:rsidRPr="00051AAD">
        <w:rPr>
          <w:rFonts w:ascii="Doulos SIL" w:hAnsi="Doulos SIL"/>
        </w:rPr>
        <w:t>ð</w:t>
      </w:r>
      <w:r w:rsidRPr="00051AAD">
        <w:t xml:space="preserve">], </w:t>
      </w:r>
      <w:r w:rsidRPr="00051AAD">
        <w:rPr>
          <w:i/>
        </w:rPr>
        <w:t>ts</w:t>
      </w:r>
      <w:r w:rsidRPr="00051AAD">
        <w:t xml:space="preserve"> [</w:t>
      </w:r>
      <w:r w:rsidRPr="00051AAD">
        <w:rPr>
          <w:rFonts w:ascii="Doulos SIL" w:hAnsi="Doulos SIL"/>
        </w:rPr>
        <w:t>ṭṣ</w:t>
      </w:r>
      <w:r w:rsidRPr="00051AAD">
        <w:t xml:space="preserve">], </w:t>
      </w:r>
      <w:r w:rsidRPr="00051AAD">
        <w:rPr>
          <w:i/>
        </w:rPr>
        <w:t>ch</w:t>
      </w:r>
      <w:r w:rsidRPr="00051AAD">
        <w:t xml:space="preserve"> [</w:t>
      </w:r>
      <w:r w:rsidRPr="00051AAD">
        <w:rPr>
          <w:rFonts w:ascii="Doulos SIL" w:hAnsi="Doulos SIL"/>
        </w:rPr>
        <w:t>tɕ</w:t>
      </w:r>
      <w:r w:rsidRPr="00051AAD">
        <w:t xml:space="preserve">], </w:t>
      </w:r>
      <w:r w:rsidRPr="00051AAD">
        <w:rPr>
          <w:i/>
        </w:rPr>
        <w:t>s</w:t>
      </w:r>
      <w:r w:rsidRPr="00051AAD">
        <w:t xml:space="preserve"> [</w:t>
      </w:r>
      <w:r w:rsidRPr="00051AAD">
        <w:rPr>
          <w:rFonts w:ascii="Doulos SIL" w:hAnsi="Doulos SIL"/>
        </w:rPr>
        <w:t>ṣ</w:t>
      </w:r>
      <w:r w:rsidRPr="00051AAD">
        <w:t xml:space="preserve">], </w:t>
      </w:r>
      <w:r w:rsidRPr="00051AAD">
        <w:rPr>
          <w:i/>
        </w:rPr>
        <w:t>sh</w:t>
      </w:r>
      <w:r w:rsidRPr="00051AAD">
        <w:t xml:space="preserve"> [</w:t>
      </w:r>
      <w:r w:rsidRPr="00051AAD">
        <w:rPr>
          <w:rFonts w:ascii="Doulos SIL" w:hAnsi="Doulos SIL"/>
        </w:rPr>
        <w:t>ɕ</w:t>
      </w:r>
      <w:r w:rsidRPr="00051AAD">
        <w:t xml:space="preserve">], </w:t>
      </w:r>
      <w:r w:rsidRPr="00051AAD">
        <w:rPr>
          <w:i/>
        </w:rPr>
        <w:t>k</w:t>
      </w:r>
      <w:r w:rsidRPr="00051AAD">
        <w:t xml:space="preserve">, </w:t>
      </w:r>
      <w:r w:rsidRPr="00051AAD">
        <w:rPr>
          <w:i/>
        </w:rPr>
        <w:t>kw</w:t>
      </w:r>
      <w:r w:rsidRPr="00051AAD">
        <w:t xml:space="preserve"> [k</w:t>
      </w:r>
      <w:r w:rsidRPr="00051AAD">
        <w:rPr>
          <w:vertAlign w:val="superscript"/>
        </w:rPr>
        <w:t>w</w:t>
      </w:r>
      <w:r w:rsidRPr="00051AAD">
        <w:t xml:space="preserve">], </w:t>
      </w:r>
      <w:r w:rsidRPr="00051AAD">
        <w:rPr>
          <w:i/>
        </w:rPr>
        <w:t>r</w:t>
      </w:r>
      <w:r w:rsidRPr="00051AAD">
        <w:t xml:space="preserve"> [</w:t>
      </w:r>
      <w:r w:rsidRPr="00051AAD">
        <w:rPr>
          <w:rFonts w:ascii="Doulos SIL" w:hAnsi="Doulos SIL"/>
        </w:rPr>
        <w:t>ɾ</w:t>
      </w:r>
      <w:r w:rsidRPr="00051AAD">
        <w:t xml:space="preserve">], </w:t>
      </w:r>
      <w:r w:rsidRPr="00051AAD">
        <w:rPr>
          <w:i/>
        </w:rPr>
        <w:t>m</w:t>
      </w:r>
      <w:r w:rsidRPr="00051AAD">
        <w:t xml:space="preserve">, </w:t>
      </w:r>
      <w:r w:rsidRPr="00051AAD">
        <w:rPr>
          <w:i/>
        </w:rPr>
        <w:t>n</w:t>
      </w:r>
      <w:r w:rsidRPr="00051AAD">
        <w:t xml:space="preserve">, </w:t>
      </w:r>
      <w:r w:rsidRPr="00051AAD">
        <w:rPr>
          <w:i/>
        </w:rPr>
        <w:t>j</w:t>
      </w:r>
      <w:r w:rsidRPr="00051AAD">
        <w:t xml:space="preserve"> [h], </w:t>
      </w:r>
      <w:r w:rsidRPr="00051AAD">
        <w:rPr>
          <w:i/>
        </w:rPr>
        <w:t>w</w:t>
      </w:r>
      <w:r w:rsidRPr="00051AAD">
        <w:t xml:space="preserve"> [w/</w:t>
      </w:r>
      <w:r w:rsidRPr="00051AAD">
        <w:rPr>
          <w:rFonts w:ascii="Doulos SIL" w:hAnsi="Doulos SIL"/>
        </w:rPr>
        <w:t>ß̞</w:t>
      </w:r>
      <w:r w:rsidRPr="00051AAD">
        <w:t xml:space="preserve">] and </w:t>
      </w:r>
      <w:r w:rsidRPr="00051AAD">
        <w:rPr>
          <w:i/>
        </w:rPr>
        <w:t>y</w:t>
      </w:r>
      <w:r w:rsidRPr="00051AAD">
        <w:t xml:space="preserve"> [j]. </w:t>
      </w:r>
      <w:r w:rsidRPr="003413D2">
        <w:t xml:space="preserve">The vowel phonemes are </w:t>
      </w:r>
      <w:r w:rsidRPr="003413D2">
        <w:rPr>
          <w:i/>
        </w:rPr>
        <w:t>a</w:t>
      </w:r>
      <w:r w:rsidRPr="003413D2">
        <w:t xml:space="preserve">, </w:t>
      </w:r>
      <w:r w:rsidRPr="003413D2">
        <w:rPr>
          <w:i/>
        </w:rPr>
        <w:t>e</w:t>
      </w:r>
      <w:r w:rsidRPr="00D84EFF">
        <w:t>,</w:t>
      </w:r>
      <w:r w:rsidRPr="008341E7">
        <w:t xml:space="preserve"> </w:t>
      </w:r>
      <w:r w:rsidRPr="003413D2">
        <w:rPr>
          <w:i/>
        </w:rPr>
        <w:t>i</w:t>
      </w:r>
      <w:r w:rsidRPr="003413D2">
        <w:t xml:space="preserve"> [i/j] and </w:t>
      </w:r>
      <w:r w:rsidRPr="003413D2">
        <w:rPr>
          <w:i/>
        </w:rPr>
        <w:t>u</w:t>
      </w:r>
      <w:r w:rsidRPr="003413D2">
        <w:t xml:space="preserve"> [</w:t>
      </w:r>
      <w:r w:rsidRPr="003413D2">
        <w:rPr>
          <w:rFonts w:ascii="Doulos SIL" w:hAnsi="Doulos SIL"/>
        </w:rPr>
        <w:t>ʊ</w:t>
      </w:r>
      <w:r w:rsidRPr="003413D2">
        <w:t xml:space="preserve">/w]. </w:t>
      </w:r>
      <w:r>
        <w:t xml:space="preserve">Stress falls on </w:t>
      </w:r>
      <w:r w:rsidRPr="002A459D">
        <w:t>the 3</w:t>
      </w:r>
      <w:r w:rsidRPr="002A459D">
        <w:rPr>
          <w:vertAlign w:val="superscript"/>
        </w:rPr>
        <w:t>rd</w:t>
      </w:r>
      <w:r w:rsidRPr="002A459D">
        <w:t xml:space="preserve"> mora (i.e., vowel or semi-vowel [j]</w:t>
      </w:r>
      <w:r>
        <w:t xml:space="preserve"> or [w]</w:t>
      </w:r>
      <w:r w:rsidRPr="002A459D">
        <w:t>) counting from the left</w:t>
      </w:r>
      <w:r>
        <w:t>)</w:t>
      </w:r>
      <w:r w:rsidRPr="002A459D">
        <w:t>.</w:t>
      </w:r>
      <w:r>
        <w:t xml:space="preserve"> </w:t>
      </w:r>
      <w:r w:rsidRPr="003413D2">
        <w:t>Note that the illustrative examples include free translation in local Bolivian Spanish</w:t>
      </w:r>
      <w:r>
        <w:t>, which</w:t>
      </w:r>
      <w:r w:rsidRPr="003413D2">
        <w:t xml:space="preserve"> was </w:t>
      </w:r>
      <w:r>
        <w:t>provided</w:t>
      </w:r>
      <w:r w:rsidRPr="003413D2">
        <w:t xml:space="preserve"> by the native speakers who helped me transcribe and translate the texts. The codes that follow t</w:t>
      </w:r>
      <w:r>
        <w:t>he translation lines (e.g., so007</w:t>
      </w:r>
      <w:r w:rsidRPr="003413D2">
        <w:t>) correspond to the place of the e</w:t>
      </w:r>
      <w:r>
        <w:t>xample in my (Toolbox) database</w:t>
      </w:r>
      <w:r w:rsidRPr="003413D2">
        <w:t>. Unles</w:t>
      </w:r>
      <w:r>
        <w:t>s explicitly specified, the exa</w:t>
      </w:r>
      <w:r w:rsidRPr="003413D2">
        <w:t>mples come from texts.</w:t>
      </w:r>
    </w:p>
  </w:footnote>
  <w:footnote w:id="5">
    <w:p w14:paraId="05539C04" w14:textId="54379B16" w:rsidR="00943FF9" w:rsidRPr="00E621A2" w:rsidRDefault="00943FF9" w:rsidP="001E3A61">
      <w:pPr>
        <w:pStyle w:val="Alaviitteenteksti"/>
        <w:suppressAutoHyphens/>
      </w:pPr>
      <w:r>
        <w:rPr>
          <w:rStyle w:val="Alaviitteenviite"/>
        </w:rPr>
        <w:footnoteRef/>
      </w:r>
      <w:r>
        <w:t xml:space="preserve"> </w:t>
      </w:r>
      <w:r w:rsidRPr="00B35167">
        <w:t xml:space="preserve">I noticed, for instance, that non-finite verb constructions are often used when an event is repeated, as is the case in two consecutive sentences from the same text in </w:t>
      </w:r>
      <w:r w:rsidRPr="00B35167">
        <w:rPr>
          <w:lang w:eastAsia="fr-FR"/>
        </w:rPr>
        <w:fldChar w:fldCharType="begin"/>
      </w:r>
      <w:r w:rsidRPr="00B35167">
        <w:rPr>
          <w:lang w:eastAsia="fr-FR"/>
        </w:rPr>
        <w:instrText xml:space="preserve"> REF dapia \h </w:instrText>
      </w:r>
      <w:r>
        <w:rPr>
          <w:lang w:eastAsia="fr-FR"/>
        </w:rPr>
        <w:instrText xml:space="preserve"> \* MERGEFORMAT </w:instrText>
      </w:r>
      <w:r w:rsidRPr="00B35167">
        <w:rPr>
          <w:lang w:eastAsia="fr-FR"/>
        </w:rPr>
      </w:r>
      <w:r w:rsidRPr="00B35167">
        <w:rPr>
          <w:lang w:eastAsia="fr-FR"/>
        </w:rPr>
        <w:fldChar w:fldCharType="separate"/>
      </w:r>
      <w:r w:rsidRPr="006E4211">
        <w:t>(</w:t>
      </w:r>
      <w:r>
        <w:rPr>
          <w:noProof/>
        </w:rPr>
        <w:t>4</w:t>
      </w:r>
      <w:r w:rsidRPr="00B35167">
        <w:rPr>
          <w:lang w:eastAsia="fr-FR"/>
        </w:rPr>
        <w:fldChar w:fldCharType="end"/>
      </w:r>
      <w:r w:rsidRPr="00B35167">
        <w:rPr>
          <w:lang w:eastAsia="fr-FR"/>
        </w:rPr>
        <w:t>)</w:t>
      </w:r>
      <w:r w:rsidRPr="00B35167">
        <w:t xml:space="preserve">. I also found that non-finite verb constructions are used more often in </w:t>
      </w:r>
      <w:r w:rsidRPr="00D84EFF">
        <w:t>informal speech</w:t>
      </w:r>
      <w:r w:rsidRPr="00B35167">
        <w:t xml:space="preserve"> and hardly ever in elicited material.</w:t>
      </w:r>
    </w:p>
  </w:footnote>
  <w:footnote w:id="6">
    <w:p w14:paraId="29F7A9A2" w14:textId="28C72FC5" w:rsidR="00943FF9" w:rsidRPr="00AB34FF" w:rsidRDefault="00943FF9" w:rsidP="001E3A61">
      <w:pPr>
        <w:pStyle w:val="Alaviitteenteksti"/>
        <w:suppressAutoHyphens/>
      </w:pPr>
      <w:r>
        <w:rPr>
          <w:rStyle w:val="Alaviitteenviite"/>
        </w:rPr>
        <w:footnoteRef/>
      </w:r>
      <w:r>
        <w:t xml:space="preserve"> As will be seen later, </w:t>
      </w:r>
      <w:r>
        <w:rPr>
          <w:i/>
        </w:rPr>
        <w:t>aimue</w:t>
      </w:r>
      <w:r>
        <w:t xml:space="preserve"> is a contracted variant of </w:t>
      </w:r>
      <w:r>
        <w:rPr>
          <w:i/>
        </w:rPr>
        <w:t>aimawe</w:t>
      </w:r>
      <w:r>
        <w:t xml:space="preserve"> [ajma</w:t>
      </w:r>
      <w:r w:rsidRPr="006E4211">
        <w:t>ß</w:t>
      </w:r>
      <w:r>
        <w:t xml:space="preserve">e] which shows up in some examples of the SN construction when applied to </w:t>
      </w:r>
      <w:r w:rsidRPr="00AB34FF">
        <w:t>non-verbal clauses</w:t>
      </w:r>
      <w:r>
        <w:t>.</w:t>
      </w:r>
    </w:p>
  </w:footnote>
  <w:footnote w:id="7">
    <w:p w14:paraId="5C457BC0" w14:textId="493A3E1A" w:rsidR="00943FF9" w:rsidRPr="00E40B69" w:rsidRDefault="00943FF9" w:rsidP="001E3A61">
      <w:pPr>
        <w:pStyle w:val="Alaviitteenteksti"/>
        <w:suppressAutoHyphens/>
      </w:pPr>
      <w:r>
        <w:rPr>
          <w:rStyle w:val="Alaviitteenviite"/>
        </w:rPr>
        <w:footnoteRef/>
      </w:r>
      <w:r>
        <w:t xml:space="preserve"> See footnote </w:t>
      </w:r>
      <w:r>
        <w:fldChar w:fldCharType="begin"/>
      </w:r>
      <w:r>
        <w:instrText xml:space="preserve"> NOTEREF _Ref513540585 \h </w:instrText>
      </w:r>
      <w:r>
        <w:fldChar w:fldCharType="separate"/>
      </w:r>
      <w:r>
        <w:t>4</w:t>
      </w:r>
      <w:r>
        <w:fldChar w:fldCharType="end"/>
      </w:r>
      <w:r>
        <w:t xml:space="preserve"> on the stress system in Tacana.</w:t>
      </w:r>
    </w:p>
  </w:footnote>
  <w:footnote w:id="8">
    <w:p w14:paraId="25CC255D" w14:textId="20F63B69" w:rsidR="00943FF9" w:rsidRPr="008129EA" w:rsidRDefault="00943FF9" w:rsidP="001E3A61">
      <w:pPr>
        <w:pStyle w:val="Alaviitteenteksti"/>
        <w:suppressAutoHyphens/>
      </w:pPr>
      <w:r>
        <w:rPr>
          <w:rStyle w:val="Alaviitteenviite"/>
        </w:rPr>
        <w:footnoteRef/>
      </w:r>
      <w:r>
        <w:t xml:space="preserve"> As already mentioned in footnote </w:t>
      </w:r>
      <w:r>
        <w:fldChar w:fldCharType="begin"/>
      </w:r>
      <w:r>
        <w:instrText xml:space="preserve"> NOTEREF _Ref513540585 \h </w:instrText>
      </w:r>
      <w:r>
        <w:fldChar w:fldCharType="separate"/>
      </w:r>
      <w:r>
        <w:t>4</w:t>
      </w:r>
      <w:r>
        <w:fldChar w:fldCharType="end"/>
      </w:r>
      <w:r>
        <w:t xml:space="preserve">, the rule in Tacanan is that stress falls on </w:t>
      </w:r>
      <w:r w:rsidRPr="002A459D">
        <w:t>the 3</w:t>
      </w:r>
      <w:r w:rsidRPr="002A459D">
        <w:rPr>
          <w:vertAlign w:val="superscript"/>
        </w:rPr>
        <w:t>rd</w:t>
      </w:r>
      <w:r w:rsidRPr="002A459D">
        <w:t xml:space="preserve"> mora (i.e., vowel or semi-vowel [j]</w:t>
      </w:r>
      <w:r>
        <w:t xml:space="preserve"> or [w]</w:t>
      </w:r>
      <w:r w:rsidRPr="002A459D">
        <w:t xml:space="preserve">) counting from the left. </w:t>
      </w:r>
      <w:r>
        <w:t xml:space="preserve">Evidence that the normal rule does not apply here can be seen in </w:t>
      </w:r>
      <w:r>
        <w:fldChar w:fldCharType="begin"/>
      </w:r>
      <w:r>
        <w:instrText xml:space="preserve"> REF yama \h </w:instrText>
      </w:r>
      <w:r>
        <w:fldChar w:fldCharType="separate"/>
      </w:r>
      <w:r w:rsidRPr="006E4211">
        <w:t>(</w:t>
      </w:r>
      <w:r>
        <w:rPr>
          <w:noProof/>
        </w:rPr>
        <w:t>26</w:t>
      </w:r>
      <w:r>
        <w:fldChar w:fldCharType="end"/>
      </w:r>
      <w:r>
        <w:t>c), where one should obtain [mwem</w:t>
      </w:r>
      <w:r w:rsidRPr="00D26203">
        <w:rPr>
          <w:b/>
        </w:rPr>
        <w:t>á</w:t>
      </w:r>
      <w:r w:rsidRPr="006E4211">
        <w:t>nu]</w:t>
      </w:r>
      <w:r>
        <w:t xml:space="preserve"> and not </w:t>
      </w:r>
      <w:r w:rsidRPr="006E4211">
        <w:t>[mw</w:t>
      </w:r>
      <w:r w:rsidRPr="008129EA">
        <w:rPr>
          <w:b/>
        </w:rPr>
        <w:t>é:</w:t>
      </w:r>
      <w:r w:rsidRPr="006E4211">
        <w:t>manu]</w:t>
      </w:r>
      <w:r>
        <w:t>.</w:t>
      </w:r>
    </w:p>
  </w:footnote>
  <w:footnote w:id="9">
    <w:p w14:paraId="5B249B0D" w14:textId="2C2658DE" w:rsidR="00943FF9" w:rsidRPr="00D74194" w:rsidRDefault="00943FF9" w:rsidP="001E3A61">
      <w:pPr>
        <w:pStyle w:val="Alaviitteenteksti"/>
        <w:suppressAutoHyphens/>
      </w:pPr>
      <w:r>
        <w:rPr>
          <w:rStyle w:val="Alaviitteenviite"/>
        </w:rPr>
        <w:footnoteRef/>
      </w:r>
      <w:r>
        <w:t xml:space="preserve"> One might speculate that </w:t>
      </w:r>
      <w:r>
        <w:rPr>
          <w:i/>
        </w:rPr>
        <w:t>be</w:t>
      </w:r>
      <w:r>
        <w:t xml:space="preserve"> is related to </w:t>
      </w:r>
      <w:r>
        <w:rPr>
          <w:i/>
        </w:rPr>
        <w:t>mawe</w:t>
      </w:r>
      <w:r>
        <w:t xml:space="preserve">, which manifests reduced variants, such as the clitics </w:t>
      </w:r>
      <w:r>
        <w:rPr>
          <w:i/>
        </w:rPr>
        <w:t>=mue</w:t>
      </w:r>
      <w:r>
        <w:t xml:space="preserve"> and </w:t>
      </w:r>
      <w:r>
        <w:rPr>
          <w:i/>
        </w:rPr>
        <w:t>mué=</w:t>
      </w:r>
      <w:r>
        <w:rPr>
          <w:iCs/>
        </w:rPr>
        <w:t>,</w:t>
      </w:r>
      <w:r>
        <w:t xml:space="preserve"> that come closer to the form of </w:t>
      </w:r>
      <w:r>
        <w:rPr>
          <w:i/>
        </w:rPr>
        <w:t xml:space="preserve">be. </w:t>
      </w:r>
      <w:r>
        <w:t>I will leave this issue for further investigation.</w:t>
      </w:r>
    </w:p>
  </w:footnote>
  <w:footnote w:id="10">
    <w:p w14:paraId="7E53AFEC" w14:textId="54369AB9" w:rsidR="00943FF9" w:rsidRPr="00771255" w:rsidRDefault="00943FF9" w:rsidP="001E3A61">
      <w:pPr>
        <w:pStyle w:val="Alaviitteenteksti"/>
        <w:suppressAutoHyphens/>
      </w:pPr>
      <w:r>
        <w:rPr>
          <w:rStyle w:val="Alaviitteenviite"/>
        </w:rPr>
        <w:footnoteRef/>
      </w:r>
      <w:r>
        <w:t xml:space="preserve"> According to Veselinova </w:t>
      </w:r>
      <w:r>
        <w:fldChar w:fldCharType="begin"/>
      </w:r>
      <w:r>
        <w:instrText xml:space="preserve"> ADDIN ZOTERO_ITEM CSL_CITATION {"citationID":"oBn63kfO","properties":{"formattedCitation":"(2016: 157)","plainCitation":"(2016: 157)","noteIndex":10},"citationItems":[{"id":2250,"uris":["http://zotero.org/users/local/CvLwMZ1A/items/2HN9FM9J"],"uri":["http://zotero.org/users/local/CvLwMZ1A/items/2HN9FM9J"],"itemData":{"id":2250,"type":"chapter","title":"The negative existential cycle viewed through the lens of comparative data","container-title":"Linguistik Aktuell/Linguistics Today","publisher":"John Benjamins Publishing Company","publisher-place":"Amsterdam","page":"139-188","volume":"227","source":"CrossRef","event-place":"Amsterdam","language":"en","editor":[{"family":"Gelderen","given":"Elly","non-dropping-particle":"van"}],"author":[{"family":"Veselinova","given":"Ljuba N."}],"issued":{"date-parts":[["2016",2,22]]}},"locator":"157","suppress-author":true}],"schema":"https://github.com/citation-style-language/schema/raw/master/csl-citation.json"} </w:instrText>
      </w:r>
      <w:r>
        <w:fldChar w:fldCharType="separate"/>
      </w:r>
      <w:r w:rsidRPr="00771255">
        <w:t>(2016: 157)</w:t>
      </w:r>
      <w:r>
        <w:fldChar w:fldCharType="end"/>
      </w:r>
      <w:r>
        <w:t>, “the use of negative existentials with nominalized verb forms is cross-linguistically the most widespread pathway whereby they can be shown to expand into the domain of verbal negation.”</w:t>
      </w:r>
    </w:p>
  </w:footnote>
  <w:footnote w:id="11">
    <w:p w14:paraId="5CBDD045" w14:textId="77777777" w:rsidR="00943FF9" w:rsidRPr="00561E97" w:rsidRDefault="00943FF9" w:rsidP="001E3A61">
      <w:pPr>
        <w:pStyle w:val="Alaviitteenteksti"/>
        <w:suppressAutoHyphens/>
      </w:pPr>
      <w:r>
        <w:rPr>
          <w:rStyle w:val="Alaviitteenviite"/>
        </w:rPr>
        <w:footnoteRef/>
      </w:r>
      <w:r>
        <w:t xml:space="preserve"> Note that in the affirmative polarity, the catechism shows examples of clauses with both finite and non-finite verb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1004D006"/>
    <w:lvl w:ilvl="0">
      <w:start w:val="1"/>
      <w:numFmt w:val="bullet"/>
      <w:pStyle w:val="Merkittyluettelo"/>
      <w:lvlText w:val=""/>
      <w:lvlJc w:val="left"/>
      <w:pPr>
        <w:tabs>
          <w:tab w:val="num" w:pos="360"/>
        </w:tabs>
        <w:ind w:left="360" w:hanging="360"/>
      </w:pPr>
      <w:rPr>
        <w:rFonts w:ascii="Symbol" w:hAnsi="Symbol" w:hint="default"/>
      </w:rPr>
    </w:lvl>
  </w:abstractNum>
  <w:abstractNum w:abstractNumId="1" w15:restartNumberingAfterBreak="0">
    <w:nsid w:val="00000002"/>
    <w:multiLevelType w:val="multilevel"/>
    <w:tmpl w:val="00000000"/>
    <w:lvl w:ilvl="0">
      <w:start w:val="1"/>
      <w:numFmt w:val="decimal"/>
      <w:pStyle w:val="Otsikko1"/>
      <w:lvlText w:val="%1"/>
      <w:lvlJc w:val="left"/>
      <w:pPr>
        <w:tabs>
          <w:tab w:val="num" w:pos="432"/>
        </w:tabs>
        <w:ind w:left="432" w:hanging="432"/>
      </w:pPr>
    </w:lvl>
    <w:lvl w:ilvl="1">
      <w:start w:val="1"/>
      <w:numFmt w:val="decimal"/>
      <w:pStyle w:val="Otsikko2"/>
      <w:lvlText w:val="%1.%2"/>
      <w:lvlJc w:val="left"/>
      <w:pPr>
        <w:tabs>
          <w:tab w:val="num" w:pos="576"/>
        </w:tabs>
        <w:ind w:left="576" w:hanging="576"/>
      </w:pPr>
    </w:lvl>
    <w:lvl w:ilvl="2">
      <w:start w:val="1"/>
      <w:numFmt w:val="decimal"/>
      <w:pStyle w:val="Otsikko3"/>
      <w:lvlText w:val="%1.%2.%3"/>
      <w:lvlJc w:val="left"/>
      <w:pPr>
        <w:tabs>
          <w:tab w:val="num" w:pos="720"/>
        </w:tabs>
        <w:ind w:left="720" w:hanging="720"/>
      </w:pPr>
    </w:lvl>
    <w:lvl w:ilvl="3">
      <w:start w:val="1"/>
      <w:numFmt w:val="decimal"/>
      <w:pStyle w:val="Otsikko4"/>
      <w:lvlText w:val="%1.%2.%3.%4"/>
      <w:lvlJc w:val="left"/>
      <w:pPr>
        <w:tabs>
          <w:tab w:val="num" w:pos="864"/>
        </w:tabs>
        <w:ind w:left="864" w:hanging="864"/>
      </w:pPr>
    </w:lvl>
    <w:lvl w:ilvl="4">
      <w:start w:val="1"/>
      <w:numFmt w:val="decimal"/>
      <w:pStyle w:val="Otsikko5"/>
      <w:lvlText w:val="%1.%2.%3.%4.%5"/>
      <w:lvlJc w:val="left"/>
      <w:pPr>
        <w:tabs>
          <w:tab w:val="num" w:pos="1008"/>
        </w:tabs>
        <w:ind w:left="1008" w:hanging="1008"/>
      </w:pPr>
    </w:lvl>
    <w:lvl w:ilvl="5">
      <w:start w:val="1"/>
      <w:numFmt w:val="decimal"/>
      <w:pStyle w:val="Otsikko6"/>
      <w:lvlText w:val="%1.%2.%3.%4.%5.%6"/>
      <w:lvlJc w:val="left"/>
      <w:pPr>
        <w:tabs>
          <w:tab w:val="num" w:pos="1152"/>
        </w:tabs>
        <w:ind w:left="1152" w:hanging="1152"/>
      </w:pPr>
    </w:lvl>
    <w:lvl w:ilvl="6">
      <w:start w:val="1"/>
      <w:numFmt w:val="decimal"/>
      <w:pStyle w:val="Otsikko7"/>
      <w:lvlText w:val="%1.%2.%3.%4.%5.%6.%7"/>
      <w:lvlJc w:val="left"/>
      <w:pPr>
        <w:tabs>
          <w:tab w:val="num" w:pos="1296"/>
        </w:tabs>
        <w:ind w:left="1296" w:hanging="1296"/>
      </w:pPr>
    </w:lvl>
    <w:lvl w:ilvl="7">
      <w:start w:val="1"/>
      <w:numFmt w:val="decimal"/>
      <w:pStyle w:val="Otsikko8"/>
      <w:lvlText w:val="%1.%2.%3.%4.%5.%6.%7.%8"/>
      <w:lvlJc w:val="left"/>
      <w:pPr>
        <w:tabs>
          <w:tab w:val="num" w:pos="1440"/>
        </w:tabs>
        <w:ind w:left="1440" w:hanging="1440"/>
      </w:pPr>
    </w:lvl>
    <w:lvl w:ilvl="8">
      <w:start w:val="1"/>
      <w:numFmt w:val="decimal"/>
      <w:pStyle w:val="Otsikko9"/>
      <w:lvlText w:val="%1.%2.%3.%4.%5.%6.%7.%8.%9"/>
      <w:lvlJc w:val="left"/>
      <w:pPr>
        <w:tabs>
          <w:tab w:val="num" w:pos="1584"/>
        </w:tabs>
        <w:ind w:left="1584" w:hanging="1584"/>
      </w:pPr>
    </w:lvl>
  </w:abstractNum>
  <w:abstractNum w:abstractNumId="2" w15:restartNumberingAfterBreak="0">
    <w:nsid w:val="02A93A02"/>
    <w:multiLevelType w:val="hybridMultilevel"/>
    <w:tmpl w:val="5D32CCC6"/>
    <w:lvl w:ilvl="0" w:tplc="75720332">
      <w:start w:val="1"/>
      <w:numFmt w:val="bullet"/>
      <w:lvlText w:val="-"/>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7836438"/>
    <w:multiLevelType w:val="hybridMultilevel"/>
    <w:tmpl w:val="007E28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B9228C"/>
    <w:multiLevelType w:val="hybridMultilevel"/>
    <w:tmpl w:val="3490E0D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6CD5F55"/>
    <w:multiLevelType w:val="hybridMultilevel"/>
    <w:tmpl w:val="FD009B4C"/>
    <w:lvl w:ilvl="0" w:tplc="75720332">
      <w:start w:val="1"/>
      <w:numFmt w:val="bullet"/>
      <w:lvlText w:val="-"/>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ACE19F4"/>
    <w:multiLevelType w:val="hybridMultilevel"/>
    <w:tmpl w:val="B24ED19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7" w15:restartNumberingAfterBreak="0">
    <w:nsid w:val="1D8D55C4"/>
    <w:multiLevelType w:val="hybridMultilevel"/>
    <w:tmpl w:val="EBACE2F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EF8425F"/>
    <w:multiLevelType w:val="hybridMultilevel"/>
    <w:tmpl w:val="D18EDE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1F3E3FD3"/>
    <w:multiLevelType w:val="hybridMultilevel"/>
    <w:tmpl w:val="F4F623F8"/>
    <w:lvl w:ilvl="0" w:tplc="5290F69A">
      <w:start w:val="1"/>
      <w:numFmt w:val="decimal"/>
      <w:pStyle w:val="ExLigne1"/>
      <w:lvlText w:val="(%1)"/>
      <w:lvlJc w:val="left"/>
      <w:pPr>
        <w:tabs>
          <w:tab w:val="num" w:pos="567"/>
        </w:tabs>
        <w:ind w:left="567" w:hanging="567"/>
      </w:pPr>
      <w:rPr>
        <w:rFonts w:ascii="Times New Roman" w:hAnsi="Times New Roman" w:hint="default"/>
        <w:b w:val="0"/>
        <w:i w:val="0"/>
        <w:color w:val="auto"/>
        <w:sz w:val="24"/>
        <w:szCs w:val="24"/>
        <w:lang w:val="en-GB"/>
      </w:rPr>
    </w:lvl>
    <w:lvl w:ilvl="1" w:tplc="040C0019">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0" w15:restartNumberingAfterBreak="0">
    <w:nsid w:val="204A7EE5"/>
    <w:multiLevelType w:val="hybridMultilevel"/>
    <w:tmpl w:val="BC62B288"/>
    <w:lvl w:ilvl="0" w:tplc="75720332">
      <w:start w:val="1"/>
      <w:numFmt w:val="bullet"/>
      <w:lvlText w:val="-"/>
      <w:lvlJc w:val="left"/>
      <w:pPr>
        <w:ind w:left="1004" w:hanging="360"/>
      </w:pPr>
      <w:rPr>
        <w:rFonts w:ascii="Courier New" w:hAnsi="Courier New" w:hint="default"/>
      </w:rPr>
    </w:lvl>
    <w:lvl w:ilvl="1" w:tplc="11EE37FC">
      <w:numFmt w:val="bullet"/>
      <w:lvlText w:val="-"/>
      <w:lvlJc w:val="left"/>
      <w:pPr>
        <w:ind w:left="1724" w:hanging="360"/>
      </w:pPr>
      <w:rPr>
        <w:rFonts w:ascii="Times New Roman" w:eastAsia="Times New Roman"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1" w15:restartNumberingAfterBreak="0">
    <w:nsid w:val="21166E90"/>
    <w:multiLevelType w:val="hybridMultilevel"/>
    <w:tmpl w:val="94AAE490"/>
    <w:lvl w:ilvl="0" w:tplc="75720332">
      <w:start w:val="1"/>
      <w:numFmt w:val="bullet"/>
      <w:lvlText w:val="-"/>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1F3130C"/>
    <w:multiLevelType w:val="hybridMultilevel"/>
    <w:tmpl w:val="ADBA394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4173D78"/>
    <w:multiLevelType w:val="hybridMultilevel"/>
    <w:tmpl w:val="DB4EC19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2A6F2725"/>
    <w:multiLevelType w:val="hybridMultilevel"/>
    <w:tmpl w:val="BD54D8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2DAD006B"/>
    <w:multiLevelType w:val="hybridMultilevel"/>
    <w:tmpl w:val="92C4CEF4"/>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32B62251"/>
    <w:multiLevelType w:val="hybridMultilevel"/>
    <w:tmpl w:val="501E017E"/>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7" w15:restartNumberingAfterBreak="0">
    <w:nsid w:val="3BFE4E4C"/>
    <w:multiLevelType w:val="hybridMultilevel"/>
    <w:tmpl w:val="88A6F1F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40925C37"/>
    <w:multiLevelType w:val="hybridMultilevel"/>
    <w:tmpl w:val="FBFC9900"/>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19" w15:restartNumberingAfterBreak="0">
    <w:nsid w:val="43555C0B"/>
    <w:multiLevelType w:val="hybridMultilevel"/>
    <w:tmpl w:val="9C68CC5A"/>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0" w15:restartNumberingAfterBreak="0">
    <w:nsid w:val="44000742"/>
    <w:multiLevelType w:val="hybridMultilevel"/>
    <w:tmpl w:val="6110FB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497A0BE0"/>
    <w:multiLevelType w:val="hybridMultilevel"/>
    <w:tmpl w:val="6CCC62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9D07E1B"/>
    <w:multiLevelType w:val="hybridMultilevel"/>
    <w:tmpl w:val="511CF8AE"/>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3" w15:restartNumberingAfterBreak="0">
    <w:nsid w:val="4AFF6EB0"/>
    <w:multiLevelType w:val="hybridMultilevel"/>
    <w:tmpl w:val="4EC68360"/>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4" w15:restartNumberingAfterBreak="0">
    <w:nsid w:val="511256E1"/>
    <w:multiLevelType w:val="hybridMultilevel"/>
    <w:tmpl w:val="6CD827C4"/>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5" w15:restartNumberingAfterBreak="0">
    <w:nsid w:val="5201323F"/>
    <w:multiLevelType w:val="hybridMultilevel"/>
    <w:tmpl w:val="8D4065AC"/>
    <w:lvl w:ilvl="0" w:tplc="75720332">
      <w:start w:val="1"/>
      <w:numFmt w:val="bullet"/>
      <w:lvlText w:val="-"/>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55735F93"/>
    <w:multiLevelType w:val="hybridMultilevel"/>
    <w:tmpl w:val="2AFE9808"/>
    <w:lvl w:ilvl="0" w:tplc="040C000B">
      <w:start w:val="1"/>
      <w:numFmt w:val="bullet"/>
      <w:lvlText w:val=""/>
      <w:lvlJc w:val="left"/>
      <w:pPr>
        <w:ind w:left="1004" w:hanging="360"/>
      </w:pPr>
      <w:rPr>
        <w:rFonts w:ascii="Wingdings" w:hAnsi="Wingdings" w:hint="default"/>
      </w:rPr>
    </w:lvl>
    <w:lvl w:ilvl="1" w:tplc="11EE37FC">
      <w:numFmt w:val="bullet"/>
      <w:lvlText w:val="-"/>
      <w:lvlJc w:val="left"/>
      <w:pPr>
        <w:ind w:left="1724" w:hanging="360"/>
      </w:pPr>
      <w:rPr>
        <w:rFonts w:ascii="Times New Roman" w:eastAsia="Times New Roman"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7" w15:restartNumberingAfterBreak="0">
    <w:nsid w:val="58A90654"/>
    <w:multiLevelType w:val="hybridMultilevel"/>
    <w:tmpl w:val="D02E20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5D9C056E"/>
    <w:multiLevelType w:val="hybridMultilevel"/>
    <w:tmpl w:val="F5E0209E"/>
    <w:lvl w:ilvl="0" w:tplc="9B1CE95A">
      <w:start w:val="1"/>
      <w:numFmt w:val="decimal"/>
      <w:lvlText w:val="%1."/>
      <w:lvlJc w:val="left"/>
      <w:pPr>
        <w:tabs>
          <w:tab w:val="num" w:pos="720"/>
        </w:tabs>
        <w:ind w:left="720" w:hanging="360"/>
      </w:pPr>
    </w:lvl>
    <w:lvl w:ilvl="1" w:tplc="B9DE081A" w:tentative="1">
      <w:start w:val="1"/>
      <w:numFmt w:val="decimal"/>
      <w:lvlText w:val="%2."/>
      <w:lvlJc w:val="left"/>
      <w:pPr>
        <w:tabs>
          <w:tab w:val="num" w:pos="1440"/>
        </w:tabs>
        <w:ind w:left="1440" w:hanging="360"/>
      </w:pPr>
    </w:lvl>
    <w:lvl w:ilvl="2" w:tplc="39BC6CC4" w:tentative="1">
      <w:start w:val="1"/>
      <w:numFmt w:val="decimal"/>
      <w:lvlText w:val="%3."/>
      <w:lvlJc w:val="left"/>
      <w:pPr>
        <w:tabs>
          <w:tab w:val="num" w:pos="2160"/>
        </w:tabs>
        <w:ind w:left="2160" w:hanging="360"/>
      </w:pPr>
    </w:lvl>
    <w:lvl w:ilvl="3" w:tplc="0FBE6F68" w:tentative="1">
      <w:start w:val="1"/>
      <w:numFmt w:val="decimal"/>
      <w:lvlText w:val="%4."/>
      <w:lvlJc w:val="left"/>
      <w:pPr>
        <w:tabs>
          <w:tab w:val="num" w:pos="2880"/>
        </w:tabs>
        <w:ind w:left="2880" w:hanging="360"/>
      </w:pPr>
    </w:lvl>
    <w:lvl w:ilvl="4" w:tplc="72DE18C2" w:tentative="1">
      <w:start w:val="1"/>
      <w:numFmt w:val="decimal"/>
      <w:lvlText w:val="%5."/>
      <w:lvlJc w:val="left"/>
      <w:pPr>
        <w:tabs>
          <w:tab w:val="num" w:pos="3600"/>
        </w:tabs>
        <w:ind w:left="3600" w:hanging="360"/>
      </w:pPr>
    </w:lvl>
    <w:lvl w:ilvl="5" w:tplc="09A691B6" w:tentative="1">
      <w:start w:val="1"/>
      <w:numFmt w:val="decimal"/>
      <w:lvlText w:val="%6."/>
      <w:lvlJc w:val="left"/>
      <w:pPr>
        <w:tabs>
          <w:tab w:val="num" w:pos="4320"/>
        </w:tabs>
        <w:ind w:left="4320" w:hanging="360"/>
      </w:pPr>
    </w:lvl>
    <w:lvl w:ilvl="6" w:tplc="9384A496" w:tentative="1">
      <w:start w:val="1"/>
      <w:numFmt w:val="decimal"/>
      <w:lvlText w:val="%7."/>
      <w:lvlJc w:val="left"/>
      <w:pPr>
        <w:tabs>
          <w:tab w:val="num" w:pos="5040"/>
        </w:tabs>
        <w:ind w:left="5040" w:hanging="360"/>
      </w:pPr>
    </w:lvl>
    <w:lvl w:ilvl="7" w:tplc="8AE4CEAE" w:tentative="1">
      <w:start w:val="1"/>
      <w:numFmt w:val="decimal"/>
      <w:lvlText w:val="%8."/>
      <w:lvlJc w:val="left"/>
      <w:pPr>
        <w:tabs>
          <w:tab w:val="num" w:pos="5760"/>
        </w:tabs>
        <w:ind w:left="5760" w:hanging="360"/>
      </w:pPr>
    </w:lvl>
    <w:lvl w:ilvl="8" w:tplc="A7B41768" w:tentative="1">
      <w:start w:val="1"/>
      <w:numFmt w:val="decimal"/>
      <w:lvlText w:val="%9."/>
      <w:lvlJc w:val="left"/>
      <w:pPr>
        <w:tabs>
          <w:tab w:val="num" w:pos="6480"/>
        </w:tabs>
        <w:ind w:left="6480" w:hanging="360"/>
      </w:pPr>
    </w:lvl>
  </w:abstractNum>
  <w:abstractNum w:abstractNumId="29" w15:restartNumberingAfterBreak="0">
    <w:nsid w:val="60F42E1D"/>
    <w:multiLevelType w:val="hybridMultilevel"/>
    <w:tmpl w:val="939A02F4"/>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0" w15:restartNumberingAfterBreak="0">
    <w:nsid w:val="654D10FA"/>
    <w:multiLevelType w:val="hybridMultilevel"/>
    <w:tmpl w:val="6F86C6C8"/>
    <w:lvl w:ilvl="0" w:tplc="040C0001">
      <w:start w:val="1"/>
      <w:numFmt w:val="bullet"/>
      <w:lvlText w:val=""/>
      <w:lvlJc w:val="left"/>
      <w:pPr>
        <w:ind w:left="720" w:hanging="360"/>
      </w:pPr>
      <w:rPr>
        <w:rFonts w:ascii="Symbol" w:hAnsi="Symbol" w:hint="default"/>
      </w:rPr>
    </w:lvl>
    <w:lvl w:ilvl="1" w:tplc="69FC4A26">
      <w:numFmt w:val="bullet"/>
      <w:lvlText w:val="-"/>
      <w:lvlJc w:val="left"/>
      <w:pPr>
        <w:ind w:left="1440" w:hanging="360"/>
      </w:pPr>
      <w:rPr>
        <w:rFonts w:ascii="Times New Roman" w:eastAsia="Times New Roman"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71CE3A5E"/>
    <w:multiLevelType w:val="hybridMultilevel"/>
    <w:tmpl w:val="E8E6691C"/>
    <w:lvl w:ilvl="0" w:tplc="E6C6BA1C">
      <w:start w:val="1"/>
      <w:numFmt w:val="decimal"/>
      <w:lvlText w:val="%1."/>
      <w:lvlJc w:val="left"/>
      <w:pPr>
        <w:tabs>
          <w:tab w:val="num" w:pos="720"/>
        </w:tabs>
        <w:ind w:left="720" w:hanging="360"/>
      </w:pPr>
    </w:lvl>
    <w:lvl w:ilvl="1" w:tplc="55E0D1DE" w:tentative="1">
      <w:start w:val="1"/>
      <w:numFmt w:val="decimal"/>
      <w:lvlText w:val="%2."/>
      <w:lvlJc w:val="left"/>
      <w:pPr>
        <w:tabs>
          <w:tab w:val="num" w:pos="1440"/>
        </w:tabs>
        <w:ind w:left="1440" w:hanging="360"/>
      </w:pPr>
    </w:lvl>
    <w:lvl w:ilvl="2" w:tplc="D21E73BE" w:tentative="1">
      <w:start w:val="1"/>
      <w:numFmt w:val="decimal"/>
      <w:lvlText w:val="%3."/>
      <w:lvlJc w:val="left"/>
      <w:pPr>
        <w:tabs>
          <w:tab w:val="num" w:pos="2160"/>
        </w:tabs>
        <w:ind w:left="2160" w:hanging="360"/>
      </w:pPr>
    </w:lvl>
    <w:lvl w:ilvl="3" w:tplc="DAA6A2D0" w:tentative="1">
      <w:start w:val="1"/>
      <w:numFmt w:val="decimal"/>
      <w:lvlText w:val="%4."/>
      <w:lvlJc w:val="left"/>
      <w:pPr>
        <w:tabs>
          <w:tab w:val="num" w:pos="2880"/>
        </w:tabs>
        <w:ind w:left="2880" w:hanging="360"/>
      </w:pPr>
    </w:lvl>
    <w:lvl w:ilvl="4" w:tplc="7128A6A4" w:tentative="1">
      <w:start w:val="1"/>
      <w:numFmt w:val="decimal"/>
      <w:lvlText w:val="%5."/>
      <w:lvlJc w:val="left"/>
      <w:pPr>
        <w:tabs>
          <w:tab w:val="num" w:pos="3600"/>
        </w:tabs>
        <w:ind w:left="3600" w:hanging="360"/>
      </w:pPr>
    </w:lvl>
    <w:lvl w:ilvl="5" w:tplc="4D6EEEF8" w:tentative="1">
      <w:start w:val="1"/>
      <w:numFmt w:val="decimal"/>
      <w:lvlText w:val="%6."/>
      <w:lvlJc w:val="left"/>
      <w:pPr>
        <w:tabs>
          <w:tab w:val="num" w:pos="4320"/>
        </w:tabs>
        <w:ind w:left="4320" w:hanging="360"/>
      </w:pPr>
    </w:lvl>
    <w:lvl w:ilvl="6" w:tplc="35207C58" w:tentative="1">
      <w:start w:val="1"/>
      <w:numFmt w:val="decimal"/>
      <w:lvlText w:val="%7."/>
      <w:lvlJc w:val="left"/>
      <w:pPr>
        <w:tabs>
          <w:tab w:val="num" w:pos="5040"/>
        </w:tabs>
        <w:ind w:left="5040" w:hanging="360"/>
      </w:pPr>
    </w:lvl>
    <w:lvl w:ilvl="7" w:tplc="9844DB42" w:tentative="1">
      <w:start w:val="1"/>
      <w:numFmt w:val="decimal"/>
      <w:lvlText w:val="%8."/>
      <w:lvlJc w:val="left"/>
      <w:pPr>
        <w:tabs>
          <w:tab w:val="num" w:pos="5760"/>
        </w:tabs>
        <w:ind w:left="5760" w:hanging="360"/>
      </w:pPr>
    </w:lvl>
    <w:lvl w:ilvl="8" w:tplc="2E502B70" w:tentative="1">
      <w:start w:val="1"/>
      <w:numFmt w:val="decimal"/>
      <w:lvlText w:val="%9."/>
      <w:lvlJc w:val="left"/>
      <w:pPr>
        <w:tabs>
          <w:tab w:val="num" w:pos="6480"/>
        </w:tabs>
        <w:ind w:left="6480" w:hanging="360"/>
      </w:pPr>
    </w:lvl>
  </w:abstractNum>
  <w:abstractNum w:abstractNumId="32" w15:restartNumberingAfterBreak="0">
    <w:nsid w:val="71CF6C2C"/>
    <w:multiLevelType w:val="hybridMultilevel"/>
    <w:tmpl w:val="43D25B08"/>
    <w:lvl w:ilvl="0" w:tplc="75720332">
      <w:start w:val="1"/>
      <w:numFmt w:val="bullet"/>
      <w:lvlText w:val="-"/>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739C7E86"/>
    <w:multiLevelType w:val="hybridMultilevel"/>
    <w:tmpl w:val="80EC8608"/>
    <w:lvl w:ilvl="0" w:tplc="040C0001">
      <w:start w:val="1"/>
      <w:numFmt w:val="bullet"/>
      <w:lvlText w:val=""/>
      <w:lvlJc w:val="left"/>
      <w:pPr>
        <w:tabs>
          <w:tab w:val="num" w:pos="720"/>
        </w:tabs>
        <w:ind w:left="720" w:hanging="360"/>
      </w:pPr>
      <w:rPr>
        <w:rFonts w:ascii="Symbol" w:hAnsi="Symbol" w:hint="default"/>
      </w:rPr>
    </w:lvl>
    <w:lvl w:ilvl="1" w:tplc="B9DE081A" w:tentative="1">
      <w:start w:val="1"/>
      <w:numFmt w:val="decimal"/>
      <w:lvlText w:val="%2."/>
      <w:lvlJc w:val="left"/>
      <w:pPr>
        <w:tabs>
          <w:tab w:val="num" w:pos="1440"/>
        </w:tabs>
        <w:ind w:left="1440" w:hanging="360"/>
      </w:pPr>
    </w:lvl>
    <w:lvl w:ilvl="2" w:tplc="39BC6CC4" w:tentative="1">
      <w:start w:val="1"/>
      <w:numFmt w:val="decimal"/>
      <w:lvlText w:val="%3."/>
      <w:lvlJc w:val="left"/>
      <w:pPr>
        <w:tabs>
          <w:tab w:val="num" w:pos="2160"/>
        </w:tabs>
        <w:ind w:left="2160" w:hanging="360"/>
      </w:pPr>
    </w:lvl>
    <w:lvl w:ilvl="3" w:tplc="0FBE6F68" w:tentative="1">
      <w:start w:val="1"/>
      <w:numFmt w:val="decimal"/>
      <w:lvlText w:val="%4."/>
      <w:lvlJc w:val="left"/>
      <w:pPr>
        <w:tabs>
          <w:tab w:val="num" w:pos="2880"/>
        </w:tabs>
        <w:ind w:left="2880" w:hanging="360"/>
      </w:pPr>
    </w:lvl>
    <w:lvl w:ilvl="4" w:tplc="72DE18C2" w:tentative="1">
      <w:start w:val="1"/>
      <w:numFmt w:val="decimal"/>
      <w:lvlText w:val="%5."/>
      <w:lvlJc w:val="left"/>
      <w:pPr>
        <w:tabs>
          <w:tab w:val="num" w:pos="3600"/>
        </w:tabs>
        <w:ind w:left="3600" w:hanging="360"/>
      </w:pPr>
    </w:lvl>
    <w:lvl w:ilvl="5" w:tplc="09A691B6" w:tentative="1">
      <w:start w:val="1"/>
      <w:numFmt w:val="decimal"/>
      <w:lvlText w:val="%6."/>
      <w:lvlJc w:val="left"/>
      <w:pPr>
        <w:tabs>
          <w:tab w:val="num" w:pos="4320"/>
        </w:tabs>
        <w:ind w:left="4320" w:hanging="360"/>
      </w:pPr>
    </w:lvl>
    <w:lvl w:ilvl="6" w:tplc="9384A496" w:tentative="1">
      <w:start w:val="1"/>
      <w:numFmt w:val="decimal"/>
      <w:lvlText w:val="%7."/>
      <w:lvlJc w:val="left"/>
      <w:pPr>
        <w:tabs>
          <w:tab w:val="num" w:pos="5040"/>
        </w:tabs>
        <w:ind w:left="5040" w:hanging="360"/>
      </w:pPr>
    </w:lvl>
    <w:lvl w:ilvl="7" w:tplc="8AE4CEAE" w:tentative="1">
      <w:start w:val="1"/>
      <w:numFmt w:val="decimal"/>
      <w:lvlText w:val="%8."/>
      <w:lvlJc w:val="left"/>
      <w:pPr>
        <w:tabs>
          <w:tab w:val="num" w:pos="5760"/>
        </w:tabs>
        <w:ind w:left="5760" w:hanging="360"/>
      </w:pPr>
    </w:lvl>
    <w:lvl w:ilvl="8" w:tplc="A7B41768" w:tentative="1">
      <w:start w:val="1"/>
      <w:numFmt w:val="decimal"/>
      <w:lvlText w:val="%9."/>
      <w:lvlJc w:val="left"/>
      <w:pPr>
        <w:tabs>
          <w:tab w:val="num" w:pos="6480"/>
        </w:tabs>
        <w:ind w:left="6480" w:hanging="360"/>
      </w:pPr>
    </w:lvl>
  </w:abstractNum>
  <w:abstractNum w:abstractNumId="34" w15:restartNumberingAfterBreak="0">
    <w:nsid w:val="74407B1F"/>
    <w:multiLevelType w:val="hybridMultilevel"/>
    <w:tmpl w:val="679AF2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75674F7E"/>
    <w:multiLevelType w:val="hybridMultilevel"/>
    <w:tmpl w:val="F19A65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7E0F6201"/>
    <w:multiLevelType w:val="hybridMultilevel"/>
    <w:tmpl w:val="28CEB68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9"/>
  </w:num>
  <w:num w:numId="4">
    <w:abstractNumId w:val="21"/>
  </w:num>
  <w:num w:numId="5">
    <w:abstractNumId w:val="26"/>
  </w:num>
  <w:num w:numId="6">
    <w:abstractNumId w:val="22"/>
  </w:num>
  <w:num w:numId="7">
    <w:abstractNumId w:val="31"/>
  </w:num>
  <w:num w:numId="8">
    <w:abstractNumId w:val="28"/>
  </w:num>
  <w:num w:numId="9">
    <w:abstractNumId w:val="24"/>
  </w:num>
  <w:num w:numId="10">
    <w:abstractNumId w:val="29"/>
  </w:num>
  <w:num w:numId="11">
    <w:abstractNumId w:val="16"/>
  </w:num>
  <w:num w:numId="12">
    <w:abstractNumId w:val="20"/>
  </w:num>
  <w:num w:numId="13">
    <w:abstractNumId w:val="27"/>
  </w:num>
  <w:num w:numId="14">
    <w:abstractNumId w:val="34"/>
  </w:num>
  <w:num w:numId="15">
    <w:abstractNumId w:val="36"/>
  </w:num>
  <w:num w:numId="16">
    <w:abstractNumId w:val="13"/>
  </w:num>
  <w:num w:numId="17">
    <w:abstractNumId w:val="4"/>
  </w:num>
  <w:num w:numId="18">
    <w:abstractNumId w:val="35"/>
  </w:num>
  <w:num w:numId="19">
    <w:abstractNumId w:val="32"/>
  </w:num>
  <w:num w:numId="20">
    <w:abstractNumId w:val="25"/>
  </w:num>
  <w:num w:numId="21">
    <w:abstractNumId w:val="8"/>
  </w:num>
  <w:num w:numId="22">
    <w:abstractNumId w:val="6"/>
  </w:num>
  <w:num w:numId="23">
    <w:abstractNumId w:val="7"/>
  </w:num>
  <w:num w:numId="24">
    <w:abstractNumId w:val="11"/>
  </w:num>
  <w:num w:numId="25">
    <w:abstractNumId w:val="2"/>
  </w:num>
  <w:num w:numId="26">
    <w:abstractNumId w:val="5"/>
  </w:num>
  <w:num w:numId="27">
    <w:abstractNumId w:val="10"/>
  </w:num>
  <w:num w:numId="28">
    <w:abstractNumId w:val="23"/>
  </w:num>
  <w:num w:numId="29">
    <w:abstractNumId w:val="30"/>
  </w:num>
  <w:num w:numId="30">
    <w:abstractNumId w:val="17"/>
  </w:num>
  <w:num w:numId="31">
    <w:abstractNumId w:val="14"/>
  </w:num>
  <w:num w:numId="32">
    <w:abstractNumId w:val="12"/>
  </w:num>
  <w:num w:numId="33">
    <w:abstractNumId w:val="3"/>
  </w:num>
  <w:num w:numId="34">
    <w:abstractNumId w:val="18"/>
  </w:num>
  <w:num w:numId="35">
    <w:abstractNumId w:val="15"/>
  </w:num>
  <w:num w:numId="36">
    <w:abstractNumId w:val="19"/>
  </w:num>
  <w:num w:numId="37">
    <w:abstractNumId w:val="33"/>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nner, Niina J">
    <w15:presenceInfo w15:providerId="AD" w15:userId="S-1-5-21-16020293-282541685-632688529-1795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hyphenationZone w:val="425"/>
  <w:doNotHyphenateCap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53A6"/>
    <w:rsid w:val="00000029"/>
    <w:rsid w:val="0000048C"/>
    <w:rsid w:val="000010D9"/>
    <w:rsid w:val="000011FF"/>
    <w:rsid w:val="000012C1"/>
    <w:rsid w:val="000013B3"/>
    <w:rsid w:val="000016D7"/>
    <w:rsid w:val="00001AE5"/>
    <w:rsid w:val="0000210A"/>
    <w:rsid w:val="00002157"/>
    <w:rsid w:val="0000216C"/>
    <w:rsid w:val="0000264F"/>
    <w:rsid w:val="00002C07"/>
    <w:rsid w:val="00002D59"/>
    <w:rsid w:val="00003028"/>
    <w:rsid w:val="00003AFD"/>
    <w:rsid w:val="00003D6D"/>
    <w:rsid w:val="00003E70"/>
    <w:rsid w:val="00004BA0"/>
    <w:rsid w:val="00004D00"/>
    <w:rsid w:val="00004E3A"/>
    <w:rsid w:val="00004EEF"/>
    <w:rsid w:val="000054C5"/>
    <w:rsid w:val="000056AB"/>
    <w:rsid w:val="00005925"/>
    <w:rsid w:val="00006001"/>
    <w:rsid w:val="0000600A"/>
    <w:rsid w:val="0000630A"/>
    <w:rsid w:val="00006481"/>
    <w:rsid w:val="000064A0"/>
    <w:rsid w:val="0000675D"/>
    <w:rsid w:val="0000687D"/>
    <w:rsid w:val="00006C6E"/>
    <w:rsid w:val="000073C8"/>
    <w:rsid w:val="000076BC"/>
    <w:rsid w:val="00007AC0"/>
    <w:rsid w:val="0001004C"/>
    <w:rsid w:val="000101F2"/>
    <w:rsid w:val="0001077D"/>
    <w:rsid w:val="000114D6"/>
    <w:rsid w:val="00011A9A"/>
    <w:rsid w:val="00011E32"/>
    <w:rsid w:val="00011FE3"/>
    <w:rsid w:val="000121DA"/>
    <w:rsid w:val="0001229B"/>
    <w:rsid w:val="00012BBF"/>
    <w:rsid w:val="00012ED7"/>
    <w:rsid w:val="000134F4"/>
    <w:rsid w:val="000137CF"/>
    <w:rsid w:val="00013B5B"/>
    <w:rsid w:val="00013D08"/>
    <w:rsid w:val="00013E22"/>
    <w:rsid w:val="000144A0"/>
    <w:rsid w:val="000145B2"/>
    <w:rsid w:val="00014BF5"/>
    <w:rsid w:val="00014C1E"/>
    <w:rsid w:val="00014F02"/>
    <w:rsid w:val="000150B7"/>
    <w:rsid w:val="00015437"/>
    <w:rsid w:val="0001576F"/>
    <w:rsid w:val="0001582B"/>
    <w:rsid w:val="00015CF3"/>
    <w:rsid w:val="00015D91"/>
    <w:rsid w:val="0001647C"/>
    <w:rsid w:val="00016583"/>
    <w:rsid w:val="00016700"/>
    <w:rsid w:val="00016BFB"/>
    <w:rsid w:val="00017073"/>
    <w:rsid w:val="000171E2"/>
    <w:rsid w:val="000172D5"/>
    <w:rsid w:val="000177E7"/>
    <w:rsid w:val="00017895"/>
    <w:rsid w:val="000200C6"/>
    <w:rsid w:val="0002045B"/>
    <w:rsid w:val="000207BF"/>
    <w:rsid w:val="000207F2"/>
    <w:rsid w:val="00020883"/>
    <w:rsid w:val="00020A99"/>
    <w:rsid w:val="00020E0F"/>
    <w:rsid w:val="000211D2"/>
    <w:rsid w:val="00021258"/>
    <w:rsid w:val="000212BF"/>
    <w:rsid w:val="00021918"/>
    <w:rsid w:val="00021C29"/>
    <w:rsid w:val="00021C35"/>
    <w:rsid w:val="00021CC5"/>
    <w:rsid w:val="00021DEF"/>
    <w:rsid w:val="000222BF"/>
    <w:rsid w:val="00022C1E"/>
    <w:rsid w:val="00022D60"/>
    <w:rsid w:val="00022E7F"/>
    <w:rsid w:val="0002302F"/>
    <w:rsid w:val="00023736"/>
    <w:rsid w:val="00023925"/>
    <w:rsid w:val="000240F8"/>
    <w:rsid w:val="000247BD"/>
    <w:rsid w:val="000249D7"/>
    <w:rsid w:val="00024DAF"/>
    <w:rsid w:val="00025013"/>
    <w:rsid w:val="000259F1"/>
    <w:rsid w:val="00025A93"/>
    <w:rsid w:val="00025B22"/>
    <w:rsid w:val="00025B87"/>
    <w:rsid w:val="00025D17"/>
    <w:rsid w:val="00026539"/>
    <w:rsid w:val="00026808"/>
    <w:rsid w:val="00026987"/>
    <w:rsid w:val="00026B6C"/>
    <w:rsid w:val="00026C30"/>
    <w:rsid w:val="00026CFC"/>
    <w:rsid w:val="00027C07"/>
    <w:rsid w:val="00027C20"/>
    <w:rsid w:val="000303E3"/>
    <w:rsid w:val="00030476"/>
    <w:rsid w:val="00030D40"/>
    <w:rsid w:val="00030F2D"/>
    <w:rsid w:val="00030FA5"/>
    <w:rsid w:val="000312D1"/>
    <w:rsid w:val="000314C4"/>
    <w:rsid w:val="00031B30"/>
    <w:rsid w:val="0003247A"/>
    <w:rsid w:val="000328B2"/>
    <w:rsid w:val="00032FB0"/>
    <w:rsid w:val="00032FF1"/>
    <w:rsid w:val="000332C9"/>
    <w:rsid w:val="00033339"/>
    <w:rsid w:val="00033886"/>
    <w:rsid w:val="00033AB1"/>
    <w:rsid w:val="00033F66"/>
    <w:rsid w:val="00033FFD"/>
    <w:rsid w:val="0003439D"/>
    <w:rsid w:val="0003446F"/>
    <w:rsid w:val="000346CF"/>
    <w:rsid w:val="00034A45"/>
    <w:rsid w:val="00035674"/>
    <w:rsid w:val="00035BD1"/>
    <w:rsid w:val="00035CB8"/>
    <w:rsid w:val="00035F7F"/>
    <w:rsid w:val="00036612"/>
    <w:rsid w:val="00036A0C"/>
    <w:rsid w:val="00036C15"/>
    <w:rsid w:val="0003700F"/>
    <w:rsid w:val="000370DD"/>
    <w:rsid w:val="0003758D"/>
    <w:rsid w:val="00037A2D"/>
    <w:rsid w:val="00037B80"/>
    <w:rsid w:val="000404B9"/>
    <w:rsid w:val="000410C5"/>
    <w:rsid w:val="000415EC"/>
    <w:rsid w:val="000416B4"/>
    <w:rsid w:val="00041CAC"/>
    <w:rsid w:val="00041CB8"/>
    <w:rsid w:val="00042008"/>
    <w:rsid w:val="00042208"/>
    <w:rsid w:val="0004244D"/>
    <w:rsid w:val="00042AB3"/>
    <w:rsid w:val="0004345B"/>
    <w:rsid w:val="0004349C"/>
    <w:rsid w:val="0004351A"/>
    <w:rsid w:val="000440A2"/>
    <w:rsid w:val="00044144"/>
    <w:rsid w:val="00044462"/>
    <w:rsid w:val="00044476"/>
    <w:rsid w:val="00044648"/>
    <w:rsid w:val="00044653"/>
    <w:rsid w:val="000448AE"/>
    <w:rsid w:val="000448ED"/>
    <w:rsid w:val="00044B45"/>
    <w:rsid w:val="00044B8B"/>
    <w:rsid w:val="00044DB9"/>
    <w:rsid w:val="0004517B"/>
    <w:rsid w:val="0004519C"/>
    <w:rsid w:val="000452F5"/>
    <w:rsid w:val="00045872"/>
    <w:rsid w:val="00045FF1"/>
    <w:rsid w:val="00046B73"/>
    <w:rsid w:val="00046E41"/>
    <w:rsid w:val="00046F14"/>
    <w:rsid w:val="00047352"/>
    <w:rsid w:val="0004754D"/>
    <w:rsid w:val="0004756C"/>
    <w:rsid w:val="00047598"/>
    <w:rsid w:val="00047613"/>
    <w:rsid w:val="000477CB"/>
    <w:rsid w:val="000477E4"/>
    <w:rsid w:val="00047AFA"/>
    <w:rsid w:val="00047EAB"/>
    <w:rsid w:val="00047EE0"/>
    <w:rsid w:val="000506F9"/>
    <w:rsid w:val="00051624"/>
    <w:rsid w:val="00051AAD"/>
    <w:rsid w:val="00051CCD"/>
    <w:rsid w:val="00051D29"/>
    <w:rsid w:val="0005210B"/>
    <w:rsid w:val="000522DA"/>
    <w:rsid w:val="00052B51"/>
    <w:rsid w:val="00052FD7"/>
    <w:rsid w:val="000531DC"/>
    <w:rsid w:val="000540B9"/>
    <w:rsid w:val="000540FF"/>
    <w:rsid w:val="00054369"/>
    <w:rsid w:val="0005439B"/>
    <w:rsid w:val="0005463B"/>
    <w:rsid w:val="00054AE4"/>
    <w:rsid w:val="0005501A"/>
    <w:rsid w:val="00055032"/>
    <w:rsid w:val="000551C4"/>
    <w:rsid w:val="000552BD"/>
    <w:rsid w:val="00055614"/>
    <w:rsid w:val="000556F6"/>
    <w:rsid w:val="0005579E"/>
    <w:rsid w:val="00055EE7"/>
    <w:rsid w:val="00056016"/>
    <w:rsid w:val="0005606B"/>
    <w:rsid w:val="0005654D"/>
    <w:rsid w:val="000565BC"/>
    <w:rsid w:val="0005685C"/>
    <w:rsid w:val="00056A2B"/>
    <w:rsid w:val="00056C00"/>
    <w:rsid w:val="000574D8"/>
    <w:rsid w:val="000574DA"/>
    <w:rsid w:val="000576D5"/>
    <w:rsid w:val="00057779"/>
    <w:rsid w:val="00057A4A"/>
    <w:rsid w:val="00057A93"/>
    <w:rsid w:val="00057E0B"/>
    <w:rsid w:val="00057E29"/>
    <w:rsid w:val="00060D02"/>
    <w:rsid w:val="00060E5B"/>
    <w:rsid w:val="00060FA5"/>
    <w:rsid w:val="00061243"/>
    <w:rsid w:val="00061479"/>
    <w:rsid w:val="000614DB"/>
    <w:rsid w:val="000616F6"/>
    <w:rsid w:val="00061C78"/>
    <w:rsid w:val="00061CFF"/>
    <w:rsid w:val="00061D1D"/>
    <w:rsid w:val="000620D7"/>
    <w:rsid w:val="00062B8A"/>
    <w:rsid w:val="00062D59"/>
    <w:rsid w:val="00062DFB"/>
    <w:rsid w:val="00062ED0"/>
    <w:rsid w:val="00063172"/>
    <w:rsid w:val="0006359D"/>
    <w:rsid w:val="000637E7"/>
    <w:rsid w:val="00063ABD"/>
    <w:rsid w:val="00063C40"/>
    <w:rsid w:val="00064AC5"/>
    <w:rsid w:val="00064E05"/>
    <w:rsid w:val="00065034"/>
    <w:rsid w:val="0006515B"/>
    <w:rsid w:val="0006543A"/>
    <w:rsid w:val="00065543"/>
    <w:rsid w:val="000655ED"/>
    <w:rsid w:val="000656DD"/>
    <w:rsid w:val="00065A50"/>
    <w:rsid w:val="00065C4E"/>
    <w:rsid w:val="000662FE"/>
    <w:rsid w:val="00066358"/>
    <w:rsid w:val="0006642D"/>
    <w:rsid w:val="00066701"/>
    <w:rsid w:val="00066A56"/>
    <w:rsid w:val="00066FA7"/>
    <w:rsid w:val="00067383"/>
    <w:rsid w:val="00067613"/>
    <w:rsid w:val="00067D35"/>
    <w:rsid w:val="00067D59"/>
    <w:rsid w:val="00067E63"/>
    <w:rsid w:val="000719B7"/>
    <w:rsid w:val="00071B97"/>
    <w:rsid w:val="0007239D"/>
    <w:rsid w:val="000723E5"/>
    <w:rsid w:val="00072FD6"/>
    <w:rsid w:val="00073245"/>
    <w:rsid w:val="0007358C"/>
    <w:rsid w:val="0007460D"/>
    <w:rsid w:val="00074D14"/>
    <w:rsid w:val="000751EE"/>
    <w:rsid w:val="00075218"/>
    <w:rsid w:val="000752E0"/>
    <w:rsid w:val="00075357"/>
    <w:rsid w:val="000753F8"/>
    <w:rsid w:val="00075757"/>
    <w:rsid w:val="00075955"/>
    <w:rsid w:val="00075B23"/>
    <w:rsid w:val="00075C0B"/>
    <w:rsid w:val="00075EC4"/>
    <w:rsid w:val="00075F11"/>
    <w:rsid w:val="00076003"/>
    <w:rsid w:val="000761DF"/>
    <w:rsid w:val="000764F6"/>
    <w:rsid w:val="0007665D"/>
    <w:rsid w:val="00076DAD"/>
    <w:rsid w:val="00076E84"/>
    <w:rsid w:val="000772E8"/>
    <w:rsid w:val="000779EC"/>
    <w:rsid w:val="000801F9"/>
    <w:rsid w:val="000803BD"/>
    <w:rsid w:val="00080A15"/>
    <w:rsid w:val="00080D68"/>
    <w:rsid w:val="00080E11"/>
    <w:rsid w:val="00080E46"/>
    <w:rsid w:val="0008125D"/>
    <w:rsid w:val="000812F8"/>
    <w:rsid w:val="00081A7F"/>
    <w:rsid w:val="00081AE4"/>
    <w:rsid w:val="00081C0F"/>
    <w:rsid w:val="0008225D"/>
    <w:rsid w:val="00082358"/>
    <w:rsid w:val="000825FF"/>
    <w:rsid w:val="000829A2"/>
    <w:rsid w:val="00082B20"/>
    <w:rsid w:val="00082D8A"/>
    <w:rsid w:val="000833AC"/>
    <w:rsid w:val="00083560"/>
    <w:rsid w:val="00083B24"/>
    <w:rsid w:val="00084187"/>
    <w:rsid w:val="000842C2"/>
    <w:rsid w:val="000847C0"/>
    <w:rsid w:val="000848C4"/>
    <w:rsid w:val="00084A26"/>
    <w:rsid w:val="00084AFD"/>
    <w:rsid w:val="00084C2C"/>
    <w:rsid w:val="00084C5C"/>
    <w:rsid w:val="0008505F"/>
    <w:rsid w:val="000850E4"/>
    <w:rsid w:val="00085117"/>
    <w:rsid w:val="00085435"/>
    <w:rsid w:val="00085BBB"/>
    <w:rsid w:val="000866A6"/>
    <w:rsid w:val="0008687B"/>
    <w:rsid w:val="00086B4B"/>
    <w:rsid w:val="00086D7F"/>
    <w:rsid w:val="000873FD"/>
    <w:rsid w:val="0008750A"/>
    <w:rsid w:val="000876B4"/>
    <w:rsid w:val="00087778"/>
    <w:rsid w:val="00087951"/>
    <w:rsid w:val="00087B86"/>
    <w:rsid w:val="00087D5F"/>
    <w:rsid w:val="00087F70"/>
    <w:rsid w:val="0009018B"/>
    <w:rsid w:val="00090221"/>
    <w:rsid w:val="000909A5"/>
    <w:rsid w:val="00090D79"/>
    <w:rsid w:val="0009133E"/>
    <w:rsid w:val="0009182C"/>
    <w:rsid w:val="00091B50"/>
    <w:rsid w:val="00092376"/>
    <w:rsid w:val="00092661"/>
    <w:rsid w:val="0009274D"/>
    <w:rsid w:val="00092F65"/>
    <w:rsid w:val="00093118"/>
    <w:rsid w:val="0009339A"/>
    <w:rsid w:val="00093573"/>
    <w:rsid w:val="00093938"/>
    <w:rsid w:val="00093B60"/>
    <w:rsid w:val="00093B6F"/>
    <w:rsid w:val="00093FA6"/>
    <w:rsid w:val="0009436C"/>
    <w:rsid w:val="00094D4B"/>
    <w:rsid w:val="00095091"/>
    <w:rsid w:val="000953BD"/>
    <w:rsid w:val="00095A82"/>
    <w:rsid w:val="000960CE"/>
    <w:rsid w:val="000965FB"/>
    <w:rsid w:val="00096A21"/>
    <w:rsid w:val="00096D6B"/>
    <w:rsid w:val="00096F3B"/>
    <w:rsid w:val="0009721E"/>
    <w:rsid w:val="0009735E"/>
    <w:rsid w:val="000977C8"/>
    <w:rsid w:val="000979FF"/>
    <w:rsid w:val="00097C4D"/>
    <w:rsid w:val="00097CD2"/>
    <w:rsid w:val="00097F0C"/>
    <w:rsid w:val="000A0137"/>
    <w:rsid w:val="000A02CC"/>
    <w:rsid w:val="000A030F"/>
    <w:rsid w:val="000A0371"/>
    <w:rsid w:val="000A060A"/>
    <w:rsid w:val="000A0B5C"/>
    <w:rsid w:val="000A1666"/>
    <w:rsid w:val="000A1DAA"/>
    <w:rsid w:val="000A2305"/>
    <w:rsid w:val="000A23E0"/>
    <w:rsid w:val="000A266C"/>
    <w:rsid w:val="000A27D5"/>
    <w:rsid w:val="000A2F60"/>
    <w:rsid w:val="000A306A"/>
    <w:rsid w:val="000A30CA"/>
    <w:rsid w:val="000A3281"/>
    <w:rsid w:val="000A34A3"/>
    <w:rsid w:val="000A3506"/>
    <w:rsid w:val="000A3620"/>
    <w:rsid w:val="000A36B9"/>
    <w:rsid w:val="000A3B65"/>
    <w:rsid w:val="000A3F22"/>
    <w:rsid w:val="000A428B"/>
    <w:rsid w:val="000A4448"/>
    <w:rsid w:val="000A4696"/>
    <w:rsid w:val="000A4890"/>
    <w:rsid w:val="000A4C1A"/>
    <w:rsid w:val="000A4C83"/>
    <w:rsid w:val="000A4D39"/>
    <w:rsid w:val="000A4F74"/>
    <w:rsid w:val="000A5364"/>
    <w:rsid w:val="000A5577"/>
    <w:rsid w:val="000A5A14"/>
    <w:rsid w:val="000A5A9B"/>
    <w:rsid w:val="000A5B5A"/>
    <w:rsid w:val="000A5D25"/>
    <w:rsid w:val="000A5E67"/>
    <w:rsid w:val="000A5F93"/>
    <w:rsid w:val="000A679D"/>
    <w:rsid w:val="000A683A"/>
    <w:rsid w:val="000A6E2C"/>
    <w:rsid w:val="000A7629"/>
    <w:rsid w:val="000A7989"/>
    <w:rsid w:val="000A7F07"/>
    <w:rsid w:val="000B018E"/>
    <w:rsid w:val="000B0252"/>
    <w:rsid w:val="000B06CF"/>
    <w:rsid w:val="000B0984"/>
    <w:rsid w:val="000B1003"/>
    <w:rsid w:val="000B1186"/>
    <w:rsid w:val="000B1830"/>
    <w:rsid w:val="000B1D32"/>
    <w:rsid w:val="000B2478"/>
    <w:rsid w:val="000B2537"/>
    <w:rsid w:val="000B25EF"/>
    <w:rsid w:val="000B3750"/>
    <w:rsid w:val="000B392F"/>
    <w:rsid w:val="000B3BC5"/>
    <w:rsid w:val="000B409B"/>
    <w:rsid w:val="000B4463"/>
    <w:rsid w:val="000B48B7"/>
    <w:rsid w:val="000B4C5D"/>
    <w:rsid w:val="000B4EBE"/>
    <w:rsid w:val="000B529F"/>
    <w:rsid w:val="000B535D"/>
    <w:rsid w:val="000B6216"/>
    <w:rsid w:val="000B6A90"/>
    <w:rsid w:val="000B6EEC"/>
    <w:rsid w:val="000B6F79"/>
    <w:rsid w:val="000B72D8"/>
    <w:rsid w:val="000B7309"/>
    <w:rsid w:val="000B73D9"/>
    <w:rsid w:val="000B7758"/>
    <w:rsid w:val="000B7A3A"/>
    <w:rsid w:val="000C05ED"/>
    <w:rsid w:val="000C0A6E"/>
    <w:rsid w:val="000C0BD5"/>
    <w:rsid w:val="000C0D74"/>
    <w:rsid w:val="000C1536"/>
    <w:rsid w:val="000C1869"/>
    <w:rsid w:val="000C18F6"/>
    <w:rsid w:val="000C1A58"/>
    <w:rsid w:val="000C1BDF"/>
    <w:rsid w:val="000C2085"/>
    <w:rsid w:val="000C20F6"/>
    <w:rsid w:val="000C25A1"/>
    <w:rsid w:val="000C2800"/>
    <w:rsid w:val="000C3185"/>
    <w:rsid w:val="000C39EF"/>
    <w:rsid w:val="000C4159"/>
    <w:rsid w:val="000C4169"/>
    <w:rsid w:val="000C499A"/>
    <w:rsid w:val="000C4A30"/>
    <w:rsid w:val="000C508B"/>
    <w:rsid w:val="000C58E9"/>
    <w:rsid w:val="000C5BFE"/>
    <w:rsid w:val="000C5C5C"/>
    <w:rsid w:val="000C5F21"/>
    <w:rsid w:val="000C6310"/>
    <w:rsid w:val="000C63BC"/>
    <w:rsid w:val="000C65F6"/>
    <w:rsid w:val="000C6EC3"/>
    <w:rsid w:val="000C711C"/>
    <w:rsid w:val="000C734A"/>
    <w:rsid w:val="000C734F"/>
    <w:rsid w:val="000C75C9"/>
    <w:rsid w:val="000C78F3"/>
    <w:rsid w:val="000C7AFC"/>
    <w:rsid w:val="000C7B61"/>
    <w:rsid w:val="000C7D6B"/>
    <w:rsid w:val="000C7F2C"/>
    <w:rsid w:val="000D0330"/>
    <w:rsid w:val="000D0346"/>
    <w:rsid w:val="000D0B16"/>
    <w:rsid w:val="000D0C54"/>
    <w:rsid w:val="000D0E09"/>
    <w:rsid w:val="000D0FCC"/>
    <w:rsid w:val="000D14EF"/>
    <w:rsid w:val="000D17D1"/>
    <w:rsid w:val="000D17F7"/>
    <w:rsid w:val="000D18AF"/>
    <w:rsid w:val="000D194E"/>
    <w:rsid w:val="000D1BCD"/>
    <w:rsid w:val="000D2289"/>
    <w:rsid w:val="000D26BA"/>
    <w:rsid w:val="000D273F"/>
    <w:rsid w:val="000D2B07"/>
    <w:rsid w:val="000D2DC6"/>
    <w:rsid w:val="000D2F53"/>
    <w:rsid w:val="000D2F85"/>
    <w:rsid w:val="000D2FEC"/>
    <w:rsid w:val="000D30A5"/>
    <w:rsid w:val="000D310B"/>
    <w:rsid w:val="000D32D0"/>
    <w:rsid w:val="000D35F8"/>
    <w:rsid w:val="000D37A4"/>
    <w:rsid w:val="000D39B0"/>
    <w:rsid w:val="000D3DA1"/>
    <w:rsid w:val="000D413D"/>
    <w:rsid w:val="000D4702"/>
    <w:rsid w:val="000D489A"/>
    <w:rsid w:val="000D4DA3"/>
    <w:rsid w:val="000D4E0A"/>
    <w:rsid w:val="000D4FFA"/>
    <w:rsid w:val="000D50CA"/>
    <w:rsid w:val="000D52AD"/>
    <w:rsid w:val="000D5504"/>
    <w:rsid w:val="000D5720"/>
    <w:rsid w:val="000D593E"/>
    <w:rsid w:val="000D5A0C"/>
    <w:rsid w:val="000D5BB9"/>
    <w:rsid w:val="000D5E3A"/>
    <w:rsid w:val="000D5F43"/>
    <w:rsid w:val="000D6040"/>
    <w:rsid w:val="000D62D6"/>
    <w:rsid w:val="000D68E6"/>
    <w:rsid w:val="000D6962"/>
    <w:rsid w:val="000D6ABD"/>
    <w:rsid w:val="000D6D40"/>
    <w:rsid w:val="000D6F20"/>
    <w:rsid w:val="000D7047"/>
    <w:rsid w:val="000D738E"/>
    <w:rsid w:val="000E00DF"/>
    <w:rsid w:val="000E03E5"/>
    <w:rsid w:val="000E03ED"/>
    <w:rsid w:val="000E04CA"/>
    <w:rsid w:val="000E04CD"/>
    <w:rsid w:val="000E053D"/>
    <w:rsid w:val="000E0D19"/>
    <w:rsid w:val="000E0F81"/>
    <w:rsid w:val="000E1063"/>
    <w:rsid w:val="000E110C"/>
    <w:rsid w:val="000E1190"/>
    <w:rsid w:val="000E11E7"/>
    <w:rsid w:val="000E12FA"/>
    <w:rsid w:val="000E13CD"/>
    <w:rsid w:val="000E15DC"/>
    <w:rsid w:val="000E161C"/>
    <w:rsid w:val="000E16B2"/>
    <w:rsid w:val="000E1731"/>
    <w:rsid w:val="000E1C38"/>
    <w:rsid w:val="000E1EB2"/>
    <w:rsid w:val="000E1F26"/>
    <w:rsid w:val="000E1FC2"/>
    <w:rsid w:val="000E2295"/>
    <w:rsid w:val="000E2358"/>
    <w:rsid w:val="000E243A"/>
    <w:rsid w:val="000E2563"/>
    <w:rsid w:val="000E2770"/>
    <w:rsid w:val="000E3085"/>
    <w:rsid w:val="000E3A81"/>
    <w:rsid w:val="000E3B69"/>
    <w:rsid w:val="000E3DD4"/>
    <w:rsid w:val="000E489D"/>
    <w:rsid w:val="000E5170"/>
    <w:rsid w:val="000E53DB"/>
    <w:rsid w:val="000E54CA"/>
    <w:rsid w:val="000E5722"/>
    <w:rsid w:val="000E58F5"/>
    <w:rsid w:val="000E5BB3"/>
    <w:rsid w:val="000E695C"/>
    <w:rsid w:val="000E6C42"/>
    <w:rsid w:val="000E71A5"/>
    <w:rsid w:val="000E7328"/>
    <w:rsid w:val="000E7763"/>
    <w:rsid w:val="000E7CA2"/>
    <w:rsid w:val="000F01C5"/>
    <w:rsid w:val="000F0214"/>
    <w:rsid w:val="000F03D1"/>
    <w:rsid w:val="000F03D7"/>
    <w:rsid w:val="000F043F"/>
    <w:rsid w:val="000F0517"/>
    <w:rsid w:val="000F0539"/>
    <w:rsid w:val="000F1242"/>
    <w:rsid w:val="000F139F"/>
    <w:rsid w:val="000F1574"/>
    <w:rsid w:val="000F18F8"/>
    <w:rsid w:val="000F198F"/>
    <w:rsid w:val="000F253A"/>
    <w:rsid w:val="000F26B7"/>
    <w:rsid w:val="000F26F8"/>
    <w:rsid w:val="000F28AB"/>
    <w:rsid w:val="000F2B3E"/>
    <w:rsid w:val="000F2C4E"/>
    <w:rsid w:val="000F2EF7"/>
    <w:rsid w:val="000F2EFF"/>
    <w:rsid w:val="000F30E3"/>
    <w:rsid w:val="000F31F9"/>
    <w:rsid w:val="000F3559"/>
    <w:rsid w:val="000F3597"/>
    <w:rsid w:val="000F3661"/>
    <w:rsid w:val="000F366A"/>
    <w:rsid w:val="000F367B"/>
    <w:rsid w:val="000F3A37"/>
    <w:rsid w:val="000F3F33"/>
    <w:rsid w:val="000F40AF"/>
    <w:rsid w:val="000F4409"/>
    <w:rsid w:val="000F493B"/>
    <w:rsid w:val="000F49A1"/>
    <w:rsid w:val="000F49BE"/>
    <w:rsid w:val="000F4B11"/>
    <w:rsid w:val="000F4D58"/>
    <w:rsid w:val="000F5752"/>
    <w:rsid w:val="000F5924"/>
    <w:rsid w:val="000F5999"/>
    <w:rsid w:val="000F5ADD"/>
    <w:rsid w:val="000F5B2B"/>
    <w:rsid w:val="000F607F"/>
    <w:rsid w:val="000F6A8B"/>
    <w:rsid w:val="000F7339"/>
    <w:rsid w:val="000F76F9"/>
    <w:rsid w:val="000F7777"/>
    <w:rsid w:val="00100B54"/>
    <w:rsid w:val="00100DA4"/>
    <w:rsid w:val="00100E6C"/>
    <w:rsid w:val="00100E70"/>
    <w:rsid w:val="00100E9D"/>
    <w:rsid w:val="00100EE9"/>
    <w:rsid w:val="00100FFC"/>
    <w:rsid w:val="00101092"/>
    <w:rsid w:val="0010169F"/>
    <w:rsid w:val="00101A11"/>
    <w:rsid w:val="00101AFB"/>
    <w:rsid w:val="00101B4D"/>
    <w:rsid w:val="00101B55"/>
    <w:rsid w:val="00101EBE"/>
    <w:rsid w:val="00101F09"/>
    <w:rsid w:val="00101FF8"/>
    <w:rsid w:val="001023E5"/>
    <w:rsid w:val="001030C8"/>
    <w:rsid w:val="001035AF"/>
    <w:rsid w:val="00103856"/>
    <w:rsid w:val="00103B0A"/>
    <w:rsid w:val="00103DDF"/>
    <w:rsid w:val="00103F00"/>
    <w:rsid w:val="0010415E"/>
    <w:rsid w:val="001042B0"/>
    <w:rsid w:val="001044DF"/>
    <w:rsid w:val="0010483C"/>
    <w:rsid w:val="00104BBE"/>
    <w:rsid w:val="00105119"/>
    <w:rsid w:val="00105932"/>
    <w:rsid w:val="00105AFE"/>
    <w:rsid w:val="00105D00"/>
    <w:rsid w:val="00105F25"/>
    <w:rsid w:val="001061C5"/>
    <w:rsid w:val="00106579"/>
    <w:rsid w:val="0010684C"/>
    <w:rsid w:val="00106E87"/>
    <w:rsid w:val="001072B5"/>
    <w:rsid w:val="0010749F"/>
    <w:rsid w:val="001076F1"/>
    <w:rsid w:val="00107F65"/>
    <w:rsid w:val="00107F97"/>
    <w:rsid w:val="001100D9"/>
    <w:rsid w:val="00110378"/>
    <w:rsid w:val="0011038D"/>
    <w:rsid w:val="001106A7"/>
    <w:rsid w:val="00110737"/>
    <w:rsid w:val="00110B71"/>
    <w:rsid w:val="00110D77"/>
    <w:rsid w:val="00110EB5"/>
    <w:rsid w:val="0011108B"/>
    <w:rsid w:val="00111A7F"/>
    <w:rsid w:val="00111B09"/>
    <w:rsid w:val="00111FB6"/>
    <w:rsid w:val="001120D3"/>
    <w:rsid w:val="00112280"/>
    <w:rsid w:val="00112468"/>
    <w:rsid w:val="00112648"/>
    <w:rsid w:val="0011272F"/>
    <w:rsid w:val="001128D2"/>
    <w:rsid w:val="0011297D"/>
    <w:rsid w:val="00112A87"/>
    <w:rsid w:val="00112C68"/>
    <w:rsid w:val="00112FF6"/>
    <w:rsid w:val="00113585"/>
    <w:rsid w:val="00113923"/>
    <w:rsid w:val="00113B31"/>
    <w:rsid w:val="00113C79"/>
    <w:rsid w:val="00113EC0"/>
    <w:rsid w:val="001145A0"/>
    <w:rsid w:val="0011473D"/>
    <w:rsid w:val="0011488B"/>
    <w:rsid w:val="00114C77"/>
    <w:rsid w:val="00114E09"/>
    <w:rsid w:val="00114FBD"/>
    <w:rsid w:val="00115152"/>
    <w:rsid w:val="001154D9"/>
    <w:rsid w:val="00115892"/>
    <w:rsid w:val="001160F9"/>
    <w:rsid w:val="00116162"/>
    <w:rsid w:val="00116488"/>
    <w:rsid w:val="0011650F"/>
    <w:rsid w:val="0011654D"/>
    <w:rsid w:val="00117242"/>
    <w:rsid w:val="001172CC"/>
    <w:rsid w:val="00117D48"/>
    <w:rsid w:val="00117D97"/>
    <w:rsid w:val="001207C9"/>
    <w:rsid w:val="0012092E"/>
    <w:rsid w:val="00120B9B"/>
    <w:rsid w:val="001212E2"/>
    <w:rsid w:val="00121576"/>
    <w:rsid w:val="00121EB4"/>
    <w:rsid w:val="001223DF"/>
    <w:rsid w:val="00122A90"/>
    <w:rsid w:val="00122D57"/>
    <w:rsid w:val="00122E18"/>
    <w:rsid w:val="00122E29"/>
    <w:rsid w:val="00122E6F"/>
    <w:rsid w:val="001231A0"/>
    <w:rsid w:val="001239A5"/>
    <w:rsid w:val="00123AF2"/>
    <w:rsid w:val="00123CD6"/>
    <w:rsid w:val="00123CE0"/>
    <w:rsid w:val="0012403B"/>
    <w:rsid w:val="001243A4"/>
    <w:rsid w:val="001247C8"/>
    <w:rsid w:val="00125552"/>
    <w:rsid w:val="0012603F"/>
    <w:rsid w:val="0012661C"/>
    <w:rsid w:val="001269CB"/>
    <w:rsid w:val="0012715F"/>
    <w:rsid w:val="0012762E"/>
    <w:rsid w:val="00127C22"/>
    <w:rsid w:val="00130B7C"/>
    <w:rsid w:val="00130C3C"/>
    <w:rsid w:val="001313E0"/>
    <w:rsid w:val="00131583"/>
    <w:rsid w:val="00131639"/>
    <w:rsid w:val="00131BD8"/>
    <w:rsid w:val="00131E7B"/>
    <w:rsid w:val="00131F4D"/>
    <w:rsid w:val="001323AB"/>
    <w:rsid w:val="0013289D"/>
    <w:rsid w:val="00132D2B"/>
    <w:rsid w:val="001330F9"/>
    <w:rsid w:val="001332B5"/>
    <w:rsid w:val="0013334B"/>
    <w:rsid w:val="00133B14"/>
    <w:rsid w:val="00134245"/>
    <w:rsid w:val="00134519"/>
    <w:rsid w:val="0013456C"/>
    <w:rsid w:val="00134E6A"/>
    <w:rsid w:val="001351AB"/>
    <w:rsid w:val="00135239"/>
    <w:rsid w:val="00135984"/>
    <w:rsid w:val="00135C49"/>
    <w:rsid w:val="00135F8A"/>
    <w:rsid w:val="001365C2"/>
    <w:rsid w:val="001365CF"/>
    <w:rsid w:val="00136E40"/>
    <w:rsid w:val="0013742E"/>
    <w:rsid w:val="00137837"/>
    <w:rsid w:val="00137B2E"/>
    <w:rsid w:val="00137EF5"/>
    <w:rsid w:val="00140590"/>
    <w:rsid w:val="00140848"/>
    <w:rsid w:val="00140A13"/>
    <w:rsid w:val="00140EED"/>
    <w:rsid w:val="00141151"/>
    <w:rsid w:val="00141315"/>
    <w:rsid w:val="001417EF"/>
    <w:rsid w:val="0014183D"/>
    <w:rsid w:val="00141A49"/>
    <w:rsid w:val="00141DEA"/>
    <w:rsid w:val="0014216C"/>
    <w:rsid w:val="001422F2"/>
    <w:rsid w:val="00142304"/>
    <w:rsid w:val="00142D4C"/>
    <w:rsid w:val="00143170"/>
    <w:rsid w:val="00143F75"/>
    <w:rsid w:val="0014448B"/>
    <w:rsid w:val="00144B00"/>
    <w:rsid w:val="00144C1B"/>
    <w:rsid w:val="00144EC6"/>
    <w:rsid w:val="001451EB"/>
    <w:rsid w:val="001453C4"/>
    <w:rsid w:val="0014586B"/>
    <w:rsid w:val="00146234"/>
    <w:rsid w:val="0014679A"/>
    <w:rsid w:val="0014699F"/>
    <w:rsid w:val="001469C1"/>
    <w:rsid w:val="001477C1"/>
    <w:rsid w:val="00147B50"/>
    <w:rsid w:val="00147B84"/>
    <w:rsid w:val="00147C49"/>
    <w:rsid w:val="00147C7A"/>
    <w:rsid w:val="00147FAC"/>
    <w:rsid w:val="0015028F"/>
    <w:rsid w:val="001505D6"/>
    <w:rsid w:val="00150682"/>
    <w:rsid w:val="00150704"/>
    <w:rsid w:val="00150A32"/>
    <w:rsid w:val="00150C13"/>
    <w:rsid w:val="001511EE"/>
    <w:rsid w:val="0015133C"/>
    <w:rsid w:val="0015143B"/>
    <w:rsid w:val="0015189E"/>
    <w:rsid w:val="00151A99"/>
    <w:rsid w:val="00151B31"/>
    <w:rsid w:val="00152662"/>
    <w:rsid w:val="0015266D"/>
    <w:rsid w:val="0015271B"/>
    <w:rsid w:val="00152CDD"/>
    <w:rsid w:val="00153116"/>
    <w:rsid w:val="00153241"/>
    <w:rsid w:val="001533A6"/>
    <w:rsid w:val="001534C4"/>
    <w:rsid w:val="001534D9"/>
    <w:rsid w:val="00153A7F"/>
    <w:rsid w:val="001542E0"/>
    <w:rsid w:val="001543A3"/>
    <w:rsid w:val="001544F8"/>
    <w:rsid w:val="001547A3"/>
    <w:rsid w:val="00155127"/>
    <w:rsid w:val="0015553B"/>
    <w:rsid w:val="00155819"/>
    <w:rsid w:val="0015594D"/>
    <w:rsid w:val="00155A22"/>
    <w:rsid w:val="00155A44"/>
    <w:rsid w:val="00156128"/>
    <w:rsid w:val="001561A2"/>
    <w:rsid w:val="001562F4"/>
    <w:rsid w:val="0015635F"/>
    <w:rsid w:val="00156373"/>
    <w:rsid w:val="00156C00"/>
    <w:rsid w:val="00156E9A"/>
    <w:rsid w:val="00157572"/>
    <w:rsid w:val="00157658"/>
    <w:rsid w:val="00157BC8"/>
    <w:rsid w:val="00157C81"/>
    <w:rsid w:val="00160029"/>
    <w:rsid w:val="001600A8"/>
    <w:rsid w:val="00160181"/>
    <w:rsid w:val="001606FE"/>
    <w:rsid w:val="00160A88"/>
    <w:rsid w:val="00160BCC"/>
    <w:rsid w:val="00160C68"/>
    <w:rsid w:val="00160CA0"/>
    <w:rsid w:val="00161F26"/>
    <w:rsid w:val="00161FDD"/>
    <w:rsid w:val="001623C9"/>
    <w:rsid w:val="00162ECD"/>
    <w:rsid w:val="00162F1C"/>
    <w:rsid w:val="001631B5"/>
    <w:rsid w:val="001635AD"/>
    <w:rsid w:val="00163975"/>
    <w:rsid w:val="001639D8"/>
    <w:rsid w:val="00163A33"/>
    <w:rsid w:val="00163BF5"/>
    <w:rsid w:val="00163D2B"/>
    <w:rsid w:val="001642E9"/>
    <w:rsid w:val="00164804"/>
    <w:rsid w:val="001649F3"/>
    <w:rsid w:val="00164A5C"/>
    <w:rsid w:val="00164C3A"/>
    <w:rsid w:val="0016533C"/>
    <w:rsid w:val="00165595"/>
    <w:rsid w:val="001656BC"/>
    <w:rsid w:val="001656D8"/>
    <w:rsid w:val="001657B1"/>
    <w:rsid w:val="00165895"/>
    <w:rsid w:val="001659B2"/>
    <w:rsid w:val="00165DF1"/>
    <w:rsid w:val="001660EF"/>
    <w:rsid w:val="001663DF"/>
    <w:rsid w:val="0016671C"/>
    <w:rsid w:val="00166981"/>
    <w:rsid w:val="00166F76"/>
    <w:rsid w:val="001670B4"/>
    <w:rsid w:val="0016755C"/>
    <w:rsid w:val="00167594"/>
    <w:rsid w:val="00167841"/>
    <w:rsid w:val="001679CA"/>
    <w:rsid w:val="001701A6"/>
    <w:rsid w:val="0017020E"/>
    <w:rsid w:val="001706B7"/>
    <w:rsid w:val="0017081E"/>
    <w:rsid w:val="0017108C"/>
    <w:rsid w:val="001712DE"/>
    <w:rsid w:val="001716EB"/>
    <w:rsid w:val="0017183D"/>
    <w:rsid w:val="0017199D"/>
    <w:rsid w:val="00171C28"/>
    <w:rsid w:val="00171DCF"/>
    <w:rsid w:val="00171E43"/>
    <w:rsid w:val="00171E4E"/>
    <w:rsid w:val="00171E81"/>
    <w:rsid w:val="00171FC8"/>
    <w:rsid w:val="001720F2"/>
    <w:rsid w:val="001721BD"/>
    <w:rsid w:val="00172B37"/>
    <w:rsid w:val="00172B77"/>
    <w:rsid w:val="00173131"/>
    <w:rsid w:val="001735B4"/>
    <w:rsid w:val="00173DD9"/>
    <w:rsid w:val="00174125"/>
    <w:rsid w:val="001743F1"/>
    <w:rsid w:val="00174C8E"/>
    <w:rsid w:val="00174ED9"/>
    <w:rsid w:val="0017504B"/>
    <w:rsid w:val="001756E4"/>
    <w:rsid w:val="00175B2C"/>
    <w:rsid w:val="00175B8A"/>
    <w:rsid w:val="00175F83"/>
    <w:rsid w:val="00176250"/>
    <w:rsid w:val="00176598"/>
    <w:rsid w:val="00177021"/>
    <w:rsid w:val="001773AE"/>
    <w:rsid w:val="0017760D"/>
    <w:rsid w:val="00177B37"/>
    <w:rsid w:val="00180098"/>
    <w:rsid w:val="00180537"/>
    <w:rsid w:val="00180596"/>
    <w:rsid w:val="00180800"/>
    <w:rsid w:val="00180853"/>
    <w:rsid w:val="00180F62"/>
    <w:rsid w:val="00181543"/>
    <w:rsid w:val="001815A7"/>
    <w:rsid w:val="001816F3"/>
    <w:rsid w:val="00181BCF"/>
    <w:rsid w:val="0018254D"/>
    <w:rsid w:val="0018261F"/>
    <w:rsid w:val="0018262A"/>
    <w:rsid w:val="00183A64"/>
    <w:rsid w:val="00183CBA"/>
    <w:rsid w:val="00183D65"/>
    <w:rsid w:val="001840F7"/>
    <w:rsid w:val="001842D6"/>
    <w:rsid w:val="001844F2"/>
    <w:rsid w:val="00184669"/>
    <w:rsid w:val="00184FE2"/>
    <w:rsid w:val="0018530E"/>
    <w:rsid w:val="00185426"/>
    <w:rsid w:val="00185455"/>
    <w:rsid w:val="00185489"/>
    <w:rsid w:val="001856D5"/>
    <w:rsid w:val="00185773"/>
    <w:rsid w:val="00185CC1"/>
    <w:rsid w:val="00185D99"/>
    <w:rsid w:val="001862A1"/>
    <w:rsid w:val="00186B71"/>
    <w:rsid w:val="00186DE7"/>
    <w:rsid w:val="00186F01"/>
    <w:rsid w:val="00187271"/>
    <w:rsid w:val="00187713"/>
    <w:rsid w:val="00187BB0"/>
    <w:rsid w:val="00190304"/>
    <w:rsid w:val="00190984"/>
    <w:rsid w:val="00190D92"/>
    <w:rsid w:val="00191016"/>
    <w:rsid w:val="001911C2"/>
    <w:rsid w:val="00191320"/>
    <w:rsid w:val="00191BF6"/>
    <w:rsid w:val="00192220"/>
    <w:rsid w:val="001927E9"/>
    <w:rsid w:val="00193667"/>
    <w:rsid w:val="0019369E"/>
    <w:rsid w:val="001939F9"/>
    <w:rsid w:val="00193AA8"/>
    <w:rsid w:val="00193B67"/>
    <w:rsid w:val="00193BB1"/>
    <w:rsid w:val="00193BD0"/>
    <w:rsid w:val="00193BD4"/>
    <w:rsid w:val="00193E4E"/>
    <w:rsid w:val="00194067"/>
    <w:rsid w:val="00194214"/>
    <w:rsid w:val="00194252"/>
    <w:rsid w:val="001944EC"/>
    <w:rsid w:val="001945A5"/>
    <w:rsid w:val="00194AD5"/>
    <w:rsid w:val="00194B8C"/>
    <w:rsid w:val="00194C31"/>
    <w:rsid w:val="001950A8"/>
    <w:rsid w:val="001951B1"/>
    <w:rsid w:val="00195407"/>
    <w:rsid w:val="00195713"/>
    <w:rsid w:val="00195AE8"/>
    <w:rsid w:val="00196534"/>
    <w:rsid w:val="0019691E"/>
    <w:rsid w:val="00196C14"/>
    <w:rsid w:val="00196C3B"/>
    <w:rsid w:val="00196C97"/>
    <w:rsid w:val="00197186"/>
    <w:rsid w:val="00197314"/>
    <w:rsid w:val="00197A0D"/>
    <w:rsid w:val="00197A88"/>
    <w:rsid w:val="00197BD7"/>
    <w:rsid w:val="001A01FE"/>
    <w:rsid w:val="001A05DF"/>
    <w:rsid w:val="001A0659"/>
    <w:rsid w:val="001A0D93"/>
    <w:rsid w:val="001A0F34"/>
    <w:rsid w:val="001A0F5A"/>
    <w:rsid w:val="001A10CF"/>
    <w:rsid w:val="001A2249"/>
    <w:rsid w:val="001A2297"/>
    <w:rsid w:val="001A240C"/>
    <w:rsid w:val="001A2475"/>
    <w:rsid w:val="001A2698"/>
    <w:rsid w:val="001A353A"/>
    <w:rsid w:val="001A359D"/>
    <w:rsid w:val="001A3EB6"/>
    <w:rsid w:val="001A3EBF"/>
    <w:rsid w:val="001A410F"/>
    <w:rsid w:val="001A460D"/>
    <w:rsid w:val="001A4A5E"/>
    <w:rsid w:val="001A4C64"/>
    <w:rsid w:val="001A4D89"/>
    <w:rsid w:val="001A5003"/>
    <w:rsid w:val="001A524A"/>
    <w:rsid w:val="001A5639"/>
    <w:rsid w:val="001A563D"/>
    <w:rsid w:val="001A56FC"/>
    <w:rsid w:val="001A584D"/>
    <w:rsid w:val="001A5EBA"/>
    <w:rsid w:val="001A5EEE"/>
    <w:rsid w:val="001A657D"/>
    <w:rsid w:val="001A6820"/>
    <w:rsid w:val="001A6879"/>
    <w:rsid w:val="001A6A6F"/>
    <w:rsid w:val="001A6BF6"/>
    <w:rsid w:val="001A72CA"/>
    <w:rsid w:val="001A769F"/>
    <w:rsid w:val="001A78E8"/>
    <w:rsid w:val="001A7C11"/>
    <w:rsid w:val="001A7C85"/>
    <w:rsid w:val="001B009E"/>
    <w:rsid w:val="001B0128"/>
    <w:rsid w:val="001B017E"/>
    <w:rsid w:val="001B0B55"/>
    <w:rsid w:val="001B0EE3"/>
    <w:rsid w:val="001B14E5"/>
    <w:rsid w:val="001B151F"/>
    <w:rsid w:val="001B174C"/>
    <w:rsid w:val="001B1849"/>
    <w:rsid w:val="001B24EF"/>
    <w:rsid w:val="001B266E"/>
    <w:rsid w:val="001B31AE"/>
    <w:rsid w:val="001B3474"/>
    <w:rsid w:val="001B358A"/>
    <w:rsid w:val="001B39EC"/>
    <w:rsid w:val="001B3AF8"/>
    <w:rsid w:val="001B3DC3"/>
    <w:rsid w:val="001B4165"/>
    <w:rsid w:val="001B423A"/>
    <w:rsid w:val="001B4256"/>
    <w:rsid w:val="001B452E"/>
    <w:rsid w:val="001B4E8D"/>
    <w:rsid w:val="001B53DF"/>
    <w:rsid w:val="001B566E"/>
    <w:rsid w:val="001B5A12"/>
    <w:rsid w:val="001B5A99"/>
    <w:rsid w:val="001B5BEA"/>
    <w:rsid w:val="001B5FF8"/>
    <w:rsid w:val="001B62D3"/>
    <w:rsid w:val="001B630E"/>
    <w:rsid w:val="001B66A2"/>
    <w:rsid w:val="001B6A57"/>
    <w:rsid w:val="001B6C55"/>
    <w:rsid w:val="001B6C79"/>
    <w:rsid w:val="001B6F9C"/>
    <w:rsid w:val="001B7333"/>
    <w:rsid w:val="001B751F"/>
    <w:rsid w:val="001B79A2"/>
    <w:rsid w:val="001B7E05"/>
    <w:rsid w:val="001B7E42"/>
    <w:rsid w:val="001B7E75"/>
    <w:rsid w:val="001C08A7"/>
    <w:rsid w:val="001C0910"/>
    <w:rsid w:val="001C0A33"/>
    <w:rsid w:val="001C0BC4"/>
    <w:rsid w:val="001C0D4C"/>
    <w:rsid w:val="001C0FF8"/>
    <w:rsid w:val="001C1006"/>
    <w:rsid w:val="001C1217"/>
    <w:rsid w:val="001C160C"/>
    <w:rsid w:val="001C19DB"/>
    <w:rsid w:val="001C1DB0"/>
    <w:rsid w:val="001C21AD"/>
    <w:rsid w:val="001C2221"/>
    <w:rsid w:val="001C298A"/>
    <w:rsid w:val="001C2C5A"/>
    <w:rsid w:val="001C308B"/>
    <w:rsid w:val="001C30EB"/>
    <w:rsid w:val="001C33B4"/>
    <w:rsid w:val="001C3824"/>
    <w:rsid w:val="001C38D8"/>
    <w:rsid w:val="001C40AF"/>
    <w:rsid w:val="001C4127"/>
    <w:rsid w:val="001C426F"/>
    <w:rsid w:val="001C4520"/>
    <w:rsid w:val="001C4A44"/>
    <w:rsid w:val="001C57CB"/>
    <w:rsid w:val="001C599E"/>
    <w:rsid w:val="001C5F25"/>
    <w:rsid w:val="001C6188"/>
    <w:rsid w:val="001C6508"/>
    <w:rsid w:val="001C68FE"/>
    <w:rsid w:val="001C6E5C"/>
    <w:rsid w:val="001C6FCD"/>
    <w:rsid w:val="001C7005"/>
    <w:rsid w:val="001C70C4"/>
    <w:rsid w:val="001C77AF"/>
    <w:rsid w:val="001C786A"/>
    <w:rsid w:val="001D0019"/>
    <w:rsid w:val="001D06C4"/>
    <w:rsid w:val="001D0B10"/>
    <w:rsid w:val="001D0CFC"/>
    <w:rsid w:val="001D0E48"/>
    <w:rsid w:val="001D1128"/>
    <w:rsid w:val="001D129D"/>
    <w:rsid w:val="001D146F"/>
    <w:rsid w:val="001D1BD1"/>
    <w:rsid w:val="001D2206"/>
    <w:rsid w:val="001D243E"/>
    <w:rsid w:val="001D2975"/>
    <w:rsid w:val="001D2AB1"/>
    <w:rsid w:val="001D2B00"/>
    <w:rsid w:val="001D321A"/>
    <w:rsid w:val="001D43CA"/>
    <w:rsid w:val="001D44D4"/>
    <w:rsid w:val="001D4826"/>
    <w:rsid w:val="001D499E"/>
    <w:rsid w:val="001D50B9"/>
    <w:rsid w:val="001D5384"/>
    <w:rsid w:val="001D57D6"/>
    <w:rsid w:val="001D600C"/>
    <w:rsid w:val="001D60D1"/>
    <w:rsid w:val="001D66F4"/>
    <w:rsid w:val="001D6B84"/>
    <w:rsid w:val="001D6CF0"/>
    <w:rsid w:val="001D73DA"/>
    <w:rsid w:val="001D7762"/>
    <w:rsid w:val="001D7B63"/>
    <w:rsid w:val="001E0277"/>
    <w:rsid w:val="001E0784"/>
    <w:rsid w:val="001E0785"/>
    <w:rsid w:val="001E092A"/>
    <w:rsid w:val="001E09F3"/>
    <w:rsid w:val="001E0B75"/>
    <w:rsid w:val="001E0E1B"/>
    <w:rsid w:val="001E0F5C"/>
    <w:rsid w:val="001E0FC3"/>
    <w:rsid w:val="001E141A"/>
    <w:rsid w:val="001E1888"/>
    <w:rsid w:val="001E19B6"/>
    <w:rsid w:val="001E1A47"/>
    <w:rsid w:val="001E1FF4"/>
    <w:rsid w:val="001E209E"/>
    <w:rsid w:val="001E2377"/>
    <w:rsid w:val="001E2A0A"/>
    <w:rsid w:val="001E2B35"/>
    <w:rsid w:val="001E2FAD"/>
    <w:rsid w:val="001E332B"/>
    <w:rsid w:val="001E3615"/>
    <w:rsid w:val="001E3A61"/>
    <w:rsid w:val="001E42C6"/>
    <w:rsid w:val="001E441B"/>
    <w:rsid w:val="001E4E33"/>
    <w:rsid w:val="001E4F58"/>
    <w:rsid w:val="001E501E"/>
    <w:rsid w:val="001E52A2"/>
    <w:rsid w:val="001E52AC"/>
    <w:rsid w:val="001E5C5E"/>
    <w:rsid w:val="001E5D3F"/>
    <w:rsid w:val="001E5F33"/>
    <w:rsid w:val="001E6C9D"/>
    <w:rsid w:val="001E7342"/>
    <w:rsid w:val="001E7352"/>
    <w:rsid w:val="001E7481"/>
    <w:rsid w:val="001E7524"/>
    <w:rsid w:val="001E7633"/>
    <w:rsid w:val="001E7892"/>
    <w:rsid w:val="001E791C"/>
    <w:rsid w:val="001E7C37"/>
    <w:rsid w:val="001E7C38"/>
    <w:rsid w:val="001E7DD2"/>
    <w:rsid w:val="001E7F6B"/>
    <w:rsid w:val="001F0214"/>
    <w:rsid w:val="001F04BC"/>
    <w:rsid w:val="001F0748"/>
    <w:rsid w:val="001F09CE"/>
    <w:rsid w:val="001F0A22"/>
    <w:rsid w:val="001F0A2A"/>
    <w:rsid w:val="001F0B4E"/>
    <w:rsid w:val="001F152C"/>
    <w:rsid w:val="001F152E"/>
    <w:rsid w:val="001F1679"/>
    <w:rsid w:val="001F193D"/>
    <w:rsid w:val="001F1FEE"/>
    <w:rsid w:val="001F206E"/>
    <w:rsid w:val="001F21D7"/>
    <w:rsid w:val="001F2275"/>
    <w:rsid w:val="001F2D2C"/>
    <w:rsid w:val="001F30AB"/>
    <w:rsid w:val="001F30DB"/>
    <w:rsid w:val="001F3935"/>
    <w:rsid w:val="001F3CEC"/>
    <w:rsid w:val="001F3F70"/>
    <w:rsid w:val="001F42BF"/>
    <w:rsid w:val="001F433A"/>
    <w:rsid w:val="001F4482"/>
    <w:rsid w:val="001F45C3"/>
    <w:rsid w:val="001F47F5"/>
    <w:rsid w:val="001F482E"/>
    <w:rsid w:val="001F4D5A"/>
    <w:rsid w:val="001F4E22"/>
    <w:rsid w:val="001F4F9E"/>
    <w:rsid w:val="001F4FC4"/>
    <w:rsid w:val="001F5115"/>
    <w:rsid w:val="001F536F"/>
    <w:rsid w:val="001F58D0"/>
    <w:rsid w:val="001F5C58"/>
    <w:rsid w:val="001F604C"/>
    <w:rsid w:val="001F64D8"/>
    <w:rsid w:val="001F6521"/>
    <w:rsid w:val="001F6775"/>
    <w:rsid w:val="001F6CD2"/>
    <w:rsid w:val="001F6DF8"/>
    <w:rsid w:val="001F6E74"/>
    <w:rsid w:val="001F6F1B"/>
    <w:rsid w:val="001F6FC0"/>
    <w:rsid w:val="001F70B3"/>
    <w:rsid w:val="001F70D7"/>
    <w:rsid w:val="001F7A87"/>
    <w:rsid w:val="001F7CA5"/>
    <w:rsid w:val="002005BB"/>
    <w:rsid w:val="002006EE"/>
    <w:rsid w:val="00200D0F"/>
    <w:rsid w:val="00200D25"/>
    <w:rsid w:val="0020129E"/>
    <w:rsid w:val="0020134D"/>
    <w:rsid w:val="00201ED7"/>
    <w:rsid w:val="0020220F"/>
    <w:rsid w:val="002022E5"/>
    <w:rsid w:val="002023B2"/>
    <w:rsid w:val="00202AAB"/>
    <w:rsid w:val="00202BFA"/>
    <w:rsid w:val="00202EE8"/>
    <w:rsid w:val="00202F97"/>
    <w:rsid w:val="002033F0"/>
    <w:rsid w:val="00203439"/>
    <w:rsid w:val="00203678"/>
    <w:rsid w:val="00203679"/>
    <w:rsid w:val="002036B5"/>
    <w:rsid w:val="00203720"/>
    <w:rsid w:val="00203909"/>
    <w:rsid w:val="00204000"/>
    <w:rsid w:val="0020429B"/>
    <w:rsid w:val="002042F8"/>
    <w:rsid w:val="002045A7"/>
    <w:rsid w:val="0020484D"/>
    <w:rsid w:val="002048E8"/>
    <w:rsid w:val="002048FF"/>
    <w:rsid w:val="00205168"/>
    <w:rsid w:val="0020527D"/>
    <w:rsid w:val="002056E6"/>
    <w:rsid w:val="00205DD3"/>
    <w:rsid w:val="00205DD9"/>
    <w:rsid w:val="00205EB6"/>
    <w:rsid w:val="00205F57"/>
    <w:rsid w:val="0020617F"/>
    <w:rsid w:val="002063FA"/>
    <w:rsid w:val="00206AF8"/>
    <w:rsid w:val="00206EDF"/>
    <w:rsid w:val="00207277"/>
    <w:rsid w:val="002072C6"/>
    <w:rsid w:val="002074F2"/>
    <w:rsid w:val="002075C3"/>
    <w:rsid w:val="0020764B"/>
    <w:rsid w:val="002101F0"/>
    <w:rsid w:val="002108C2"/>
    <w:rsid w:val="00210C3F"/>
    <w:rsid w:val="00210D7D"/>
    <w:rsid w:val="002115BA"/>
    <w:rsid w:val="00211912"/>
    <w:rsid w:val="002119E8"/>
    <w:rsid w:val="00211EE9"/>
    <w:rsid w:val="00212506"/>
    <w:rsid w:val="00212729"/>
    <w:rsid w:val="002128E4"/>
    <w:rsid w:val="00212D78"/>
    <w:rsid w:val="00213036"/>
    <w:rsid w:val="002133C4"/>
    <w:rsid w:val="00213524"/>
    <w:rsid w:val="00213660"/>
    <w:rsid w:val="002139B5"/>
    <w:rsid w:val="00213A70"/>
    <w:rsid w:val="00213EB8"/>
    <w:rsid w:val="0021401A"/>
    <w:rsid w:val="00214073"/>
    <w:rsid w:val="002140B0"/>
    <w:rsid w:val="00214114"/>
    <w:rsid w:val="00214359"/>
    <w:rsid w:val="002143B8"/>
    <w:rsid w:val="002144F4"/>
    <w:rsid w:val="0021476C"/>
    <w:rsid w:val="0021488F"/>
    <w:rsid w:val="00214B16"/>
    <w:rsid w:val="00214B42"/>
    <w:rsid w:val="00214C22"/>
    <w:rsid w:val="00214DCF"/>
    <w:rsid w:val="0021514E"/>
    <w:rsid w:val="00215251"/>
    <w:rsid w:val="00215712"/>
    <w:rsid w:val="00215AFA"/>
    <w:rsid w:val="00215BC1"/>
    <w:rsid w:val="00215CEE"/>
    <w:rsid w:val="00215D92"/>
    <w:rsid w:val="00215DFB"/>
    <w:rsid w:val="00216008"/>
    <w:rsid w:val="00216042"/>
    <w:rsid w:val="00216231"/>
    <w:rsid w:val="0021641C"/>
    <w:rsid w:val="0021645D"/>
    <w:rsid w:val="00216E05"/>
    <w:rsid w:val="00217559"/>
    <w:rsid w:val="002178C0"/>
    <w:rsid w:val="0021790B"/>
    <w:rsid w:val="00217A06"/>
    <w:rsid w:val="00217DBF"/>
    <w:rsid w:val="002204FA"/>
    <w:rsid w:val="00220D31"/>
    <w:rsid w:val="00220EC7"/>
    <w:rsid w:val="00220FF6"/>
    <w:rsid w:val="00220FFD"/>
    <w:rsid w:val="00221286"/>
    <w:rsid w:val="00221AE4"/>
    <w:rsid w:val="00221C83"/>
    <w:rsid w:val="002220F1"/>
    <w:rsid w:val="0022215A"/>
    <w:rsid w:val="0022222D"/>
    <w:rsid w:val="00222838"/>
    <w:rsid w:val="00222C51"/>
    <w:rsid w:val="0022307D"/>
    <w:rsid w:val="00223739"/>
    <w:rsid w:val="00223B3E"/>
    <w:rsid w:val="00223EFB"/>
    <w:rsid w:val="002246B7"/>
    <w:rsid w:val="00224E40"/>
    <w:rsid w:val="00224EDB"/>
    <w:rsid w:val="00224F22"/>
    <w:rsid w:val="00225128"/>
    <w:rsid w:val="002251B9"/>
    <w:rsid w:val="0022532B"/>
    <w:rsid w:val="00225788"/>
    <w:rsid w:val="00225830"/>
    <w:rsid w:val="00225A7B"/>
    <w:rsid w:val="00225F59"/>
    <w:rsid w:val="00226312"/>
    <w:rsid w:val="002265A6"/>
    <w:rsid w:val="00226D34"/>
    <w:rsid w:val="00226DCB"/>
    <w:rsid w:val="0022728D"/>
    <w:rsid w:val="002273C1"/>
    <w:rsid w:val="002274C8"/>
    <w:rsid w:val="00227655"/>
    <w:rsid w:val="002278D7"/>
    <w:rsid w:val="00227AD6"/>
    <w:rsid w:val="00227BD2"/>
    <w:rsid w:val="00227DA1"/>
    <w:rsid w:val="0023078F"/>
    <w:rsid w:val="002307E4"/>
    <w:rsid w:val="00230F1C"/>
    <w:rsid w:val="0023101E"/>
    <w:rsid w:val="002313E4"/>
    <w:rsid w:val="0023144B"/>
    <w:rsid w:val="00231640"/>
    <w:rsid w:val="0023168C"/>
    <w:rsid w:val="00231A41"/>
    <w:rsid w:val="00231A98"/>
    <w:rsid w:val="00231B2F"/>
    <w:rsid w:val="00231C5D"/>
    <w:rsid w:val="00231D1D"/>
    <w:rsid w:val="00231D8C"/>
    <w:rsid w:val="002322DE"/>
    <w:rsid w:val="00232BEB"/>
    <w:rsid w:val="002332BF"/>
    <w:rsid w:val="00234078"/>
    <w:rsid w:val="00234084"/>
    <w:rsid w:val="002342A7"/>
    <w:rsid w:val="0023441F"/>
    <w:rsid w:val="002347C9"/>
    <w:rsid w:val="00234986"/>
    <w:rsid w:val="00234C55"/>
    <w:rsid w:val="00234F73"/>
    <w:rsid w:val="0023520E"/>
    <w:rsid w:val="00235260"/>
    <w:rsid w:val="00235421"/>
    <w:rsid w:val="00235683"/>
    <w:rsid w:val="00235C94"/>
    <w:rsid w:val="00236075"/>
    <w:rsid w:val="00236520"/>
    <w:rsid w:val="00236527"/>
    <w:rsid w:val="0023675F"/>
    <w:rsid w:val="00236B1D"/>
    <w:rsid w:val="00236C90"/>
    <w:rsid w:val="00236F37"/>
    <w:rsid w:val="00237141"/>
    <w:rsid w:val="002372C5"/>
    <w:rsid w:val="0023750A"/>
    <w:rsid w:val="0023778A"/>
    <w:rsid w:val="00237883"/>
    <w:rsid w:val="002378F7"/>
    <w:rsid w:val="00237CE2"/>
    <w:rsid w:val="00237E50"/>
    <w:rsid w:val="00237FE4"/>
    <w:rsid w:val="00240081"/>
    <w:rsid w:val="0024009F"/>
    <w:rsid w:val="00240397"/>
    <w:rsid w:val="00240B34"/>
    <w:rsid w:val="00240C9C"/>
    <w:rsid w:val="00240D0A"/>
    <w:rsid w:val="00240DCE"/>
    <w:rsid w:val="002418D2"/>
    <w:rsid w:val="00243738"/>
    <w:rsid w:val="002438C4"/>
    <w:rsid w:val="002442E7"/>
    <w:rsid w:val="00244535"/>
    <w:rsid w:val="00244B69"/>
    <w:rsid w:val="00244BBD"/>
    <w:rsid w:val="0024520C"/>
    <w:rsid w:val="00245269"/>
    <w:rsid w:val="00245317"/>
    <w:rsid w:val="00245347"/>
    <w:rsid w:val="0024596E"/>
    <w:rsid w:val="00246022"/>
    <w:rsid w:val="002462D4"/>
    <w:rsid w:val="00246395"/>
    <w:rsid w:val="00246435"/>
    <w:rsid w:val="0024661F"/>
    <w:rsid w:val="00246721"/>
    <w:rsid w:val="00246BC7"/>
    <w:rsid w:val="00246C26"/>
    <w:rsid w:val="00247428"/>
    <w:rsid w:val="00247ACD"/>
    <w:rsid w:val="00247B2F"/>
    <w:rsid w:val="00247CFB"/>
    <w:rsid w:val="00247DC0"/>
    <w:rsid w:val="00247F48"/>
    <w:rsid w:val="002502EA"/>
    <w:rsid w:val="002504AE"/>
    <w:rsid w:val="00250A5D"/>
    <w:rsid w:val="00250B31"/>
    <w:rsid w:val="00250CAC"/>
    <w:rsid w:val="00250E69"/>
    <w:rsid w:val="00250E98"/>
    <w:rsid w:val="00251265"/>
    <w:rsid w:val="0025149D"/>
    <w:rsid w:val="00251B5B"/>
    <w:rsid w:val="00251BC5"/>
    <w:rsid w:val="00251DA3"/>
    <w:rsid w:val="002520BC"/>
    <w:rsid w:val="002524E1"/>
    <w:rsid w:val="00252747"/>
    <w:rsid w:val="0025294C"/>
    <w:rsid w:val="00252B49"/>
    <w:rsid w:val="00252F1A"/>
    <w:rsid w:val="0025369F"/>
    <w:rsid w:val="002538A3"/>
    <w:rsid w:val="002539A8"/>
    <w:rsid w:val="00254189"/>
    <w:rsid w:val="00254499"/>
    <w:rsid w:val="00255711"/>
    <w:rsid w:val="00255718"/>
    <w:rsid w:val="00256483"/>
    <w:rsid w:val="002568D0"/>
    <w:rsid w:val="00256AA9"/>
    <w:rsid w:val="00257042"/>
    <w:rsid w:val="00257230"/>
    <w:rsid w:val="002574AE"/>
    <w:rsid w:val="002575A7"/>
    <w:rsid w:val="0025779E"/>
    <w:rsid w:val="002578CD"/>
    <w:rsid w:val="00257908"/>
    <w:rsid w:val="00257A1E"/>
    <w:rsid w:val="00257B30"/>
    <w:rsid w:val="00257FA2"/>
    <w:rsid w:val="0026037E"/>
    <w:rsid w:val="0026038E"/>
    <w:rsid w:val="0026066E"/>
    <w:rsid w:val="00260B77"/>
    <w:rsid w:val="00260FFF"/>
    <w:rsid w:val="002610F5"/>
    <w:rsid w:val="002622EC"/>
    <w:rsid w:val="0026296C"/>
    <w:rsid w:val="00262C44"/>
    <w:rsid w:val="00262C4D"/>
    <w:rsid w:val="00262CDE"/>
    <w:rsid w:val="00262DA3"/>
    <w:rsid w:val="00262F60"/>
    <w:rsid w:val="00263004"/>
    <w:rsid w:val="00263289"/>
    <w:rsid w:val="002633E4"/>
    <w:rsid w:val="002639B7"/>
    <w:rsid w:val="00263B94"/>
    <w:rsid w:val="00263E7B"/>
    <w:rsid w:val="00263EC4"/>
    <w:rsid w:val="00263F49"/>
    <w:rsid w:val="00263FD0"/>
    <w:rsid w:val="002640C3"/>
    <w:rsid w:val="0026462F"/>
    <w:rsid w:val="002646EA"/>
    <w:rsid w:val="00264D98"/>
    <w:rsid w:val="00265380"/>
    <w:rsid w:val="0026556E"/>
    <w:rsid w:val="00265792"/>
    <w:rsid w:val="00265D77"/>
    <w:rsid w:val="00265FD0"/>
    <w:rsid w:val="002662DB"/>
    <w:rsid w:val="002667B4"/>
    <w:rsid w:val="0026693C"/>
    <w:rsid w:val="00266A69"/>
    <w:rsid w:val="00266B91"/>
    <w:rsid w:val="00266BEF"/>
    <w:rsid w:val="00266D1C"/>
    <w:rsid w:val="00266F88"/>
    <w:rsid w:val="002674EA"/>
    <w:rsid w:val="00267C1E"/>
    <w:rsid w:val="002707A4"/>
    <w:rsid w:val="00270CE0"/>
    <w:rsid w:val="00271419"/>
    <w:rsid w:val="00271A63"/>
    <w:rsid w:val="00272551"/>
    <w:rsid w:val="0027274C"/>
    <w:rsid w:val="00272D30"/>
    <w:rsid w:val="00272EB9"/>
    <w:rsid w:val="002732D9"/>
    <w:rsid w:val="0027331E"/>
    <w:rsid w:val="00273717"/>
    <w:rsid w:val="002738FD"/>
    <w:rsid w:val="00273B42"/>
    <w:rsid w:val="00273BEC"/>
    <w:rsid w:val="00273FC4"/>
    <w:rsid w:val="0027417A"/>
    <w:rsid w:val="0027437F"/>
    <w:rsid w:val="00274387"/>
    <w:rsid w:val="002745D4"/>
    <w:rsid w:val="002748A5"/>
    <w:rsid w:val="002749AA"/>
    <w:rsid w:val="00274F6C"/>
    <w:rsid w:val="002750A2"/>
    <w:rsid w:val="00275861"/>
    <w:rsid w:val="00275CF5"/>
    <w:rsid w:val="00275D4B"/>
    <w:rsid w:val="00275D63"/>
    <w:rsid w:val="00275F7A"/>
    <w:rsid w:val="0027632F"/>
    <w:rsid w:val="00276D30"/>
    <w:rsid w:val="00276F7F"/>
    <w:rsid w:val="002770E3"/>
    <w:rsid w:val="00277529"/>
    <w:rsid w:val="00277CDC"/>
    <w:rsid w:val="002800E0"/>
    <w:rsid w:val="0028051B"/>
    <w:rsid w:val="00280694"/>
    <w:rsid w:val="002808D6"/>
    <w:rsid w:val="00280A15"/>
    <w:rsid w:val="00280D5B"/>
    <w:rsid w:val="00280E27"/>
    <w:rsid w:val="00280FCD"/>
    <w:rsid w:val="0028100D"/>
    <w:rsid w:val="002812D4"/>
    <w:rsid w:val="00281487"/>
    <w:rsid w:val="00281FDF"/>
    <w:rsid w:val="0028245D"/>
    <w:rsid w:val="00282552"/>
    <w:rsid w:val="002825EE"/>
    <w:rsid w:val="002829C9"/>
    <w:rsid w:val="0028311E"/>
    <w:rsid w:val="0028321B"/>
    <w:rsid w:val="00284307"/>
    <w:rsid w:val="0028463F"/>
    <w:rsid w:val="00284DED"/>
    <w:rsid w:val="00284EAB"/>
    <w:rsid w:val="002851A2"/>
    <w:rsid w:val="002855A4"/>
    <w:rsid w:val="002855AF"/>
    <w:rsid w:val="00285BBF"/>
    <w:rsid w:val="00285DF7"/>
    <w:rsid w:val="0028614D"/>
    <w:rsid w:val="0028634E"/>
    <w:rsid w:val="00286550"/>
    <w:rsid w:val="0028695A"/>
    <w:rsid w:val="00286FBC"/>
    <w:rsid w:val="00287395"/>
    <w:rsid w:val="002877B8"/>
    <w:rsid w:val="00287858"/>
    <w:rsid w:val="00287DCC"/>
    <w:rsid w:val="00290472"/>
    <w:rsid w:val="002905C8"/>
    <w:rsid w:val="002915B1"/>
    <w:rsid w:val="002916EE"/>
    <w:rsid w:val="002918DB"/>
    <w:rsid w:val="002919F5"/>
    <w:rsid w:val="0029248E"/>
    <w:rsid w:val="00292510"/>
    <w:rsid w:val="002925A2"/>
    <w:rsid w:val="00292876"/>
    <w:rsid w:val="00292CCB"/>
    <w:rsid w:val="00292D1D"/>
    <w:rsid w:val="00292DA1"/>
    <w:rsid w:val="00292E07"/>
    <w:rsid w:val="00292FA0"/>
    <w:rsid w:val="002932A7"/>
    <w:rsid w:val="00293430"/>
    <w:rsid w:val="0029388A"/>
    <w:rsid w:val="00293BD4"/>
    <w:rsid w:val="002944DE"/>
    <w:rsid w:val="00294592"/>
    <w:rsid w:val="00294C2B"/>
    <w:rsid w:val="002952A7"/>
    <w:rsid w:val="002952EA"/>
    <w:rsid w:val="00295AFD"/>
    <w:rsid w:val="00295D43"/>
    <w:rsid w:val="00295DA1"/>
    <w:rsid w:val="00295F97"/>
    <w:rsid w:val="002968DC"/>
    <w:rsid w:val="00296B21"/>
    <w:rsid w:val="00296BF6"/>
    <w:rsid w:val="00296D6F"/>
    <w:rsid w:val="00297C01"/>
    <w:rsid w:val="00297CE8"/>
    <w:rsid w:val="00297DC9"/>
    <w:rsid w:val="002A04AF"/>
    <w:rsid w:val="002A0985"/>
    <w:rsid w:val="002A11A8"/>
    <w:rsid w:val="002A14B9"/>
    <w:rsid w:val="002A1E41"/>
    <w:rsid w:val="002A208D"/>
    <w:rsid w:val="002A2675"/>
    <w:rsid w:val="002A27F9"/>
    <w:rsid w:val="002A2BB8"/>
    <w:rsid w:val="002A2D5E"/>
    <w:rsid w:val="002A2F53"/>
    <w:rsid w:val="002A3185"/>
    <w:rsid w:val="002A3220"/>
    <w:rsid w:val="002A36F3"/>
    <w:rsid w:val="002A382F"/>
    <w:rsid w:val="002A3AB7"/>
    <w:rsid w:val="002A3DFE"/>
    <w:rsid w:val="002A3E06"/>
    <w:rsid w:val="002A3F2C"/>
    <w:rsid w:val="002A4375"/>
    <w:rsid w:val="002A4623"/>
    <w:rsid w:val="002A46B6"/>
    <w:rsid w:val="002A474E"/>
    <w:rsid w:val="002A4C8B"/>
    <w:rsid w:val="002A4CCA"/>
    <w:rsid w:val="002A4E5A"/>
    <w:rsid w:val="002A4F86"/>
    <w:rsid w:val="002A53A6"/>
    <w:rsid w:val="002A588F"/>
    <w:rsid w:val="002A58C5"/>
    <w:rsid w:val="002A5A73"/>
    <w:rsid w:val="002A5BAD"/>
    <w:rsid w:val="002A5CE2"/>
    <w:rsid w:val="002A5F7F"/>
    <w:rsid w:val="002A6029"/>
    <w:rsid w:val="002A6044"/>
    <w:rsid w:val="002A631B"/>
    <w:rsid w:val="002A6B90"/>
    <w:rsid w:val="002A6C8F"/>
    <w:rsid w:val="002A6FB0"/>
    <w:rsid w:val="002A7428"/>
    <w:rsid w:val="002A756B"/>
    <w:rsid w:val="002A7744"/>
    <w:rsid w:val="002A77B3"/>
    <w:rsid w:val="002A7B9A"/>
    <w:rsid w:val="002B0077"/>
    <w:rsid w:val="002B0144"/>
    <w:rsid w:val="002B0152"/>
    <w:rsid w:val="002B030C"/>
    <w:rsid w:val="002B0B1C"/>
    <w:rsid w:val="002B140D"/>
    <w:rsid w:val="002B143E"/>
    <w:rsid w:val="002B17FD"/>
    <w:rsid w:val="002B1B12"/>
    <w:rsid w:val="002B1B25"/>
    <w:rsid w:val="002B1B2D"/>
    <w:rsid w:val="002B1C4E"/>
    <w:rsid w:val="002B1CDF"/>
    <w:rsid w:val="002B21D3"/>
    <w:rsid w:val="002B273C"/>
    <w:rsid w:val="002B27D0"/>
    <w:rsid w:val="002B29C7"/>
    <w:rsid w:val="002B2D12"/>
    <w:rsid w:val="002B2E13"/>
    <w:rsid w:val="002B3099"/>
    <w:rsid w:val="002B34C8"/>
    <w:rsid w:val="002B34F9"/>
    <w:rsid w:val="002B37BE"/>
    <w:rsid w:val="002B3A21"/>
    <w:rsid w:val="002B3FCD"/>
    <w:rsid w:val="002B406C"/>
    <w:rsid w:val="002B4281"/>
    <w:rsid w:val="002B439E"/>
    <w:rsid w:val="002B4949"/>
    <w:rsid w:val="002B4BD6"/>
    <w:rsid w:val="002B5124"/>
    <w:rsid w:val="002B538D"/>
    <w:rsid w:val="002B539E"/>
    <w:rsid w:val="002B59A3"/>
    <w:rsid w:val="002B61B7"/>
    <w:rsid w:val="002B6661"/>
    <w:rsid w:val="002B6D64"/>
    <w:rsid w:val="002B7018"/>
    <w:rsid w:val="002B710E"/>
    <w:rsid w:val="002B7292"/>
    <w:rsid w:val="002B765B"/>
    <w:rsid w:val="002B79CE"/>
    <w:rsid w:val="002B7ADA"/>
    <w:rsid w:val="002B7EC1"/>
    <w:rsid w:val="002C0321"/>
    <w:rsid w:val="002C04FA"/>
    <w:rsid w:val="002C0517"/>
    <w:rsid w:val="002C0648"/>
    <w:rsid w:val="002C09A4"/>
    <w:rsid w:val="002C0AFA"/>
    <w:rsid w:val="002C0B6A"/>
    <w:rsid w:val="002C0E38"/>
    <w:rsid w:val="002C0F51"/>
    <w:rsid w:val="002C1039"/>
    <w:rsid w:val="002C111B"/>
    <w:rsid w:val="002C12E5"/>
    <w:rsid w:val="002C1548"/>
    <w:rsid w:val="002C16B6"/>
    <w:rsid w:val="002C1975"/>
    <w:rsid w:val="002C1F2A"/>
    <w:rsid w:val="002C20C4"/>
    <w:rsid w:val="002C2156"/>
    <w:rsid w:val="002C2505"/>
    <w:rsid w:val="002C285C"/>
    <w:rsid w:val="002C2B37"/>
    <w:rsid w:val="002C2C6C"/>
    <w:rsid w:val="002C311A"/>
    <w:rsid w:val="002C39B9"/>
    <w:rsid w:val="002C3B4E"/>
    <w:rsid w:val="002C3DCF"/>
    <w:rsid w:val="002C40DC"/>
    <w:rsid w:val="002C4197"/>
    <w:rsid w:val="002C472E"/>
    <w:rsid w:val="002C48CE"/>
    <w:rsid w:val="002C4B8B"/>
    <w:rsid w:val="002C4CAF"/>
    <w:rsid w:val="002C5104"/>
    <w:rsid w:val="002C5322"/>
    <w:rsid w:val="002C5D02"/>
    <w:rsid w:val="002C5DF6"/>
    <w:rsid w:val="002C6082"/>
    <w:rsid w:val="002C6686"/>
    <w:rsid w:val="002C67AE"/>
    <w:rsid w:val="002C6C34"/>
    <w:rsid w:val="002C7205"/>
    <w:rsid w:val="002C73D3"/>
    <w:rsid w:val="002C7451"/>
    <w:rsid w:val="002C753F"/>
    <w:rsid w:val="002C791C"/>
    <w:rsid w:val="002C79A1"/>
    <w:rsid w:val="002C7EEB"/>
    <w:rsid w:val="002C7F60"/>
    <w:rsid w:val="002D08D3"/>
    <w:rsid w:val="002D0A50"/>
    <w:rsid w:val="002D0C72"/>
    <w:rsid w:val="002D0D75"/>
    <w:rsid w:val="002D12FC"/>
    <w:rsid w:val="002D1AD7"/>
    <w:rsid w:val="002D1D4C"/>
    <w:rsid w:val="002D233F"/>
    <w:rsid w:val="002D240F"/>
    <w:rsid w:val="002D2515"/>
    <w:rsid w:val="002D26F2"/>
    <w:rsid w:val="002D2873"/>
    <w:rsid w:val="002D2C6A"/>
    <w:rsid w:val="002D2D9C"/>
    <w:rsid w:val="002D3317"/>
    <w:rsid w:val="002D3380"/>
    <w:rsid w:val="002D36F2"/>
    <w:rsid w:val="002D39C7"/>
    <w:rsid w:val="002D3B19"/>
    <w:rsid w:val="002D3F34"/>
    <w:rsid w:val="002D4532"/>
    <w:rsid w:val="002D4DA9"/>
    <w:rsid w:val="002D4F8C"/>
    <w:rsid w:val="002D51AC"/>
    <w:rsid w:val="002D530A"/>
    <w:rsid w:val="002D5A04"/>
    <w:rsid w:val="002D5AD2"/>
    <w:rsid w:val="002D5C76"/>
    <w:rsid w:val="002D5C91"/>
    <w:rsid w:val="002D61BD"/>
    <w:rsid w:val="002D6255"/>
    <w:rsid w:val="002D659B"/>
    <w:rsid w:val="002D6780"/>
    <w:rsid w:val="002D69B4"/>
    <w:rsid w:val="002D6AEC"/>
    <w:rsid w:val="002D6DCB"/>
    <w:rsid w:val="002D6DE9"/>
    <w:rsid w:val="002D6DF0"/>
    <w:rsid w:val="002D6EC0"/>
    <w:rsid w:val="002D70E1"/>
    <w:rsid w:val="002D724A"/>
    <w:rsid w:val="002D75A6"/>
    <w:rsid w:val="002D7C3D"/>
    <w:rsid w:val="002E0255"/>
    <w:rsid w:val="002E0D64"/>
    <w:rsid w:val="002E0DDE"/>
    <w:rsid w:val="002E10B1"/>
    <w:rsid w:val="002E11DE"/>
    <w:rsid w:val="002E12B1"/>
    <w:rsid w:val="002E1325"/>
    <w:rsid w:val="002E1607"/>
    <w:rsid w:val="002E1726"/>
    <w:rsid w:val="002E18AD"/>
    <w:rsid w:val="002E1E65"/>
    <w:rsid w:val="002E1F23"/>
    <w:rsid w:val="002E2985"/>
    <w:rsid w:val="002E2E52"/>
    <w:rsid w:val="002E2EED"/>
    <w:rsid w:val="002E35F6"/>
    <w:rsid w:val="002E40D3"/>
    <w:rsid w:val="002E41AE"/>
    <w:rsid w:val="002E441B"/>
    <w:rsid w:val="002E46D1"/>
    <w:rsid w:val="002E48CC"/>
    <w:rsid w:val="002E4AF5"/>
    <w:rsid w:val="002E50DF"/>
    <w:rsid w:val="002E55C4"/>
    <w:rsid w:val="002E56D5"/>
    <w:rsid w:val="002E5FBD"/>
    <w:rsid w:val="002E6016"/>
    <w:rsid w:val="002E61AA"/>
    <w:rsid w:val="002E626A"/>
    <w:rsid w:val="002E7115"/>
    <w:rsid w:val="002E719B"/>
    <w:rsid w:val="002E7956"/>
    <w:rsid w:val="002E7AA6"/>
    <w:rsid w:val="002E7ACE"/>
    <w:rsid w:val="002E7C8C"/>
    <w:rsid w:val="002F07C2"/>
    <w:rsid w:val="002F0A92"/>
    <w:rsid w:val="002F1017"/>
    <w:rsid w:val="002F1369"/>
    <w:rsid w:val="002F13BB"/>
    <w:rsid w:val="002F14F4"/>
    <w:rsid w:val="002F1880"/>
    <w:rsid w:val="002F189E"/>
    <w:rsid w:val="002F2180"/>
    <w:rsid w:val="002F2918"/>
    <w:rsid w:val="002F2B36"/>
    <w:rsid w:val="002F2B9A"/>
    <w:rsid w:val="002F2C70"/>
    <w:rsid w:val="002F2F48"/>
    <w:rsid w:val="002F2FC9"/>
    <w:rsid w:val="002F3225"/>
    <w:rsid w:val="002F3396"/>
    <w:rsid w:val="002F3BEB"/>
    <w:rsid w:val="002F49C8"/>
    <w:rsid w:val="002F4D10"/>
    <w:rsid w:val="002F4E67"/>
    <w:rsid w:val="002F5277"/>
    <w:rsid w:val="002F5794"/>
    <w:rsid w:val="002F57DB"/>
    <w:rsid w:val="002F5846"/>
    <w:rsid w:val="002F5A33"/>
    <w:rsid w:val="002F5BFC"/>
    <w:rsid w:val="002F5F1E"/>
    <w:rsid w:val="002F61B9"/>
    <w:rsid w:val="002F6634"/>
    <w:rsid w:val="002F6802"/>
    <w:rsid w:val="002F6986"/>
    <w:rsid w:val="002F6DCF"/>
    <w:rsid w:val="002F6E5E"/>
    <w:rsid w:val="002F6FCD"/>
    <w:rsid w:val="002F75C7"/>
    <w:rsid w:val="002F77DE"/>
    <w:rsid w:val="002F789A"/>
    <w:rsid w:val="002F7991"/>
    <w:rsid w:val="002F7A8A"/>
    <w:rsid w:val="002F7AA0"/>
    <w:rsid w:val="002F7C00"/>
    <w:rsid w:val="002F7CF2"/>
    <w:rsid w:val="0030058D"/>
    <w:rsid w:val="00300B4B"/>
    <w:rsid w:val="00301550"/>
    <w:rsid w:val="0030164C"/>
    <w:rsid w:val="003018DD"/>
    <w:rsid w:val="00301CF9"/>
    <w:rsid w:val="00301D45"/>
    <w:rsid w:val="0030205D"/>
    <w:rsid w:val="0030259D"/>
    <w:rsid w:val="00302CBA"/>
    <w:rsid w:val="00302EEB"/>
    <w:rsid w:val="00302F14"/>
    <w:rsid w:val="00303863"/>
    <w:rsid w:val="00303C8F"/>
    <w:rsid w:val="00303CFC"/>
    <w:rsid w:val="003042FA"/>
    <w:rsid w:val="003048C0"/>
    <w:rsid w:val="00304B1E"/>
    <w:rsid w:val="00304B9E"/>
    <w:rsid w:val="00304CCC"/>
    <w:rsid w:val="00304F87"/>
    <w:rsid w:val="0030580D"/>
    <w:rsid w:val="00305909"/>
    <w:rsid w:val="00305B4E"/>
    <w:rsid w:val="00305FB9"/>
    <w:rsid w:val="00306477"/>
    <w:rsid w:val="00306B74"/>
    <w:rsid w:val="00306DC9"/>
    <w:rsid w:val="003070B4"/>
    <w:rsid w:val="00307839"/>
    <w:rsid w:val="0030799A"/>
    <w:rsid w:val="00307D2A"/>
    <w:rsid w:val="00310282"/>
    <w:rsid w:val="00310459"/>
    <w:rsid w:val="00310669"/>
    <w:rsid w:val="00310ACC"/>
    <w:rsid w:val="00310CE4"/>
    <w:rsid w:val="00310E0C"/>
    <w:rsid w:val="00311069"/>
    <w:rsid w:val="0031131F"/>
    <w:rsid w:val="003115B3"/>
    <w:rsid w:val="00311760"/>
    <w:rsid w:val="00311DDE"/>
    <w:rsid w:val="0031231D"/>
    <w:rsid w:val="003123DB"/>
    <w:rsid w:val="003126CF"/>
    <w:rsid w:val="00313842"/>
    <w:rsid w:val="00313A0E"/>
    <w:rsid w:val="00313DA4"/>
    <w:rsid w:val="00313EAA"/>
    <w:rsid w:val="00314129"/>
    <w:rsid w:val="00314242"/>
    <w:rsid w:val="003144B5"/>
    <w:rsid w:val="00314B29"/>
    <w:rsid w:val="00314BA3"/>
    <w:rsid w:val="00314DDA"/>
    <w:rsid w:val="00315434"/>
    <w:rsid w:val="003155DB"/>
    <w:rsid w:val="003156B2"/>
    <w:rsid w:val="003156DF"/>
    <w:rsid w:val="00315E90"/>
    <w:rsid w:val="00316BE0"/>
    <w:rsid w:val="00316E00"/>
    <w:rsid w:val="00316E06"/>
    <w:rsid w:val="0031727C"/>
    <w:rsid w:val="003173C8"/>
    <w:rsid w:val="0031752F"/>
    <w:rsid w:val="003175F0"/>
    <w:rsid w:val="00317883"/>
    <w:rsid w:val="00317E54"/>
    <w:rsid w:val="0032053C"/>
    <w:rsid w:val="003206A9"/>
    <w:rsid w:val="0032099C"/>
    <w:rsid w:val="00320C59"/>
    <w:rsid w:val="00320D12"/>
    <w:rsid w:val="00320E8F"/>
    <w:rsid w:val="00321432"/>
    <w:rsid w:val="00321537"/>
    <w:rsid w:val="003215C9"/>
    <w:rsid w:val="003217FF"/>
    <w:rsid w:val="00321843"/>
    <w:rsid w:val="00321B8B"/>
    <w:rsid w:val="00321CAF"/>
    <w:rsid w:val="0032207E"/>
    <w:rsid w:val="00322147"/>
    <w:rsid w:val="003227DF"/>
    <w:rsid w:val="003231F1"/>
    <w:rsid w:val="0032346A"/>
    <w:rsid w:val="00323746"/>
    <w:rsid w:val="00323A17"/>
    <w:rsid w:val="00323EEC"/>
    <w:rsid w:val="00323FEA"/>
    <w:rsid w:val="003243AD"/>
    <w:rsid w:val="00324737"/>
    <w:rsid w:val="00324768"/>
    <w:rsid w:val="003247B2"/>
    <w:rsid w:val="00324BC9"/>
    <w:rsid w:val="00324CF2"/>
    <w:rsid w:val="00324D3B"/>
    <w:rsid w:val="00325473"/>
    <w:rsid w:val="00325517"/>
    <w:rsid w:val="00325729"/>
    <w:rsid w:val="00325847"/>
    <w:rsid w:val="00325D83"/>
    <w:rsid w:val="00325D99"/>
    <w:rsid w:val="00326E8B"/>
    <w:rsid w:val="00326E97"/>
    <w:rsid w:val="003276FB"/>
    <w:rsid w:val="00327E1A"/>
    <w:rsid w:val="00330710"/>
    <w:rsid w:val="00330938"/>
    <w:rsid w:val="00330B1F"/>
    <w:rsid w:val="00330C6A"/>
    <w:rsid w:val="0033189C"/>
    <w:rsid w:val="00331C45"/>
    <w:rsid w:val="00331E68"/>
    <w:rsid w:val="00332146"/>
    <w:rsid w:val="00332181"/>
    <w:rsid w:val="00332AA8"/>
    <w:rsid w:val="00332EB6"/>
    <w:rsid w:val="0033314B"/>
    <w:rsid w:val="00333409"/>
    <w:rsid w:val="003335A4"/>
    <w:rsid w:val="003335A7"/>
    <w:rsid w:val="003337B6"/>
    <w:rsid w:val="00333BE8"/>
    <w:rsid w:val="00333EE9"/>
    <w:rsid w:val="00334344"/>
    <w:rsid w:val="00334369"/>
    <w:rsid w:val="003343A9"/>
    <w:rsid w:val="00334680"/>
    <w:rsid w:val="0033477A"/>
    <w:rsid w:val="003348B0"/>
    <w:rsid w:val="003349D8"/>
    <w:rsid w:val="00334A62"/>
    <w:rsid w:val="00334FCB"/>
    <w:rsid w:val="00335040"/>
    <w:rsid w:val="00335546"/>
    <w:rsid w:val="00335556"/>
    <w:rsid w:val="00335CB3"/>
    <w:rsid w:val="00336050"/>
    <w:rsid w:val="0033606A"/>
    <w:rsid w:val="003360A5"/>
    <w:rsid w:val="003360E5"/>
    <w:rsid w:val="003366E3"/>
    <w:rsid w:val="003367E7"/>
    <w:rsid w:val="0033699A"/>
    <w:rsid w:val="00336C32"/>
    <w:rsid w:val="0033704B"/>
    <w:rsid w:val="00337486"/>
    <w:rsid w:val="003378B7"/>
    <w:rsid w:val="00337936"/>
    <w:rsid w:val="00337B7E"/>
    <w:rsid w:val="0034005C"/>
    <w:rsid w:val="00340099"/>
    <w:rsid w:val="0034057C"/>
    <w:rsid w:val="0034096C"/>
    <w:rsid w:val="003417CE"/>
    <w:rsid w:val="00341964"/>
    <w:rsid w:val="00341D12"/>
    <w:rsid w:val="00341D25"/>
    <w:rsid w:val="00341D54"/>
    <w:rsid w:val="00342246"/>
    <w:rsid w:val="003423CB"/>
    <w:rsid w:val="00342513"/>
    <w:rsid w:val="0034272E"/>
    <w:rsid w:val="00342868"/>
    <w:rsid w:val="00342D60"/>
    <w:rsid w:val="003430EE"/>
    <w:rsid w:val="00343629"/>
    <w:rsid w:val="003439B1"/>
    <w:rsid w:val="00343DDD"/>
    <w:rsid w:val="00344240"/>
    <w:rsid w:val="00344A4E"/>
    <w:rsid w:val="00344AB4"/>
    <w:rsid w:val="00345078"/>
    <w:rsid w:val="003458E7"/>
    <w:rsid w:val="003459E0"/>
    <w:rsid w:val="00345BBA"/>
    <w:rsid w:val="0034613B"/>
    <w:rsid w:val="0034622C"/>
    <w:rsid w:val="00346458"/>
    <w:rsid w:val="00346779"/>
    <w:rsid w:val="00346916"/>
    <w:rsid w:val="00346CCC"/>
    <w:rsid w:val="00347286"/>
    <w:rsid w:val="003472AD"/>
    <w:rsid w:val="00347713"/>
    <w:rsid w:val="00347A66"/>
    <w:rsid w:val="00347C67"/>
    <w:rsid w:val="00347DF7"/>
    <w:rsid w:val="00350036"/>
    <w:rsid w:val="003508A1"/>
    <w:rsid w:val="00351183"/>
    <w:rsid w:val="0035122F"/>
    <w:rsid w:val="0035184A"/>
    <w:rsid w:val="0035198B"/>
    <w:rsid w:val="00351D64"/>
    <w:rsid w:val="00351D8B"/>
    <w:rsid w:val="00352026"/>
    <w:rsid w:val="0035204F"/>
    <w:rsid w:val="00352958"/>
    <w:rsid w:val="00353122"/>
    <w:rsid w:val="00353202"/>
    <w:rsid w:val="00353349"/>
    <w:rsid w:val="00353576"/>
    <w:rsid w:val="003535BA"/>
    <w:rsid w:val="0035369C"/>
    <w:rsid w:val="00353F91"/>
    <w:rsid w:val="00353FA1"/>
    <w:rsid w:val="003541FD"/>
    <w:rsid w:val="003542FC"/>
    <w:rsid w:val="003543BF"/>
    <w:rsid w:val="0035475B"/>
    <w:rsid w:val="003548DC"/>
    <w:rsid w:val="003548DF"/>
    <w:rsid w:val="00354C93"/>
    <w:rsid w:val="00355498"/>
    <w:rsid w:val="00355BD4"/>
    <w:rsid w:val="00356073"/>
    <w:rsid w:val="00356246"/>
    <w:rsid w:val="00356418"/>
    <w:rsid w:val="00356422"/>
    <w:rsid w:val="00356CFF"/>
    <w:rsid w:val="00356D96"/>
    <w:rsid w:val="00357081"/>
    <w:rsid w:val="0035749A"/>
    <w:rsid w:val="003577E4"/>
    <w:rsid w:val="003578B1"/>
    <w:rsid w:val="003578FF"/>
    <w:rsid w:val="00357956"/>
    <w:rsid w:val="00360196"/>
    <w:rsid w:val="003603BB"/>
    <w:rsid w:val="00360A14"/>
    <w:rsid w:val="00360C05"/>
    <w:rsid w:val="00360E46"/>
    <w:rsid w:val="0036183F"/>
    <w:rsid w:val="00361C61"/>
    <w:rsid w:val="00362119"/>
    <w:rsid w:val="00362E74"/>
    <w:rsid w:val="00363111"/>
    <w:rsid w:val="00363334"/>
    <w:rsid w:val="0036371B"/>
    <w:rsid w:val="00363A54"/>
    <w:rsid w:val="00363BCE"/>
    <w:rsid w:val="00363C70"/>
    <w:rsid w:val="00363ED9"/>
    <w:rsid w:val="00363EF8"/>
    <w:rsid w:val="00363FC9"/>
    <w:rsid w:val="0036418E"/>
    <w:rsid w:val="00364663"/>
    <w:rsid w:val="00364BDB"/>
    <w:rsid w:val="003651C2"/>
    <w:rsid w:val="00365992"/>
    <w:rsid w:val="00365E46"/>
    <w:rsid w:val="003660A2"/>
    <w:rsid w:val="003660E9"/>
    <w:rsid w:val="00366273"/>
    <w:rsid w:val="0036632B"/>
    <w:rsid w:val="00366807"/>
    <w:rsid w:val="00366A37"/>
    <w:rsid w:val="00366D48"/>
    <w:rsid w:val="00366EA8"/>
    <w:rsid w:val="0036775A"/>
    <w:rsid w:val="00367C9A"/>
    <w:rsid w:val="00370103"/>
    <w:rsid w:val="00370E48"/>
    <w:rsid w:val="00370E4B"/>
    <w:rsid w:val="00370E63"/>
    <w:rsid w:val="0037116C"/>
    <w:rsid w:val="003717A4"/>
    <w:rsid w:val="0037183A"/>
    <w:rsid w:val="00371B00"/>
    <w:rsid w:val="00371B09"/>
    <w:rsid w:val="00371B1D"/>
    <w:rsid w:val="00371CB4"/>
    <w:rsid w:val="003722FE"/>
    <w:rsid w:val="003725BF"/>
    <w:rsid w:val="003725D3"/>
    <w:rsid w:val="003725FE"/>
    <w:rsid w:val="003730E6"/>
    <w:rsid w:val="00373BB1"/>
    <w:rsid w:val="003747E4"/>
    <w:rsid w:val="00374831"/>
    <w:rsid w:val="00374FB2"/>
    <w:rsid w:val="003751E6"/>
    <w:rsid w:val="0037576B"/>
    <w:rsid w:val="00375DFA"/>
    <w:rsid w:val="0037602F"/>
    <w:rsid w:val="0037637F"/>
    <w:rsid w:val="00376B2F"/>
    <w:rsid w:val="00376DE3"/>
    <w:rsid w:val="00376E07"/>
    <w:rsid w:val="00376E96"/>
    <w:rsid w:val="0037725E"/>
    <w:rsid w:val="003772C8"/>
    <w:rsid w:val="003773C2"/>
    <w:rsid w:val="00377464"/>
    <w:rsid w:val="0037764A"/>
    <w:rsid w:val="0037777E"/>
    <w:rsid w:val="003808EE"/>
    <w:rsid w:val="00380D52"/>
    <w:rsid w:val="003810D6"/>
    <w:rsid w:val="003813C0"/>
    <w:rsid w:val="00381787"/>
    <w:rsid w:val="0038188A"/>
    <w:rsid w:val="00382140"/>
    <w:rsid w:val="00382B14"/>
    <w:rsid w:val="00383041"/>
    <w:rsid w:val="00383052"/>
    <w:rsid w:val="00383388"/>
    <w:rsid w:val="00383431"/>
    <w:rsid w:val="00383507"/>
    <w:rsid w:val="00383C18"/>
    <w:rsid w:val="00383FED"/>
    <w:rsid w:val="003842F1"/>
    <w:rsid w:val="003846FB"/>
    <w:rsid w:val="003849D5"/>
    <w:rsid w:val="00384B5B"/>
    <w:rsid w:val="00385380"/>
    <w:rsid w:val="00385573"/>
    <w:rsid w:val="00385AEA"/>
    <w:rsid w:val="00385BBF"/>
    <w:rsid w:val="00385CC2"/>
    <w:rsid w:val="00385EE2"/>
    <w:rsid w:val="00385F4E"/>
    <w:rsid w:val="00386060"/>
    <w:rsid w:val="003860BA"/>
    <w:rsid w:val="00386255"/>
    <w:rsid w:val="00386737"/>
    <w:rsid w:val="00386797"/>
    <w:rsid w:val="00387892"/>
    <w:rsid w:val="00387ADB"/>
    <w:rsid w:val="00387EFE"/>
    <w:rsid w:val="00390240"/>
    <w:rsid w:val="003903F2"/>
    <w:rsid w:val="00390AFD"/>
    <w:rsid w:val="00390BF8"/>
    <w:rsid w:val="00390D01"/>
    <w:rsid w:val="003916D0"/>
    <w:rsid w:val="0039179E"/>
    <w:rsid w:val="00391DDD"/>
    <w:rsid w:val="00392459"/>
    <w:rsid w:val="00392715"/>
    <w:rsid w:val="00392C9D"/>
    <w:rsid w:val="003930B4"/>
    <w:rsid w:val="0039312F"/>
    <w:rsid w:val="00393134"/>
    <w:rsid w:val="0039337F"/>
    <w:rsid w:val="0039400E"/>
    <w:rsid w:val="00394360"/>
    <w:rsid w:val="003947F6"/>
    <w:rsid w:val="00394987"/>
    <w:rsid w:val="0039510C"/>
    <w:rsid w:val="00395196"/>
    <w:rsid w:val="003954BD"/>
    <w:rsid w:val="00395B6A"/>
    <w:rsid w:val="00395C5B"/>
    <w:rsid w:val="00396406"/>
    <w:rsid w:val="00396783"/>
    <w:rsid w:val="00396AD0"/>
    <w:rsid w:val="00396CB5"/>
    <w:rsid w:val="00396CCD"/>
    <w:rsid w:val="00396E49"/>
    <w:rsid w:val="003976C4"/>
    <w:rsid w:val="00397718"/>
    <w:rsid w:val="003979AD"/>
    <w:rsid w:val="00397E6F"/>
    <w:rsid w:val="003A0003"/>
    <w:rsid w:val="003A01A7"/>
    <w:rsid w:val="003A0646"/>
    <w:rsid w:val="003A0F8F"/>
    <w:rsid w:val="003A15C5"/>
    <w:rsid w:val="003A16BD"/>
    <w:rsid w:val="003A18BA"/>
    <w:rsid w:val="003A1E70"/>
    <w:rsid w:val="003A218D"/>
    <w:rsid w:val="003A2286"/>
    <w:rsid w:val="003A2420"/>
    <w:rsid w:val="003A2464"/>
    <w:rsid w:val="003A260F"/>
    <w:rsid w:val="003A2998"/>
    <w:rsid w:val="003A2D3C"/>
    <w:rsid w:val="003A2DF8"/>
    <w:rsid w:val="003A2EDB"/>
    <w:rsid w:val="003A30AD"/>
    <w:rsid w:val="003A34D2"/>
    <w:rsid w:val="003A3BEE"/>
    <w:rsid w:val="003A3F9E"/>
    <w:rsid w:val="003A4318"/>
    <w:rsid w:val="003A4421"/>
    <w:rsid w:val="003A4724"/>
    <w:rsid w:val="003A4AE6"/>
    <w:rsid w:val="003A4AE8"/>
    <w:rsid w:val="003A4EBB"/>
    <w:rsid w:val="003A4F66"/>
    <w:rsid w:val="003A501A"/>
    <w:rsid w:val="003A5128"/>
    <w:rsid w:val="003A51C9"/>
    <w:rsid w:val="003A52C2"/>
    <w:rsid w:val="003A564D"/>
    <w:rsid w:val="003A5989"/>
    <w:rsid w:val="003A59EC"/>
    <w:rsid w:val="003A5FEA"/>
    <w:rsid w:val="003A69CC"/>
    <w:rsid w:val="003A723E"/>
    <w:rsid w:val="003A75D3"/>
    <w:rsid w:val="003A78F4"/>
    <w:rsid w:val="003A7995"/>
    <w:rsid w:val="003A7AFA"/>
    <w:rsid w:val="003A7C88"/>
    <w:rsid w:val="003A7F29"/>
    <w:rsid w:val="003B133F"/>
    <w:rsid w:val="003B147F"/>
    <w:rsid w:val="003B181A"/>
    <w:rsid w:val="003B1BB1"/>
    <w:rsid w:val="003B2184"/>
    <w:rsid w:val="003B228F"/>
    <w:rsid w:val="003B2787"/>
    <w:rsid w:val="003B2882"/>
    <w:rsid w:val="003B2C75"/>
    <w:rsid w:val="003B2CBC"/>
    <w:rsid w:val="003B3191"/>
    <w:rsid w:val="003B360F"/>
    <w:rsid w:val="003B3616"/>
    <w:rsid w:val="003B3776"/>
    <w:rsid w:val="003B3A86"/>
    <w:rsid w:val="003B3F38"/>
    <w:rsid w:val="003B3FD4"/>
    <w:rsid w:val="003B40ED"/>
    <w:rsid w:val="003B41F2"/>
    <w:rsid w:val="003B430D"/>
    <w:rsid w:val="003B4939"/>
    <w:rsid w:val="003B4A8E"/>
    <w:rsid w:val="003B4E6B"/>
    <w:rsid w:val="003B532E"/>
    <w:rsid w:val="003B534C"/>
    <w:rsid w:val="003B540E"/>
    <w:rsid w:val="003B57B0"/>
    <w:rsid w:val="003B5AED"/>
    <w:rsid w:val="003B5D58"/>
    <w:rsid w:val="003B6162"/>
    <w:rsid w:val="003B61F7"/>
    <w:rsid w:val="003B67A9"/>
    <w:rsid w:val="003B6F0A"/>
    <w:rsid w:val="003B7217"/>
    <w:rsid w:val="003B725B"/>
    <w:rsid w:val="003B77C9"/>
    <w:rsid w:val="003C0021"/>
    <w:rsid w:val="003C00D6"/>
    <w:rsid w:val="003C0CEB"/>
    <w:rsid w:val="003C0D02"/>
    <w:rsid w:val="003C0D3B"/>
    <w:rsid w:val="003C0FB8"/>
    <w:rsid w:val="003C1045"/>
    <w:rsid w:val="003C11CE"/>
    <w:rsid w:val="003C1A5A"/>
    <w:rsid w:val="003C1ACC"/>
    <w:rsid w:val="003C1B4C"/>
    <w:rsid w:val="003C1B96"/>
    <w:rsid w:val="003C2036"/>
    <w:rsid w:val="003C243B"/>
    <w:rsid w:val="003C2518"/>
    <w:rsid w:val="003C2722"/>
    <w:rsid w:val="003C2A4C"/>
    <w:rsid w:val="003C2E34"/>
    <w:rsid w:val="003C3014"/>
    <w:rsid w:val="003C3672"/>
    <w:rsid w:val="003C368B"/>
    <w:rsid w:val="003C39DF"/>
    <w:rsid w:val="003C3B0B"/>
    <w:rsid w:val="003C3CA3"/>
    <w:rsid w:val="003C3EDE"/>
    <w:rsid w:val="003C403D"/>
    <w:rsid w:val="003C4084"/>
    <w:rsid w:val="003C42C3"/>
    <w:rsid w:val="003C4FE6"/>
    <w:rsid w:val="003C59D4"/>
    <w:rsid w:val="003C5C3E"/>
    <w:rsid w:val="003C5DE8"/>
    <w:rsid w:val="003C60DB"/>
    <w:rsid w:val="003C646F"/>
    <w:rsid w:val="003C69F6"/>
    <w:rsid w:val="003C7670"/>
    <w:rsid w:val="003C77A7"/>
    <w:rsid w:val="003C77BB"/>
    <w:rsid w:val="003C77CC"/>
    <w:rsid w:val="003C7A5A"/>
    <w:rsid w:val="003C7E77"/>
    <w:rsid w:val="003D02D6"/>
    <w:rsid w:val="003D0468"/>
    <w:rsid w:val="003D0570"/>
    <w:rsid w:val="003D0D06"/>
    <w:rsid w:val="003D13BD"/>
    <w:rsid w:val="003D157E"/>
    <w:rsid w:val="003D16FD"/>
    <w:rsid w:val="003D170A"/>
    <w:rsid w:val="003D1CA5"/>
    <w:rsid w:val="003D1EEF"/>
    <w:rsid w:val="003D231A"/>
    <w:rsid w:val="003D2796"/>
    <w:rsid w:val="003D2975"/>
    <w:rsid w:val="003D2A9A"/>
    <w:rsid w:val="003D3266"/>
    <w:rsid w:val="003D3AE8"/>
    <w:rsid w:val="003D3DCC"/>
    <w:rsid w:val="003D43EA"/>
    <w:rsid w:val="003D49E7"/>
    <w:rsid w:val="003D49EC"/>
    <w:rsid w:val="003D523C"/>
    <w:rsid w:val="003D56EE"/>
    <w:rsid w:val="003D57F2"/>
    <w:rsid w:val="003D5B88"/>
    <w:rsid w:val="003D5F88"/>
    <w:rsid w:val="003D604C"/>
    <w:rsid w:val="003D6240"/>
    <w:rsid w:val="003D6666"/>
    <w:rsid w:val="003D6888"/>
    <w:rsid w:val="003D6A6F"/>
    <w:rsid w:val="003D6C31"/>
    <w:rsid w:val="003D7339"/>
    <w:rsid w:val="003D742A"/>
    <w:rsid w:val="003D76DC"/>
    <w:rsid w:val="003D77EA"/>
    <w:rsid w:val="003D7906"/>
    <w:rsid w:val="003D7B1B"/>
    <w:rsid w:val="003D7D7F"/>
    <w:rsid w:val="003D7E2A"/>
    <w:rsid w:val="003E0275"/>
    <w:rsid w:val="003E045E"/>
    <w:rsid w:val="003E096C"/>
    <w:rsid w:val="003E0A65"/>
    <w:rsid w:val="003E0ABC"/>
    <w:rsid w:val="003E0B52"/>
    <w:rsid w:val="003E0F63"/>
    <w:rsid w:val="003E11C7"/>
    <w:rsid w:val="003E22BC"/>
    <w:rsid w:val="003E26D4"/>
    <w:rsid w:val="003E2CE7"/>
    <w:rsid w:val="003E2DE7"/>
    <w:rsid w:val="003E3068"/>
    <w:rsid w:val="003E34FE"/>
    <w:rsid w:val="003E3D9F"/>
    <w:rsid w:val="003E4394"/>
    <w:rsid w:val="003E445E"/>
    <w:rsid w:val="003E447E"/>
    <w:rsid w:val="003E4783"/>
    <w:rsid w:val="003E4869"/>
    <w:rsid w:val="003E4953"/>
    <w:rsid w:val="003E49AC"/>
    <w:rsid w:val="003E4EC6"/>
    <w:rsid w:val="003E5368"/>
    <w:rsid w:val="003E56CB"/>
    <w:rsid w:val="003E5BD7"/>
    <w:rsid w:val="003E5C7E"/>
    <w:rsid w:val="003E5D65"/>
    <w:rsid w:val="003E5D68"/>
    <w:rsid w:val="003E5F24"/>
    <w:rsid w:val="003E610A"/>
    <w:rsid w:val="003E64B1"/>
    <w:rsid w:val="003E68CB"/>
    <w:rsid w:val="003E6A45"/>
    <w:rsid w:val="003E6D60"/>
    <w:rsid w:val="003E70BD"/>
    <w:rsid w:val="003E71D3"/>
    <w:rsid w:val="003E72C1"/>
    <w:rsid w:val="003E74C0"/>
    <w:rsid w:val="003E74F5"/>
    <w:rsid w:val="003E75FE"/>
    <w:rsid w:val="003E7EA9"/>
    <w:rsid w:val="003F05D2"/>
    <w:rsid w:val="003F07E4"/>
    <w:rsid w:val="003F0E3C"/>
    <w:rsid w:val="003F1104"/>
    <w:rsid w:val="003F11D6"/>
    <w:rsid w:val="003F145E"/>
    <w:rsid w:val="003F1632"/>
    <w:rsid w:val="003F16AF"/>
    <w:rsid w:val="003F24F9"/>
    <w:rsid w:val="003F260E"/>
    <w:rsid w:val="003F2A8F"/>
    <w:rsid w:val="003F2A9F"/>
    <w:rsid w:val="003F2C09"/>
    <w:rsid w:val="003F2CB3"/>
    <w:rsid w:val="003F3059"/>
    <w:rsid w:val="003F31B5"/>
    <w:rsid w:val="003F323A"/>
    <w:rsid w:val="003F329D"/>
    <w:rsid w:val="003F32BF"/>
    <w:rsid w:val="003F32FC"/>
    <w:rsid w:val="003F3696"/>
    <w:rsid w:val="003F38A1"/>
    <w:rsid w:val="003F3930"/>
    <w:rsid w:val="003F41FB"/>
    <w:rsid w:val="003F4408"/>
    <w:rsid w:val="003F4B8C"/>
    <w:rsid w:val="003F542A"/>
    <w:rsid w:val="003F547C"/>
    <w:rsid w:val="003F5532"/>
    <w:rsid w:val="003F5CB6"/>
    <w:rsid w:val="003F6614"/>
    <w:rsid w:val="003F6694"/>
    <w:rsid w:val="003F6AB1"/>
    <w:rsid w:val="003F738C"/>
    <w:rsid w:val="003F78A5"/>
    <w:rsid w:val="003F7CC8"/>
    <w:rsid w:val="003F7D17"/>
    <w:rsid w:val="00400E93"/>
    <w:rsid w:val="00400EF2"/>
    <w:rsid w:val="004021EC"/>
    <w:rsid w:val="004025DB"/>
    <w:rsid w:val="004027AA"/>
    <w:rsid w:val="00402835"/>
    <w:rsid w:val="00402C73"/>
    <w:rsid w:val="0040388A"/>
    <w:rsid w:val="00403A84"/>
    <w:rsid w:val="004040DF"/>
    <w:rsid w:val="00404914"/>
    <w:rsid w:val="00404AC4"/>
    <w:rsid w:val="00404C56"/>
    <w:rsid w:val="00404D4F"/>
    <w:rsid w:val="004050E6"/>
    <w:rsid w:val="0040510D"/>
    <w:rsid w:val="00405251"/>
    <w:rsid w:val="00405635"/>
    <w:rsid w:val="004056FA"/>
    <w:rsid w:val="00405CA9"/>
    <w:rsid w:val="00406058"/>
    <w:rsid w:val="00406EA8"/>
    <w:rsid w:val="00407F96"/>
    <w:rsid w:val="00407FA3"/>
    <w:rsid w:val="00410145"/>
    <w:rsid w:val="0041023F"/>
    <w:rsid w:val="00410528"/>
    <w:rsid w:val="00410694"/>
    <w:rsid w:val="00410B0D"/>
    <w:rsid w:val="00410B1E"/>
    <w:rsid w:val="004116B3"/>
    <w:rsid w:val="004117EB"/>
    <w:rsid w:val="00411B24"/>
    <w:rsid w:val="00411D5B"/>
    <w:rsid w:val="0041209D"/>
    <w:rsid w:val="00412939"/>
    <w:rsid w:val="0041370F"/>
    <w:rsid w:val="00413B43"/>
    <w:rsid w:val="00413C1E"/>
    <w:rsid w:val="00413C2B"/>
    <w:rsid w:val="00414047"/>
    <w:rsid w:val="004144A4"/>
    <w:rsid w:val="004146E3"/>
    <w:rsid w:val="00414969"/>
    <w:rsid w:val="00414978"/>
    <w:rsid w:val="00414C99"/>
    <w:rsid w:val="00414D91"/>
    <w:rsid w:val="00415123"/>
    <w:rsid w:val="00415395"/>
    <w:rsid w:val="00415AA8"/>
    <w:rsid w:val="00415FB8"/>
    <w:rsid w:val="004161C1"/>
    <w:rsid w:val="00416230"/>
    <w:rsid w:val="0041647F"/>
    <w:rsid w:val="00416721"/>
    <w:rsid w:val="00416A2E"/>
    <w:rsid w:val="00416B52"/>
    <w:rsid w:val="00416F62"/>
    <w:rsid w:val="00417197"/>
    <w:rsid w:val="004171C9"/>
    <w:rsid w:val="00417B3A"/>
    <w:rsid w:val="00417CDE"/>
    <w:rsid w:val="004201BE"/>
    <w:rsid w:val="00420204"/>
    <w:rsid w:val="00420426"/>
    <w:rsid w:val="00420747"/>
    <w:rsid w:val="00420790"/>
    <w:rsid w:val="00420C07"/>
    <w:rsid w:val="00421349"/>
    <w:rsid w:val="00421909"/>
    <w:rsid w:val="00421A59"/>
    <w:rsid w:val="00421B02"/>
    <w:rsid w:val="00421B36"/>
    <w:rsid w:val="00422438"/>
    <w:rsid w:val="004227B3"/>
    <w:rsid w:val="0042287F"/>
    <w:rsid w:val="00422ACA"/>
    <w:rsid w:val="00422E3B"/>
    <w:rsid w:val="0042302B"/>
    <w:rsid w:val="00423277"/>
    <w:rsid w:val="00423404"/>
    <w:rsid w:val="0042380B"/>
    <w:rsid w:val="00424089"/>
    <w:rsid w:val="00424133"/>
    <w:rsid w:val="00424193"/>
    <w:rsid w:val="00424234"/>
    <w:rsid w:val="00424690"/>
    <w:rsid w:val="004246F3"/>
    <w:rsid w:val="00424AE8"/>
    <w:rsid w:val="00424DF7"/>
    <w:rsid w:val="00425223"/>
    <w:rsid w:val="0042527F"/>
    <w:rsid w:val="00425399"/>
    <w:rsid w:val="004257FC"/>
    <w:rsid w:val="004259C2"/>
    <w:rsid w:val="0042611D"/>
    <w:rsid w:val="00426335"/>
    <w:rsid w:val="004263D7"/>
    <w:rsid w:val="004268CB"/>
    <w:rsid w:val="00426DA4"/>
    <w:rsid w:val="00426EF7"/>
    <w:rsid w:val="00427B80"/>
    <w:rsid w:val="00427E6D"/>
    <w:rsid w:val="00430053"/>
    <w:rsid w:val="004300DB"/>
    <w:rsid w:val="004300F6"/>
    <w:rsid w:val="004313B0"/>
    <w:rsid w:val="0043141C"/>
    <w:rsid w:val="00431F0A"/>
    <w:rsid w:val="004323F2"/>
    <w:rsid w:val="004335C7"/>
    <w:rsid w:val="00433A8F"/>
    <w:rsid w:val="00433B24"/>
    <w:rsid w:val="00433B4C"/>
    <w:rsid w:val="00433D2A"/>
    <w:rsid w:val="00433D8B"/>
    <w:rsid w:val="00433EB5"/>
    <w:rsid w:val="0043413B"/>
    <w:rsid w:val="00434CE0"/>
    <w:rsid w:val="00434F5B"/>
    <w:rsid w:val="0043514F"/>
    <w:rsid w:val="004353E9"/>
    <w:rsid w:val="0043542D"/>
    <w:rsid w:val="00435894"/>
    <w:rsid w:val="00435E9B"/>
    <w:rsid w:val="0043644B"/>
    <w:rsid w:val="00436941"/>
    <w:rsid w:val="004369A6"/>
    <w:rsid w:val="00436AF0"/>
    <w:rsid w:val="00436B5D"/>
    <w:rsid w:val="00436EAF"/>
    <w:rsid w:val="00436F97"/>
    <w:rsid w:val="004373CA"/>
    <w:rsid w:val="004374D7"/>
    <w:rsid w:val="00437555"/>
    <w:rsid w:val="00437841"/>
    <w:rsid w:val="00440307"/>
    <w:rsid w:val="004408DA"/>
    <w:rsid w:val="00440A1A"/>
    <w:rsid w:val="00440FF4"/>
    <w:rsid w:val="004411D3"/>
    <w:rsid w:val="004416B8"/>
    <w:rsid w:val="0044185C"/>
    <w:rsid w:val="004420C6"/>
    <w:rsid w:val="00442246"/>
    <w:rsid w:val="004426EE"/>
    <w:rsid w:val="00442B28"/>
    <w:rsid w:val="00442C36"/>
    <w:rsid w:val="00442F22"/>
    <w:rsid w:val="00443020"/>
    <w:rsid w:val="0044312B"/>
    <w:rsid w:val="00443490"/>
    <w:rsid w:val="004438A8"/>
    <w:rsid w:val="004443E1"/>
    <w:rsid w:val="00444629"/>
    <w:rsid w:val="00444EBD"/>
    <w:rsid w:val="00445216"/>
    <w:rsid w:val="0044554A"/>
    <w:rsid w:val="00445804"/>
    <w:rsid w:val="00445969"/>
    <w:rsid w:val="00446084"/>
    <w:rsid w:val="00446103"/>
    <w:rsid w:val="0044650C"/>
    <w:rsid w:val="004468BF"/>
    <w:rsid w:val="00447226"/>
    <w:rsid w:val="00447422"/>
    <w:rsid w:val="0044744E"/>
    <w:rsid w:val="00447748"/>
    <w:rsid w:val="004477F6"/>
    <w:rsid w:val="00447B95"/>
    <w:rsid w:val="0045011B"/>
    <w:rsid w:val="004504E6"/>
    <w:rsid w:val="004505D6"/>
    <w:rsid w:val="004508C0"/>
    <w:rsid w:val="0045096D"/>
    <w:rsid w:val="00450B02"/>
    <w:rsid w:val="00450CBC"/>
    <w:rsid w:val="00451072"/>
    <w:rsid w:val="004511E6"/>
    <w:rsid w:val="0045147C"/>
    <w:rsid w:val="00451A13"/>
    <w:rsid w:val="00451C3C"/>
    <w:rsid w:val="00451CC2"/>
    <w:rsid w:val="004523D8"/>
    <w:rsid w:val="0045289E"/>
    <w:rsid w:val="00452BBE"/>
    <w:rsid w:val="00452D8E"/>
    <w:rsid w:val="00452F12"/>
    <w:rsid w:val="00453A1F"/>
    <w:rsid w:val="00453C9E"/>
    <w:rsid w:val="00453D2E"/>
    <w:rsid w:val="00453FFA"/>
    <w:rsid w:val="0045431D"/>
    <w:rsid w:val="00454568"/>
    <w:rsid w:val="00454621"/>
    <w:rsid w:val="00454F95"/>
    <w:rsid w:val="00455130"/>
    <w:rsid w:val="00455421"/>
    <w:rsid w:val="0045563A"/>
    <w:rsid w:val="00455910"/>
    <w:rsid w:val="00456350"/>
    <w:rsid w:val="004566D0"/>
    <w:rsid w:val="00456E34"/>
    <w:rsid w:val="00456F5B"/>
    <w:rsid w:val="00456FAA"/>
    <w:rsid w:val="00457049"/>
    <w:rsid w:val="00457199"/>
    <w:rsid w:val="004571CA"/>
    <w:rsid w:val="00457FDA"/>
    <w:rsid w:val="00457FEA"/>
    <w:rsid w:val="0046003D"/>
    <w:rsid w:val="00460406"/>
    <w:rsid w:val="0046078B"/>
    <w:rsid w:val="00460A2B"/>
    <w:rsid w:val="00460DD2"/>
    <w:rsid w:val="0046177C"/>
    <w:rsid w:val="00461C9D"/>
    <w:rsid w:val="00461EC1"/>
    <w:rsid w:val="0046225A"/>
    <w:rsid w:val="004628AB"/>
    <w:rsid w:val="00462BB4"/>
    <w:rsid w:val="00463B1E"/>
    <w:rsid w:val="00463E44"/>
    <w:rsid w:val="00463E7C"/>
    <w:rsid w:val="00464353"/>
    <w:rsid w:val="0046469D"/>
    <w:rsid w:val="0046490C"/>
    <w:rsid w:val="00464ED6"/>
    <w:rsid w:val="00464F56"/>
    <w:rsid w:val="0046576C"/>
    <w:rsid w:val="00465FDE"/>
    <w:rsid w:val="00466157"/>
    <w:rsid w:val="004661AC"/>
    <w:rsid w:val="004665EE"/>
    <w:rsid w:val="00466652"/>
    <w:rsid w:val="00466683"/>
    <w:rsid w:val="004667F5"/>
    <w:rsid w:val="00466AB8"/>
    <w:rsid w:val="00466FDB"/>
    <w:rsid w:val="0046750B"/>
    <w:rsid w:val="00467657"/>
    <w:rsid w:val="0046787A"/>
    <w:rsid w:val="00467A4C"/>
    <w:rsid w:val="00467C49"/>
    <w:rsid w:val="004700C4"/>
    <w:rsid w:val="00470955"/>
    <w:rsid w:val="00470B6E"/>
    <w:rsid w:val="00470BC8"/>
    <w:rsid w:val="00470C49"/>
    <w:rsid w:val="00470FBF"/>
    <w:rsid w:val="00471527"/>
    <w:rsid w:val="004718CA"/>
    <w:rsid w:val="00471F58"/>
    <w:rsid w:val="00472180"/>
    <w:rsid w:val="0047238F"/>
    <w:rsid w:val="00472569"/>
    <w:rsid w:val="00472613"/>
    <w:rsid w:val="00472882"/>
    <w:rsid w:val="00472CBD"/>
    <w:rsid w:val="00472E7B"/>
    <w:rsid w:val="00472F46"/>
    <w:rsid w:val="00472F97"/>
    <w:rsid w:val="00473341"/>
    <w:rsid w:val="00473394"/>
    <w:rsid w:val="004733F5"/>
    <w:rsid w:val="00473664"/>
    <w:rsid w:val="00473734"/>
    <w:rsid w:val="0047394C"/>
    <w:rsid w:val="00473C95"/>
    <w:rsid w:val="00473E3F"/>
    <w:rsid w:val="00473EB7"/>
    <w:rsid w:val="004741F6"/>
    <w:rsid w:val="00474A6B"/>
    <w:rsid w:val="00474BB1"/>
    <w:rsid w:val="00475122"/>
    <w:rsid w:val="00475401"/>
    <w:rsid w:val="00475C3F"/>
    <w:rsid w:val="004760C3"/>
    <w:rsid w:val="004760F7"/>
    <w:rsid w:val="00476369"/>
    <w:rsid w:val="004763B6"/>
    <w:rsid w:val="00476917"/>
    <w:rsid w:val="00476C68"/>
    <w:rsid w:val="00476D82"/>
    <w:rsid w:val="004771E3"/>
    <w:rsid w:val="004777BB"/>
    <w:rsid w:val="00477983"/>
    <w:rsid w:val="00477B42"/>
    <w:rsid w:val="00477E3B"/>
    <w:rsid w:val="0048002C"/>
    <w:rsid w:val="0048070E"/>
    <w:rsid w:val="00481106"/>
    <w:rsid w:val="00481859"/>
    <w:rsid w:val="00481C99"/>
    <w:rsid w:val="00481CF5"/>
    <w:rsid w:val="004820E7"/>
    <w:rsid w:val="0048229A"/>
    <w:rsid w:val="00482466"/>
    <w:rsid w:val="004826F5"/>
    <w:rsid w:val="00482D3C"/>
    <w:rsid w:val="00482E61"/>
    <w:rsid w:val="00483479"/>
    <w:rsid w:val="0048368A"/>
    <w:rsid w:val="00483BFA"/>
    <w:rsid w:val="00483C70"/>
    <w:rsid w:val="00483E67"/>
    <w:rsid w:val="00483F9E"/>
    <w:rsid w:val="00484485"/>
    <w:rsid w:val="00484668"/>
    <w:rsid w:val="0048499C"/>
    <w:rsid w:val="00484A8D"/>
    <w:rsid w:val="00484C58"/>
    <w:rsid w:val="00484D30"/>
    <w:rsid w:val="004854F1"/>
    <w:rsid w:val="004858B7"/>
    <w:rsid w:val="00485D45"/>
    <w:rsid w:val="004860BC"/>
    <w:rsid w:val="0048662B"/>
    <w:rsid w:val="00486753"/>
    <w:rsid w:val="00486778"/>
    <w:rsid w:val="00486F73"/>
    <w:rsid w:val="004873D7"/>
    <w:rsid w:val="004873E5"/>
    <w:rsid w:val="00487718"/>
    <w:rsid w:val="00487908"/>
    <w:rsid w:val="00487B88"/>
    <w:rsid w:val="00487CD7"/>
    <w:rsid w:val="004900E4"/>
    <w:rsid w:val="0049018A"/>
    <w:rsid w:val="0049022D"/>
    <w:rsid w:val="00490979"/>
    <w:rsid w:val="00490CA7"/>
    <w:rsid w:val="00491231"/>
    <w:rsid w:val="00491E09"/>
    <w:rsid w:val="00492258"/>
    <w:rsid w:val="0049241B"/>
    <w:rsid w:val="004924AF"/>
    <w:rsid w:val="004924C0"/>
    <w:rsid w:val="00492F78"/>
    <w:rsid w:val="004933FD"/>
    <w:rsid w:val="00493647"/>
    <w:rsid w:val="00493958"/>
    <w:rsid w:val="00493D74"/>
    <w:rsid w:val="00493D81"/>
    <w:rsid w:val="00493DA9"/>
    <w:rsid w:val="00493DC6"/>
    <w:rsid w:val="00493E8F"/>
    <w:rsid w:val="0049447D"/>
    <w:rsid w:val="0049509F"/>
    <w:rsid w:val="004953A6"/>
    <w:rsid w:val="0049540F"/>
    <w:rsid w:val="00495627"/>
    <w:rsid w:val="004956AA"/>
    <w:rsid w:val="00496ADF"/>
    <w:rsid w:val="00496AFE"/>
    <w:rsid w:val="00497333"/>
    <w:rsid w:val="0049736F"/>
    <w:rsid w:val="00497B24"/>
    <w:rsid w:val="00497C76"/>
    <w:rsid w:val="00497C95"/>
    <w:rsid w:val="00497D45"/>
    <w:rsid w:val="00497DB4"/>
    <w:rsid w:val="00497EE1"/>
    <w:rsid w:val="004A0611"/>
    <w:rsid w:val="004A0BD9"/>
    <w:rsid w:val="004A0F23"/>
    <w:rsid w:val="004A0F49"/>
    <w:rsid w:val="004A1495"/>
    <w:rsid w:val="004A1506"/>
    <w:rsid w:val="004A16E3"/>
    <w:rsid w:val="004A1B23"/>
    <w:rsid w:val="004A1B83"/>
    <w:rsid w:val="004A1F46"/>
    <w:rsid w:val="004A20AE"/>
    <w:rsid w:val="004A21D1"/>
    <w:rsid w:val="004A21FC"/>
    <w:rsid w:val="004A230A"/>
    <w:rsid w:val="004A2935"/>
    <w:rsid w:val="004A2B79"/>
    <w:rsid w:val="004A2CA7"/>
    <w:rsid w:val="004A2E07"/>
    <w:rsid w:val="004A2E7B"/>
    <w:rsid w:val="004A2E8F"/>
    <w:rsid w:val="004A32AC"/>
    <w:rsid w:val="004A37B2"/>
    <w:rsid w:val="004A3C82"/>
    <w:rsid w:val="004A3D01"/>
    <w:rsid w:val="004A3F25"/>
    <w:rsid w:val="004A44EC"/>
    <w:rsid w:val="004A4538"/>
    <w:rsid w:val="004A4553"/>
    <w:rsid w:val="004A46F9"/>
    <w:rsid w:val="004A4B00"/>
    <w:rsid w:val="004A4D14"/>
    <w:rsid w:val="004A550C"/>
    <w:rsid w:val="004A55D8"/>
    <w:rsid w:val="004A55FC"/>
    <w:rsid w:val="004A59FB"/>
    <w:rsid w:val="004A5CE5"/>
    <w:rsid w:val="004A5D7C"/>
    <w:rsid w:val="004A6267"/>
    <w:rsid w:val="004A6350"/>
    <w:rsid w:val="004A63E5"/>
    <w:rsid w:val="004A6550"/>
    <w:rsid w:val="004A6772"/>
    <w:rsid w:val="004A6AB4"/>
    <w:rsid w:val="004A6F8C"/>
    <w:rsid w:val="004A7462"/>
    <w:rsid w:val="004A784F"/>
    <w:rsid w:val="004A78A5"/>
    <w:rsid w:val="004A7ED8"/>
    <w:rsid w:val="004B0161"/>
    <w:rsid w:val="004B0316"/>
    <w:rsid w:val="004B0812"/>
    <w:rsid w:val="004B0D57"/>
    <w:rsid w:val="004B0F93"/>
    <w:rsid w:val="004B1239"/>
    <w:rsid w:val="004B13D9"/>
    <w:rsid w:val="004B177B"/>
    <w:rsid w:val="004B19E5"/>
    <w:rsid w:val="004B1C42"/>
    <w:rsid w:val="004B1CC8"/>
    <w:rsid w:val="004B2002"/>
    <w:rsid w:val="004B217E"/>
    <w:rsid w:val="004B21C2"/>
    <w:rsid w:val="004B2532"/>
    <w:rsid w:val="004B2777"/>
    <w:rsid w:val="004B27D3"/>
    <w:rsid w:val="004B2B0D"/>
    <w:rsid w:val="004B3337"/>
    <w:rsid w:val="004B3357"/>
    <w:rsid w:val="004B396A"/>
    <w:rsid w:val="004B39C2"/>
    <w:rsid w:val="004B3E3C"/>
    <w:rsid w:val="004B48FA"/>
    <w:rsid w:val="004B4A1D"/>
    <w:rsid w:val="004B4F03"/>
    <w:rsid w:val="004B4F7C"/>
    <w:rsid w:val="004B52B1"/>
    <w:rsid w:val="004B5804"/>
    <w:rsid w:val="004B5A91"/>
    <w:rsid w:val="004B5E0F"/>
    <w:rsid w:val="004B630E"/>
    <w:rsid w:val="004B64AF"/>
    <w:rsid w:val="004B6DAF"/>
    <w:rsid w:val="004B6E00"/>
    <w:rsid w:val="004B705B"/>
    <w:rsid w:val="004B71FF"/>
    <w:rsid w:val="004B77B7"/>
    <w:rsid w:val="004B7DA1"/>
    <w:rsid w:val="004C03FA"/>
    <w:rsid w:val="004C0445"/>
    <w:rsid w:val="004C04C6"/>
    <w:rsid w:val="004C09A6"/>
    <w:rsid w:val="004C0B33"/>
    <w:rsid w:val="004C0CB3"/>
    <w:rsid w:val="004C0E0F"/>
    <w:rsid w:val="004C0E62"/>
    <w:rsid w:val="004C0E9A"/>
    <w:rsid w:val="004C0F16"/>
    <w:rsid w:val="004C171F"/>
    <w:rsid w:val="004C19BC"/>
    <w:rsid w:val="004C1F73"/>
    <w:rsid w:val="004C2677"/>
    <w:rsid w:val="004C2A2A"/>
    <w:rsid w:val="004C2A5D"/>
    <w:rsid w:val="004C2E07"/>
    <w:rsid w:val="004C2FD8"/>
    <w:rsid w:val="004C38E6"/>
    <w:rsid w:val="004C3AD0"/>
    <w:rsid w:val="004C3C15"/>
    <w:rsid w:val="004C3F2D"/>
    <w:rsid w:val="004C41BA"/>
    <w:rsid w:val="004C4269"/>
    <w:rsid w:val="004C43E6"/>
    <w:rsid w:val="004C45E2"/>
    <w:rsid w:val="004C45FA"/>
    <w:rsid w:val="004C4760"/>
    <w:rsid w:val="004C4AA4"/>
    <w:rsid w:val="004C4C40"/>
    <w:rsid w:val="004C5DFD"/>
    <w:rsid w:val="004C61B2"/>
    <w:rsid w:val="004C6300"/>
    <w:rsid w:val="004C65B4"/>
    <w:rsid w:val="004C65F6"/>
    <w:rsid w:val="004C6719"/>
    <w:rsid w:val="004C69CC"/>
    <w:rsid w:val="004C6A15"/>
    <w:rsid w:val="004C6DA9"/>
    <w:rsid w:val="004C70E8"/>
    <w:rsid w:val="004C74DD"/>
    <w:rsid w:val="004C763E"/>
    <w:rsid w:val="004C7D3F"/>
    <w:rsid w:val="004C7F08"/>
    <w:rsid w:val="004D004E"/>
    <w:rsid w:val="004D01FA"/>
    <w:rsid w:val="004D029A"/>
    <w:rsid w:val="004D03F2"/>
    <w:rsid w:val="004D0541"/>
    <w:rsid w:val="004D09F9"/>
    <w:rsid w:val="004D0A01"/>
    <w:rsid w:val="004D0AF5"/>
    <w:rsid w:val="004D0C44"/>
    <w:rsid w:val="004D0C99"/>
    <w:rsid w:val="004D1095"/>
    <w:rsid w:val="004D118B"/>
    <w:rsid w:val="004D15CD"/>
    <w:rsid w:val="004D1634"/>
    <w:rsid w:val="004D17F9"/>
    <w:rsid w:val="004D1A2B"/>
    <w:rsid w:val="004D22FD"/>
    <w:rsid w:val="004D2421"/>
    <w:rsid w:val="004D26EA"/>
    <w:rsid w:val="004D2BB3"/>
    <w:rsid w:val="004D2C02"/>
    <w:rsid w:val="004D2E8B"/>
    <w:rsid w:val="004D32EF"/>
    <w:rsid w:val="004D33A9"/>
    <w:rsid w:val="004D33EB"/>
    <w:rsid w:val="004D3689"/>
    <w:rsid w:val="004D3718"/>
    <w:rsid w:val="004D3E60"/>
    <w:rsid w:val="004D4044"/>
    <w:rsid w:val="004D4045"/>
    <w:rsid w:val="004D4222"/>
    <w:rsid w:val="004D43D3"/>
    <w:rsid w:val="004D46E0"/>
    <w:rsid w:val="004D49DF"/>
    <w:rsid w:val="004D4A8F"/>
    <w:rsid w:val="004D4BB7"/>
    <w:rsid w:val="004D4C33"/>
    <w:rsid w:val="004D4D1A"/>
    <w:rsid w:val="004D4E23"/>
    <w:rsid w:val="004D5658"/>
    <w:rsid w:val="004D5734"/>
    <w:rsid w:val="004D574E"/>
    <w:rsid w:val="004D58B7"/>
    <w:rsid w:val="004D58F0"/>
    <w:rsid w:val="004D5C55"/>
    <w:rsid w:val="004D5DD1"/>
    <w:rsid w:val="004D5F37"/>
    <w:rsid w:val="004D63C9"/>
    <w:rsid w:val="004D6645"/>
    <w:rsid w:val="004D6890"/>
    <w:rsid w:val="004D6A73"/>
    <w:rsid w:val="004D6DA7"/>
    <w:rsid w:val="004D6E1C"/>
    <w:rsid w:val="004D77D3"/>
    <w:rsid w:val="004D79B7"/>
    <w:rsid w:val="004D7AC4"/>
    <w:rsid w:val="004D7DF2"/>
    <w:rsid w:val="004E06F2"/>
    <w:rsid w:val="004E078E"/>
    <w:rsid w:val="004E0BA4"/>
    <w:rsid w:val="004E1526"/>
    <w:rsid w:val="004E1682"/>
    <w:rsid w:val="004E1876"/>
    <w:rsid w:val="004E1BFE"/>
    <w:rsid w:val="004E2093"/>
    <w:rsid w:val="004E294B"/>
    <w:rsid w:val="004E326A"/>
    <w:rsid w:val="004E3739"/>
    <w:rsid w:val="004E3C00"/>
    <w:rsid w:val="004E3D71"/>
    <w:rsid w:val="004E3DCC"/>
    <w:rsid w:val="004E4234"/>
    <w:rsid w:val="004E4382"/>
    <w:rsid w:val="004E43FD"/>
    <w:rsid w:val="004E45D4"/>
    <w:rsid w:val="004E45FC"/>
    <w:rsid w:val="004E4662"/>
    <w:rsid w:val="004E47A3"/>
    <w:rsid w:val="004E47A6"/>
    <w:rsid w:val="004E47CD"/>
    <w:rsid w:val="004E4CA9"/>
    <w:rsid w:val="004E5025"/>
    <w:rsid w:val="004E50B4"/>
    <w:rsid w:val="004E525C"/>
    <w:rsid w:val="004E5399"/>
    <w:rsid w:val="004E563A"/>
    <w:rsid w:val="004E56EC"/>
    <w:rsid w:val="004E5F4E"/>
    <w:rsid w:val="004E5F5B"/>
    <w:rsid w:val="004E5F78"/>
    <w:rsid w:val="004E6612"/>
    <w:rsid w:val="004E6718"/>
    <w:rsid w:val="004E67B2"/>
    <w:rsid w:val="004E698A"/>
    <w:rsid w:val="004E6D08"/>
    <w:rsid w:val="004E6E78"/>
    <w:rsid w:val="004E6F97"/>
    <w:rsid w:val="004E72EF"/>
    <w:rsid w:val="004F0047"/>
    <w:rsid w:val="004F05A9"/>
    <w:rsid w:val="004F066D"/>
    <w:rsid w:val="004F0CA5"/>
    <w:rsid w:val="004F1052"/>
    <w:rsid w:val="004F105C"/>
    <w:rsid w:val="004F135B"/>
    <w:rsid w:val="004F1591"/>
    <w:rsid w:val="004F15B6"/>
    <w:rsid w:val="004F16DA"/>
    <w:rsid w:val="004F172D"/>
    <w:rsid w:val="004F17C0"/>
    <w:rsid w:val="004F19E1"/>
    <w:rsid w:val="004F1A7C"/>
    <w:rsid w:val="004F1F64"/>
    <w:rsid w:val="004F219B"/>
    <w:rsid w:val="004F2579"/>
    <w:rsid w:val="004F2BCC"/>
    <w:rsid w:val="004F2F47"/>
    <w:rsid w:val="004F3782"/>
    <w:rsid w:val="004F3C2C"/>
    <w:rsid w:val="004F3E3E"/>
    <w:rsid w:val="004F4096"/>
    <w:rsid w:val="004F40B1"/>
    <w:rsid w:val="004F4997"/>
    <w:rsid w:val="004F5479"/>
    <w:rsid w:val="004F55B5"/>
    <w:rsid w:val="004F5740"/>
    <w:rsid w:val="004F62B3"/>
    <w:rsid w:val="004F6314"/>
    <w:rsid w:val="004F63AA"/>
    <w:rsid w:val="004F666A"/>
    <w:rsid w:val="004F666F"/>
    <w:rsid w:val="004F6B59"/>
    <w:rsid w:val="004F72BD"/>
    <w:rsid w:val="004F75C5"/>
    <w:rsid w:val="004F77F8"/>
    <w:rsid w:val="004F7815"/>
    <w:rsid w:val="004F7CD2"/>
    <w:rsid w:val="00500384"/>
    <w:rsid w:val="00500578"/>
    <w:rsid w:val="00500B66"/>
    <w:rsid w:val="00500BB0"/>
    <w:rsid w:val="005013F3"/>
    <w:rsid w:val="00501715"/>
    <w:rsid w:val="00501756"/>
    <w:rsid w:val="00501B8D"/>
    <w:rsid w:val="00502160"/>
    <w:rsid w:val="0050310B"/>
    <w:rsid w:val="0050311D"/>
    <w:rsid w:val="0050314D"/>
    <w:rsid w:val="00503776"/>
    <w:rsid w:val="005037F6"/>
    <w:rsid w:val="00503937"/>
    <w:rsid w:val="00503A00"/>
    <w:rsid w:val="00503AC2"/>
    <w:rsid w:val="00503AF2"/>
    <w:rsid w:val="005040BA"/>
    <w:rsid w:val="00504204"/>
    <w:rsid w:val="005044B8"/>
    <w:rsid w:val="00504CC3"/>
    <w:rsid w:val="00504E08"/>
    <w:rsid w:val="00504E34"/>
    <w:rsid w:val="0050504C"/>
    <w:rsid w:val="00505353"/>
    <w:rsid w:val="005057B3"/>
    <w:rsid w:val="00505852"/>
    <w:rsid w:val="00505880"/>
    <w:rsid w:val="00505B17"/>
    <w:rsid w:val="00505B68"/>
    <w:rsid w:val="00505F6C"/>
    <w:rsid w:val="005061DB"/>
    <w:rsid w:val="0050622A"/>
    <w:rsid w:val="0050623A"/>
    <w:rsid w:val="0050628F"/>
    <w:rsid w:val="005065F8"/>
    <w:rsid w:val="005068FC"/>
    <w:rsid w:val="0050691B"/>
    <w:rsid w:val="00506EA9"/>
    <w:rsid w:val="00507004"/>
    <w:rsid w:val="005078EF"/>
    <w:rsid w:val="0050799F"/>
    <w:rsid w:val="0051055D"/>
    <w:rsid w:val="00510632"/>
    <w:rsid w:val="00510819"/>
    <w:rsid w:val="00510B2C"/>
    <w:rsid w:val="00510E92"/>
    <w:rsid w:val="005111B8"/>
    <w:rsid w:val="00511B64"/>
    <w:rsid w:val="00511BDB"/>
    <w:rsid w:val="00511DDF"/>
    <w:rsid w:val="00511FC5"/>
    <w:rsid w:val="0051232D"/>
    <w:rsid w:val="00512824"/>
    <w:rsid w:val="0051299E"/>
    <w:rsid w:val="00513245"/>
    <w:rsid w:val="005132C3"/>
    <w:rsid w:val="00513475"/>
    <w:rsid w:val="0051376A"/>
    <w:rsid w:val="005138B1"/>
    <w:rsid w:val="00513D14"/>
    <w:rsid w:val="00513D1F"/>
    <w:rsid w:val="0051434F"/>
    <w:rsid w:val="00514FC4"/>
    <w:rsid w:val="005153A8"/>
    <w:rsid w:val="005158B9"/>
    <w:rsid w:val="005159C2"/>
    <w:rsid w:val="00515A14"/>
    <w:rsid w:val="005160FA"/>
    <w:rsid w:val="005161B1"/>
    <w:rsid w:val="005161CF"/>
    <w:rsid w:val="00516202"/>
    <w:rsid w:val="005163BF"/>
    <w:rsid w:val="00516578"/>
    <w:rsid w:val="0051664D"/>
    <w:rsid w:val="00516C7E"/>
    <w:rsid w:val="00516CD4"/>
    <w:rsid w:val="005170B7"/>
    <w:rsid w:val="00517C68"/>
    <w:rsid w:val="00517E8D"/>
    <w:rsid w:val="00520002"/>
    <w:rsid w:val="00520631"/>
    <w:rsid w:val="00520682"/>
    <w:rsid w:val="005206CA"/>
    <w:rsid w:val="0052078A"/>
    <w:rsid w:val="00520EFF"/>
    <w:rsid w:val="00521C6A"/>
    <w:rsid w:val="00521CA6"/>
    <w:rsid w:val="00521EBD"/>
    <w:rsid w:val="00521F54"/>
    <w:rsid w:val="005226DD"/>
    <w:rsid w:val="0052290D"/>
    <w:rsid w:val="00522E19"/>
    <w:rsid w:val="00522F64"/>
    <w:rsid w:val="005230CB"/>
    <w:rsid w:val="005236C6"/>
    <w:rsid w:val="005238F9"/>
    <w:rsid w:val="005239A6"/>
    <w:rsid w:val="005239DD"/>
    <w:rsid w:val="00523C55"/>
    <w:rsid w:val="00523D04"/>
    <w:rsid w:val="00523DC0"/>
    <w:rsid w:val="00523ED5"/>
    <w:rsid w:val="00523F97"/>
    <w:rsid w:val="005242FE"/>
    <w:rsid w:val="0052473D"/>
    <w:rsid w:val="00524CFA"/>
    <w:rsid w:val="005252B3"/>
    <w:rsid w:val="00525B8E"/>
    <w:rsid w:val="00526BC4"/>
    <w:rsid w:val="005271B9"/>
    <w:rsid w:val="005272A9"/>
    <w:rsid w:val="00527630"/>
    <w:rsid w:val="005276D2"/>
    <w:rsid w:val="00527B30"/>
    <w:rsid w:val="00527D65"/>
    <w:rsid w:val="00530779"/>
    <w:rsid w:val="00530ABB"/>
    <w:rsid w:val="00530CF9"/>
    <w:rsid w:val="0053171D"/>
    <w:rsid w:val="00531B09"/>
    <w:rsid w:val="00531CBE"/>
    <w:rsid w:val="00531DF3"/>
    <w:rsid w:val="00532083"/>
    <w:rsid w:val="005324CB"/>
    <w:rsid w:val="005326F0"/>
    <w:rsid w:val="00532968"/>
    <w:rsid w:val="00532BF4"/>
    <w:rsid w:val="00532C04"/>
    <w:rsid w:val="00532C6D"/>
    <w:rsid w:val="00532EF1"/>
    <w:rsid w:val="005335E2"/>
    <w:rsid w:val="0053362D"/>
    <w:rsid w:val="00534113"/>
    <w:rsid w:val="00534216"/>
    <w:rsid w:val="00534481"/>
    <w:rsid w:val="00534B2D"/>
    <w:rsid w:val="00534BB0"/>
    <w:rsid w:val="00534C0C"/>
    <w:rsid w:val="00534ED1"/>
    <w:rsid w:val="005350B1"/>
    <w:rsid w:val="0053542D"/>
    <w:rsid w:val="00535BB4"/>
    <w:rsid w:val="00536125"/>
    <w:rsid w:val="005364AD"/>
    <w:rsid w:val="005366E9"/>
    <w:rsid w:val="00536832"/>
    <w:rsid w:val="005368EC"/>
    <w:rsid w:val="00536BA2"/>
    <w:rsid w:val="00536CE6"/>
    <w:rsid w:val="00536D20"/>
    <w:rsid w:val="00540347"/>
    <w:rsid w:val="0054038C"/>
    <w:rsid w:val="005403C5"/>
    <w:rsid w:val="005403EA"/>
    <w:rsid w:val="00540444"/>
    <w:rsid w:val="005404BA"/>
    <w:rsid w:val="00540530"/>
    <w:rsid w:val="00540BE2"/>
    <w:rsid w:val="00540E0D"/>
    <w:rsid w:val="005411CD"/>
    <w:rsid w:val="005411E8"/>
    <w:rsid w:val="00541595"/>
    <w:rsid w:val="005419FD"/>
    <w:rsid w:val="00541B67"/>
    <w:rsid w:val="00541FD6"/>
    <w:rsid w:val="005427EF"/>
    <w:rsid w:val="00542838"/>
    <w:rsid w:val="00542B76"/>
    <w:rsid w:val="00542C3A"/>
    <w:rsid w:val="005431DA"/>
    <w:rsid w:val="00543469"/>
    <w:rsid w:val="0054398B"/>
    <w:rsid w:val="00544564"/>
    <w:rsid w:val="005448F6"/>
    <w:rsid w:val="00544A49"/>
    <w:rsid w:val="00544BBA"/>
    <w:rsid w:val="00544CAC"/>
    <w:rsid w:val="00544D6F"/>
    <w:rsid w:val="0054538A"/>
    <w:rsid w:val="00545446"/>
    <w:rsid w:val="005459B9"/>
    <w:rsid w:val="00545C84"/>
    <w:rsid w:val="00545CE9"/>
    <w:rsid w:val="0054636B"/>
    <w:rsid w:val="00546571"/>
    <w:rsid w:val="00546A42"/>
    <w:rsid w:val="00547161"/>
    <w:rsid w:val="00547264"/>
    <w:rsid w:val="005473C1"/>
    <w:rsid w:val="00547440"/>
    <w:rsid w:val="00547CDF"/>
    <w:rsid w:val="0055038C"/>
    <w:rsid w:val="0055038E"/>
    <w:rsid w:val="00550B83"/>
    <w:rsid w:val="0055172F"/>
    <w:rsid w:val="005518ED"/>
    <w:rsid w:val="00551A29"/>
    <w:rsid w:val="00551C45"/>
    <w:rsid w:val="0055212F"/>
    <w:rsid w:val="00552397"/>
    <w:rsid w:val="00552717"/>
    <w:rsid w:val="00552A48"/>
    <w:rsid w:val="00552D43"/>
    <w:rsid w:val="0055309D"/>
    <w:rsid w:val="005534A6"/>
    <w:rsid w:val="005536F9"/>
    <w:rsid w:val="00553782"/>
    <w:rsid w:val="00553816"/>
    <w:rsid w:val="00553A18"/>
    <w:rsid w:val="00553AE6"/>
    <w:rsid w:val="00553B61"/>
    <w:rsid w:val="00553DB9"/>
    <w:rsid w:val="0055458D"/>
    <w:rsid w:val="00554670"/>
    <w:rsid w:val="00554671"/>
    <w:rsid w:val="00554931"/>
    <w:rsid w:val="00554980"/>
    <w:rsid w:val="00554A5C"/>
    <w:rsid w:val="00554A70"/>
    <w:rsid w:val="00555085"/>
    <w:rsid w:val="005550EF"/>
    <w:rsid w:val="00555360"/>
    <w:rsid w:val="0055547E"/>
    <w:rsid w:val="00555512"/>
    <w:rsid w:val="00555E4B"/>
    <w:rsid w:val="00555FC9"/>
    <w:rsid w:val="00555FFA"/>
    <w:rsid w:val="0055609C"/>
    <w:rsid w:val="0055623D"/>
    <w:rsid w:val="00556510"/>
    <w:rsid w:val="00556D8D"/>
    <w:rsid w:val="0055709E"/>
    <w:rsid w:val="005570FD"/>
    <w:rsid w:val="00557257"/>
    <w:rsid w:val="005573C9"/>
    <w:rsid w:val="005578B5"/>
    <w:rsid w:val="00557BCF"/>
    <w:rsid w:val="00557C0D"/>
    <w:rsid w:val="0056019B"/>
    <w:rsid w:val="00560A36"/>
    <w:rsid w:val="00560DD6"/>
    <w:rsid w:val="00560EF9"/>
    <w:rsid w:val="00560F0B"/>
    <w:rsid w:val="00560F99"/>
    <w:rsid w:val="005618AD"/>
    <w:rsid w:val="00561B09"/>
    <w:rsid w:val="00561E97"/>
    <w:rsid w:val="00561F75"/>
    <w:rsid w:val="005620E0"/>
    <w:rsid w:val="005621B3"/>
    <w:rsid w:val="0056291E"/>
    <w:rsid w:val="00563264"/>
    <w:rsid w:val="00563922"/>
    <w:rsid w:val="00563B1F"/>
    <w:rsid w:val="00563BB8"/>
    <w:rsid w:val="00563F95"/>
    <w:rsid w:val="00564117"/>
    <w:rsid w:val="005642A5"/>
    <w:rsid w:val="00564550"/>
    <w:rsid w:val="0056456F"/>
    <w:rsid w:val="00564587"/>
    <w:rsid w:val="005649A1"/>
    <w:rsid w:val="005652CA"/>
    <w:rsid w:val="005660EF"/>
    <w:rsid w:val="00566146"/>
    <w:rsid w:val="00566A90"/>
    <w:rsid w:val="00566B0F"/>
    <w:rsid w:val="00567169"/>
    <w:rsid w:val="005676FC"/>
    <w:rsid w:val="005677DF"/>
    <w:rsid w:val="00567A2E"/>
    <w:rsid w:val="00567C05"/>
    <w:rsid w:val="00567CF6"/>
    <w:rsid w:val="00567E8E"/>
    <w:rsid w:val="00570082"/>
    <w:rsid w:val="00570377"/>
    <w:rsid w:val="00570464"/>
    <w:rsid w:val="00570D24"/>
    <w:rsid w:val="00571102"/>
    <w:rsid w:val="00572147"/>
    <w:rsid w:val="00572459"/>
    <w:rsid w:val="00572744"/>
    <w:rsid w:val="00572829"/>
    <w:rsid w:val="00572837"/>
    <w:rsid w:val="00572FAA"/>
    <w:rsid w:val="0057333C"/>
    <w:rsid w:val="005733DE"/>
    <w:rsid w:val="00573AB1"/>
    <w:rsid w:val="00573D17"/>
    <w:rsid w:val="00573D9B"/>
    <w:rsid w:val="00574B2D"/>
    <w:rsid w:val="00574CF6"/>
    <w:rsid w:val="00574DCD"/>
    <w:rsid w:val="00574E14"/>
    <w:rsid w:val="00574EA3"/>
    <w:rsid w:val="00575278"/>
    <w:rsid w:val="00575301"/>
    <w:rsid w:val="00575370"/>
    <w:rsid w:val="005753B9"/>
    <w:rsid w:val="00575858"/>
    <w:rsid w:val="00575AB7"/>
    <w:rsid w:val="00575C8C"/>
    <w:rsid w:val="00575D05"/>
    <w:rsid w:val="00575D62"/>
    <w:rsid w:val="00576F13"/>
    <w:rsid w:val="00576F38"/>
    <w:rsid w:val="0057730B"/>
    <w:rsid w:val="00577602"/>
    <w:rsid w:val="005779EB"/>
    <w:rsid w:val="00577A68"/>
    <w:rsid w:val="00577F2C"/>
    <w:rsid w:val="005801FD"/>
    <w:rsid w:val="00580396"/>
    <w:rsid w:val="00580876"/>
    <w:rsid w:val="00580DDD"/>
    <w:rsid w:val="00581033"/>
    <w:rsid w:val="0058113D"/>
    <w:rsid w:val="00581412"/>
    <w:rsid w:val="0058201F"/>
    <w:rsid w:val="00582545"/>
    <w:rsid w:val="0058269A"/>
    <w:rsid w:val="005827EE"/>
    <w:rsid w:val="00582AE7"/>
    <w:rsid w:val="00582B4C"/>
    <w:rsid w:val="005834CE"/>
    <w:rsid w:val="00583B44"/>
    <w:rsid w:val="00583C4E"/>
    <w:rsid w:val="00583C72"/>
    <w:rsid w:val="00584482"/>
    <w:rsid w:val="00584A7B"/>
    <w:rsid w:val="005851D7"/>
    <w:rsid w:val="005855BE"/>
    <w:rsid w:val="00585696"/>
    <w:rsid w:val="00585889"/>
    <w:rsid w:val="0058588C"/>
    <w:rsid w:val="00585A8E"/>
    <w:rsid w:val="0058614E"/>
    <w:rsid w:val="0058648E"/>
    <w:rsid w:val="00586727"/>
    <w:rsid w:val="00586E60"/>
    <w:rsid w:val="00586F6B"/>
    <w:rsid w:val="00587202"/>
    <w:rsid w:val="00587343"/>
    <w:rsid w:val="0058757A"/>
    <w:rsid w:val="00587AF7"/>
    <w:rsid w:val="00587B4E"/>
    <w:rsid w:val="00587BA2"/>
    <w:rsid w:val="0059004E"/>
    <w:rsid w:val="00590665"/>
    <w:rsid w:val="00590BD5"/>
    <w:rsid w:val="005915D8"/>
    <w:rsid w:val="0059166A"/>
    <w:rsid w:val="00591F5D"/>
    <w:rsid w:val="005921E0"/>
    <w:rsid w:val="005924C8"/>
    <w:rsid w:val="005929B2"/>
    <w:rsid w:val="00592EFE"/>
    <w:rsid w:val="0059378D"/>
    <w:rsid w:val="005939F8"/>
    <w:rsid w:val="00593AB1"/>
    <w:rsid w:val="00593EDF"/>
    <w:rsid w:val="005945C6"/>
    <w:rsid w:val="0059466B"/>
    <w:rsid w:val="00595423"/>
    <w:rsid w:val="005956F5"/>
    <w:rsid w:val="005957B9"/>
    <w:rsid w:val="00595A2A"/>
    <w:rsid w:val="00596131"/>
    <w:rsid w:val="0059670E"/>
    <w:rsid w:val="00596B55"/>
    <w:rsid w:val="00597035"/>
    <w:rsid w:val="00597154"/>
    <w:rsid w:val="005974A3"/>
    <w:rsid w:val="00597785"/>
    <w:rsid w:val="005A006E"/>
    <w:rsid w:val="005A0592"/>
    <w:rsid w:val="005A06A2"/>
    <w:rsid w:val="005A0802"/>
    <w:rsid w:val="005A0949"/>
    <w:rsid w:val="005A0AA2"/>
    <w:rsid w:val="005A15CB"/>
    <w:rsid w:val="005A195A"/>
    <w:rsid w:val="005A250B"/>
    <w:rsid w:val="005A267A"/>
    <w:rsid w:val="005A283B"/>
    <w:rsid w:val="005A289E"/>
    <w:rsid w:val="005A2D1C"/>
    <w:rsid w:val="005A336B"/>
    <w:rsid w:val="005A39BF"/>
    <w:rsid w:val="005A3D6E"/>
    <w:rsid w:val="005A42A4"/>
    <w:rsid w:val="005A4CD1"/>
    <w:rsid w:val="005A5189"/>
    <w:rsid w:val="005A5247"/>
    <w:rsid w:val="005A539B"/>
    <w:rsid w:val="005A53FD"/>
    <w:rsid w:val="005A56C7"/>
    <w:rsid w:val="005A5C5A"/>
    <w:rsid w:val="005A5E6C"/>
    <w:rsid w:val="005A6AE2"/>
    <w:rsid w:val="005A6E08"/>
    <w:rsid w:val="005A6E38"/>
    <w:rsid w:val="005A704C"/>
    <w:rsid w:val="005A7076"/>
    <w:rsid w:val="005A7533"/>
    <w:rsid w:val="005A7563"/>
    <w:rsid w:val="005A78C9"/>
    <w:rsid w:val="005A7F26"/>
    <w:rsid w:val="005B02C6"/>
    <w:rsid w:val="005B058C"/>
    <w:rsid w:val="005B068D"/>
    <w:rsid w:val="005B0D09"/>
    <w:rsid w:val="005B10D6"/>
    <w:rsid w:val="005B1593"/>
    <w:rsid w:val="005B175E"/>
    <w:rsid w:val="005B179F"/>
    <w:rsid w:val="005B1874"/>
    <w:rsid w:val="005B1943"/>
    <w:rsid w:val="005B1A8F"/>
    <w:rsid w:val="005B1B2F"/>
    <w:rsid w:val="005B2009"/>
    <w:rsid w:val="005B23D6"/>
    <w:rsid w:val="005B2448"/>
    <w:rsid w:val="005B25D4"/>
    <w:rsid w:val="005B2A61"/>
    <w:rsid w:val="005B2D0F"/>
    <w:rsid w:val="005B3127"/>
    <w:rsid w:val="005B313F"/>
    <w:rsid w:val="005B3307"/>
    <w:rsid w:val="005B34E8"/>
    <w:rsid w:val="005B365E"/>
    <w:rsid w:val="005B3742"/>
    <w:rsid w:val="005B3A8E"/>
    <w:rsid w:val="005B3CDA"/>
    <w:rsid w:val="005B42F2"/>
    <w:rsid w:val="005B4306"/>
    <w:rsid w:val="005B4579"/>
    <w:rsid w:val="005B4753"/>
    <w:rsid w:val="005B4B2B"/>
    <w:rsid w:val="005B4D61"/>
    <w:rsid w:val="005B4F32"/>
    <w:rsid w:val="005B4F66"/>
    <w:rsid w:val="005B54A9"/>
    <w:rsid w:val="005B564F"/>
    <w:rsid w:val="005B56DA"/>
    <w:rsid w:val="005B5A3A"/>
    <w:rsid w:val="005B5C4F"/>
    <w:rsid w:val="005B5C5B"/>
    <w:rsid w:val="005B5DC2"/>
    <w:rsid w:val="005B5F91"/>
    <w:rsid w:val="005B6452"/>
    <w:rsid w:val="005B6765"/>
    <w:rsid w:val="005B6DB8"/>
    <w:rsid w:val="005B6F27"/>
    <w:rsid w:val="005B7724"/>
    <w:rsid w:val="005B77AC"/>
    <w:rsid w:val="005B7975"/>
    <w:rsid w:val="005B7AC2"/>
    <w:rsid w:val="005B7B2A"/>
    <w:rsid w:val="005C014B"/>
    <w:rsid w:val="005C035D"/>
    <w:rsid w:val="005C06A4"/>
    <w:rsid w:val="005C0E9D"/>
    <w:rsid w:val="005C1008"/>
    <w:rsid w:val="005C1780"/>
    <w:rsid w:val="005C17C1"/>
    <w:rsid w:val="005C1E15"/>
    <w:rsid w:val="005C24A5"/>
    <w:rsid w:val="005C2634"/>
    <w:rsid w:val="005C2D52"/>
    <w:rsid w:val="005C3279"/>
    <w:rsid w:val="005C332D"/>
    <w:rsid w:val="005C39BD"/>
    <w:rsid w:val="005C4499"/>
    <w:rsid w:val="005C4678"/>
    <w:rsid w:val="005C477D"/>
    <w:rsid w:val="005C4A3E"/>
    <w:rsid w:val="005C4BB4"/>
    <w:rsid w:val="005C4E7F"/>
    <w:rsid w:val="005C4FCC"/>
    <w:rsid w:val="005C52E9"/>
    <w:rsid w:val="005C53D2"/>
    <w:rsid w:val="005C542B"/>
    <w:rsid w:val="005C575C"/>
    <w:rsid w:val="005C576F"/>
    <w:rsid w:val="005C58E9"/>
    <w:rsid w:val="005C5A3E"/>
    <w:rsid w:val="005C6074"/>
    <w:rsid w:val="005C6750"/>
    <w:rsid w:val="005C6A10"/>
    <w:rsid w:val="005C6A45"/>
    <w:rsid w:val="005C6ADB"/>
    <w:rsid w:val="005C6FCD"/>
    <w:rsid w:val="005C75B2"/>
    <w:rsid w:val="005C75F8"/>
    <w:rsid w:val="005C78B0"/>
    <w:rsid w:val="005C7A2C"/>
    <w:rsid w:val="005C7B3F"/>
    <w:rsid w:val="005C7F73"/>
    <w:rsid w:val="005D04A9"/>
    <w:rsid w:val="005D04C3"/>
    <w:rsid w:val="005D0565"/>
    <w:rsid w:val="005D0933"/>
    <w:rsid w:val="005D0A28"/>
    <w:rsid w:val="005D0BA1"/>
    <w:rsid w:val="005D0C89"/>
    <w:rsid w:val="005D0FC9"/>
    <w:rsid w:val="005D1028"/>
    <w:rsid w:val="005D16F8"/>
    <w:rsid w:val="005D1B33"/>
    <w:rsid w:val="005D1D0E"/>
    <w:rsid w:val="005D1E55"/>
    <w:rsid w:val="005D2909"/>
    <w:rsid w:val="005D2AC2"/>
    <w:rsid w:val="005D3394"/>
    <w:rsid w:val="005D38F1"/>
    <w:rsid w:val="005D4042"/>
    <w:rsid w:val="005D4512"/>
    <w:rsid w:val="005D488F"/>
    <w:rsid w:val="005D4EC2"/>
    <w:rsid w:val="005D5250"/>
    <w:rsid w:val="005D557B"/>
    <w:rsid w:val="005D5B0F"/>
    <w:rsid w:val="005D5CAC"/>
    <w:rsid w:val="005D6116"/>
    <w:rsid w:val="005D6343"/>
    <w:rsid w:val="005D6A3B"/>
    <w:rsid w:val="005D6A90"/>
    <w:rsid w:val="005D6B99"/>
    <w:rsid w:val="005D6C76"/>
    <w:rsid w:val="005D6E84"/>
    <w:rsid w:val="005D6F29"/>
    <w:rsid w:val="005D6F50"/>
    <w:rsid w:val="005D72C1"/>
    <w:rsid w:val="005D7659"/>
    <w:rsid w:val="005D778F"/>
    <w:rsid w:val="005D7811"/>
    <w:rsid w:val="005D7A01"/>
    <w:rsid w:val="005D7CD4"/>
    <w:rsid w:val="005E07A5"/>
    <w:rsid w:val="005E0BE0"/>
    <w:rsid w:val="005E12D8"/>
    <w:rsid w:val="005E14C9"/>
    <w:rsid w:val="005E14DB"/>
    <w:rsid w:val="005E1AA1"/>
    <w:rsid w:val="005E1E8B"/>
    <w:rsid w:val="005E22CA"/>
    <w:rsid w:val="005E2628"/>
    <w:rsid w:val="005E292E"/>
    <w:rsid w:val="005E2949"/>
    <w:rsid w:val="005E29EF"/>
    <w:rsid w:val="005E3416"/>
    <w:rsid w:val="005E3444"/>
    <w:rsid w:val="005E3784"/>
    <w:rsid w:val="005E386B"/>
    <w:rsid w:val="005E38A9"/>
    <w:rsid w:val="005E3A8A"/>
    <w:rsid w:val="005E3AC9"/>
    <w:rsid w:val="005E3C67"/>
    <w:rsid w:val="005E44D4"/>
    <w:rsid w:val="005E4BD8"/>
    <w:rsid w:val="005E5160"/>
    <w:rsid w:val="005E533C"/>
    <w:rsid w:val="005E53AB"/>
    <w:rsid w:val="005E5B60"/>
    <w:rsid w:val="005E648D"/>
    <w:rsid w:val="005E656F"/>
    <w:rsid w:val="005E691A"/>
    <w:rsid w:val="005E69AB"/>
    <w:rsid w:val="005E6A76"/>
    <w:rsid w:val="005E6E17"/>
    <w:rsid w:val="005E743F"/>
    <w:rsid w:val="005E7EF0"/>
    <w:rsid w:val="005F0924"/>
    <w:rsid w:val="005F0DE8"/>
    <w:rsid w:val="005F124F"/>
    <w:rsid w:val="005F176A"/>
    <w:rsid w:val="005F1F1A"/>
    <w:rsid w:val="005F2369"/>
    <w:rsid w:val="005F23A5"/>
    <w:rsid w:val="005F2545"/>
    <w:rsid w:val="005F255D"/>
    <w:rsid w:val="005F3816"/>
    <w:rsid w:val="005F3CD1"/>
    <w:rsid w:val="005F41E6"/>
    <w:rsid w:val="005F446B"/>
    <w:rsid w:val="005F4509"/>
    <w:rsid w:val="005F4B64"/>
    <w:rsid w:val="005F519B"/>
    <w:rsid w:val="005F5814"/>
    <w:rsid w:val="005F58B9"/>
    <w:rsid w:val="005F5961"/>
    <w:rsid w:val="005F59F6"/>
    <w:rsid w:val="005F5B34"/>
    <w:rsid w:val="005F62A6"/>
    <w:rsid w:val="005F67BA"/>
    <w:rsid w:val="005F6D66"/>
    <w:rsid w:val="005F7250"/>
    <w:rsid w:val="005F7389"/>
    <w:rsid w:val="005F7B02"/>
    <w:rsid w:val="005F7B6F"/>
    <w:rsid w:val="00600387"/>
    <w:rsid w:val="006006A3"/>
    <w:rsid w:val="0060075C"/>
    <w:rsid w:val="006007FF"/>
    <w:rsid w:val="00600BED"/>
    <w:rsid w:val="0060155A"/>
    <w:rsid w:val="00601748"/>
    <w:rsid w:val="00601757"/>
    <w:rsid w:val="00601806"/>
    <w:rsid w:val="00601CA3"/>
    <w:rsid w:val="00602058"/>
    <w:rsid w:val="00602237"/>
    <w:rsid w:val="006022C3"/>
    <w:rsid w:val="00602C86"/>
    <w:rsid w:val="00602CC5"/>
    <w:rsid w:val="00602E1E"/>
    <w:rsid w:val="006037B6"/>
    <w:rsid w:val="006042ED"/>
    <w:rsid w:val="0060455E"/>
    <w:rsid w:val="00604788"/>
    <w:rsid w:val="00605920"/>
    <w:rsid w:val="00605C24"/>
    <w:rsid w:val="00605C71"/>
    <w:rsid w:val="00605E25"/>
    <w:rsid w:val="0060626A"/>
    <w:rsid w:val="00606896"/>
    <w:rsid w:val="00606964"/>
    <w:rsid w:val="00607AAA"/>
    <w:rsid w:val="00607F39"/>
    <w:rsid w:val="006101B9"/>
    <w:rsid w:val="00610709"/>
    <w:rsid w:val="00610771"/>
    <w:rsid w:val="006109D4"/>
    <w:rsid w:val="00610BAF"/>
    <w:rsid w:val="00610DB2"/>
    <w:rsid w:val="00610F2E"/>
    <w:rsid w:val="00611881"/>
    <w:rsid w:val="00611ADE"/>
    <w:rsid w:val="00611D67"/>
    <w:rsid w:val="00611E32"/>
    <w:rsid w:val="00611F7D"/>
    <w:rsid w:val="0061356C"/>
    <w:rsid w:val="00613EB4"/>
    <w:rsid w:val="006141A4"/>
    <w:rsid w:val="00615A52"/>
    <w:rsid w:val="00615B0A"/>
    <w:rsid w:val="00615BE0"/>
    <w:rsid w:val="00615D50"/>
    <w:rsid w:val="00615E47"/>
    <w:rsid w:val="00615F18"/>
    <w:rsid w:val="00615F5F"/>
    <w:rsid w:val="006161B8"/>
    <w:rsid w:val="0061620F"/>
    <w:rsid w:val="00616432"/>
    <w:rsid w:val="0061686B"/>
    <w:rsid w:val="00616B10"/>
    <w:rsid w:val="00616DBC"/>
    <w:rsid w:val="00617205"/>
    <w:rsid w:val="00617446"/>
    <w:rsid w:val="00617741"/>
    <w:rsid w:val="006204E3"/>
    <w:rsid w:val="0062055F"/>
    <w:rsid w:val="006207AF"/>
    <w:rsid w:val="00620A97"/>
    <w:rsid w:val="00620C5E"/>
    <w:rsid w:val="00620F8C"/>
    <w:rsid w:val="0062129D"/>
    <w:rsid w:val="0062156E"/>
    <w:rsid w:val="006216C8"/>
    <w:rsid w:val="00621CBB"/>
    <w:rsid w:val="00621D51"/>
    <w:rsid w:val="0062216D"/>
    <w:rsid w:val="0062257A"/>
    <w:rsid w:val="0062263D"/>
    <w:rsid w:val="0062277A"/>
    <w:rsid w:val="00622824"/>
    <w:rsid w:val="00622878"/>
    <w:rsid w:val="00622A7F"/>
    <w:rsid w:val="00622B92"/>
    <w:rsid w:val="006231A7"/>
    <w:rsid w:val="006232A6"/>
    <w:rsid w:val="006233CD"/>
    <w:rsid w:val="006236B8"/>
    <w:rsid w:val="006238B5"/>
    <w:rsid w:val="00623BD8"/>
    <w:rsid w:val="00623F00"/>
    <w:rsid w:val="00624A36"/>
    <w:rsid w:val="00624E74"/>
    <w:rsid w:val="00625874"/>
    <w:rsid w:val="00625A2B"/>
    <w:rsid w:val="00625D29"/>
    <w:rsid w:val="00626241"/>
    <w:rsid w:val="0062650B"/>
    <w:rsid w:val="0062684B"/>
    <w:rsid w:val="00627219"/>
    <w:rsid w:val="006274C1"/>
    <w:rsid w:val="006277FB"/>
    <w:rsid w:val="00627CE8"/>
    <w:rsid w:val="00627CF5"/>
    <w:rsid w:val="00627F2E"/>
    <w:rsid w:val="00630588"/>
    <w:rsid w:val="00630898"/>
    <w:rsid w:val="006309A4"/>
    <w:rsid w:val="00630D0E"/>
    <w:rsid w:val="00630E59"/>
    <w:rsid w:val="00630F10"/>
    <w:rsid w:val="0063136E"/>
    <w:rsid w:val="00631C41"/>
    <w:rsid w:val="006322DF"/>
    <w:rsid w:val="00632383"/>
    <w:rsid w:val="006324AE"/>
    <w:rsid w:val="00632AE4"/>
    <w:rsid w:val="006331CE"/>
    <w:rsid w:val="00633270"/>
    <w:rsid w:val="00633317"/>
    <w:rsid w:val="0063375D"/>
    <w:rsid w:val="00633E80"/>
    <w:rsid w:val="00633EE2"/>
    <w:rsid w:val="00633F25"/>
    <w:rsid w:val="00633FF3"/>
    <w:rsid w:val="00634455"/>
    <w:rsid w:val="0063451D"/>
    <w:rsid w:val="006348D2"/>
    <w:rsid w:val="00634C3B"/>
    <w:rsid w:val="00635269"/>
    <w:rsid w:val="0063554A"/>
    <w:rsid w:val="006358AF"/>
    <w:rsid w:val="00635B11"/>
    <w:rsid w:val="006361F7"/>
    <w:rsid w:val="00636493"/>
    <w:rsid w:val="00636D92"/>
    <w:rsid w:val="00636E37"/>
    <w:rsid w:val="00636EAC"/>
    <w:rsid w:val="00637209"/>
    <w:rsid w:val="00637641"/>
    <w:rsid w:val="0063790B"/>
    <w:rsid w:val="00637A1A"/>
    <w:rsid w:val="00637C25"/>
    <w:rsid w:val="00637E8A"/>
    <w:rsid w:val="0064036C"/>
    <w:rsid w:val="006403E6"/>
    <w:rsid w:val="00640F44"/>
    <w:rsid w:val="006415FD"/>
    <w:rsid w:val="006416D6"/>
    <w:rsid w:val="00641EBC"/>
    <w:rsid w:val="0064227F"/>
    <w:rsid w:val="00642551"/>
    <w:rsid w:val="00642A16"/>
    <w:rsid w:val="00643A22"/>
    <w:rsid w:val="0064407E"/>
    <w:rsid w:val="006444C9"/>
    <w:rsid w:val="00644A0E"/>
    <w:rsid w:val="00644B43"/>
    <w:rsid w:val="00644D36"/>
    <w:rsid w:val="00645058"/>
    <w:rsid w:val="006452EF"/>
    <w:rsid w:val="006452F8"/>
    <w:rsid w:val="0064548D"/>
    <w:rsid w:val="00645733"/>
    <w:rsid w:val="00645741"/>
    <w:rsid w:val="00645B0E"/>
    <w:rsid w:val="00645DE3"/>
    <w:rsid w:val="00645DE8"/>
    <w:rsid w:val="00646E28"/>
    <w:rsid w:val="00647A01"/>
    <w:rsid w:val="00647B43"/>
    <w:rsid w:val="00647BC5"/>
    <w:rsid w:val="00650308"/>
    <w:rsid w:val="00650443"/>
    <w:rsid w:val="006504C4"/>
    <w:rsid w:val="006506CC"/>
    <w:rsid w:val="00650908"/>
    <w:rsid w:val="00650FD4"/>
    <w:rsid w:val="00651147"/>
    <w:rsid w:val="00651255"/>
    <w:rsid w:val="006516B2"/>
    <w:rsid w:val="00651762"/>
    <w:rsid w:val="0065178A"/>
    <w:rsid w:val="006517E3"/>
    <w:rsid w:val="006519A9"/>
    <w:rsid w:val="006519F7"/>
    <w:rsid w:val="0065222C"/>
    <w:rsid w:val="0065267F"/>
    <w:rsid w:val="00652819"/>
    <w:rsid w:val="006533DE"/>
    <w:rsid w:val="00653BAA"/>
    <w:rsid w:val="00653FAA"/>
    <w:rsid w:val="00654114"/>
    <w:rsid w:val="006541D5"/>
    <w:rsid w:val="00654D82"/>
    <w:rsid w:val="006554BE"/>
    <w:rsid w:val="006556CC"/>
    <w:rsid w:val="00655D83"/>
    <w:rsid w:val="00655E9B"/>
    <w:rsid w:val="00656399"/>
    <w:rsid w:val="0065656E"/>
    <w:rsid w:val="006566FE"/>
    <w:rsid w:val="0065698D"/>
    <w:rsid w:val="00656E9B"/>
    <w:rsid w:val="0065702A"/>
    <w:rsid w:val="00657559"/>
    <w:rsid w:val="006606AA"/>
    <w:rsid w:val="00660ABC"/>
    <w:rsid w:val="00660B31"/>
    <w:rsid w:val="00661864"/>
    <w:rsid w:val="0066209A"/>
    <w:rsid w:val="006627FA"/>
    <w:rsid w:val="00662C10"/>
    <w:rsid w:val="00662E4D"/>
    <w:rsid w:val="0066330E"/>
    <w:rsid w:val="0066339E"/>
    <w:rsid w:val="0066343D"/>
    <w:rsid w:val="006634AC"/>
    <w:rsid w:val="00663927"/>
    <w:rsid w:val="00663AD0"/>
    <w:rsid w:val="00663D1F"/>
    <w:rsid w:val="00663F46"/>
    <w:rsid w:val="00664682"/>
    <w:rsid w:val="006651A8"/>
    <w:rsid w:val="006653C9"/>
    <w:rsid w:val="00666190"/>
    <w:rsid w:val="0066666C"/>
    <w:rsid w:val="00666775"/>
    <w:rsid w:val="006667F4"/>
    <w:rsid w:val="00666B08"/>
    <w:rsid w:val="00666ED9"/>
    <w:rsid w:val="00667253"/>
    <w:rsid w:val="006672AA"/>
    <w:rsid w:val="00667B1A"/>
    <w:rsid w:val="00667B1F"/>
    <w:rsid w:val="00667B60"/>
    <w:rsid w:val="00667CB1"/>
    <w:rsid w:val="00667CD2"/>
    <w:rsid w:val="00667F75"/>
    <w:rsid w:val="00670026"/>
    <w:rsid w:val="0067079C"/>
    <w:rsid w:val="0067091A"/>
    <w:rsid w:val="00670AE6"/>
    <w:rsid w:val="006714D3"/>
    <w:rsid w:val="006716EC"/>
    <w:rsid w:val="006717A6"/>
    <w:rsid w:val="0067195B"/>
    <w:rsid w:val="00671FC7"/>
    <w:rsid w:val="006720E5"/>
    <w:rsid w:val="006722CA"/>
    <w:rsid w:val="006727E2"/>
    <w:rsid w:val="00672C62"/>
    <w:rsid w:val="00672E24"/>
    <w:rsid w:val="00672F61"/>
    <w:rsid w:val="00673588"/>
    <w:rsid w:val="00673598"/>
    <w:rsid w:val="0067384B"/>
    <w:rsid w:val="00673AAB"/>
    <w:rsid w:val="00673F29"/>
    <w:rsid w:val="0067417A"/>
    <w:rsid w:val="0067435F"/>
    <w:rsid w:val="00674447"/>
    <w:rsid w:val="00674A3D"/>
    <w:rsid w:val="006756B4"/>
    <w:rsid w:val="00675A45"/>
    <w:rsid w:val="00675A7F"/>
    <w:rsid w:val="00675C24"/>
    <w:rsid w:val="00675DF0"/>
    <w:rsid w:val="00676079"/>
    <w:rsid w:val="0067643B"/>
    <w:rsid w:val="00676656"/>
    <w:rsid w:val="00676C55"/>
    <w:rsid w:val="00677185"/>
    <w:rsid w:val="00677358"/>
    <w:rsid w:val="006774CC"/>
    <w:rsid w:val="00677CF7"/>
    <w:rsid w:val="00677D5C"/>
    <w:rsid w:val="0068052E"/>
    <w:rsid w:val="006805F7"/>
    <w:rsid w:val="00680BF1"/>
    <w:rsid w:val="00680F8A"/>
    <w:rsid w:val="00680F8B"/>
    <w:rsid w:val="006814E7"/>
    <w:rsid w:val="00681617"/>
    <w:rsid w:val="0068182D"/>
    <w:rsid w:val="00681960"/>
    <w:rsid w:val="006819B5"/>
    <w:rsid w:val="0068208C"/>
    <w:rsid w:val="006820C5"/>
    <w:rsid w:val="006820EA"/>
    <w:rsid w:val="00682501"/>
    <w:rsid w:val="0068263C"/>
    <w:rsid w:val="006827CD"/>
    <w:rsid w:val="00682A45"/>
    <w:rsid w:val="006831E5"/>
    <w:rsid w:val="0068362E"/>
    <w:rsid w:val="00683B6B"/>
    <w:rsid w:val="00684402"/>
    <w:rsid w:val="006845F1"/>
    <w:rsid w:val="006849CF"/>
    <w:rsid w:val="00684A77"/>
    <w:rsid w:val="00684AF3"/>
    <w:rsid w:val="00684BC9"/>
    <w:rsid w:val="00684C2B"/>
    <w:rsid w:val="00684C82"/>
    <w:rsid w:val="00684EAF"/>
    <w:rsid w:val="006853B6"/>
    <w:rsid w:val="00685593"/>
    <w:rsid w:val="0068560D"/>
    <w:rsid w:val="00685742"/>
    <w:rsid w:val="00685B1C"/>
    <w:rsid w:val="00685C73"/>
    <w:rsid w:val="006862D8"/>
    <w:rsid w:val="006863D2"/>
    <w:rsid w:val="00686BF1"/>
    <w:rsid w:val="00686F21"/>
    <w:rsid w:val="00687276"/>
    <w:rsid w:val="006873C3"/>
    <w:rsid w:val="00687791"/>
    <w:rsid w:val="00687AD4"/>
    <w:rsid w:val="00687BDA"/>
    <w:rsid w:val="00687FD4"/>
    <w:rsid w:val="00690083"/>
    <w:rsid w:val="00690216"/>
    <w:rsid w:val="0069080C"/>
    <w:rsid w:val="00690B5F"/>
    <w:rsid w:val="006911F8"/>
    <w:rsid w:val="0069155A"/>
    <w:rsid w:val="00691637"/>
    <w:rsid w:val="00691674"/>
    <w:rsid w:val="0069222F"/>
    <w:rsid w:val="006924BD"/>
    <w:rsid w:val="0069251F"/>
    <w:rsid w:val="00692F14"/>
    <w:rsid w:val="00693746"/>
    <w:rsid w:val="0069397C"/>
    <w:rsid w:val="006939E1"/>
    <w:rsid w:val="00693FE8"/>
    <w:rsid w:val="006941A0"/>
    <w:rsid w:val="00694871"/>
    <w:rsid w:val="00694A7F"/>
    <w:rsid w:val="00694F91"/>
    <w:rsid w:val="00695DC5"/>
    <w:rsid w:val="00696304"/>
    <w:rsid w:val="00696575"/>
    <w:rsid w:val="006967BF"/>
    <w:rsid w:val="006968C0"/>
    <w:rsid w:val="00696A4C"/>
    <w:rsid w:val="00696BA9"/>
    <w:rsid w:val="006971CB"/>
    <w:rsid w:val="006972C0"/>
    <w:rsid w:val="0069742E"/>
    <w:rsid w:val="006975E4"/>
    <w:rsid w:val="0069764C"/>
    <w:rsid w:val="00697669"/>
    <w:rsid w:val="00697CB1"/>
    <w:rsid w:val="006A04CD"/>
    <w:rsid w:val="006A075E"/>
    <w:rsid w:val="006A0D20"/>
    <w:rsid w:val="006A0EF8"/>
    <w:rsid w:val="006A1056"/>
    <w:rsid w:val="006A14E5"/>
    <w:rsid w:val="006A19E9"/>
    <w:rsid w:val="006A1A56"/>
    <w:rsid w:val="006A1BD6"/>
    <w:rsid w:val="006A2081"/>
    <w:rsid w:val="006A22A7"/>
    <w:rsid w:val="006A2316"/>
    <w:rsid w:val="006A25C3"/>
    <w:rsid w:val="006A25DF"/>
    <w:rsid w:val="006A27CD"/>
    <w:rsid w:val="006A2E52"/>
    <w:rsid w:val="006A35DA"/>
    <w:rsid w:val="006A3995"/>
    <w:rsid w:val="006A3BC3"/>
    <w:rsid w:val="006A3D44"/>
    <w:rsid w:val="006A3E87"/>
    <w:rsid w:val="006A3F1A"/>
    <w:rsid w:val="006A4117"/>
    <w:rsid w:val="006A4F3B"/>
    <w:rsid w:val="006A5342"/>
    <w:rsid w:val="006A559F"/>
    <w:rsid w:val="006A58D9"/>
    <w:rsid w:val="006A5C4B"/>
    <w:rsid w:val="006A5D0F"/>
    <w:rsid w:val="006A5E25"/>
    <w:rsid w:val="006A61E1"/>
    <w:rsid w:val="006A64A0"/>
    <w:rsid w:val="006A68E7"/>
    <w:rsid w:val="006A69ED"/>
    <w:rsid w:val="006A70AF"/>
    <w:rsid w:val="006B0041"/>
    <w:rsid w:val="006B027E"/>
    <w:rsid w:val="006B040C"/>
    <w:rsid w:val="006B06A4"/>
    <w:rsid w:val="006B06D3"/>
    <w:rsid w:val="006B0EA1"/>
    <w:rsid w:val="006B1127"/>
    <w:rsid w:val="006B11EA"/>
    <w:rsid w:val="006B144F"/>
    <w:rsid w:val="006B196E"/>
    <w:rsid w:val="006B19D4"/>
    <w:rsid w:val="006B1B05"/>
    <w:rsid w:val="006B1BC2"/>
    <w:rsid w:val="006B1C88"/>
    <w:rsid w:val="006B1FCD"/>
    <w:rsid w:val="006B203C"/>
    <w:rsid w:val="006B2040"/>
    <w:rsid w:val="006B209B"/>
    <w:rsid w:val="006B2159"/>
    <w:rsid w:val="006B2244"/>
    <w:rsid w:val="006B24F1"/>
    <w:rsid w:val="006B2A17"/>
    <w:rsid w:val="006B3633"/>
    <w:rsid w:val="006B3B51"/>
    <w:rsid w:val="006B3C2C"/>
    <w:rsid w:val="006B4612"/>
    <w:rsid w:val="006B483A"/>
    <w:rsid w:val="006B4E29"/>
    <w:rsid w:val="006B52EE"/>
    <w:rsid w:val="006B594E"/>
    <w:rsid w:val="006B597F"/>
    <w:rsid w:val="006B5D25"/>
    <w:rsid w:val="006B5DAC"/>
    <w:rsid w:val="006B608F"/>
    <w:rsid w:val="006B698A"/>
    <w:rsid w:val="006B6B9F"/>
    <w:rsid w:val="006B6EB2"/>
    <w:rsid w:val="006B7292"/>
    <w:rsid w:val="006B74F9"/>
    <w:rsid w:val="006B7A95"/>
    <w:rsid w:val="006B7B5F"/>
    <w:rsid w:val="006B7CF1"/>
    <w:rsid w:val="006B7F37"/>
    <w:rsid w:val="006C018D"/>
    <w:rsid w:val="006C028B"/>
    <w:rsid w:val="006C0B6A"/>
    <w:rsid w:val="006C0CE3"/>
    <w:rsid w:val="006C0D77"/>
    <w:rsid w:val="006C0F93"/>
    <w:rsid w:val="006C10D6"/>
    <w:rsid w:val="006C12C9"/>
    <w:rsid w:val="006C18CA"/>
    <w:rsid w:val="006C216C"/>
    <w:rsid w:val="006C226A"/>
    <w:rsid w:val="006C2281"/>
    <w:rsid w:val="006C291E"/>
    <w:rsid w:val="006C2ABF"/>
    <w:rsid w:val="006C2E75"/>
    <w:rsid w:val="006C2EC4"/>
    <w:rsid w:val="006C2FB7"/>
    <w:rsid w:val="006C3480"/>
    <w:rsid w:val="006C3732"/>
    <w:rsid w:val="006C3823"/>
    <w:rsid w:val="006C3BBB"/>
    <w:rsid w:val="006C3DA4"/>
    <w:rsid w:val="006C3EDB"/>
    <w:rsid w:val="006C408C"/>
    <w:rsid w:val="006C47AD"/>
    <w:rsid w:val="006C4844"/>
    <w:rsid w:val="006C4EA5"/>
    <w:rsid w:val="006C5040"/>
    <w:rsid w:val="006C5630"/>
    <w:rsid w:val="006C5788"/>
    <w:rsid w:val="006C5B3C"/>
    <w:rsid w:val="006C5C78"/>
    <w:rsid w:val="006C5DEA"/>
    <w:rsid w:val="006C604C"/>
    <w:rsid w:val="006C61B1"/>
    <w:rsid w:val="006C61FD"/>
    <w:rsid w:val="006C6244"/>
    <w:rsid w:val="006C6340"/>
    <w:rsid w:val="006C63F3"/>
    <w:rsid w:val="006C6A8E"/>
    <w:rsid w:val="006C6DBF"/>
    <w:rsid w:val="006C7344"/>
    <w:rsid w:val="006C7625"/>
    <w:rsid w:val="006C764B"/>
    <w:rsid w:val="006C772E"/>
    <w:rsid w:val="006C7852"/>
    <w:rsid w:val="006D01E0"/>
    <w:rsid w:val="006D030D"/>
    <w:rsid w:val="006D0ACB"/>
    <w:rsid w:val="006D0B04"/>
    <w:rsid w:val="006D12C3"/>
    <w:rsid w:val="006D1CE8"/>
    <w:rsid w:val="006D1F07"/>
    <w:rsid w:val="006D258A"/>
    <w:rsid w:val="006D2F12"/>
    <w:rsid w:val="006D34EB"/>
    <w:rsid w:val="006D3525"/>
    <w:rsid w:val="006D3FA6"/>
    <w:rsid w:val="006D400D"/>
    <w:rsid w:val="006D40E7"/>
    <w:rsid w:val="006D4356"/>
    <w:rsid w:val="006D4A60"/>
    <w:rsid w:val="006D4DC3"/>
    <w:rsid w:val="006D51EE"/>
    <w:rsid w:val="006D5A78"/>
    <w:rsid w:val="006D5B93"/>
    <w:rsid w:val="006D5E8B"/>
    <w:rsid w:val="006D60F6"/>
    <w:rsid w:val="006D685E"/>
    <w:rsid w:val="006D6C76"/>
    <w:rsid w:val="006D718F"/>
    <w:rsid w:val="006D7830"/>
    <w:rsid w:val="006D7B38"/>
    <w:rsid w:val="006D7C5C"/>
    <w:rsid w:val="006D7DBD"/>
    <w:rsid w:val="006D7E37"/>
    <w:rsid w:val="006E0323"/>
    <w:rsid w:val="006E0523"/>
    <w:rsid w:val="006E06E2"/>
    <w:rsid w:val="006E0952"/>
    <w:rsid w:val="006E0AE6"/>
    <w:rsid w:val="006E12F9"/>
    <w:rsid w:val="006E1622"/>
    <w:rsid w:val="006E17AE"/>
    <w:rsid w:val="006E1898"/>
    <w:rsid w:val="006E1C49"/>
    <w:rsid w:val="006E2210"/>
    <w:rsid w:val="006E2398"/>
    <w:rsid w:val="006E26BC"/>
    <w:rsid w:val="006E26F4"/>
    <w:rsid w:val="006E280A"/>
    <w:rsid w:val="006E295F"/>
    <w:rsid w:val="006E3AEF"/>
    <w:rsid w:val="006E4211"/>
    <w:rsid w:val="006E4838"/>
    <w:rsid w:val="006E52E5"/>
    <w:rsid w:val="006E5D80"/>
    <w:rsid w:val="006E62A1"/>
    <w:rsid w:val="006E6660"/>
    <w:rsid w:val="006E6EE2"/>
    <w:rsid w:val="006E7081"/>
    <w:rsid w:val="006E712A"/>
    <w:rsid w:val="006E7144"/>
    <w:rsid w:val="006E71FA"/>
    <w:rsid w:val="006E7329"/>
    <w:rsid w:val="006E76FD"/>
    <w:rsid w:val="006E7786"/>
    <w:rsid w:val="006E78E1"/>
    <w:rsid w:val="006E7BD8"/>
    <w:rsid w:val="006E7C3B"/>
    <w:rsid w:val="006E7C76"/>
    <w:rsid w:val="006E7DFC"/>
    <w:rsid w:val="006F067E"/>
    <w:rsid w:val="006F073C"/>
    <w:rsid w:val="006F105B"/>
    <w:rsid w:val="006F1077"/>
    <w:rsid w:val="006F10D7"/>
    <w:rsid w:val="006F11F0"/>
    <w:rsid w:val="006F1445"/>
    <w:rsid w:val="006F145E"/>
    <w:rsid w:val="006F15D0"/>
    <w:rsid w:val="006F16A1"/>
    <w:rsid w:val="006F1B71"/>
    <w:rsid w:val="006F3A7E"/>
    <w:rsid w:val="006F3B88"/>
    <w:rsid w:val="006F3BA3"/>
    <w:rsid w:val="006F3D16"/>
    <w:rsid w:val="006F42CF"/>
    <w:rsid w:val="006F44AB"/>
    <w:rsid w:val="006F463D"/>
    <w:rsid w:val="006F4C18"/>
    <w:rsid w:val="006F4C79"/>
    <w:rsid w:val="006F5296"/>
    <w:rsid w:val="006F57EA"/>
    <w:rsid w:val="006F5BED"/>
    <w:rsid w:val="006F5DFB"/>
    <w:rsid w:val="006F5E00"/>
    <w:rsid w:val="006F5EC1"/>
    <w:rsid w:val="006F5EE0"/>
    <w:rsid w:val="006F62A6"/>
    <w:rsid w:val="006F6FA2"/>
    <w:rsid w:val="006F723D"/>
    <w:rsid w:val="006F7407"/>
    <w:rsid w:val="006F756D"/>
    <w:rsid w:val="006F7689"/>
    <w:rsid w:val="006F7AA5"/>
    <w:rsid w:val="006F7B84"/>
    <w:rsid w:val="006F7F18"/>
    <w:rsid w:val="007010AE"/>
    <w:rsid w:val="007011A0"/>
    <w:rsid w:val="007013E6"/>
    <w:rsid w:val="00701682"/>
    <w:rsid w:val="007019C6"/>
    <w:rsid w:val="00701B9B"/>
    <w:rsid w:val="00701E54"/>
    <w:rsid w:val="00701F66"/>
    <w:rsid w:val="007020FD"/>
    <w:rsid w:val="007023B7"/>
    <w:rsid w:val="00702598"/>
    <w:rsid w:val="00702C17"/>
    <w:rsid w:val="00702C90"/>
    <w:rsid w:val="00702D99"/>
    <w:rsid w:val="00702E83"/>
    <w:rsid w:val="00702FB4"/>
    <w:rsid w:val="0070320C"/>
    <w:rsid w:val="007035F7"/>
    <w:rsid w:val="00703AB3"/>
    <w:rsid w:val="00703D7B"/>
    <w:rsid w:val="00703FC8"/>
    <w:rsid w:val="00704055"/>
    <w:rsid w:val="007042ED"/>
    <w:rsid w:val="0070438E"/>
    <w:rsid w:val="00704477"/>
    <w:rsid w:val="007045D9"/>
    <w:rsid w:val="0070460B"/>
    <w:rsid w:val="0070466F"/>
    <w:rsid w:val="0070481C"/>
    <w:rsid w:val="00704825"/>
    <w:rsid w:val="0070494E"/>
    <w:rsid w:val="00704A09"/>
    <w:rsid w:val="00704BDE"/>
    <w:rsid w:val="00705012"/>
    <w:rsid w:val="00705091"/>
    <w:rsid w:val="007056E2"/>
    <w:rsid w:val="00705B34"/>
    <w:rsid w:val="00705E24"/>
    <w:rsid w:val="00705FDA"/>
    <w:rsid w:val="00706133"/>
    <w:rsid w:val="00706336"/>
    <w:rsid w:val="0070687E"/>
    <w:rsid w:val="00706D87"/>
    <w:rsid w:val="00706F87"/>
    <w:rsid w:val="007070ED"/>
    <w:rsid w:val="00707380"/>
    <w:rsid w:val="00707685"/>
    <w:rsid w:val="00710152"/>
    <w:rsid w:val="0071066C"/>
    <w:rsid w:val="00711099"/>
    <w:rsid w:val="00711226"/>
    <w:rsid w:val="007115AB"/>
    <w:rsid w:val="007115E7"/>
    <w:rsid w:val="0071193F"/>
    <w:rsid w:val="00711972"/>
    <w:rsid w:val="00711AA3"/>
    <w:rsid w:val="00711D50"/>
    <w:rsid w:val="0071229D"/>
    <w:rsid w:val="007129AA"/>
    <w:rsid w:val="00712A8D"/>
    <w:rsid w:val="00712D37"/>
    <w:rsid w:val="00713385"/>
    <w:rsid w:val="007134F3"/>
    <w:rsid w:val="0071357F"/>
    <w:rsid w:val="007136E1"/>
    <w:rsid w:val="00713887"/>
    <w:rsid w:val="00713A87"/>
    <w:rsid w:val="00713ED9"/>
    <w:rsid w:val="00713FCB"/>
    <w:rsid w:val="007140BF"/>
    <w:rsid w:val="00714205"/>
    <w:rsid w:val="007142DD"/>
    <w:rsid w:val="0071472B"/>
    <w:rsid w:val="007148D4"/>
    <w:rsid w:val="00714AE7"/>
    <w:rsid w:val="00714C1E"/>
    <w:rsid w:val="007153F7"/>
    <w:rsid w:val="00715667"/>
    <w:rsid w:val="00715A64"/>
    <w:rsid w:val="00715D45"/>
    <w:rsid w:val="00715DEA"/>
    <w:rsid w:val="0071618B"/>
    <w:rsid w:val="00716481"/>
    <w:rsid w:val="007164B2"/>
    <w:rsid w:val="007168E0"/>
    <w:rsid w:val="00716C3B"/>
    <w:rsid w:val="00716F07"/>
    <w:rsid w:val="00717136"/>
    <w:rsid w:val="00717B7A"/>
    <w:rsid w:val="00717CFF"/>
    <w:rsid w:val="00717D00"/>
    <w:rsid w:val="00717D42"/>
    <w:rsid w:val="00717E6A"/>
    <w:rsid w:val="00720248"/>
    <w:rsid w:val="00720463"/>
    <w:rsid w:val="00720592"/>
    <w:rsid w:val="00720681"/>
    <w:rsid w:val="00720768"/>
    <w:rsid w:val="007208DE"/>
    <w:rsid w:val="00720B27"/>
    <w:rsid w:val="00721355"/>
    <w:rsid w:val="00721622"/>
    <w:rsid w:val="00721C20"/>
    <w:rsid w:val="00721C8F"/>
    <w:rsid w:val="0072228D"/>
    <w:rsid w:val="0072238B"/>
    <w:rsid w:val="007224F6"/>
    <w:rsid w:val="00722DA2"/>
    <w:rsid w:val="00723077"/>
    <w:rsid w:val="0072362B"/>
    <w:rsid w:val="00723862"/>
    <w:rsid w:val="00723D11"/>
    <w:rsid w:val="007240AE"/>
    <w:rsid w:val="00724ADD"/>
    <w:rsid w:val="00724BD8"/>
    <w:rsid w:val="007251CB"/>
    <w:rsid w:val="0072552B"/>
    <w:rsid w:val="00725553"/>
    <w:rsid w:val="00726158"/>
    <w:rsid w:val="00726230"/>
    <w:rsid w:val="00726A51"/>
    <w:rsid w:val="0072701B"/>
    <w:rsid w:val="00727125"/>
    <w:rsid w:val="0072713D"/>
    <w:rsid w:val="007275C8"/>
    <w:rsid w:val="00727924"/>
    <w:rsid w:val="00727B5F"/>
    <w:rsid w:val="007306CE"/>
    <w:rsid w:val="00730755"/>
    <w:rsid w:val="007307A8"/>
    <w:rsid w:val="00730A14"/>
    <w:rsid w:val="00730E03"/>
    <w:rsid w:val="007315B1"/>
    <w:rsid w:val="00731B79"/>
    <w:rsid w:val="00731BEB"/>
    <w:rsid w:val="00731CF7"/>
    <w:rsid w:val="00731D61"/>
    <w:rsid w:val="00732143"/>
    <w:rsid w:val="007323B7"/>
    <w:rsid w:val="00732A0C"/>
    <w:rsid w:val="00732E8D"/>
    <w:rsid w:val="00732F4D"/>
    <w:rsid w:val="00732FEA"/>
    <w:rsid w:val="007331EA"/>
    <w:rsid w:val="00733367"/>
    <w:rsid w:val="007333CA"/>
    <w:rsid w:val="007335E6"/>
    <w:rsid w:val="00733758"/>
    <w:rsid w:val="00733A70"/>
    <w:rsid w:val="00733BFC"/>
    <w:rsid w:val="0073408D"/>
    <w:rsid w:val="0073441E"/>
    <w:rsid w:val="0073476A"/>
    <w:rsid w:val="007349E4"/>
    <w:rsid w:val="00734C05"/>
    <w:rsid w:val="0073509F"/>
    <w:rsid w:val="007355FF"/>
    <w:rsid w:val="007356E2"/>
    <w:rsid w:val="007358BA"/>
    <w:rsid w:val="00735B63"/>
    <w:rsid w:val="00735BE2"/>
    <w:rsid w:val="0073616B"/>
    <w:rsid w:val="00736EB5"/>
    <w:rsid w:val="00737035"/>
    <w:rsid w:val="007370DA"/>
    <w:rsid w:val="00737115"/>
    <w:rsid w:val="0073727F"/>
    <w:rsid w:val="0073743C"/>
    <w:rsid w:val="0073757A"/>
    <w:rsid w:val="00737618"/>
    <w:rsid w:val="00737E6A"/>
    <w:rsid w:val="00737FAA"/>
    <w:rsid w:val="007402F2"/>
    <w:rsid w:val="00740A5B"/>
    <w:rsid w:val="00740F92"/>
    <w:rsid w:val="00741219"/>
    <w:rsid w:val="00741584"/>
    <w:rsid w:val="00741621"/>
    <w:rsid w:val="00741681"/>
    <w:rsid w:val="00741909"/>
    <w:rsid w:val="00741994"/>
    <w:rsid w:val="007419BE"/>
    <w:rsid w:val="00741C9C"/>
    <w:rsid w:val="00742210"/>
    <w:rsid w:val="00742E72"/>
    <w:rsid w:val="00742F27"/>
    <w:rsid w:val="007435D9"/>
    <w:rsid w:val="007436FB"/>
    <w:rsid w:val="00743C51"/>
    <w:rsid w:val="00744016"/>
    <w:rsid w:val="007440E4"/>
    <w:rsid w:val="0074450A"/>
    <w:rsid w:val="00744633"/>
    <w:rsid w:val="00744726"/>
    <w:rsid w:val="00744DC2"/>
    <w:rsid w:val="00744F2A"/>
    <w:rsid w:val="00744F93"/>
    <w:rsid w:val="00745C67"/>
    <w:rsid w:val="00745FA5"/>
    <w:rsid w:val="0074657A"/>
    <w:rsid w:val="007468DB"/>
    <w:rsid w:val="00746A2C"/>
    <w:rsid w:val="00746A72"/>
    <w:rsid w:val="00746D53"/>
    <w:rsid w:val="0074774D"/>
    <w:rsid w:val="00747A1A"/>
    <w:rsid w:val="00747D91"/>
    <w:rsid w:val="00750053"/>
    <w:rsid w:val="007500CB"/>
    <w:rsid w:val="00750154"/>
    <w:rsid w:val="00750574"/>
    <w:rsid w:val="007508AD"/>
    <w:rsid w:val="00750FAE"/>
    <w:rsid w:val="00751535"/>
    <w:rsid w:val="00751AB9"/>
    <w:rsid w:val="00751C0A"/>
    <w:rsid w:val="00751D41"/>
    <w:rsid w:val="00752BBE"/>
    <w:rsid w:val="00753417"/>
    <w:rsid w:val="007535EB"/>
    <w:rsid w:val="00753CA9"/>
    <w:rsid w:val="00753CC7"/>
    <w:rsid w:val="00753DD7"/>
    <w:rsid w:val="0075432A"/>
    <w:rsid w:val="007543A6"/>
    <w:rsid w:val="0075453C"/>
    <w:rsid w:val="00754CF1"/>
    <w:rsid w:val="007553B6"/>
    <w:rsid w:val="007553D6"/>
    <w:rsid w:val="00755499"/>
    <w:rsid w:val="007557AE"/>
    <w:rsid w:val="00755AF5"/>
    <w:rsid w:val="0075698D"/>
    <w:rsid w:val="00756BF0"/>
    <w:rsid w:val="00756DB9"/>
    <w:rsid w:val="007574AA"/>
    <w:rsid w:val="007578E7"/>
    <w:rsid w:val="00757993"/>
    <w:rsid w:val="00757AE2"/>
    <w:rsid w:val="00757DF5"/>
    <w:rsid w:val="007603F9"/>
    <w:rsid w:val="00760C4A"/>
    <w:rsid w:val="00760D21"/>
    <w:rsid w:val="00761019"/>
    <w:rsid w:val="00761464"/>
    <w:rsid w:val="00761597"/>
    <w:rsid w:val="00761A63"/>
    <w:rsid w:val="00762A1C"/>
    <w:rsid w:val="00762A21"/>
    <w:rsid w:val="00762B7D"/>
    <w:rsid w:val="00762F98"/>
    <w:rsid w:val="0076319A"/>
    <w:rsid w:val="00763239"/>
    <w:rsid w:val="0076385D"/>
    <w:rsid w:val="00763A27"/>
    <w:rsid w:val="00763B02"/>
    <w:rsid w:val="00763C13"/>
    <w:rsid w:val="0076416F"/>
    <w:rsid w:val="007645D4"/>
    <w:rsid w:val="00764844"/>
    <w:rsid w:val="00764A95"/>
    <w:rsid w:val="00764CDC"/>
    <w:rsid w:val="00764E15"/>
    <w:rsid w:val="00765256"/>
    <w:rsid w:val="00765545"/>
    <w:rsid w:val="00765647"/>
    <w:rsid w:val="00765688"/>
    <w:rsid w:val="00765F95"/>
    <w:rsid w:val="007665E2"/>
    <w:rsid w:val="007668F0"/>
    <w:rsid w:val="00766C35"/>
    <w:rsid w:val="0076732B"/>
    <w:rsid w:val="007675F9"/>
    <w:rsid w:val="007676D2"/>
    <w:rsid w:val="00767A43"/>
    <w:rsid w:val="00767BB0"/>
    <w:rsid w:val="00767E4B"/>
    <w:rsid w:val="00770269"/>
    <w:rsid w:val="007704B5"/>
    <w:rsid w:val="00770863"/>
    <w:rsid w:val="0077110A"/>
    <w:rsid w:val="00771255"/>
    <w:rsid w:val="00771297"/>
    <w:rsid w:val="0077149B"/>
    <w:rsid w:val="00771BEF"/>
    <w:rsid w:val="00771F4D"/>
    <w:rsid w:val="00772082"/>
    <w:rsid w:val="0077231C"/>
    <w:rsid w:val="0077277D"/>
    <w:rsid w:val="007736A9"/>
    <w:rsid w:val="00773E06"/>
    <w:rsid w:val="00773E73"/>
    <w:rsid w:val="00773EBE"/>
    <w:rsid w:val="007741E0"/>
    <w:rsid w:val="007743F7"/>
    <w:rsid w:val="00774404"/>
    <w:rsid w:val="00774433"/>
    <w:rsid w:val="00774884"/>
    <w:rsid w:val="00774B25"/>
    <w:rsid w:val="00774B7A"/>
    <w:rsid w:val="00774BD2"/>
    <w:rsid w:val="00774E39"/>
    <w:rsid w:val="00775135"/>
    <w:rsid w:val="007763CE"/>
    <w:rsid w:val="00776957"/>
    <w:rsid w:val="0077743B"/>
    <w:rsid w:val="00777520"/>
    <w:rsid w:val="00777535"/>
    <w:rsid w:val="00777A6E"/>
    <w:rsid w:val="00777A85"/>
    <w:rsid w:val="00780CBB"/>
    <w:rsid w:val="00780F07"/>
    <w:rsid w:val="00780F16"/>
    <w:rsid w:val="00780F4C"/>
    <w:rsid w:val="007810D4"/>
    <w:rsid w:val="00781434"/>
    <w:rsid w:val="007815D3"/>
    <w:rsid w:val="007817D1"/>
    <w:rsid w:val="00781EF4"/>
    <w:rsid w:val="00781F53"/>
    <w:rsid w:val="0078232B"/>
    <w:rsid w:val="00782524"/>
    <w:rsid w:val="00782711"/>
    <w:rsid w:val="00782834"/>
    <w:rsid w:val="00782883"/>
    <w:rsid w:val="00782A89"/>
    <w:rsid w:val="007831F8"/>
    <w:rsid w:val="00783262"/>
    <w:rsid w:val="0078388D"/>
    <w:rsid w:val="0078451A"/>
    <w:rsid w:val="007848EE"/>
    <w:rsid w:val="00784B6B"/>
    <w:rsid w:val="007852CB"/>
    <w:rsid w:val="007855D0"/>
    <w:rsid w:val="007856A1"/>
    <w:rsid w:val="00785799"/>
    <w:rsid w:val="00785C6F"/>
    <w:rsid w:val="00786372"/>
    <w:rsid w:val="00786654"/>
    <w:rsid w:val="00786939"/>
    <w:rsid w:val="00787104"/>
    <w:rsid w:val="007872A5"/>
    <w:rsid w:val="00787436"/>
    <w:rsid w:val="00787536"/>
    <w:rsid w:val="00787583"/>
    <w:rsid w:val="007902C8"/>
    <w:rsid w:val="0079053C"/>
    <w:rsid w:val="00790751"/>
    <w:rsid w:val="00790995"/>
    <w:rsid w:val="00790DCD"/>
    <w:rsid w:val="00790F8D"/>
    <w:rsid w:val="00791344"/>
    <w:rsid w:val="00791868"/>
    <w:rsid w:val="007922B8"/>
    <w:rsid w:val="00792D20"/>
    <w:rsid w:val="007932B4"/>
    <w:rsid w:val="007932EB"/>
    <w:rsid w:val="00793A92"/>
    <w:rsid w:val="00793C51"/>
    <w:rsid w:val="007941E5"/>
    <w:rsid w:val="007944B4"/>
    <w:rsid w:val="00794587"/>
    <w:rsid w:val="007949AF"/>
    <w:rsid w:val="00794C7F"/>
    <w:rsid w:val="007952E6"/>
    <w:rsid w:val="007955FB"/>
    <w:rsid w:val="0079584E"/>
    <w:rsid w:val="00795E5F"/>
    <w:rsid w:val="00795F9F"/>
    <w:rsid w:val="007965E3"/>
    <w:rsid w:val="007965EC"/>
    <w:rsid w:val="007968FB"/>
    <w:rsid w:val="00796D68"/>
    <w:rsid w:val="00796D94"/>
    <w:rsid w:val="007971DB"/>
    <w:rsid w:val="00797226"/>
    <w:rsid w:val="0079727E"/>
    <w:rsid w:val="007977B8"/>
    <w:rsid w:val="00797D45"/>
    <w:rsid w:val="00797DA7"/>
    <w:rsid w:val="00797E8A"/>
    <w:rsid w:val="007A011E"/>
    <w:rsid w:val="007A06C7"/>
    <w:rsid w:val="007A0848"/>
    <w:rsid w:val="007A098E"/>
    <w:rsid w:val="007A0B0B"/>
    <w:rsid w:val="007A0BCE"/>
    <w:rsid w:val="007A1CB5"/>
    <w:rsid w:val="007A1D1E"/>
    <w:rsid w:val="007A25E3"/>
    <w:rsid w:val="007A26D5"/>
    <w:rsid w:val="007A28EE"/>
    <w:rsid w:val="007A2AE1"/>
    <w:rsid w:val="007A2D55"/>
    <w:rsid w:val="007A31F9"/>
    <w:rsid w:val="007A3592"/>
    <w:rsid w:val="007A3857"/>
    <w:rsid w:val="007A3949"/>
    <w:rsid w:val="007A3F68"/>
    <w:rsid w:val="007A40F6"/>
    <w:rsid w:val="007A4545"/>
    <w:rsid w:val="007A459C"/>
    <w:rsid w:val="007A495C"/>
    <w:rsid w:val="007A4987"/>
    <w:rsid w:val="007A4DF8"/>
    <w:rsid w:val="007A4F85"/>
    <w:rsid w:val="007A52D7"/>
    <w:rsid w:val="007A5D77"/>
    <w:rsid w:val="007A5ECD"/>
    <w:rsid w:val="007A5F99"/>
    <w:rsid w:val="007A604D"/>
    <w:rsid w:val="007A63C8"/>
    <w:rsid w:val="007A6478"/>
    <w:rsid w:val="007A6901"/>
    <w:rsid w:val="007A7427"/>
    <w:rsid w:val="007A7692"/>
    <w:rsid w:val="007B028F"/>
    <w:rsid w:val="007B06E2"/>
    <w:rsid w:val="007B07CC"/>
    <w:rsid w:val="007B0B46"/>
    <w:rsid w:val="007B0C45"/>
    <w:rsid w:val="007B1065"/>
    <w:rsid w:val="007B16E0"/>
    <w:rsid w:val="007B1D95"/>
    <w:rsid w:val="007B1FD4"/>
    <w:rsid w:val="007B2387"/>
    <w:rsid w:val="007B2BDC"/>
    <w:rsid w:val="007B2E12"/>
    <w:rsid w:val="007B33BC"/>
    <w:rsid w:val="007B3605"/>
    <w:rsid w:val="007B3616"/>
    <w:rsid w:val="007B3B83"/>
    <w:rsid w:val="007B485F"/>
    <w:rsid w:val="007B4870"/>
    <w:rsid w:val="007B49D7"/>
    <w:rsid w:val="007B4D54"/>
    <w:rsid w:val="007B4FFA"/>
    <w:rsid w:val="007B506B"/>
    <w:rsid w:val="007B5557"/>
    <w:rsid w:val="007B5668"/>
    <w:rsid w:val="007B57AD"/>
    <w:rsid w:val="007B5D7E"/>
    <w:rsid w:val="007B5F69"/>
    <w:rsid w:val="007B6056"/>
    <w:rsid w:val="007B6105"/>
    <w:rsid w:val="007B6244"/>
    <w:rsid w:val="007B6357"/>
    <w:rsid w:val="007B6568"/>
    <w:rsid w:val="007B672A"/>
    <w:rsid w:val="007B6738"/>
    <w:rsid w:val="007B67DA"/>
    <w:rsid w:val="007B6877"/>
    <w:rsid w:val="007B6B90"/>
    <w:rsid w:val="007B6F31"/>
    <w:rsid w:val="007B7062"/>
    <w:rsid w:val="007B71CA"/>
    <w:rsid w:val="007B73B5"/>
    <w:rsid w:val="007B7A7A"/>
    <w:rsid w:val="007B7C0E"/>
    <w:rsid w:val="007B7E64"/>
    <w:rsid w:val="007C0040"/>
    <w:rsid w:val="007C0688"/>
    <w:rsid w:val="007C0777"/>
    <w:rsid w:val="007C0DD7"/>
    <w:rsid w:val="007C0F51"/>
    <w:rsid w:val="007C0FD9"/>
    <w:rsid w:val="007C125F"/>
    <w:rsid w:val="007C1B12"/>
    <w:rsid w:val="007C1CB4"/>
    <w:rsid w:val="007C204D"/>
    <w:rsid w:val="007C2398"/>
    <w:rsid w:val="007C25D4"/>
    <w:rsid w:val="007C26B1"/>
    <w:rsid w:val="007C2CFF"/>
    <w:rsid w:val="007C2E56"/>
    <w:rsid w:val="007C324E"/>
    <w:rsid w:val="007C3331"/>
    <w:rsid w:val="007C3407"/>
    <w:rsid w:val="007C37C8"/>
    <w:rsid w:val="007C4170"/>
    <w:rsid w:val="007C458E"/>
    <w:rsid w:val="007C4683"/>
    <w:rsid w:val="007C4B85"/>
    <w:rsid w:val="007C4F04"/>
    <w:rsid w:val="007C529A"/>
    <w:rsid w:val="007C5E84"/>
    <w:rsid w:val="007C6784"/>
    <w:rsid w:val="007C6A91"/>
    <w:rsid w:val="007C6CA8"/>
    <w:rsid w:val="007C6EF2"/>
    <w:rsid w:val="007C73E6"/>
    <w:rsid w:val="007C79C5"/>
    <w:rsid w:val="007C7B6C"/>
    <w:rsid w:val="007C7BDC"/>
    <w:rsid w:val="007D0A44"/>
    <w:rsid w:val="007D0F3E"/>
    <w:rsid w:val="007D166E"/>
    <w:rsid w:val="007D235C"/>
    <w:rsid w:val="007D277C"/>
    <w:rsid w:val="007D2E08"/>
    <w:rsid w:val="007D2FE9"/>
    <w:rsid w:val="007D31A0"/>
    <w:rsid w:val="007D3383"/>
    <w:rsid w:val="007D358C"/>
    <w:rsid w:val="007D3709"/>
    <w:rsid w:val="007D3C77"/>
    <w:rsid w:val="007D3CB7"/>
    <w:rsid w:val="007D3D49"/>
    <w:rsid w:val="007D3F49"/>
    <w:rsid w:val="007D411B"/>
    <w:rsid w:val="007D4146"/>
    <w:rsid w:val="007D4334"/>
    <w:rsid w:val="007D44F3"/>
    <w:rsid w:val="007D4FF2"/>
    <w:rsid w:val="007D50C2"/>
    <w:rsid w:val="007D5150"/>
    <w:rsid w:val="007D54D7"/>
    <w:rsid w:val="007D5500"/>
    <w:rsid w:val="007D5886"/>
    <w:rsid w:val="007D58AE"/>
    <w:rsid w:val="007D5A9B"/>
    <w:rsid w:val="007D5E6A"/>
    <w:rsid w:val="007D6112"/>
    <w:rsid w:val="007D623F"/>
    <w:rsid w:val="007D63E0"/>
    <w:rsid w:val="007D63F2"/>
    <w:rsid w:val="007D65E8"/>
    <w:rsid w:val="007D7371"/>
    <w:rsid w:val="007D7598"/>
    <w:rsid w:val="007D7618"/>
    <w:rsid w:val="007D7EB2"/>
    <w:rsid w:val="007E0B60"/>
    <w:rsid w:val="007E0C32"/>
    <w:rsid w:val="007E14B4"/>
    <w:rsid w:val="007E1979"/>
    <w:rsid w:val="007E1E80"/>
    <w:rsid w:val="007E251A"/>
    <w:rsid w:val="007E36A6"/>
    <w:rsid w:val="007E3836"/>
    <w:rsid w:val="007E3B83"/>
    <w:rsid w:val="007E42A5"/>
    <w:rsid w:val="007E4907"/>
    <w:rsid w:val="007E509B"/>
    <w:rsid w:val="007E50AA"/>
    <w:rsid w:val="007E547B"/>
    <w:rsid w:val="007E550B"/>
    <w:rsid w:val="007E5C83"/>
    <w:rsid w:val="007E5C94"/>
    <w:rsid w:val="007E5DBB"/>
    <w:rsid w:val="007E5E02"/>
    <w:rsid w:val="007E5E83"/>
    <w:rsid w:val="007E6DC8"/>
    <w:rsid w:val="007E6F7A"/>
    <w:rsid w:val="007E76B5"/>
    <w:rsid w:val="007E78E2"/>
    <w:rsid w:val="007E79A1"/>
    <w:rsid w:val="007E7C5C"/>
    <w:rsid w:val="007E7D41"/>
    <w:rsid w:val="007E7E09"/>
    <w:rsid w:val="007F01B9"/>
    <w:rsid w:val="007F0A37"/>
    <w:rsid w:val="007F0AF0"/>
    <w:rsid w:val="007F0C98"/>
    <w:rsid w:val="007F0CD6"/>
    <w:rsid w:val="007F1213"/>
    <w:rsid w:val="007F164C"/>
    <w:rsid w:val="007F175A"/>
    <w:rsid w:val="007F17BD"/>
    <w:rsid w:val="007F1A89"/>
    <w:rsid w:val="007F1F09"/>
    <w:rsid w:val="007F2037"/>
    <w:rsid w:val="007F2290"/>
    <w:rsid w:val="007F2CE0"/>
    <w:rsid w:val="007F2E2B"/>
    <w:rsid w:val="007F2F15"/>
    <w:rsid w:val="007F335B"/>
    <w:rsid w:val="007F3503"/>
    <w:rsid w:val="007F35E6"/>
    <w:rsid w:val="007F3D97"/>
    <w:rsid w:val="007F3E86"/>
    <w:rsid w:val="007F40D4"/>
    <w:rsid w:val="007F4138"/>
    <w:rsid w:val="007F432C"/>
    <w:rsid w:val="007F4BEA"/>
    <w:rsid w:val="007F51E4"/>
    <w:rsid w:val="007F5522"/>
    <w:rsid w:val="007F5743"/>
    <w:rsid w:val="007F58E0"/>
    <w:rsid w:val="007F5BCF"/>
    <w:rsid w:val="007F5E04"/>
    <w:rsid w:val="007F5E2F"/>
    <w:rsid w:val="007F5E87"/>
    <w:rsid w:val="007F613B"/>
    <w:rsid w:val="007F6D3A"/>
    <w:rsid w:val="007F6D98"/>
    <w:rsid w:val="007F70CF"/>
    <w:rsid w:val="007F71B2"/>
    <w:rsid w:val="007F7637"/>
    <w:rsid w:val="007F767A"/>
    <w:rsid w:val="007F78AD"/>
    <w:rsid w:val="007F7BD5"/>
    <w:rsid w:val="007F7F94"/>
    <w:rsid w:val="0080033D"/>
    <w:rsid w:val="0080040A"/>
    <w:rsid w:val="00800433"/>
    <w:rsid w:val="00800B1B"/>
    <w:rsid w:val="00800D98"/>
    <w:rsid w:val="00800DF0"/>
    <w:rsid w:val="00800F7C"/>
    <w:rsid w:val="008016A7"/>
    <w:rsid w:val="00801CB6"/>
    <w:rsid w:val="0080201A"/>
    <w:rsid w:val="0080228E"/>
    <w:rsid w:val="008026F9"/>
    <w:rsid w:val="0080271A"/>
    <w:rsid w:val="00802884"/>
    <w:rsid w:val="00802948"/>
    <w:rsid w:val="008029EB"/>
    <w:rsid w:val="00802B31"/>
    <w:rsid w:val="00802E08"/>
    <w:rsid w:val="00803461"/>
    <w:rsid w:val="00803A15"/>
    <w:rsid w:val="00803FC7"/>
    <w:rsid w:val="008046B8"/>
    <w:rsid w:val="00804DE0"/>
    <w:rsid w:val="00805A56"/>
    <w:rsid w:val="00805E2A"/>
    <w:rsid w:val="00805F96"/>
    <w:rsid w:val="00805FC3"/>
    <w:rsid w:val="00806072"/>
    <w:rsid w:val="00806174"/>
    <w:rsid w:val="0080627B"/>
    <w:rsid w:val="008062A0"/>
    <w:rsid w:val="00806660"/>
    <w:rsid w:val="0080680A"/>
    <w:rsid w:val="00806D0E"/>
    <w:rsid w:val="00806D7E"/>
    <w:rsid w:val="00806FF4"/>
    <w:rsid w:val="008071BD"/>
    <w:rsid w:val="00807B44"/>
    <w:rsid w:val="00807B78"/>
    <w:rsid w:val="00807BF9"/>
    <w:rsid w:val="00807CD2"/>
    <w:rsid w:val="008102F3"/>
    <w:rsid w:val="0081031D"/>
    <w:rsid w:val="008105AF"/>
    <w:rsid w:val="00810A1F"/>
    <w:rsid w:val="00810EAC"/>
    <w:rsid w:val="00811795"/>
    <w:rsid w:val="00811C2C"/>
    <w:rsid w:val="00812216"/>
    <w:rsid w:val="0081230B"/>
    <w:rsid w:val="008124BC"/>
    <w:rsid w:val="00812613"/>
    <w:rsid w:val="008129EA"/>
    <w:rsid w:val="00812F58"/>
    <w:rsid w:val="0081301D"/>
    <w:rsid w:val="00813772"/>
    <w:rsid w:val="00813C1E"/>
    <w:rsid w:val="0081404D"/>
    <w:rsid w:val="0081441C"/>
    <w:rsid w:val="00814457"/>
    <w:rsid w:val="00814600"/>
    <w:rsid w:val="0081473A"/>
    <w:rsid w:val="0081480B"/>
    <w:rsid w:val="00814BD8"/>
    <w:rsid w:val="00814C80"/>
    <w:rsid w:val="00814DE4"/>
    <w:rsid w:val="00814E33"/>
    <w:rsid w:val="0081537A"/>
    <w:rsid w:val="00815ADE"/>
    <w:rsid w:val="00815BC7"/>
    <w:rsid w:val="00815F19"/>
    <w:rsid w:val="00816245"/>
    <w:rsid w:val="008164EE"/>
    <w:rsid w:val="0081666D"/>
    <w:rsid w:val="008168DA"/>
    <w:rsid w:val="00816E10"/>
    <w:rsid w:val="00816F25"/>
    <w:rsid w:val="0081765D"/>
    <w:rsid w:val="00817B3F"/>
    <w:rsid w:val="00817B9E"/>
    <w:rsid w:val="00820421"/>
    <w:rsid w:val="00820F6D"/>
    <w:rsid w:val="00820F9A"/>
    <w:rsid w:val="0082151B"/>
    <w:rsid w:val="00821654"/>
    <w:rsid w:val="008217B7"/>
    <w:rsid w:val="00821AF1"/>
    <w:rsid w:val="00821F46"/>
    <w:rsid w:val="00821FF3"/>
    <w:rsid w:val="0082242A"/>
    <w:rsid w:val="00822462"/>
    <w:rsid w:val="0082254A"/>
    <w:rsid w:val="0082256A"/>
    <w:rsid w:val="00822C5D"/>
    <w:rsid w:val="00822D94"/>
    <w:rsid w:val="00823860"/>
    <w:rsid w:val="0082390A"/>
    <w:rsid w:val="00823CA9"/>
    <w:rsid w:val="008247EE"/>
    <w:rsid w:val="008248C0"/>
    <w:rsid w:val="008249FA"/>
    <w:rsid w:val="00825483"/>
    <w:rsid w:val="008255A8"/>
    <w:rsid w:val="008256BA"/>
    <w:rsid w:val="00825792"/>
    <w:rsid w:val="00825813"/>
    <w:rsid w:val="00825A74"/>
    <w:rsid w:val="00825E59"/>
    <w:rsid w:val="00826063"/>
    <w:rsid w:val="008260CC"/>
    <w:rsid w:val="00826377"/>
    <w:rsid w:val="0082687C"/>
    <w:rsid w:val="008268AC"/>
    <w:rsid w:val="00826935"/>
    <w:rsid w:val="00826C1E"/>
    <w:rsid w:val="00827402"/>
    <w:rsid w:val="008277E9"/>
    <w:rsid w:val="0082786A"/>
    <w:rsid w:val="00827D92"/>
    <w:rsid w:val="00827FE1"/>
    <w:rsid w:val="008300E1"/>
    <w:rsid w:val="00830307"/>
    <w:rsid w:val="008309F6"/>
    <w:rsid w:val="00831167"/>
    <w:rsid w:val="0083116A"/>
    <w:rsid w:val="00831445"/>
    <w:rsid w:val="00831DC8"/>
    <w:rsid w:val="00831E22"/>
    <w:rsid w:val="00831E7F"/>
    <w:rsid w:val="008321D0"/>
    <w:rsid w:val="00832328"/>
    <w:rsid w:val="00832615"/>
    <w:rsid w:val="00832AA6"/>
    <w:rsid w:val="00832C44"/>
    <w:rsid w:val="00832F77"/>
    <w:rsid w:val="0083324C"/>
    <w:rsid w:val="008332A6"/>
    <w:rsid w:val="00833589"/>
    <w:rsid w:val="00833F0E"/>
    <w:rsid w:val="008340F7"/>
    <w:rsid w:val="0083411F"/>
    <w:rsid w:val="008341E7"/>
    <w:rsid w:val="0083436C"/>
    <w:rsid w:val="008343D3"/>
    <w:rsid w:val="008347D5"/>
    <w:rsid w:val="008352BE"/>
    <w:rsid w:val="00835518"/>
    <w:rsid w:val="008356A0"/>
    <w:rsid w:val="0083605A"/>
    <w:rsid w:val="008362D2"/>
    <w:rsid w:val="00836312"/>
    <w:rsid w:val="0083685E"/>
    <w:rsid w:val="008369A0"/>
    <w:rsid w:val="00836C6B"/>
    <w:rsid w:val="00836FEA"/>
    <w:rsid w:val="008371C6"/>
    <w:rsid w:val="008373DF"/>
    <w:rsid w:val="008375C7"/>
    <w:rsid w:val="008376D8"/>
    <w:rsid w:val="00837E93"/>
    <w:rsid w:val="0084031F"/>
    <w:rsid w:val="0084037D"/>
    <w:rsid w:val="008407CE"/>
    <w:rsid w:val="00840910"/>
    <w:rsid w:val="00840B3F"/>
    <w:rsid w:val="00840C12"/>
    <w:rsid w:val="00840EB8"/>
    <w:rsid w:val="00841270"/>
    <w:rsid w:val="00841743"/>
    <w:rsid w:val="00841AB3"/>
    <w:rsid w:val="00841B7F"/>
    <w:rsid w:val="00842321"/>
    <w:rsid w:val="00842404"/>
    <w:rsid w:val="00842441"/>
    <w:rsid w:val="00842F2B"/>
    <w:rsid w:val="00843A4B"/>
    <w:rsid w:val="00843D75"/>
    <w:rsid w:val="0084417E"/>
    <w:rsid w:val="008449B8"/>
    <w:rsid w:val="008459EF"/>
    <w:rsid w:val="00846032"/>
    <w:rsid w:val="008460F0"/>
    <w:rsid w:val="008461B0"/>
    <w:rsid w:val="008464BE"/>
    <w:rsid w:val="0084654D"/>
    <w:rsid w:val="00846662"/>
    <w:rsid w:val="00846A5E"/>
    <w:rsid w:val="008473FD"/>
    <w:rsid w:val="00847A62"/>
    <w:rsid w:val="0085004F"/>
    <w:rsid w:val="00850174"/>
    <w:rsid w:val="008503EC"/>
    <w:rsid w:val="00850A2E"/>
    <w:rsid w:val="00850C29"/>
    <w:rsid w:val="00850EB1"/>
    <w:rsid w:val="00850F9A"/>
    <w:rsid w:val="008513F7"/>
    <w:rsid w:val="008514F7"/>
    <w:rsid w:val="008516E5"/>
    <w:rsid w:val="00851712"/>
    <w:rsid w:val="00851757"/>
    <w:rsid w:val="00851DE1"/>
    <w:rsid w:val="0085213C"/>
    <w:rsid w:val="00852185"/>
    <w:rsid w:val="0085242F"/>
    <w:rsid w:val="00852556"/>
    <w:rsid w:val="008527DA"/>
    <w:rsid w:val="0085307F"/>
    <w:rsid w:val="008530BD"/>
    <w:rsid w:val="00853177"/>
    <w:rsid w:val="008536CB"/>
    <w:rsid w:val="00853CA7"/>
    <w:rsid w:val="008542B8"/>
    <w:rsid w:val="00854477"/>
    <w:rsid w:val="0085458F"/>
    <w:rsid w:val="00854831"/>
    <w:rsid w:val="00854847"/>
    <w:rsid w:val="00854921"/>
    <w:rsid w:val="00855328"/>
    <w:rsid w:val="0085556E"/>
    <w:rsid w:val="008555DD"/>
    <w:rsid w:val="00855664"/>
    <w:rsid w:val="0085566B"/>
    <w:rsid w:val="00856094"/>
    <w:rsid w:val="0085626B"/>
    <w:rsid w:val="00856725"/>
    <w:rsid w:val="00856A08"/>
    <w:rsid w:val="00856DC9"/>
    <w:rsid w:val="008572D5"/>
    <w:rsid w:val="008572F2"/>
    <w:rsid w:val="008574C6"/>
    <w:rsid w:val="00857804"/>
    <w:rsid w:val="00857B9A"/>
    <w:rsid w:val="00857EDE"/>
    <w:rsid w:val="0086010A"/>
    <w:rsid w:val="00860556"/>
    <w:rsid w:val="008607C9"/>
    <w:rsid w:val="00860EA9"/>
    <w:rsid w:val="008614FD"/>
    <w:rsid w:val="0086190D"/>
    <w:rsid w:val="00861B9D"/>
    <w:rsid w:val="00862258"/>
    <w:rsid w:val="00862511"/>
    <w:rsid w:val="00862877"/>
    <w:rsid w:val="008628FC"/>
    <w:rsid w:val="00862997"/>
    <w:rsid w:val="0086364C"/>
    <w:rsid w:val="00863691"/>
    <w:rsid w:val="0086381E"/>
    <w:rsid w:val="00863845"/>
    <w:rsid w:val="00864274"/>
    <w:rsid w:val="008643CA"/>
    <w:rsid w:val="00864A59"/>
    <w:rsid w:val="00864EE4"/>
    <w:rsid w:val="00864F51"/>
    <w:rsid w:val="00865033"/>
    <w:rsid w:val="00865237"/>
    <w:rsid w:val="008656B2"/>
    <w:rsid w:val="00865DC4"/>
    <w:rsid w:val="00865E1F"/>
    <w:rsid w:val="008663CC"/>
    <w:rsid w:val="008666F8"/>
    <w:rsid w:val="00866A9D"/>
    <w:rsid w:val="00866B61"/>
    <w:rsid w:val="00867136"/>
    <w:rsid w:val="008671F1"/>
    <w:rsid w:val="0086725A"/>
    <w:rsid w:val="00867637"/>
    <w:rsid w:val="0086780B"/>
    <w:rsid w:val="00867A6C"/>
    <w:rsid w:val="00867E66"/>
    <w:rsid w:val="00870131"/>
    <w:rsid w:val="008703D4"/>
    <w:rsid w:val="00870914"/>
    <w:rsid w:val="0087098E"/>
    <w:rsid w:val="00870B54"/>
    <w:rsid w:val="00870C80"/>
    <w:rsid w:val="00870E69"/>
    <w:rsid w:val="00871477"/>
    <w:rsid w:val="008714BE"/>
    <w:rsid w:val="00871541"/>
    <w:rsid w:val="0087195C"/>
    <w:rsid w:val="00871D3A"/>
    <w:rsid w:val="0087219E"/>
    <w:rsid w:val="00872641"/>
    <w:rsid w:val="008727B8"/>
    <w:rsid w:val="00872AFD"/>
    <w:rsid w:val="0087345E"/>
    <w:rsid w:val="00873522"/>
    <w:rsid w:val="008737ED"/>
    <w:rsid w:val="00873A01"/>
    <w:rsid w:val="00874397"/>
    <w:rsid w:val="00874427"/>
    <w:rsid w:val="008745FD"/>
    <w:rsid w:val="00874646"/>
    <w:rsid w:val="0087492E"/>
    <w:rsid w:val="008749DB"/>
    <w:rsid w:val="00874B0E"/>
    <w:rsid w:val="00874E72"/>
    <w:rsid w:val="00874F48"/>
    <w:rsid w:val="00874FC8"/>
    <w:rsid w:val="008750B7"/>
    <w:rsid w:val="00875610"/>
    <w:rsid w:val="00875C10"/>
    <w:rsid w:val="00875C73"/>
    <w:rsid w:val="00875ED6"/>
    <w:rsid w:val="008761C7"/>
    <w:rsid w:val="0087633A"/>
    <w:rsid w:val="00876352"/>
    <w:rsid w:val="0087643A"/>
    <w:rsid w:val="008766E0"/>
    <w:rsid w:val="008766E6"/>
    <w:rsid w:val="008767D0"/>
    <w:rsid w:val="00876983"/>
    <w:rsid w:val="00876EBE"/>
    <w:rsid w:val="00877584"/>
    <w:rsid w:val="00877B38"/>
    <w:rsid w:val="00877D28"/>
    <w:rsid w:val="0088055F"/>
    <w:rsid w:val="008805A7"/>
    <w:rsid w:val="00880AE0"/>
    <w:rsid w:val="00880C23"/>
    <w:rsid w:val="00880FBE"/>
    <w:rsid w:val="00881080"/>
    <w:rsid w:val="00881096"/>
    <w:rsid w:val="008813F6"/>
    <w:rsid w:val="00881573"/>
    <w:rsid w:val="00881679"/>
    <w:rsid w:val="00881CA3"/>
    <w:rsid w:val="00881CD0"/>
    <w:rsid w:val="00881FC1"/>
    <w:rsid w:val="0088204B"/>
    <w:rsid w:val="00882060"/>
    <w:rsid w:val="00882067"/>
    <w:rsid w:val="008821D7"/>
    <w:rsid w:val="00882288"/>
    <w:rsid w:val="008822F4"/>
    <w:rsid w:val="0088286F"/>
    <w:rsid w:val="008828C4"/>
    <w:rsid w:val="00882B39"/>
    <w:rsid w:val="00882F76"/>
    <w:rsid w:val="00883215"/>
    <w:rsid w:val="00883486"/>
    <w:rsid w:val="008834A6"/>
    <w:rsid w:val="00883F34"/>
    <w:rsid w:val="008840A6"/>
    <w:rsid w:val="008840B8"/>
    <w:rsid w:val="00884255"/>
    <w:rsid w:val="008848C4"/>
    <w:rsid w:val="00884AAB"/>
    <w:rsid w:val="008850BB"/>
    <w:rsid w:val="0088527A"/>
    <w:rsid w:val="008856B2"/>
    <w:rsid w:val="00885872"/>
    <w:rsid w:val="00885C1E"/>
    <w:rsid w:val="00885CD3"/>
    <w:rsid w:val="00885F0D"/>
    <w:rsid w:val="0088600F"/>
    <w:rsid w:val="00886279"/>
    <w:rsid w:val="0088674D"/>
    <w:rsid w:val="00886B95"/>
    <w:rsid w:val="00886B98"/>
    <w:rsid w:val="00886BD0"/>
    <w:rsid w:val="00886E75"/>
    <w:rsid w:val="00887077"/>
    <w:rsid w:val="008873DF"/>
    <w:rsid w:val="00887D23"/>
    <w:rsid w:val="00887F94"/>
    <w:rsid w:val="008904B9"/>
    <w:rsid w:val="008904C1"/>
    <w:rsid w:val="00890927"/>
    <w:rsid w:val="008909F1"/>
    <w:rsid w:val="00890A9E"/>
    <w:rsid w:val="00891079"/>
    <w:rsid w:val="00891700"/>
    <w:rsid w:val="00891744"/>
    <w:rsid w:val="00891A99"/>
    <w:rsid w:val="008923A8"/>
    <w:rsid w:val="00892562"/>
    <w:rsid w:val="00892898"/>
    <w:rsid w:val="00893068"/>
    <w:rsid w:val="00893708"/>
    <w:rsid w:val="0089375F"/>
    <w:rsid w:val="0089389A"/>
    <w:rsid w:val="00893A9B"/>
    <w:rsid w:val="00893CBD"/>
    <w:rsid w:val="00893D31"/>
    <w:rsid w:val="00894072"/>
    <w:rsid w:val="008943DB"/>
    <w:rsid w:val="008948EB"/>
    <w:rsid w:val="00894B5D"/>
    <w:rsid w:val="008950EB"/>
    <w:rsid w:val="00895160"/>
    <w:rsid w:val="00895B50"/>
    <w:rsid w:val="00895DAE"/>
    <w:rsid w:val="00896027"/>
    <w:rsid w:val="0089632E"/>
    <w:rsid w:val="008965FD"/>
    <w:rsid w:val="00896D5B"/>
    <w:rsid w:val="008971C7"/>
    <w:rsid w:val="00897718"/>
    <w:rsid w:val="00897797"/>
    <w:rsid w:val="00897BDA"/>
    <w:rsid w:val="008A0122"/>
    <w:rsid w:val="008A07BD"/>
    <w:rsid w:val="008A087C"/>
    <w:rsid w:val="008A0D43"/>
    <w:rsid w:val="008A110D"/>
    <w:rsid w:val="008A13A4"/>
    <w:rsid w:val="008A13C1"/>
    <w:rsid w:val="008A1946"/>
    <w:rsid w:val="008A1BDA"/>
    <w:rsid w:val="008A2040"/>
    <w:rsid w:val="008A2236"/>
    <w:rsid w:val="008A2628"/>
    <w:rsid w:val="008A283E"/>
    <w:rsid w:val="008A28ED"/>
    <w:rsid w:val="008A2E35"/>
    <w:rsid w:val="008A2F36"/>
    <w:rsid w:val="008A31CE"/>
    <w:rsid w:val="008A3417"/>
    <w:rsid w:val="008A3A1A"/>
    <w:rsid w:val="008A3FB2"/>
    <w:rsid w:val="008A4230"/>
    <w:rsid w:val="008A42D4"/>
    <w:rsid w:val="008A452E"/>
    <w:rsid w:val="008A493B"/>
    <w:rsid w:val="008A4BE3"/>
    <w:rsid w:val="008A4C89"/>
    <w:rsid w:val="008A4CB9"/>
    <w:rsid w:val="008A5366"/>
    <w:rsid w:val="008A546C"/>
    <w:rsid w:val="008A555A"/>
    <w:rsid w:val="008A55CD"/>
    <w:rsid w:val="008A5773"/>
    <w:rsid w:val="008A59A5"/>
    <w:rsid w:val="008A6441"/>
    <w:rsid w:val="008A66AD"/>
    <w:rsid w:val="008A6707"/>
    <w:rsid w:val="008A6894"/>
    <w:rsid w:val="008A756D"/>
    <w:rsid w:val="008A76DE"/>
    <w:rsid w:val="008A77B2"/>
    <w:rsid w:val="008A788D"/>
    <w:rsid w:val="008A7912"/>
    <w:rsid w:val="008A7AA4"/>
    <w:rsid w:val="008A7E81"/>
    <w:rsid w:val="008B068D"/>
    <w:rsid w:val="008B082F"/>
    <w:rsid w:val="008B09BE"/>
    <w:rsid w:val="008B0C4C"/>
    <w:rsid w:val="008B1145"/>
    <w:rsid w:val="008B1396"/>
    <w:rsid w:val="008B1E79"/>
    <w:rsid w:val="008B2432"/>
    <w:rsid w:val="008B2536"/>
    <w:rsid w:val="008B2678"/>
    <w:rsid w:val="008B3158"/>
    <w:rsid w:val="008B340D"/>
    <w:rsid w:val="008B3E31"/>
    <w:rsid w:val="008B4065"/>
    <w:rsid w:val="008B452E"/>
    <w:rsid w:val="008B46E3"/>
    <w:rsid w:val="008B4A4B"/>
    <w:rsid w:val="008B4B6C"/>
    <w:rsid w:val="008B4F35"/>
    <w:rsid w:val="008B50C8"/>
    <w:rsid w:val="008B528B"/>
    <w:rsid w:val="008B57FE"/>
    <w:rsid w:val="008B58DE"/>
    <w:rsid w:val="008B5B65"/>
    <w:rsid w:val="008B6783"/>
    <w:rsid w:val="008B68B2"/>
    <w:rsid w:val="008B697D"/>
    <w:rsid w:val="008B69AD"/>
    <w:rsid w:val="008B69E9"/>
    <w:rsid w:val="008B69EA"/>
    <w:rsid w:val="008B6B95"/>
    <w:rsid w:val="008B710C"/>
    <w:rsid w:val="008B7126"/>
    <w:rsid w:val="008B77FB"/>
    <w:rsid w:val="008C0256"/>
    <w:rsid w:val="008C04A4"/>
    <w:rsid w:val="008C095D"/>
    <w:rsid w:val="008C0C95"/>
    <w:rsid w:val="008C1186"/>
    <w:rsid w:val="008C13D8"/>
    <w:rsid w:val="008C1445"/>
    <w:rsid w:val="008C1486"/>
    <w:rsid w:val="008C14E3"/>
    <w:rsid w:val="008C155A"/>
    <w:rsid w:val="008C21C8"/>
    <w:rsid w:val="008C23A3"/>
    <w:rsid w:val="008C2448"/>
    <w:rsid w:val="008C2595"/>
    <w:rsid w:val="008C2F4B"/>
    <w:rsid w:val="008C3801"/>
    <w:rsid w:val="008C39D6"/>
    <w:rsid w:val="008C3A07"/>
    <w:rsid w:val="008C46B6"/>
    <w:rsid w:val="008C4AF5"/>
    <w:rsid w:val="008C4E26"/>
    <w:rsid w:val="008C503F"/>
    <w:rsid w:val="008C5083"/>
    <w:rsid w:val="008C50BB"/>
    <w:rsid w:val="008C5124"/>
    <w:rsid w:val="008C56C0"/>
    <w:rsid w:val="008C59F5"/>
    <w:rsid w:val="008C5D94"/>
    <w:rsid w:val="008C5DFF"/>
    <w:rsid w:val="008C5F32"/>
    <w:rsid w:val="008C5FBE"/>
    <w:rsid w:val="008C5FEB"/>
    <w:rsid w:val="008C606D"/>
    <w:rsid w:val="008C63A4"/>
    <w:rsid w:val="008C6435"/>
    <w:rsid w:val="008C6E56"/>
    <w:rsid w:val="008C6E62"/>
    <w:rsid w:val="008C740C"/>
    <w:rsid w:val="008C74D8"/>
    <w:rsid w:val="008C7501"/>
    <w:rsid w:val="008C7A5E"/>
    <w:rsid w:val="008C7CBD"/>
    <w:rsid w:val="008D0617"/>
    <w:rsid w:val="008D067D"/>
    <w:rsid w:val="008D0FB9"/>
    <w:rsid w:val="008D1251"/>
    <w:rsid w:val="008D15F8"/>
    <w:rsid w:val="008D1BD3"/>
    <w:rsid w:val="008D1D4B"/>
    <w:rsid w:val="008D297F"/>
    <w:rsid w:val="008D2EB4"/>
    <w:rsid w:val="008D33C5"/>
    <w:rsid w:val="008D346C"/>
    <w:rsid w:val="008D36A4"/>
    <w:rsid w:val="008D371E"/>
    <w:rsid w:val="008D378D"/>
    <w:rsid w:val="008D38A4"/>
    <w:rsid w:val="008D3CEA"/>
    <w:rsid w:val="008D4207"/>
    <w:rsid w:val="008D4269"/>
    <w:rsid w:val="008D441E"/>
    <w:rsid w:val="008D4676"/>
    <w:rsid w:val="008D48DF"/>
    <w:rsid w:val="008D492A"/>
    <w:rsid w:val="008D4AB1"/>
    <w:rsid w:val="008D5208"/>
    <w:rsid w:val="008D545B"/>
    <w:rsid w:val="008D55F3"/>
    <w:rsid w:val="008D58CD"/>
    <w:rsid w:val="008D6478"/>
    <w:rsid w:val="008D66B4"/>
    <w:rsid w:val="008D67AE"/>
    <w:rsid w:val="008D6857"/>
    <w:rsid w:val="008D6BA2"/>
    <w:rsid w:val="008D6CB8"/>
    <w:rsid w:val="008D761A"/>
    <w:rsid w:val="008D7D7B"/>
    <w:rsid w:val="008D7E4F"/>
    <w:rsid w:val="008D7FA9"/>
    <w:rsid w:val="008E085F"/>
    <w:rsid w:val="008E1241"/>
    <w:rsid w:val="008E1413"/>
    <w:rsid w:val="008E1947"/>
    <w:rsid w:val="008E19E5"/>
    <w:rsid w:val="008E1E07"/>
    <w:rsid w:val="008E202C"/>
    <w:rsid w:val="008E215A"/>
    <w:rsid w:val="008E21FC"/>
    <w:rsid w:val="008E2323"/>
    <w:rsid w:val="008E2813"/>
    <w:rsid w:val="008E30CE"/>
    <w:rsid w:val="008E3182"/>
    <w:rsid w:val="008E32D0"/>
    <w:rsid w:val="008E344D"/>
    <w:rsid w:val="008E3897"/>
    <w:rsid w:val="008E39E5"/>
    <w:rsid w:val="008E3B06"/>
    <w:rsid w:val="008E3B28"/>
    <w:rsid w:val="008E3C4C"/>
    <w:rsid w:val="008E3CB1"/>
    <w:rsid w:val="008E457B"/>
    <w:rsid w:val="008E4729"/>
    <w:rsid w:val="008E4731"/>
    <w:rsid w:val="008E4AF0"/>
    <w:rsid w:val="008E4BF2"/>
    <w:rsid w:val="008E50B8"/>
    <w:rsid w:val="008E51D3"/>
    <w:rsid w:val="008E553A"/>
    <w:rsid w:val="008E5637"/>
    <w:rsid w:val="008E5BDB"/>
    <w:rsid w:val="008E5C92"/>
    <w:rsid w:val="008E5CD1"/>
    <w:rsid w:val="008E5FD0"/>
    <w:rsid w:val="008E63F7"/>
    <w:rsid w:val="008E6612"/>
    <w:rsid w:val="008E670B"/>
    <w:rsid w:val="008E67A4"/>
    <w:rsid w:val="008E67D2"/>
    <w:rsid w:val="008E6838"/>
    <w:rsid w:val="008E6983"/>
    <w:rsid w:val="008E69D1"/>
    <w:rsid w:val="008E6BAC"/>
    <w:rsid w:val="008E6F86"/>
    <w:rsid w:val="008E7030"/>
    <w:rsid w:val="008E72B7"/>
    <w:rsid w:val="008E79FA"/>
    <w:rsid w:val="008E7DDD"/>
    <w:rsid w:val="008F0118"/>
    <w:rsid w:val="008F0232"/>
    <w:rsid w:val="008F0456"/>
    <w:rsid w:val="008F06DC"/>
    <w:rsid w:val="008F0D8E"/>
    <w:rsid w:val="008F0FED"/>
    <w:rsid w:val="008F12B8"/>
    <w:rsid w:val="008F12CE"/>
    <w:rsid w:val="008F1785"/>
    <w:rsid w:val="008F190E"/>
    <w:rsid w:val="008F1910"/>
    <w:rsid w:val="008F22BF"/>
    <w:rsid w:val="008F2359"/>
    <w:rsid w:val="008F2631"/>
    <w:rsid w:val="008F2B86"/>
    <w:rsid w:val="008F2CEA"/>
    <w:rsid w:val="008F2FF1"/>
    <w:rsid w:val="008F3261"/>
    <w:rsid w:val="008F3496"/>
    <w:rsid w:val="008F39BA"/>
    <w:rsid w:val="008F44DF"/>
    <w:rsid w:val="008F4507"/>
    <w:rsid w:val="008F482A"/>
    <w:rsid w:val="008F4DD6"/>
    <w:rsid w:val="008F501F"/>
    <w:rsid w:val="008F5155"/>
    <w:rsid w:val="008F56AE"/>
    <w:rsid w:val="008F58F3"/>
    <w:rsid w:val="008F5975"/>
    <w:rsid w:val="008F5B7E"/>
    <w:rsid w:val="008F6121"/>
    <w:rsid w:val="008F6C8A"/>
    <w:rsid w:val="008F700A"/>
    <w:rsid w:val="008F7452"/>
    <w:rsid w:val="008F773A"/>
    <w:rsid w:val="008F779C"/>
    <w:rsid w:val="008F77F5"/>
    <w:rsid w:val="008F7930"/>
    <w:rsid w:val="008F7B82"/>
    <w:rsid w:val="008F7BA6"/>
    <w:rsid w:val="009007DB"/>
    <w:rsid w:val="0090091B"/>
    <w:rsid w:val="00900BA9"/>
    <w:rsid w:val="00900BF8"/>
    <w:rsid w:val="00901528"/>
    <w:rsid w:val="00901E5C"/>
    <w:rsid w:val="00902072"/>
    <w:rsid w:val="00902201"/>
    <w:rsid w:val="0090220C"/>
    <w:rsid w:val="00902527"/>
    <w:rsid w:val="009027B1"/>
    <w:rsid w:val="00902934"/>
    <w:rsid w:val="00902B51"/>
    <w:rsid w:val="00902D4D"/>
    <w:rsid w:val="0090309A"/>
    <w:rsid w:val="00903203"/>
    <w:rsid w:val="0090321D"/>
    <w:rsid w:val="009032A1"/>
    <w:rsid w:val="00903634"/>
    <w:rsid w:val="00903AE7"/>
    <w:rsid w:val="00903B7D"/>
    <w:rsid w:val="009041BE"/>
    <w:rsid w:val="009042E9"/>
    <w:rsid w:val="00904373"/>
    <w:rsid w:val="009043A3"/>
    <w:rsid w:val="00904B19"/>
    <w:rsid w:val="00905553"/>
    <w:rsid w:val="00905A4C"/>
    <w:rsid w:val="00905AE5"/>
    <w:rsid w:val="00905C79"/>
    <w:rsid w:val="00905D4E"/>
    <w:rsid w:val="009065DB"/>
    <w:rsid w:val="00906B41"/>
    <w:rsid w:val="009071E7"/>
    <w:rsid w:val="0090777D"/>
    <w:rsid w:val="00907A48"/>
    <w:rsid w:val="00907AA1"/>
    <w:rsid w:val="0091023D"/>
    <w:rsid w:val="00910319"/>
    <w:rsid w:val="0091072D"/>
    <w:rsid w:val="00910843"/>
    <w:rsid w:val="00910845"/>
    <w:rsid w:val="00910DCC"/>
    <w:rsid w:val="00910EF3"/>
    <w:rsid w:val="00910F9B"/>
    <w:rsid w:val="00911092"/>
    <w:rsid w:val="00911296"/>
    <w:rsid w:val="00911505"/>
    <w:rsid w:val="0091196B"/>
    <w:rsid w:val="00911DB1"/>
    <w:rsid w:val="00912141"/>
    <w:rsid w:val="009123F7"/>
    <w:rsid w:val="00912719"/>
    <w:rsid w:val="00912B93"/>
    <w:rsid w:val="00912D86"/>
    <w:rsid w:val="00912FE9"/>
    <w:rsid w:val="00913063"/>
    <w:rsid w:val="0091323E"/>
    <w:rsid w:val="009132FE"/>
    <w:rsid w:val="009135F8"/>
    <w:rsid w:val="0091367D"/>
    <w:rsid w:val="009136EB"/>
    <w:rsid w:val="009137D1"/>
    <w:rsid w:val="00913809"/>
    <w:rsid w:val="00913B1A"/>
    <w:rsid w:val="00913CD6"/>
    <w:rsid w:val="00913EC9"/>
    <w:rsid w:val="0091422A"/>
    <w:rsid w:val="0091447C"/>
    <w:rsid w:val="00914678"/>
    <w:rsid w:val="00914B76"/>
    <w:rsid w:val="00915BF4"/>
    <w:rsid w:val="00915DA3"/>
    <w:rsid w:val="00915E3D"/>
    <w:rsid w:val="009163A7"/>
    <w:rsid w:val="009166C5"/>
    <w:rsid w:val="009169B8"/>
    <w:rsid w:val="0091723C"/>
    <w:rsid w:val="00917270"/>
    <w:rsid w:val="00917488"/>
    <w:rsid w:val="009175BC"/>
    <w:rsid w:val="0091779A"/>
    <w:rsid w:val="00917C3E"/>
    <w:rsid w:val="00917E3C"/>
    <w:rsid w:val="0092022D"/>
    <w:rsid w:val="00920575"/>
    <w:rsid w:val="0092091F"/>
    <w:rsid w:val="00920A12"/>
    <w:rsid w:val="00920E40"/>
    <w:rsid w:val="009210E2"/>
    <w:rsid w:val="009213CA"/>
    <w:rsid w:val="00921AC8"/>
    <w:rsid w:val="00921D2C"/>
    <w:rsid w:val="009222E3"/>
    <w:rsid w:val="00922853"/>
    <w:rsid w:val="00922AE7"/>
    <w:rsid w:val="0092326B"/>
    <w:rsid w:val="0092326E"/>
    <w:rsid w:val="00923C65"/>
    <w:rsid w:val="00924027"/>
    <w:rsid w:val="0092448E"/>
    <w:rsid w:val="009246AB"/>
    <w:rsid w:val="00924A88"/>
    <w:rsid w:val="00924D0C"/>
    <w:rsid w:val="00925418"/>
    <w:rsid w:val="009254B4"/>
    <w:rsid w:val="009254E8"/>
    <w:rsid w:val="0092564B"/>
    <w:rsid w:val="00925D1B"/>
    <w:rsid w:val="0092614C"/>
    <w:rsid w:val="00926B0B"/>
    <w:rsid w:val="00926E1E"/>
    <w:rsid w:val="0092721C"/>
    <w:rsid w:val="00927505"/>
    <w:rsid w:val="00927646"/>
    <w:rsid w:val="0092767F"/>
    <w:rsid w:val="009279A8"/>
    <w:rsid w:val="00927B25"/>
    <w:rsid w:val="009302A2"/>
    <w:rsid w:val="0093045F"/>
    <w:rsid w:val="009304B0"/>
    <w:rsid w:val="00930637"/>
    <w:rsid w:val="00930912"/>
    <w:rsid w:val="009309AB"/>
    <w:rsid w:val="00930A93"/>
    <w:rsid w:val="00930C23"/>
    <w:rsid w:val="00930C2C"/>
    <w:rsid w:val="0093117C"/>
    <w:rsid w:val="0093117D"/>
    <w:rsid w:val="0093143D"/>
    <w:rsid w:val="009314BB"/>
    <w:rsid w:val="0093153A"/>
    <w:rsid w:val="00931BFB"/>
    <w:rsid w:val="009320CE"/>
    <w:rsid w:val="00932121"/>
    <w:rsid w:val="00932186"/>
    <w:rsid w:val="009322C6"/>
    <w:rsid w:val="00932410"/>
    <w:rsid w:val="00932454"/>
    <w:rsid w:val="00932A23"/>
    <w:rsid w:val="009333EE"/>
    <w:rsid w:val="0093343B"/>
    <w:rsid w:val="0093365B"/>
    <w:rsid w:val="00933ADF"/>
    <w:rsid w:val="00933CDF"/>
    <w:rsid w:val="00933DDE"/>
    <w:rsid w:val="0093422D"/>
    <w:rsid w:val="009345EB"/>
    <w:rsid w:val="009346B7"/>
    <w:rsid w:val="00934BC5"/>
    <w:rsid w:val="00934C33"/>
    <w:rsid w:val="009353EF"/>
    <w:rsid w:val="00935B59"/>
    <w:rsid w:val="00935CD0"/>
    <w:rsid w:val="009361DD"/>
    <w:rsid w:val="0093646D"/>
    <w:rsid w:val="00936617"/>
    <w:rsid w:val="00936A24"/>
    <w:rsid w:val="00936A82"/>
    <w:rsid w:val="00936B8E"/>
    <w:rsid w:val="00936D91"/>
    <w:rsid w:val="00937038"/>
    <w:rsid w:val="00937934"/>
    <w:rsid w:val="00937B1A"/>
    <w:rsid w:val="009405E1"/>
    <w:rsid w:val="00940663"/>
    <w:rsid w:val="00940B8E"/>
    <w:rsid w:val="0094178C"/>
    <w:rsid w:val="0094190D"/>
    <w:rsid w:val="00941C65"/>
    <w:rsid w:val="009420CF"/>
    <w:rsid w:val="00942155"/>
    <w:rsid w:val="00942214"/>
    <w:rsid w:val="009426A1"/>
    <w:rsid w:val="00942B13"/>
    <w:rsid w:val="00942DEC"/>
    <w:rsid w:val="00942ED4"/>
    <w:rsid w:val="009431F7"/>
    <w:rsid w:val="0094344A"/>
    <w:rsid w:val="00943896"/>
    <w:rsid w:val="00943AE6"/>
    <w:rsid w:val="00943AF4"/>
    <w:rsid w:val="00943FE1"/>
    <w:rsid w:val="00943FF9"/>
    <w:rsid w:val="009441F5"/>
    <w:rsid w:val="009442AC"/>
    <w:rsid w:val="0094468A"/>
    <w:rsid w:val="009448A3"/>
    <w:rsid w:val="00944BF4"/>
    <w:rsid w:val="0094595A"/>
    <w:rsid w:val="00945A68"/>
    <w:rsid w:val="00945CF7"/>
    <w:rsid w:val="00945FBB"/>
    <w:rsid w:val="0094604D"/>
    <w:rsid w:val="009462CB"/>
    <w:rsid w:val="009465CD"/>
    <w:rsid w:val="00946A35"/>
    <w:rsid w:val="00946B4D"/>
    <w:rsid w:val="0094748E"/>
    <w:rsid w:val="00947600"/>
    <w:rsid w:val="009478EA"/>
    <w:rsid w:val="00947C77"/>
    <w:rsid w:val="00947EA3"/>
    <w:rsid w:val="00950518"/>
    <w:rsid w:val="00950A79"/>
    <w:rsid w:val="009511B0"/>
    <w:rsid w:val="00951236"/>
    <w:rsid w:val="009512D4"/>
    <w:rsid w:val="00951609"/>
    <w:rsid w:val="0095168E"/>
    <w:rsid w:val="00951B9E"/>
    <w:rsid w:val="00951C33"/>
    <w:rsid w:val="00951C88"/>
    <w:rsid w:val="00952402"/>
    <w:rsid w:val="00952547"/>
    <w:rsid w:val="009527E2"/>
    <w:rsid w:val="00952A67"/>
    <w:rsid w:val="00953434"/>
    <w:rsid w:val="00953551"/>
    <w:rsid w:val="00953727"/>
    <w:rsid w:val="00953AB1"/>
    <w:rsid w:val="00953B18"/>
    <w:rsid w:val="00953F50"/>
    <w:rsid w:val="009541D4"/>
    <w:rsid w:val="009548A5"/>
    <w:rsid w:val="00954C83"/>
    <w:rsid w:val="00955275"/>
    <w:rsid w:val="00955CAF"/>
    <w:rsid w:val="009569E5"/>
    <w:rsid w:val="00956CC4"/>
    <w:rsid w:val="00956FA7"/>
    <w:rsid w:val="0095701D"/>
    <w:rsid w:val="00957218"/>
    <w:rsid w:val="00957375"/>
    <w:rsid w:val="009578CA"/>
    <w:rsid w:val="00957955"/>
    <w:rsid w:val="00957E7E"/>
    <w:rsid w:val="00957E80"/>
    <w:rsid w:val="009602AD"/>
    <w:rsid w:val="00960380"/>
    <w:rsid w:val="00960429"/>
    <w:rsid w:val="0096099D"/>
    <w:rsid w:val="00960A6F"/>
    <w:rsid w:val="00960D22"/>
    <w:rsid w:val="00960EF3"/>
    <w:rsid w:val="009616BD"/>
    <w:rsid w:val="009616E6"/>
    <w:rsid w:val="0096199C"/>
    <w:rsid w:val="00961A7B"/>
    <w:rsid w:val="00961CAF"/>
    <w:rsid w:val="00961FC2"/>
    <w:rsid w:val="0096276D"/>
    <w:rsid w:val="009628CC"/>
    <w:rsid w:val="00962AE7"/>
    <w:rsid w:val="00962BA9"/>
    <w:rsid w:val="00962E64"/>
    <w:rsid w:val="00962FAB"/>
    <w:rsid w:val="009630BC"/>
    <w:rsid w:val="0096366B"/>
    <w:rsid w:val="0096381D"/>
    <w:rsid w:val="009638AD"/>
    <w:rsid w:val="00963D4A"/>
    <w:rsid w:val="00964419"/>
    <w:rsid w:val="009644E1"/>
    <w:rsid w:val="00964520"/>
    <w:rsid w:val="009647B2"/>
    <w:rsid w:val="009648A8"/>
    <w:rsid w:val="00964F88"/>
    <w:rsid w:val="0096528C"/>
    <w:rsid w:val="00965310"/>
    <w:rsid w:val="009654CF"/>
    <w:rsid w:val="009655B1"/>
    <w:rsid w:val="0096590B"/>
    <w:rsid w:val="00965926"/>
    <w:rsid w:val="00965C1B"/>
    <w:rsid w:val="00966858"/>
    <w:rsid w:val="00966F18"/>
    <w:rsid w:val="009672DB"/>
    <w:rsid w:val="009673A9"/>
    <w:rsid w:val="009673F8"/>
    <w:rsid w:val="009676E0"/>
    <w:rsid w:val="00967A78"/>
    <w:rsid w:val="00967B14"/>
    <w:rsid w:val="00967C0F"/>
    <w:rsid w:val="00970009"/>
    <w:rsid w:val="00970189"/>
    <w:rsid w:val="0097031D"/>
    <w:rsid w:val="00970387"/>
    <w:rsid w:val="00970474"/>
    <w:rsid w:val="00970A5C"/>
    <w:rsid w:val="00970A62"/>
    <w:rsid w:val="00970B88"/>
    <w:rsid w:val="00970D39"/>
    <w:rsid w:val="00970F63"/>
    <w:rsid w:val="0097111E"/>
    <w:rsid w:val="009712D1"/>
    <w:rsid w:val="0097149F"/>
    <w:rsid w:val="00971EF0"/>
    <w:rsid w:val="00972125"/>
    <w:rsid w:val="009722F8"/>
    <w:rsid w:val="00972477"/>
    <w:rsid w:val="00972945"/>
    <w:rsid w:val="009729DE"/>
    <w:rsid w:val="00973095"/>
    <w:rsid w:val="00973602"/>
    <w:rsid w:val="0097379A"/>
    <w:rsid w:val="00973843"/>
    <w:rsid w:val="00973DF5"/>
    <w:rsid w:val="00973E22"/>
    <w:rsid w:val="00973E55"/>
    <w:rsid w:val="009744DC"/>
    <w:rsid w:val="009746D9"/>
    <w:rsid w:val="00974705"/>
    <w:rsid w:val="00974818"/>
    <w:rsid w:val="00974957"/>
    <w:rsid w:val="00974D2F"/>
    <w:rsid w:val="009750CB"/>
    <w:rsid w:val="00975169"/>
    <w:rsid w:val="00975421"/>
    <w:rsid w:val="009755F0"/>
    <w:rsid w:val="00975A4A"/>
    <w:rsid w:val="00975B3A"/>
    <w:rsid w:val="00975B45"/>
    <w:rsid w:val="00976247"/>
    <w:rsid w:val="00976387"/>
    <w:rsid w:val="00976503"/>
    <w:rsid w:val="00976A03"/>
    <w:rsid w:val="00977653"/>
    <w:rsid w:val="009776A3"/>
    <w:rsid w:val="0097780A"/>
    <w:rsid w:val="00977AC2"/>
    <w:rsid w:val="00977D87"/>
    <w:rsid w:val="00977ED2"/>
    <w:rsid w:val="00980354"/>
    <w:rsid w:val="00980911"/>
    <w:rsid w:val="00980F93"/>
    <w:rsid w:val="00981A13"/>
    <w:rsid w:val="00981F04"/>
    <w:rsid w:val="00982A50"/>
    <w:rsid w:val="00982FFC"/>
    <w:rsid w:val="00983028"/>
    <w:rsid w:val="0098321F"/>
    <w:rsid w:val="00983398"/>
    <w:rsid w:val="0098343C"/>
    <w:rsid w:val="009838D4"/>
    <w:rsid w:val="0098413A"/>
    <w:rsid w:val="009841E0"/>
    <w:rsid w:val="009844CF"/>
    <w:rsid w:val="009849E2"/>
    <w:rsid w:val="00984B8A"/>
    <w:rsid w:val="00984C44"/>
    <w:rsid w:val="00984D1A"/>
    <w:rsid w:val="00985100"/>
    <w:rsid w:val="009852F6"/>
    <w:rsid w:val="009859DB"/>
    <w:rsid w:val="00985A47"/>
    <w:rsid w:val="00985FA9"/>
    <w:rsid w:val="009863DF"/>
    <w:rsid w:val="009863EA"/>
    <w:rsid w:val="00986450"/>
    <w:rsid w:val="00986619"/>
    <w:rsid w:val="009869E5"/>
    <w:rsid w:val="0098755C"/>
    <w:rsid w:val="00987ADE"/>
    <w:rsid w:val="00987B6F"/>
    <w:rsid w:val="00987DDB"/>
    <w:rsid w:val="009904EE"/>
    <w:rsid w:val="0099052F"/>
    <w:rsid w:val="009906B2"/>
    <w:rsid w:val="009906FE"/>
    <w:rsid w:val="00990846"/>
    <w:rsid w:val="00990C76"/>
    <w:rsid w:val="00990FA5"/>
    <w:rsid w:val="00991313"/>
    <w:rsid w:val="009915AA"/>
    <w:rsid w:val="00991656"/>
    <w:rsid w:val="00991A50"/>
    <w:rsid w:val="009920F2"/>
    <w:rsid w:val="00992269"/>
    <w:rsid w:val="0099232F"/>
    <w:rsid w:val="009923D5"/>
    <w:rsid w:val="0099286F"/>
    <w:rsid w:val="009929E3"/>
    <w:rsid w:val="00992A1D"/>
    <w:rsid w:val="00992A94"/>
    <w:rsid w:val="00992D8C"/>
    <w:rsid w:val="009934C0"/>
    <w:rsid w:val="009935EB"/>
    <w:rsid w:val="0099366A"/>
    <w:rsid w:val="009938FA"/>
    <w:rsid w:val="00993B41"/>
    <w:rsid w:val="00993DCB"/>
    <w:rsid w:val="00993E99"/>
    <w:rsid w:val="0099401C"/>
    <w:rsid w:val="0099407A"/>
    <w:rsid w:val="0099423F"/>
    <w:rsid w:val="00994399"/>
    <w:rsid w:val="0099480B"/>
    <w:rsid w:val="009948F0"/>
    <w:rsid w:val="00994EF4"/>
    <w:rsid w:val="0099505A"/>
    <w:rsid w:val="0099516F"/>
    <w:rsid w:val="009952EF"/>
    <w:rsid w:val="00995638"/>
    <w:rsid w:val="0099597D"/>
    <w:rsid w:val="009961CE"/>
    <w:rsid w:val="009968EE"/>
    <w:rsid w:val="00996994"/>
    <w:rsid w:val="00996B56"/>
    <w:rsid w:val="00996C34"/>
    <w:rsid w:val="00996D31"/>
    <w:rsid w:val="009972D6"/>
    <w:rsid w:val="00997A2B"/>
    <w:rsid w:val="00997B44"/>
    <w:rsid w:val="00997F8B"/>
    <w:rsid w:val="009A0021"/>
    <w:rsid w:val="009A05F3"/>
    <w:rsid w:val="009A0C3A"/>
    <w:rsid w:val="009A0F91"/>
    <w:rsid w:val="009A167F"/>
    <w:rsid w:val="009A16D7"/>
    <w:rsid w:val="009A1DB7"/>
    <w:rsid w:val="009A1F8C"/>
    <w:rsid w:val="009A23F9"/>
    <w:rsid w:val="009A25A6"/>
    <w:rsid w:val="009A25FA"/>
    <w:rsid w:val="009A299E"/>
    <w:rsid w:val="009A2A54"/>
    <w:rsid w:val="009A30D9"/>
    <w:rsid w:val="009A3207"/>
    <w:rsid w:val="009A33D9"/>
    <w:rsid w:val="009A33E4"/>
    <w:rsid w:val="009A3592"/>
    <w:rsid w:val="009A36F5"/>
    <w:rsid w:val="009A37C3"/>
    <w:rsid w:val="009A38A2"/>
    <w:rsid w:val="009A3AF3"/>
    <w:rsid w:val="009A3F0D"/>
    <w:rsid w:val="009A46A4"/>
    <w:rsid w:val="009A4E24"/>
    <w:rsid w:val="009A4EA6"/>
    <w:rsid w:val="009A501D"/>
    <w:rsid w:val="009A572E"/>
    <w:rsid w:val="009A5981"/>
    <w:rsid w:val="009A5CBA"/>
    <w:rsid w:val="009A5CDB"/>
    <w:rsid w:val="009A5DA5"/>
    <w:rsid w:val="009A5DD5"/>
    <w:rsid w:val="009A5FF6"/>
    <w:rsid w:val="009A61D4"/>
    <w:rsid w:val="009A6C63"/>
    <w:rsid w:val="009A728E"/>
    <w:rsid w:val="009A7A63"/>
    <w:rsid w:val="009A7EDD"/>
    <w:rsid w:val="009B0108"/>
    <w:rsid w:val="009B03DB"/>
    <w:rsid w:val="009B06AC"/>
    <w:rsid w:val="009B0794"/>
    <w:rsid w:val="009B09FE"/>
    <w:rsid w:val="009B0B95"/>
    <w:rsid w:val="009B0C59"/>
    <w:rsid w:val="009B117E"/>
    <w:rsid w:val="009B11A3"/>
    <w:rsid w:val="009B122D"/>
    <w:rsid w:val="009B1490"/>
    <w:rsid w:val="009B151A"/>
    <w:rsid w:val="009B16AD"/>
    <w:rsid w:val="009B1718"/>
    <w:rsid w:val="009B19D2"/>
    <w:rsid w:val="009B20E7"/>
    <w:rsid w:val="009B22C8"/>
    <w:rsid w:val="009B24BA"/>
    <w:rsid w:val="009B3059"/>
    <w:rsid w:val="009B3100"/>
    <w:rsid w:val="009B3171"/>
    <w:rsid w:val="009B365B"/>
    <w:rsid w:val="009B39D5"/>
    <w:rsid w:val="009B3A48"/>
    <w:rsid w:val="009B3D8F"/>
    <w:rsid w:val="009B403A"/>
    <w:rsid w:val="009B46D2"/>
    <w:rsid w:val="009B4A3F"/>
    <w:rsid w:val="009B4B5F"/>
    <w:rsid w:val="009B4DC4"/>
    <w:rsid w:val="009B52A7"/>
    <w:rsid w:val="009B551C"/>
    <w:rsid w:val="009B56FA"/>
    <w:rsid w:val="009B59CF"/>
    <w:rsid w:val="009B5B61"/>
    <w:rsid w:val="009B6167"/>
    <w:rsid w:val="009B652D"/>
    <w:rsid w:val="009B6819"/>
    <w:rsid w:val="009B6F1A"/>
    <w:rsid w:val="009B74B5"/>
    <w:rsid w:val="009B7692"/>
    <w:rsid w:val="009B7E58"/>
    <w:rsid w:val="009C0931"/>
    <w:rsid w:val="009C0CB2"/>
    <w:rsid w:val="009C1A01"/>
    <w:rsid w:val="009C27DB"/>
    <w:rsid w:val="009C2EB3"/>
    <w:rsid w:val="009C3458"/>
    <w:rsid w:val="009C3AC3"/>
    <w:rsid w:val="009C41D0"/>
    <w:rsid w:val="009C45A7"/>
    <w:rsid w:val="009C47D0"/>
    <w:rsid w:val="009C4C8A"/>
    <w:rsid w:val="009C4FA8"/>
    <w:rsid w:val="009C50F0"/>
    <w:rsid w:val="009C542F"/>
    <w:rsid w:val="009C572B"/>
    <w:rsid w:val="009C5902"/>
    <w:rsid w:val="009C5AD4"/>
    <w:rsid w:val="009C6386"/>
    <w:rsid w:val="009C645F"/>
    <w:rsid w:val="009C688A"/>
    <w:rsid w:val="009C6EED"/>
    <w:rsid w:val="009C6FDD"/>
    <w:rsid w:val="009C7104"/>
    <w:rsid w:val="009C769D"/>
    <w:rsid w:val="009D03BE"/>
    <w:rsid w:val="009D03DD"/>
    <w:rsid w:val="009D0537"/>
    <w:rsid w:val="009D08CC"/>
    <w:rsid w:val="009D0A8D"/>
    <w:rsid w:val="009D0AB6"/>
    <w:rsid w:val="009D109D"/>
    <w:rsid w:val="009D1D06"/>
    <w:rsid w:val="009D1EF8"/>
    <w:rsid w:val="009D2412"/>
    <w:rsid w:val="009D2BB8"/>
    <w:rsid w:val="009D2E12"/>
    <w:rsid w:val="009D2E3F"/>
    <w:rsid w:val="009D30C3"/>
    <w:rsid w:val="009D36C7"/>
    <w:rsid w:val="009D39AD"/>
    <w:rsid w:val="009D3AF0"/>
    <w:rsid w:val="009D3C56"/>
    <w:rsid w:val="009D4982"/>
    <w:rsid w:val="009D581D"/>
    <w:rsid w:val="009D5B62"/>
    <w:rsid w:val="009D5BA0"/>
    <w:rsid w:val="009D5C39"/>
    <w:rsid w:val="009D5F0F"/>
    <w:rsid w:val="009D60FD"/>
    <w:rsid w:val="009D6140"/>
    <w:rsid w:val="009D634C"/>
    <w:rsid w:val="009D709A"/>
    <w:rsid w:val="009D7488"/>
    <w:rsid w:val="009D78A0"/>
    <w:rsid w:val="009D7A3C"/>
    <w:rsid w:val="009D7F0B"/>
    <w:rsid w:val="009D7F13"/>
    <w:rsid w:val="009D7F8E"/>
    <w:rsid w:val="009E07BF"/>
    <w:rsid w:val="009E0B9B"/>
    <w:rsid w:val="009E0C3B"/>
    <w:rsid w:val="009E0E54"/>
    <w:rsid w:val="009E0E78"/>
    <w:rsid w:val="009E0F07"/>
    <w:rsid w:val="009E0F7A"/>
    <w:rsid w:val="009E1509"/>
    <w:rsid w:val="009E1849"/>
    <w:rsid w:val="009E1AA3"/>
    <w:rsid w:val="009E2378"/>
    <w:rsid w:val="009E266B"/>
    <w:rsid w:val="009E2CC4"/>
    <w:rsid w:val="009E3841"/>
    <w:rsid w:val="009E384D"/>
    <w:rsid w:val="009E39BB"/>
    <w:rsid w:val="009E3B63"/>
    <w:rsid w:val="009E3D64"/>
    <w:rsid w:val="009E40CA"/>
    <w:rsid w:val="009E4380"/>
    <w:rsid w:val="009E4593"/>
    <w:rsid w:val="009E4771"/>
    <w:rsid w:val="009E482D"/>
    <w:rsid w:val="009E49FD"/>
    <w:rsid w:val="009E4AED"/>
    <w:rsid w:val="009E4B74"/>
    <w:rsid w:val="009E4D0D"/>
    <w:rsid w:val="009E5457"/>
    <w:rsid w:val="009E553E"/>
    <w:rsid w:val="009E5698"/>
    <w:rsid w:val="009E5743"/>
    <w:rsid w:val="009E5892"/>
    <w:rsid w:val="009E5897"/>
    <w:rsid w:val="009E6181"/>
    <w:rsid w:val="009E6265"/>
    <w:rsid w:val="009E6DDB"/>
    <w:rsid w:val="009E6E32"/>
    <w:rsid w:val="009E717F"/>
    <w:rsid w:val="009E72B6"/>
    <w:rsid w:val="009E7367"/>
    <w:rsid w:val="009F0013"/>
    <w:rsid w:val="009F0274"/>
    <w:rsid w:val="009F0BA7"/>
    <w:rsid w:val="009F0D81"/>
    <w:rsid w:val="009F0DC4"/>
    <w:rsid w:val="009F112C"/>
    <w:rsid w:val="009F11A4"/>
    <w:rsid w:val="009F1691"/>
    <w:rsid w:val="009F1808"/>
    <w:rsid w:val="009F18E4"/>
    <w:rsid w:val="009F1FE0"/>
    <w:rsid w:val="009F2108"/>
    <w:rsid w:val="009F2A13"/>
    <w:rsid w:val="009F304B"/>
    <w:rsid w:val="009F305C"/>
    <w:rsid w:val="009F364B"/>
    <w:rsid w:val="009F417B"/>
    <w:rsid w:val="009F41F7"/>
    <w:rsid w:val="009F43D3"/>
    <w:rsid w:val="009F4829"/>
    <w:rsid w:val="009F4D0F"/>
    <w:rsid w:val="009F4E8E"/>
    <w:rsid w:val="009F5C09"/>
    <w:rsid w:val="009F5F4A"/>
    <w:rsid w:val="009F6A72"/>
    <w:rsid w:val="009F6C8E"/>
    <w:rsid w:val="009F7307"/>
    <w:rsid w:val="009F7342"/>
    <w:rsid w:val="009F73BB"/>
    <w:rsid w:val="009F7A41"/>
    <w:rsid w:val="009F7B0D"/>
    <w:rsid w:val="009F7B96"/>
    <w:rsid w:val="00A00246"/>
    <w:rsid w:val="00A003D2"/>
    <w:rsid w:val="00A00A42"/>
    <w:rsid w:val="00A00BEC"/>
    <w:rsid w:val="00A00C48"/>
    <w:rsid w:val="00A00D3B"/>
    <w:rsid w:val="00A00F09"/>
    <w:rsid w:val="00A00FD8"/>
    <w:rsid w:val="00A01041"/>
    <w:rsid w:val="00A0109B"/>
    <w:rsid w:val="00A01267"/>
    <w:rsid w:val="00A014F4"/>
    <w:rsid w:val="00A02235"/>
    <w:rsid w:val="00A02797"/>
    <w:rsid w:val="00A02923"/>
    <w:rsid w:val="00A02A6D"/>
    <w:rsid w:val="00A03094"/>
    <w:rsid w:val="00A03306"/>
    <w:rsid w:val="00A03397"/>
    <w:rsid w:val="00A03520"/>
    <w:rsid w:val="00A039CD"/>
    <w:rsid w:val="00A03B98"/>
    <w:rsid w:val="00A0409D"/>
    <w:rsid w:val="00A04159"/>
    <w:rsid w:val="00A041F3"/>
    <w:rsid w:val="00A0438A"/>
    <w:rsid w:val="00A0460F"/>
    <w:rsid w:val="00A049D7"/>
    <w:rsid w:val="00A04DC6"/>
    <w:rsid w:val="00A04DD9"/>
    <w:rsid w:val="00A04E87"/>
    <w:rsid w:val="00A04ED2"/>
    <w:rsid w:val="00A04FFD"/>
    <w:rsid w:val="00A05549"/>
    <w:rsid w:val="00A05796"/>
    <w:rsid w:val="00A05A25"/>
    <w:rsid w:val="00A05A7E"/>
    <w:rsid w:val="00A05B69"/>
    <w:rsid w:val="00A05BCC"/>
    <w:rsid w:val="00A05EF8"/>
    <w:rsid w:val="00A060A4"/>
    <w:rsid w:val="00A0646A"/>
    <w:rsid w:val="00A065C7"/>
    <w:rsid w:val="00A06612"/>
    <w:rsid w:val="00A0663C"/>
    <w:rsid w:val="00A06885"/>
    <w:rsid w:val="00A06D90"/>
    <w:rsid w:val="00A073AB"/>
    <w:rsid w:val="00A0741C"/>
    <w:rsid w:val="00A077D1"/>
    <w:rsid w:val="00A07B18"/>
    <w:rsid w:val="00A07B7F"/>
    <w:rsid w:val="00A07BE9"/>
    <w:rsid w:val="00A07D99"/>
    <w:rsid w:val="00A07EB7"/>
    <w:rsid w:val="00A10668"/>
    <w:rsid w:val="00A10A70"/>
    <w:rsid w:val="00A10DE8"/>
    <w:rsid w:val="00A10FF1"/>
    <w:rsid w:val="00A1108F"/>
    <w:rsid w:val="00A11255"/>
    <w:rsid w:val="00A1146E"/>
    <w:rsid w:val="00A11775"/>
    <w:rsid w:val="00A11F51"/>
    <w:rsid w:val="00A1219B"/>
    <w:rsid w:val="00A121E9"/>
    <w:rsid w:val="00A124AD"/>
    <w:rsid w:val="00A12D9A"/>
    <w:rsid w:val="00A12F2E"/>
    <w:rsid w:val="00A1336C"/>
    <w:rsid w:val="00A13706"/>
    <w:rsid w:val="00A13AF8"/>
    <w:rsid w:val="00A13D5B"/>
    <w:rsid w:val="00A13D5F"/>
    <w:rsid w:val="00A13E88"/>
    <w:rsid w:val="00A14129"/>
    <w:rsid w:val="00A1472F"/>
    <w:rsid w:val="00A149C3"/>
    <w:rsid w:val="00A14BDA"/>
    <w:rsid w:val="00A14C6F"/>
    <w:rsid w:val="00A15CF3"/>
    <w:rsid w:val="00A15E06"/>
    <w:rsid w:val="00A1664A"/>
    <w:rsid w:val="00A1664B"/>
    <w:rsid w:val="00A16A5C"/>
    <w:rsid w:val="00A16FA7"/>
    <w:rsid w:val="00A17072"/>
    <w:rsid w:val="00A17A99"/>
    <w:rsid w:val="00A17C3A"/>
    <w:rsid w:val="00A20171"/>
    <w:rsid w:val="00A204A5"/>
    <w:rsid w:val="00A2066D"/>
    <w:rsid w:val="00A20BA8"/>
    <w:rsid w:val="00A20D45"/>
    <w:rsid w:val="00A21A9F"/>
    <w:rsid w:val="00A22D35"/>
    <w:rsid w:val="00A22D5A"/>
    <w:rsid w:val="00A2329B"/>
    <w:rsid w:val="00A23340"/>
    <w:rsid w:val="00A2346F"/>
    <w:rsid w:val="00A23534"/>
    <w:rsid w:val="00A2364A"/>
    <w:rsid w:val="00A237B3"/>
    <w:rsid w:val="00A23BAC"/>
    <w:rsid w:val="00A23E1B"/>
    <w:rsid w:val="00A2453B"/>
    <w:rsid w:val="00A24946"/>
    <w:rsid w:val="00A2571C"/>
    <w:rsid w:val="00A2583D"/>
    <w:rsid w:val="00A25C83"/>
    <w:rsid w:val="00A25D8A"/>
    <w:rsid w:val="00A2658B"/>
    <w:rsid w:val="00A2680B"/>
    <w:rsid w:val="00A26957"/>
    <w:rsid w:val="00A26EFF"/>
    <w:rsid w:val="00A26F9A"/>
    <w:rsid w:val="00A27027"/>
    <w:rsid w:val="00A2748E"/>
    <w:rsid w:val="00A274F9"/>
    <w:rsid w:val="00A27748"/>
    <w:rsid w:val="00A27806"/>
    <w:rsid w:val="00A27FB1"/>
    <w:rsid w:val="00A30081"/>
    <w:rsid w:val="00A30121"/>
    <w:rsid w:val="00A302AF"/>
    <w:rsid w:val="00A30399"/>
    <w:rsid w:val="00A30742"/>
    <w:rsid w:val="00A30B5A"/>
    <w:rsid w:val="00A30B8E"/>
    <w:rsid w:val="00A30FD3"/>
    <w:rsid w:val="00A30FEC"/>
    <w:rsid w:val="00A31188"/>
    <w:rsid w:val="00A314B3"/>
    <w:rsid w:val="00A3154B"/>
    <w:rsid w:val="00A316A9"/>
    <w:rsid w:val="00A317CE"/>
    <w:rsid w:val="00A31CFB"/>
    <w:rsid w:val="00A31F1E"/>
    <w:rsid w:val="00A3209F"/>
    <w:rsid w:val="00A322DB"/>
    <w:rsid w:val="00A325B7"/>
    <w:rsid w:val="00A32938"/>
    <w:rsid w:val="00A32B83"/>
    <w:rsid w:val="00A330B9"/>
    <w:rsid w:val="00A33225"/>
    <w:rsid w:val="00A3329D"/>
    <w:rsid w:val="00A33725"/>
    <w:rsid w:val="00A338CA"/>
    <w:rsid w:val="00A33CE7"/>
    <w:rsid w:val="00A33E5E"/>
    <w:rsid w:val="00A34009"/>
    <w:rsid w:val="00A342CC"/>
    <w:rsid w:val="00A346ED"/>
    <w:rsid w:val="00A34853"/>
    <w:rsid w:val="00A3495C"/>
    <w:rsid w:val="00A34DEB"/>
    <w:rsid w:val="00A35382"/>
    <w:rsid w:val="00A35878"/>
    <w:rsid w:val="00A35ACF"/>
    <w:rsid w:val="00A35BA2"/>
    <w:rsid w:val="00A35D07"/>
    <w:rsid w:val="00A35E97"/>
    <w:rsid w:val="00A35F37"/>
    <w:rsid w:val="00A36D7A"/>
    <w:rsid w:val="00A36DEC"/>
    <w:rsid w:val="00A372BA"/>
    <w:rsid w:val="00A376D6"/>
    <w:rsid w:val="00A3779B"/>
    <w:rsid w:val="00A37B8C"/>
    <w:rsid w:val="00A37E76"/>
    <w:rsid w:val="00A40087"/>
    <w:rsid w:val="00A400BE"/>
    <w:rsid w:val="00A402F8"/>
    <w:rsid w:val="00A40318"/>
    <w:rsid w:val="00A407A9"/>
    <w:rsid w:val="00A40DA1"/>
    <w:rsid w:val="00A40F08"/>
    <w:rsid w:val="00A40FA7"/>
    <w:rsid w:val="00A41023"/>
    <w:rsid w:val="00A4161F"/>
    <w:rsid w:val="00A41756"/>
    <w:rsid w:val="00A418E9"/>
    <w:rsid w:val="00A41C3D"/>
    <w:rsid w:val="00A41C6D"/>
    <w:rsid w:val="00A41E76"/>
    <w:rsid w:val="00A41F33"/>
    <w:rsid w:val="00A42094"/>
    <w:rsid w:val="00A4229D"/>
    <w:rsid w:val="00A428EA"/>
    <w:rsid w:val="00A42A41"/>
    <w:rsid w:val="00A43186"/>
    <w:rsid w:val="00A439C8"/>
    <w:rsid w:val="00A43A6A"/>
    <w:rsid w:val="00A43BB5"/>
    <w:rsid w:val="00A43C95"/>
    <w:rsid w:val="00A442AF"/>
    <w:rsid w:val="00A44559"/>
    <w:rsid w:val="00A44AAB"/>
    <w:rsid w:val="00A44DAC"/>
    <w:rsid w:val="00A44E11"/>
    <w:rsid w:val="00A45093"/>
    <w:rsid w:val="00A45379"/>
    <w:rsid w:val="00A4707B"/>
    <w:rsid w:val="00A47187"/>
    <w:rsid w:val="00A472B4"/>
    <w:rsid w:val="00A47663"/>
    <w:rsid w:val="00A47C64"/>
    <w:rsid w:val="00A47CE2"/>
    <w:rsid w:val="00A47DD9"/>
    <w:rsid w:val="00A47FDB"/>
    <w:rsid w:val="00A50176"/>
    <w:rsid w:val="00A50252"/>
    <w:rsid w:val="00A5034A"/>
    <w:rsid w:val="00A51488"/>
    <w:rsid w:val="00A51D3E"/>
    <w:rsid w:val="00A5200E"/>
    <w:rsid w:val="00A520E7"/>
    <w:rsid w:val="00A524CE"/>
    <w:rsid w:val="00A52736"/>
    <w:rsid w:val="00A52BB3"/>
    <w:rsid w:val="00A52FBA"/>
    <w:rsid w:val="00A5328D"/>
    <w:rsid w:val="00A5367C"/>
    <w:rsid w:val="00A536F9"/>
    <w:rsid w:val="00A5372B"/>
    <w:rsid w:val="00A53C1E"/>
    <w:rsid w:val="00A53CE7"/>
    <w:rsid w:val="00A54138"/>
    <w:rsid w:val="00A54209"/>
    <w:rsid w:val="00A54AFD"/>
    <w:rsid w:val="00A54E98"/>
    <w:rsid w:val="00A55487"/>
    <w:rsid w:val="00A55608"/>
    <w:rsid w:val="00A558F8"/>
    <w:rsid w:val="00A55BEF"/>
    <w:rsid w:val="00A577DD"/>
    <w:rsid w:val="00A57883"/>
    <w:rsid w:val="00A57EC8"/>
    <w:rsid w:val="00A60143"/>
    <w:rsid w:val="00A60351"/>
    <w:rsid w:val="00A603B3"/>
    <w:rsid w:val="00A60A12"/>
    <w:rsid w:val="00A61026"/>
    <w:rsid w:val="00A610C2"/>
    <w:rsid w:val="00A611F7"/>
    <w:rsid w:val="00A6138F"/>
    <w:rsid w:val="00A6194C"/>
    <w:rsid w:val="00A61ABC"/>
    <w:rsid w:val="00A61E98"/>
    <w:rsid w:val="00A61EBB"/>
    <w:rsid w:val="00A620DA"/>
    <w:rsid w:val="00A620E7"/>
    <w:rsid w:val="00A62267"/>
    <w:rsid w:val="00A62568"/>
    <w:rsid w:val="00A62A32"/>
    <w:rsid w:val="00A62B18"/>
    <w:rsid w:val="00A62F9B"/>
    <w:rsid w:val="00A630DF"/>
    <w:rsid w:val="00A6352A"/>
    <w:rsid w:val="00A636E2"/>
    <w:rsid w:val="00A63E1D"/>
    <w:rsid w:val="00A641D5"/>
    <w:rsid w:val="00A64494"/>
    <w:rsid w:val="00A64701"/>
    <w:rsid w:val="00A6529C"/>
    <w:rsid w:val="00A6535D"/>
    <w:rsid w:val="00A654B8"/>
    <w:rsid w:val="00A65C8D"/>
    <w:rsid w:val="00A6655B"/>
    <w:rsid w:val="00A6670E"/>
    <w:rsid w:val="00A668C7"/>
    <w:rsid w:val="00A66B20"/>
    <w:rsid w:val="00A673B4"/>
    <w:rsid w:val="00A67656"/>
    <w:rsid w:val="00A677EB"/>
    <w:rsid w:val="00A678C9"/>
    <w:rsid w:val="00A67A72"/>
    <w:rsid w:val="00A67ADE"/>
    <w:rsid w:val="00A67CEE"/>
    <w:rsid w:val="00A67DC5"/>
    <w:rsid w:val="00A7065C"/>
    <w:rsid w:val="00A706E2"/>
    <w:rsid w:val="00A70F19"/>
    <w:rsid w:val="00A71199"/>
    <w:rsid w:val="00A7131A"/>
    <w:rsid w:val="00A716E6"/>
    <w:rsid w:val="00A71795"/>
    <w:rsid w:val="00A719E0"/>
    <w:rsid w:val="00A71A5E"/>
    <w:rsid w:val="00A71DCB"/>
    <w:rsid w:val="00A720FA"/>
    <w:rsid w:val="00A72105"/>
    <w:rsid w:val="00A72596"/>
    <w:rsid w:val="00A725A7"/>
    <w:rsid w:val="00A7280F"/>
    <w:rsid w:val="00A7297C"/>
    <w:rsid w:val="00A72B13"/>
    <w:rsid w:val="00A72F3A"/>
    <w:rsid w:val="00A730D1"/>
    <w:rsid w:val="00A73556"/>
    <w:rsid w:val="00A739FF"/>
    <w:rsid w:val="00A73CCE"/>
    <w:rsid w:val="00A73ED6"/>
    <w:rsid w:val="00A74665"/>
    <w:rsid w:val="00A747D1"/>
    <w:rsid w:val="00A74949"/>
    <w:rsid w:val="00A74BFD"/>
    <w:rsid w:val="00A74EBE"/>
    <w:rsid w:val="00A75190"/>
    <w:rsid w:val="00A75B6A"/>
    <w:rsid w:val="00A75CD3"/>
    <w:rsid w:val="00A75E52"/>
    <w:rsid w:val="00A761BB"/>
    <w:rsid w:val="00A764D1"/>
    <w:rsid w:val="00A766D6"/>
    <w:rsid w:val="00A766DE"/>
    <w:rsid w:val="00A7678E"/>
    <w:rsid w:val="00A76874"/>
    <w:rsid w:val="00A76961"/>
    <w:rsid w:val="00A76B78"/>
    <w:rsid w:val="00A76C05"/>
    <w:rsid w:val="00A76F4A"/>
    <w:rsid w:val="00A7724E"/>
    <w:rsid w:val="00A77397"/>
    <w:rsid w:val="00A773AA"/>
    <w:rsid w:val="00A77968"/>
    <w:rsid w:val="00A77DC6"/>
    <w:rsid w:val="00A80133"/>
    <w:rsid w:val="00A80518"/>
    <w:rsid w:val="00A80699"/>
    <w:rsid w:val="00A80C06"/>
    <w:rsid w:val="00A8147C"/>
    <w:rsid w:val="00A814EE"/>
    <w:rsid w:val="00A8274F"/>
    <w:rsid w:val="00A82AAE"/>
    <w:rsid w:val="00A82F12"/>
    <w:rsid w:val="00A836D0"/>
    <w:rsid w:val="00A84252"/>
    <w:rsid w:val="00A842B9"/>
    <w:rsid w:val="00A84310"/>
    <w:rsid w:val="00A84491"/>
    <w:rsid w:val="00A84DCC"/>
    <w:rsid w:val="00A84F70"/>
    <w:rsid w:val="00A85434"/>
    <w:rsid w:val="00A85543"/>
    <w:rsid w:val="00A856B6"/>
    <w:rsid w:val="00A85BC0"/>
    <w:rsid w:val="00A85C4D"/>
    <w:rsid w:val="00A85F80"/>
    <w:rsid w:val="00A85FD7"/>
    <w:rsid w:val="00A866CD"/>
    <w:rsid w:val="00A86847"/>
    <w:rsid w:val="00A8696A"/>
    <w:rsid w:val="00A8696F"/>
    <w:rsid w:val="00A86CB5"/>
    <w:rsid w:val="00A86CDB"/>
    <w:rsid w:val="00A8719F"/>
    <w:rsid w:val="00A876FC"/>
    <w:rsid w:val="00A8789E"/>
    <w:rsid w:val="00A87A34"/>
    <w:rsid w:val="00A87C06"/>
    <w:rsid w:val="00A87D2D"/>
    <w:rsid w:val="00A87E54"/>
    <w:rsid w:val="00A87F4B"/>
    <w:rsid w:val="00A90066"/>
    <w:rsid w:val="00A90F95"/>
    <w:rsid w:val="00A91059"/>
    <w:rsid w:val="00A912EA"/>
    <w:rsid w:val="00A91797"/>
    <w:rsid w:val="00A917B1"/>
    <w:rsid w:val="00A91B0E"/>
    <w:rsid w:val="00A91F5A"/>
    <w:rsid w:val="00A9228F"/>
    <w:rsid w:val="00A922FD"/>
    <w:rsid w:val="00A923C3"/>
    <w:rsid w:val="00A92666"/>
    <w:rsid w:val="00A92F65"/>
    <w:rsid w:val="00A931CB"/>
    <w:rsid w:val="00A93258"/>
    <w:rsid w:val="00A93743"/>
    <w:rsid w:val="00A93A7B"/>
    <w:rsid w:val="00A93B89"/>
    <w:rsid w:val="00A9439B"/>
    <w:rsid w:val="00A946A3"/>
    <w:rsid w:val="00A946A7"/>
    <w:rsid w:val="00A94944"/>
    <w:rsid w:val="00A94FF5"/>
    <w:rsid w:val="00A95B96"/>
    <w:rsid w:val="00A95CCD"/>
    <w:rsid w:val="00A9700B"/>
    <w:rsid w:val="00A9783C"/>
    <w:rsid w:val="00A97894"/>
    <w:rsid w:val="00A97DCA"/>
    <w:rsid w:val="00A97F69"/>
    <w:rsid w:val="00AA04A9"/>
    <w:rsid w:val="00AA0638"/>
    <w:rsid w:val="00AA0795"/>
    <w:rsid w:val="00AA0796"/>
    <w:rsid w:val="00AA07AB"/>
    <w:rsid w:val="00AA083A"/>
    <w:rsid w:val="00AA083B"/>
    <w:rsid w:val="00AA099D"/>
    <w:rsid w:val="00AA0DEB"/>
    <w:rsid w:val="00AA1870"/>
    <w:rsid w:val="00AA1B33"/>
    <w:rsid w:val="00AA1C2A"/>
    <w:rsid w:val="00AA1E83"/>
    <w:rsid w:val="00AA2337"/>
    <w:rsid w:val="00AA23E5"/>
    <w:rsid w:val="00AA25EA"/>
    <w:rsid w:val="00AA27B0"/>
    <w:rsid w:val="00AA2B12"/>
    <w:rsid w:val="00AA3A1B"/>
    <w:rsid w:val="00AA4BE1"/>
    <w:rsid w:val="00AA4C1F"/>
    <w:rsid w:val="00AA502F"/>
    <w:rsid w:val="00AA51DE"/>
    <w:rsid w:val="00AA526A"/>
    <w:rsid w:val="00AA53B9"/>
    <w:rsid w:val="00AA59C2"/>
    <w:rsid w:val="00AA5A8B"/>
    <w:rsid w:val="00AA5C8E"/>
    <w:rsid w:val="00AA5D40"/>
    <w:rsid w:val="00AA5EC7"/>
    <w:rsid w:val="00AA6029"/>
    <w:rsid w:val="00AA7333"/>
    <w:rsid w:val="00AA73A6"/>
    <w:rsid w:val="00AA7851"/>
    <w:rsid w:val="00AA787F"/>
    <w:rsid w:val="00AA79E2"/>
    <w:rsid w:val="00AA7A9E"/>
    <w:rsid w:val="00AA7D90"/>
    <w:rsid w:val="00AB0246"/>
    <w:rsid w:val="00AB0752"/>
    <w:rsid w:val="00AB0D21"/>
    <w:rsid w:val="00AB0F4D"/>
    <w:rsid w:val="00AB10E0"/>
    <w:rsid w:val="00AB1231"/>
    <w:rsid w:val="00AB1677"/>
    <w:rsid w:val="00AB1791"/>
    <w:rsid w:val="00AB1906"/>
    <w:rsid w:val="00AB1E47"/>
    <w:rsid w:val="00AB1F31"/>
    <w:rsid w:val="00AB205C"/>
    <w:rsid w:val="00AB2089"/>
    <w:rsid w:val="00AB21EC"/>
    <w:rsid w:val="00AB2734"/>
    <w:rsid w:val="00AB289E"/>
    <w:rsid w:val="00AB34FF"/>
    <w:rsid w:val="00AB358C"/>
    <w:rsid w:val="00AB3659"/>
    <w:rsid w:val="00AB3912"/>
    <w:rsid w:val="00AB3AD6"/>
    <w:rsid w:val="00AB3DD2"/>
    <w:rsid w:val="00AB404B"/>
    <w:rsid w:val="00AB4054"/>
    <w:rsid w:val="00AB4384"/>
    <w:rsid w:val="00AB4398"/>
    <w:rsid w:val="00AB490D"/>
    <w:rsid w:val="00AB4B31"/>
    <w:rsid w:val="00AB4FCD"/>
    <w:rsid w:val="00AB5734"/>
    <w:rsid w:val="00AB5ABD"/>
    <w:rsid w:val="00AB5C04"/>
    <w:rsid w:val="00AB5E35"/>
    <w:rsid w:val="00AB6520"/>
    <w:rsid w:val="00AB65E3"/>
    <w:rsid w:val="00AB67C4"/>
    <w:rsid w:val="00AB685C"/>
    <w:rsid w:val="00AB6D91"/>
    <w:rsid w:val="00AB75F5"/>
    <w:rsid w:val="00AB7CE3"/>
    <w:rsid w:val="00AC0597"/>
    <w:rsid w:val="00AC0B73"/>
    <w:rsid w:val="00AC10F6"/>
    <w:rsid w:val="00AC140B"/>
    <w:rsid w:val="00AC14B8"/>
    <w:rsid w:val="00AC2529"/>
    <w:rsid w:val="00AC25C3"/>
    <w:rsid w:val="00AC2ACF"/>
    <w:rsid w:val="00AC2E79"/>
    <w:rsid w:val="00AC2EA7"/>
    <w:rsid w:val="00AC35BE"/>
    <w:rsid w:val="00AC35E2"/>
    <w:rsid w:val="00AC376C"/>
    <w:rsid w:val="00AC3861"/>
    <w:rsid w:val="00AC3896"/>
    <w:rsid w:val="00AC3A87"/>
    <w:rsid w:val="00AC3D73"/>
    <w:rsid w:val="00AC3FCA"/>
    <w:rsid w:val="00AC40BC"/>
    <w:rsid w:val="00AC411A"/>
    <w:rsid w:val="00AC45CD"/>
    <w:rsid w:val="00AC482A"/>
    <w:rsid w:val="00AC4DFE"/>
    <w:rsid w:val="00AC50F5"/>
    <w:rsid w:val="00AC562A"/>
    <w:rsid w:val="00AC5A8F"/>
    <w:rsid w:val="00AC60B5"/>
    <w:rsid w:val="00AC6345"/>
    <w:rsid w:val="00AC641F"/>
    <w:rsid w:val="00AC663E"/>
    <w:rsid w:val="00AC6B1E"/>
    <w:rsid w:val="00AC7106"/>
    <w:rsid w:val="00AC72CD"/>
    <w:rsid w:val="00AC738D"/>
    <w:rsid w:val="00AC77B8"/>
    <w:rsid w:val="00AC7872"/>
    <w:rsid w:val="00AC7AF8"/>
    <w:rsid w:val="00AD0062"/>
    <w:rsid w:val="00AD0108"/>
    <w:rsid w:val="00AD04EE"/>
    <w:rsid w:val="00AD08B2"/>
    <w:rsid w:val="00AD0B7C"/>
    <w:rsid w:val="00AD0BCA"/>
    <w:rsid w:val="00AD0DD0"/>
    <w:rsid w:val="00AD107A"/>
    <w:rsid w:val="00AD1409"/>
    <w:rsid w:val="00AD16C0"/>
    <w:rsid w:val="00AD16D1"/>
    <w:rsid w:val="00AD17DC"/>
    <w:rsid w:val="00AD1AE6"/>
    <w:rsid w:val="00AD1BE8"/>
    <w:rsid w:val="00AD1E53"/>
    <w:rsid w:val="00AD20F5"/>
    <w:rsid w:val="00AD2158"/>
    <w:rsid w:val="00AD217E"/>
    <w:rsid w:val="00AD2221"/>
    <w:rsid w:val="00AD254E"/>
    <w:rsid w:val="00AD26E6"/>
    <w:rsid w:val="00AD2A1F"/>
    <w:rsid w:val="00AD2C85"/>
    <w:rsid w:val="00AD2C9A"/>
    <w:rsid w:val="00AD30B8"/>
    <w:rsid w:val="00AD33DE"/>
    <w:rsid w:val="00AD357F"/>
    <w:rsid w:val="00AD365B"/>
    <w:rsid w:val="00AD36A4"/>
    <w:rsid w:val="00AD37AF"/>
    <w:rsid w:val="00AD3DC4"/>
    <w:rsid w:val="00AD4187"/>
    <w:rsid w:val="00AD4208"/>
    <w:rsid w:val="00AD44A6"/>
    <w:rsid w:val="00AD44D0"/>
    <w:rsid w:val="00AD5470"/>
    <w:rsid w:val="00AD54DB"/>
    <w:rsid w:val="00AD56BF"/>
    <w:rsid w:val="00AD5B4E"/>
    <w:rsid w:val="00AD5C69"/>
    <w:rsid w:val="00AD5E23"/>
    <w:rsid w:val="00AD6349"/>
    <w:rsid w:val="00AD675E"/>
    <w:rsid w:val="00AD69B3"/>
    <w:rsid w:val="00AD6A89"/>
    <w:rsid w:val="00AD6B96"/>
    <w:rsid w:val="00AD7375"/>
    <w:rsid w:val="00AD77C4"/>
    <w:rsid w:val="00AE1001"/>
    <w:rsid w:val="00AE100F"/>
    <w:rsid w:val="00AE1595"/>
    <w:rsid w:val="00AE1954"/>
    <w:rsid w:val="00AE1A53"/>
    <w:rsid w:val="00AE1DBC"/>
    <w:rsid w:val="00AE1E15"/>
    <w:rsid w:val="00AE2495"/>
    <w:rsid w:val="00AE2731"/>
    <w:rsid w:val="00AE2A53"/>
    <w:rsid w:val="00AE3339"/>
    <w:rsid w:val="00AE36B9"/>
    <w:rsid w:val="00AE3D82"/>
    <w:rsid w:val="00AE3E80"/>
    <w:rsid w:val="00AE4557"/>
    <w:rsid w:val="00AE4988"/>
    <w:rsid w:val="00AE4A09"/>
    <w:rsid w:val="00AE4F04"/>
    <w:rsid w:val="00AE5341"/>
    <w:rsid w:val="00AE538E"/>
    <w:rsid w:val="00AE55CE"/>
    <w:rsid w:val="00AE576E"/>
    <w:rsid w:val="00AE5996"/>
    <w:rsid w:val="00AE5A58"/>
    <w:rsid w:val="00AE5FDD"/>
    <w:rsid w:val="00AE6204"/>
    <w:rsid w:val="00AE62A6"/>
    <w:rsid w:val="00AE62FE"/>
    <w:rsid w:val="00AE6582"/>
    <w:rsid w:val="00AE67AD"/>
    <w:rsid w:val="00AE6AE6"/>
    <w:rsid w:val="00AE6CE2"/>
    <w:rsid w:val="00AE6EFB"/>
    <w:rsid w:val="00AE72F2"/>
    <w:rsid w:val="00AE7375"/>
    <w:rsid w:val="00AE7390"/>
    <w:rsid w:val="00AE7564"/>
    <w:rsid w:val="00AE7AB3"/>
    <w:rsid w:val="00AE7B5A"/>
    <w:rsid w:val="00AE7BBC"/>
    <w:rsid w:val="00AE7F28"/>
    <w:rsid w:val="00AF012A"/>
    <w:rsid w:val="00AF039C"/>
    <w:rsid w:val="00AF0737"/>
    <w:rsid w:val="00AF0E73"/>
    <w:rsid w:val="00AF1067"/>
    <w:rsid w:val="00AF13B5"/>
    <w:rsid w:val="00AF157E"/>
    <w:rsid w:val="00AF1630"/>
    <w:rsid w:val="00AF1998"/>
    <w:rsid w:val="00AF1B42"/>
    <w:rsid w:val="00AF1F90"/>
    <w:rsid w:val="00AF218D"/>
    <w:rsid w:val="00AF226A"/>
    <w:rsid w:val="00AF2568"/>
    <w:rsid w:val="00AF2B7B"/>
    <w:rsid w:val="00AF2BA0"/>
    <w:rsid w:val="00AF2D54"/>
    <w:rsid w:val="00AF2DBD"/>
    <w:rsid w:val="00AF314A"/>
    <w:rsid w:val="00AF3220"/>
    <w:rsid w:val="00AF3A83"/>
    <w:rsid w:val="00AF3C10"/>
    <w:rsid w:val="00AF3DEF"/>
    <w:rsid w:val="00AF42CD"/>
    <w:rsid w:val="00AF4ED5"/>
    <w:rsid w:val="00AF5007"/>
    <w:rsid w:val="00AF50AE"/>
    <w:rsid w:val="00AF52BB"/>
    <w:rsid w:val="00AF53E9"/>
    <w:rsid w:val="00AF5472"/>
    <w:rsid w:val="00AF555E"/>
    <w:rsid w:val="00AF5612"/>
    <w:rsid w:val="00AF579E"/>
    <w:rsid w:val="00AF5D36"/>
    <w:rsid w:val="00AF5F17"/>
    <w:rsid w:val="00AF5F9E"/>
    <w:rsid w:val="00AF6861"/>
    <w:rsid w:val="00AF6B09"/>
    <w:rsid w:val="00AF6E7B"/>
    <w:rsid w:val="00AF740D"/>
    <w:rsid w:val="00AF7B49"/>
    <w:rsid w:val="00B00110"/>
    <w:rsid w:val="00B003D0"/>
    <w:rsid w:val="00B0062E"/>
    <w:rsid w:val="00B0063B"/>
    <w:rsid w:val="00B00C98"/>
    <w:rsid w:val="00B011E6"/>
    <w:rsid w:val="00B01383"/>
    <w:rsid w:val="00B01834"/>
    <w:rsid w:val="00B018A9"/>
    <w:rsid w:val="00B01ABB"/>
    <w:rsid w:val="00B01D49"/>
    <w:rsid w:val="00B02061"/>
    <w:rsid w:val="00B0211A"/>
    <w:rsid w:val="00B023E7"/>
    <w:rsid w:val="00B024C6"/>
    <w:rsid w:val="00B02780"/>
    <w:rsid w:val="00B02B05"/>
    <w:rsid w:val="00B02FAB"/>
    <w:rsid w:val="00B03544"/>
    <w:rsid w:val="00B03C63"/>
    <w:rsid w:val="00B041B0"/>
    <w:rsid w:val="00B0462C"/>
    <w:rsid w:val="00B04CC2"/>
    <w:rsid w:val="00B04F62"/>
    <w:rsid w:val="00B051E7"/>
    <w:rsid w:val="00B05263"/>
    <w:rsid w:val="00B05AF7"/>
    <w:rsid w:val="00B06285"/>
    <w:rsid w:val="00B062A5"/>
    <w:rsid w:val="00B06466"/>
    <w:rsid w:val="00B0654F"/>
    <w:rsid w:val="00B066C7"/>
    <w:rsid w:val="00B07114"/>
    <w:rsid w:val="00B077B9"/>
    <w:rsid w:val="00B07E6A"/>
    <w:rsid w:val="00B10A6E"/>
    <w:rsid w:val="00B11035"/>
    <w:rsid w:val="00B118D7"/>
    <w:rsid w:val="00B11C32"/>
    <w:rsid w:val="00B11F21"/>
    <w:rsid w:val="00B12024"/>
    <w:rsid w:val="00B12A52"/>
    <w:rsid w:val="00B12B72"/>
    <w:rsid w:val="00B12E00"/>
    <w:rsid w:val="00B1313F"/>
    <w:rsid w:val="00B1316F"/>
    <w:rsid w:val="00B13527"/>
    <w:rsid w:val="00B135EB"/>
    <w:rsid w:val="00B13723"/>
    <w:rsid w:val="00B14308"/>
    <w:rsid w:val="00B144C7"/>
    <w:rsid w:val="00B145CE"/>
    <w:rsid w:val="00B14C06"/>
    <w:rsid w:val="00B14C4D"/>
    <w:rsid w:val="00B14E9B"/>
    <w:rsid w:val="00B14EA6"/>
    <w:rsid w:val="00B150AA"/>
    <w:rsid w:val="00B151EA"/>
    <w:rsid w:val="00B1532B"/>
    <w:rsid w:val="00B15CC2"/>
    <w:rsid w:val="00B15F9F"/>
    <w:rsid w:val="00B16362"/>
    <w:rsid w:val="00B164D7"/>
    <w:rsid w:val="00B1660E"/>
    <w:rsid w:val="00B16B30"/>
    <w:rsid w:val="00B16B37"/>
    <w:rsid w:val="00B17375"/>
    <w:rsid w:val="00B17AC8"/>
    <w:rsid w:val="00B20149"/>
    <w:rsid w:val="00B20242"/>
    <w:rsid w:val="00B2075A"/>
    <w:rsid w:val="00B20A11"/>
    <w:rsid w:val="00B20D78"/>
    <w:rsid w:val="00B20E65"/>
    <w:rsid w:val="00B20E6D"/>
    <w:rsid w:val="00B21736"/>
    <w:rsid w:val="00B21762"/>
    <w:rsid w:val="00B2232D"/>
    <w:rsid w:val="00B223A2"/>
    <w:rsid w:val="00B22821"/>
    <w:rsid w:val="00B23271"/>
    <w:rsid w:val="00B23921"/>
    <w:rsid w:val="00B23B33"/>
    <w:rsid w:val="00B23D3B"/>
    <w:rsid w:val="00B2425A"/>
    <w:rsid w:val="00B24374"/>
    <w:rsid w:val="00B2449F"/>
    <w:rsid w:val="00B24AD6"/>
    <w:rsid w:val="00B24B3D"/>
    <w:rsid w:val="00B24CFC"/>
    <w:rsid w:val="00B24F14"/>
    <w:rsid w:val="00B24F28"/>
    <w:rsid w:val="00B24FB3"/>
    <w:rsid w:val="00B2512F"/>
    <w:rsid w:val="00B2520D"/>
    <w:rsid w:val="00B25523"/>
    <w:rsid w:val="00B259A0"/>
    <w:rsid w:val="00B25AA4"/>
    <w:rsid w:val="00B25DA4"/>
    <w:rsid w:val="00B269C3"/>
    <w:rsid w:val="00B26BEE"/>
    <w:rsid w:val="00B26E31"/>
    <w:rsid w:val="00B27197"/>
    <w:rsid w:val="00B27C8E"/>
    <w:rsid w:val="00B27FA6"/>
    <w:rsid w:val="00B3031B"/>
    <w:rsid w:val="00B305C8"/>
    <w:rsid w:val="00B306D3"/>
    <w:rsid w:val="00B30865"/>
    <w:rsid w:val="00B30DAA"/>
    <w:rsid w:val="00B30E84"/>
    <w:rsid w:val="00B3116B"/>
    <w:rsid w:val="00B31449"/>
    <w:rsid w:val="00B31516"/>
    <w:rsid w:val="00B31743"/>
    <w:rsid w:val="00B31FFE"/>
    <w:rsid w:val="00B324D0"/>
    <w:rsid w:val="00B32A46"/>
    <w:rsid w:val="00B32D4C"/>
    <w:rsid w:val="00B32FE8"/>
    <w:rsid w:val="00B33750"/>
    <w:rsid w:val="00B33B11"/>
    <w:rsid w:val="00B33BDC"/>
    <w:rsid w:val="00B33CBA"/>
    <w:rsid w:val="00B33E05"/>
    <w:rsid w:val="00B33E79"/>
    <w:rsid w:val="00B342F0"/>
    <w:rsid w:val="00B34737"/>
    <w:rsid w:val="00B34C45"/>
    <w:rsid w:val="00B35167"/>
    <w:rsid w:val="00B35348"/>
    <w:rsid w:val="00B3557F"/>
    <w:rsid w:val="00B35BFE"/>
    <w:rsid w:val="00B360C0"/>
    <w:rsid w:val="00B3618E"/>
    <w:rsid w:val="00B3619D"/>
    <w:rsid w:val="00B36611"/>
    <w:rsid w:val="00B36759"/>
    <w:rsid w:val="00B36B4C"/>
    <w:rsid w:val="00B36DC4"/>
    <w:rsid w:val="00B36F54"/>
    <w:rsid w:val="00B37020"/>
    <w:rsid w:val="00B370A0"/>
    <w:rsid w:val="00B372EA"/>
    <w:rsid w:val="00B375CB"/>
    <w:rsid w:val="00B375CE"/>
    <w:rsid w:val="00B377F7"/>
    <w:rsid w:val="00B40074"/>
    <w:rsid w:val="00B400F9"/>
    <w:rsid w:val="00B4022D"/>
    <w:rsid w:val="00B40404"/>
    <w:rsid w:val="00B405A9"/>
    <w:rsid w:val="00B4092D"/>
    <w:rsid w:val="00B409B0"/>
    <w:rsid w:val="00B40BBB"/>
    <w:rsid w:val="00B40CB8"/>
    <w:rsid w:val="00B4104B"/>
    <w:rsid w:val="00B4115B"/>
    <w:rsid w:val="00B41258"/>
    <w:rsid w:val="00B412BA"/>
    <w:rsid w:val="00B413B8"/>
    <w:rsid w:val="00B41564"/>
    <w:rsid w:val="00B4158D"/>
    <w:rsid w:val="00B41623"/>
    <w:rsid w:val="00B4184A"/>
    <w:rsid w:val="00B41CD9"/>
    <w:rsid w:val="00B42C03"/>
    <w:rsid w:val="00B42C33"/>
    <w:rsid w:val="00B43143"/>
    <w:rsid w:val="00B43169"/>
    <w:rsid w:val="00B43797"/>
    <w:rsid w:val="00B44C97"/>
    <w:rsid w:val="00B44D33"/>
    <w:rsid w:val="00B454EC"/>
    <w:rsid w:val="00B4551F"/>
    <w:rsid w:val="00B45EAA"/>
    <w:rsid w:val="00B45F2B"/>
    <w:rsid w:val="00B460BC"/>
    <w:rsid w:val="00B4679A"/>
    <w:rsid w:val="00B46938"/>
    <w:rsid w:val="00B4698F"/>
    <w:rsid w:val="00B46C10"/>
    <w:rsid w:val="00B46F32"/>
    <w:rsid w:val="00B46FAA"/>
    <w:rsid w:val="00B47668"/>
    <w:rsid w:val="00B477C5"/>
    <w:rsid w:val="00B47E63"/>
    <w:rsid w:val="00B47F7B"/>
    <w:rsid w:val="00B504AF"/>
    <w:rsid w:val="00B50844"/>
    <w:rsid w:val="00B50984"/>
    <w:rsid w:val="00B50C9C"/>
    <w:rsid w:val="00B50F32"/>
    <w:rsid w:val="00B51057"/>
    <w:rsid w:val="00B512B9"/>
    <w:rsid w:val="00B513EC"/>
    <w:rsid w:val="00B51423"/>
    <w:rsid w:val="00B51719"/>
    <w:rsid w:val="00B518D5"/>
    <w:rsid w:val="00B51EE0"/>
    <w:rsid w:val="00B52BE8"/>
    <w:rsid w:val="00B52E08"/>
    <w:rsid w:val="00B52F31"/>
    <w:rsid w:val="00B53173"/>
    <w:rsid w:val="00B533D0"/>
    <w:rsid w:val="00B536D3"/>
    <w:rsid w:val="00B537C6"/>
    <w:rsid w:val="00B53B3B"/>
    <w:rsid w:val="00B53EA0"/>
    <w:rsid w:val="00B5461E"/>
    <w:rsid w:val="00B5477F"/>
    <w:rsid w:val="00B54A12"/>
    <w:rsid w:val="00B54BC5"/>
    <w:rsid w:val="00B54CB2"/>
    <w:rsid w:val="00B54D20"/>
    <w:rsid w:val="00B54E0F"/>
    <w:rsid w:val="00B54E6B"/>
    <w:rsid w:val="00B553F6"/>
    <w:rsid w:val="00B554D8"/>
    <w:rsid w:val="00B55532"/>
    <w:rsid w:val="00B55612"/>
    <w:rsid w:val="00B55819"/>
    <w:rsid w:val="00B5588A"/>
    <w:rsid w:val="00B55C7D"/>
    <w:rsid w:val="00B55D7B"/>
    <w:rsid w:val="00B55FFA"/>
    <w:rsid w:val="00B56250"/>
    <w:rsid w:val="00B5659B"/>
    <w:rsid w:val="00B56C8A"/>
    <w:rsid w:val="00B57592"/>
    <w:rsid w:val="00B57655"/>
    <w:rsid w:val="00B578F8"/>
    <w:rsid w:val="00B6006A"/>
    <w:rsid w:val="00B60596"/>
    <w:rsid w:val="00B608B7"/>
    <w:rsid w:val="00B60945"/>
    <w:rsid w:val="00B60CB7"/>
    <w:rsid w:val="00B60EF0"/>
    <w:rsid w:val="00B60F17"/>
    <w:rsid w:val="00B61010"/>
    <w:rsid w:val="00B618BD"/>
    <w:rsid w:val="00B61C73"/>
    <w:rsid w:val="00B61F8F"/>
    <w:rsid w:val="00B62242"/>
    <w:rsid w:val="00B62513"/>
    <w:rsid w:val="00B62892"/>
    <w:rsid w:val="00B62CC2"/>
    <w:rsid w:val="00B63070"/>
    <w:rsid w:val="00B6315C"/>
    <w:rsid w:val="00B6352C"/>
    <w:rsid w:val="00B63A6F"/>
    <w:rsid w:val="00B641B2"/>
    <w:rsid w:val="00B644D1"/>
    <w:rsid w:val="00B64607"/>
    <w:rsid w:val="00B65511"/>
    <w:rsid w:val="00B6587C"/>
    <w:rsid w:val="00B65CBD"/>
    <w:rsid w:val="00B65E43"/>
    <w:rsid w:val="00B65F85"/>
    <w:rsid w:val="00B660EC"/>
    <w:rsid w:val="00B66111"/>
    <w:rsid w:val="00B66209"/>
    <w:rsid w:val="00B66340"/>
    <w:rsid w:val="00B6642E"/>
    <w:rsid w:val="00B66773"/>
    <w:rsid w:val="00B66C29"/>
    <w:rsid w:val="00B66F86"/>
    <w:rsid w:val="00B676C5"/>
    <w:rsid w:val="00B67AF6"/>
    <w:rsid w:val="00B67CAE"/>
    <w:rsid w:val="00B67DB3"/>
    <w:rsid w:val="00B703DA"/>
    <w:rsid w:val="00B7056F"/>
    <w:rsid w:val="00B70E10"/>
    <w:rsid w:val="00B70E7B"/>
    <w:rsid w:val="00B71033"/>
    <w:rsid w:val="00B71131"/>
    <w:rsid w:val="00B711B3"/>
    <w:rsid w:val="00B71358"/>
    <w:rsid w:val="00B714BA"/>
    <w:rsid w:val="00B7204C"/>
    <w:rsid w:val="00B721F7"/>
    <w:rsid w:val="00B7237E"/>
    <w:rsid w:val="00B725CA"/>
    <w:rsid w:val="00B7286A"/>
    <w:rsid w:val="00B72A20"/>
    <w:rsid w:val="00B730FF"/>
    <w:rsid w:val="00B73431"/>
    <w:rsid w:val="00B73D9F"/>
    <w:rsid w:val="00B7403C"/>
    <w:rsid w:val="00B74281"/>
    <w:rsid w:val="00B7431A"/>
    <w:rsid w:val="00B74BDF"/>
    <w:rsid w:val="00B75036"/>
    <w:rsid w:val="00B75277"/>
    <w:rsid w:val="00B752A1"/>
    <w:rsid w:val="00B7564A"/>
    <w:rsid w:val="00B7574D"/>
    <w:rsid w:val="00B75A70"/>
    <w:rsid w:val="00B75B97"/>
    <w:rsid w:val="00B75C81"/>
    <w:rsid w:val="00B75DE9"/>
    <w:rsid w:val="00B7608D"/>
    <w:rsid w:val="00B7676E"/>
    <w:rsid w:val="00B7695B"/>
    <w:rsid w:val="00B76977"/>
    <w:rsid w:val="00B76A2E"/>
    <w:rsid w:val="00B773AE"/>
    <w:rsid w:val="00B77977"/>
    <w:rsid w:val="00B77A97"/>
    <w:rsid w:val="00B77AC0"/>
    <w:rsid w:val="00B77CE6"/>
    <w:rsid w:val="00B77D90"/>
    <w:rsid w:val="00B8048F"/>
    <w:rsid w:val="00B80B89"/>
    <w:rsid w:val="00B80C01"/>
    <w:rsid w:val="00B8134E"/>
    <w:rsid w:val="00B814AD"/>
    <w:rsid w:val="00B81ED3"/>
    <w:rsid w:val="00B82087"/>
    <w:rsid w:val="00B8232F"/>
    <w:rsid w:val="00B82403"/>
    <w:rsid w:val="00B82586"/>
    <w:rsid w:val="00B825BD"/>
    <w:rsid w:val="00B82692"/>
    <w:rsid w:val="00B82761"/>
    <w:rsid w:val="00B83116"/>
    <w:rsid w:val="00B8380C"/>
    <w:rsid w:val="00B83BE1"/>
    <w:rsid w:val="00B844D5"/>
    <w:rsid w:val="00B846C6"/>
    <w:rsid w:val="00B849A4"/>
    <w:rsid w:val="00B85531"/>
    <w:rsid w:val="00B859B2"/>
    <w:rsid w:val="00B85D01"/>
    <w:rsid w:val="00B85E70"/>
    <w:rsid w:val="00B86107"/>
    <w:rsid w:val="00B86241"/>
    <w:rsid w:val="00B865FC"/>
    <w:rsid w:val="00B867D9"/>
    <w:rsid w:val="00B8693C"/>
    <w:rsid w:val="00B86CE2"/>
    <w:rsid w:val="00B86D6E"/>
    <w:rsid w:val="00B86DBA"/>
    <w:rsid w:val="00B86EE8"/>
    <w:rsid w:val="00B87378"/>
    <w:rsid w:val="00B873AA"/>
    <w:rsid w:val="00B87427"/>
    <w:rsid w:val="00B87467"/>
    <w:rsid w:val="00B87540"/>
    <w:rsid w:val="00B8790D"/>
    <w:rsid w:val="00B90062"/>
    <w:rsid w:val="00B90154"/>
    <w:rsid w:val="00B90320"/>
    <w:rsid w:val="00B90551"/>
    <w:rsid w:val="00B90615"/>
    <w:rsid w:val="00B90AB7"/>
    <w:rsid w:val="00B90AC1"/>
    <w:rsid w:val="00B90D8B"/>
    <w:rsid w:val="00B90E92"/>
    <w:rsid w:val="00B90FB5"/>
    <w:rsid w:val="00B911DD"/>
    <w:rsid w:val="00B91327"/>
    <w:rsid w:val="00B9139A"/>
    <w:rsid w:val="00B916AD"/>
    <w:rsid w:val="00B91E19"/>
    <w:rsid w:val="00B9238A"/>
    <w:rsid w:val="00B924CB"/>
    <w:rsid w:val="00B92852"/>
    <w:rsid w:val="00B92BF9"/>
    <w:rsid w:val="00B92CDC"/>
    <w:rsid w:val="00B92F85"/>
    <w:rsid w:val="00B938FF"/>
    <w:rsid w:val="00B939CA"/>
    <w:rsid w:val="00B93BBA"/>
    <w:rsid w:val="00B93DF4"/>
    <w:rsid w:val="00B94061"/>
    <w:rsid w:val="00B94187"/>
    <w:rsid w:val="00B941AF"/>
    <w:rsid w:val="00B94473"/>
    <w:rsid w:val="00B9482C"/>
    <w:rsid w:val="00B94E3D"/>
    <w:rsid w:val="00B95621"/>
    <w:rsid w:val="00B95AC9"/>
    <w:rsid w:val="00B9627A"/>
    <w:rsid w:val="00B9648B"/>
    <w:rsid w:val="00B96706"/>
    <w:rsid w:val="00B968CD"/>
    <w:rsid w:val="00B96934"/>
    <w:rsid w:val="00B96D2D"/>
    <w:rsid w:val="00B96D2E"/>
    <w:rsid w:val="00B96F49"/>
    <w:rsid w:val="00B97256"/>
    <w:rsid w:val="00B974C0"/>
    <w:rsid w:val="00B97699"/>
    <w:rsid w:val="00B976BB"/>
    <w:rsid w:val="00B976F0"/>
    <w:rsid w:val="00B978CF"/>
    <w:rsid w:val="00BA0011"/>
    <w:rsid w:val="00BA010C"/>
    <w:rsid w:val="00BA0661"/>
    <w:rsid w:val="00BA0CEB"/>
    <w:rsid w:val="00BA109A"/>
    <w:rsid w:val="00BA1150"/>
    <w:rsid w:val="00BA16A4"/>
    <w:rsid w:val="00BA1A23"/>
    <w:rsid w:val="00BA1E3E"/>
    <w:rsid w:val="00BA25B3"/>
    <w:rsid w:val="00BA2672"/>
    <w:rsid w:val="00BA2674"/>
    <w:rsid w:val="00BA27E0"/>
    <w:rsid w:val="00BA28A3"/>
    <w:rsid w:val="00BA2BC0"/>
    <w:rsid w:val="00BA2EDA"/>
    <w:rsid w:val="00BA2F5D"/>
    <w:rsid w:val="00BA31F3"/>
    <w:rsid w:val="00BA3286"/>
    <w:rsid w:val="00BA3295"/>
    <w:rsid w:val="00BA3989"/>
    <w:rsid w:val="00BA39E7"/>
    <w:rsid w:val="00BA3F66"/>
    <w:rsid w:val="00BA401B"/>
    <w:rsid w:val="00BA4410"/>
    <w:rsid w:val="00BA4B98"/>
    <w:rsid w:val="00BA4C2E"/>
    <w:rsid w:val="00BA4E97"/>
    <w:rsid w:val="00BA4EB3"/>
    <w:rsid w:val="00BA4F48"/>
    <w:rsid w:val="00BA5541"/>
    <w:rsid w:val="00BA5611"/>
    <w:rsid w:val="00BA57DC"/>
    <w:rsid w:val="00BA5D4D"/>
    <w:rsid w:val="00BA646F"/>
    <w:rsid w:val="00BA674C"/>
    <w:rsid w:val="00BA6814"/>
    <w:rsid w:val="00BA6AEF"/>
    <w:rsid w:val="00BA7B7A"/>
    <w:rsid w:val="00BA7C63"/>
    <w:rsid w:val="00BB0319"/>
    <w:rsid w:val="00BB0437"/>
    <w:rsid w:val="00BB06CF"/>
    <w:rsid w:val="00BB0739"/>
    <w:rsid w:val="00BB0A27"/>
    <w:rsid w:val="00BB0C4D"/>
    <w:rsid w:val="00BB115E"/>
    <w:rsid w:val="00BB11EF"/>
    <w:rsid w:val="00BB18A6"/>
    <w:rsid w:val="00BB1952"/>
    <w:rsid w:val="00BB1A9A"/>
    <w:rsid w:val="00BB1C84"/>
    <w:rsid w:val="00BB1D44"/>
    <w:rsid w:val="00BB21A3"/>
    <w:rsid w:val="00BB228B"/>
    <w:rsid w:val="00BB2956"/>
    <w:rsid w:val="00BB2AE2"/>
    <w:rsid w:val="00BB2D7D"/>
    <w:rsid w:val="00BB2FF6"/>
    <w:rsid w:val="00BB30AB"/>
    <w:rsid w:val="00BB326F"/>
    <w:rsid w:val="00BB3406"/>
    <w:rsid w:val="00BB3557"/>
    <w:rsid w:val="00BB388C"/>
    <w:rsid w:val="00BB3AE1"/>
    <w:rsid w:val="00BB3E0A"/>
    <w:rsid w:val="00BB3FCA"/>
    <w:rsid w:val="00BB457E"/>
    <w:rsid w:val="00BB46CD"/>
    <w:rsid w:val="00BB573D"/>
    <w:rsid w:val="00BB575F"/>
    <w:rsid w:val="00BB5947"/>
    <w:rsid w:val="00BB5E5C"/>
    <w:rsid w:val="00BB5F40"/>
    <w:rsid w:val="00BB64A4"/>
    <w:rsid w:val="00BB6B9A"/>
    <w:rsid w:val="00BB6D9E"/>
    <w:rsid w:val="00BB78C9"/>
    <w:rsid w:val="00BB794E"/>
    <w:rsid w:val="00BB7A74"/>
    <w:rsid w:val="00BB7ADE"/>
    <w:rsid w:val="00BB7C21"/>
    <w:rsid w:val="00BB7C78"/>
    <w:rsid w:val="00BB7DBA"/>
    <w:rsid w:val="00BB7E76"/>
    <w:rsid w:val="00BC0571"/>
    <w:rsid w:val="00BC058B"/>
    <w:rsid w:val="00BC05D8"/>
    <w:rsid w:val="00BC081B"/>
    <w:rsid w:val="00BC0863"/>
    <w:rsid w:val="00BC09CC"/>
    <w:rsid w:val="00BC0FB0"/>
    <w:rsid w:val="00BC10A4"/>
    <w:rsid w:val="00BC120D"/>
    <w:rsid w:val="00BC1267"/>
    <w:rsid w:val="00BC12CA"/>
    <w:rsid w:val="00BC12F8"/>
    <w:rsid w:val="00BC138F"/>
    <w:rsid w:val="00BC14EE"/>
    <w:rsid w:val="00BC1946"/>
    <w:rsid w:val="00BC195C"/>
    <w:rsid w:val="00BC1F13"/>
    <w:rsid w:val="00BC225B"/>
    <w:rsid w:val="00BC2766"/>
    <w:rsid w:val="00BC2848"/>
    <w:rsid w:val="00BC2ADE"/>
    <w:rsid w:val="00BC2D28"/>
    <w:rsid w:val="00BC2D70"/>
    <w:rsid w:val="00BC2F40"/>
    <w:rsid w:val="00BC301E"/>
    <w:rsid w:val="00BC30EC"/>
    <w:rsid w:val="00BC3207"/>
    <w:rsid w:val="00BC38F7"/>
    <w:rsid w:val="00BC3A78"/>
    <w:rsid w:val="00BC3DB6"/>
    <w:rsid w:val="00BC491A"/>
    <w:rsid w:val="00BC4A4F"/>
    <w:rsid w:val="00BC4AA1"/>
    <w:rsid w:val="00BC4D6E"/>
    <w:rsid w:val="00BC4D9B"/>
    <w:rsid w:val="00BC4DE9"/>
    <w:rsid w:val="00BC563F"/>
    <w:rsid w:val="00BC5843"/>
    <w:rsid w:val="00BC5A2C"/>
    <w:rsid w:val="00BC5BA1"/>
    <w:rsid w:val="00BC5BF8"/>
    <w:rsid w:val="00BC5FE4"/>
    <w:rsid w:val="00BC609F"/>
    <w:rsid w:val="00BC66C5"/>
    <w:rsid w:val="00BC6701"/>
    <w:rsid w:val="00BC6C02"/>
    <w:rsid w:val="00BC6DF0"/>
    <w:rsid w:val="00BC6F23"/>
    <w:rsid w:val="00BC722D"/>
    <w:rsid w:val="00BC77D9"/>
    <w:rsid w:val="00BC7B7E"/>
    <w:rsid w:val="00BC7E35"/>
    <w:rsid w:val="00BC7EA0"/>
    <w:rsid w:val="00BC7FB1"/>
    <w:rsid w:val="00BD09CA"/>
    <w:rsid w:val="00BD0B2E"/>
    <w:rsid w:val="00BD0BED"/>
    <w:rsid w:val="00BD0EC9"/>
    <w:rsid w:val="00BD0ED9"/>
    <w:rsid w:val="00BD123C"/>
    <w:rsid w:val="00BD199E"/>
    <w:rsid w:val="00BD1DE6"/>
    <w:rsid w:val="00BD1E95"/>
    <w:rsid w:val="00BD1EB4"/>
    <w:rsid w:val="00BD20A6"/>
    <w:rsid w:val="00BD2243"/>
    <w:rsid w:val="00BD2529"/>
    <w:rsid w:val="00BD2D8D"/>
    <w:rsid w:val="00BD3192"/>
    <w:rsid w:val="00BD3815"/>
    <w:rsid w:val="00BD3E1B"/>
    <w:rsid w:val="00BD489A"/>
    <w:rsid w:val="00BD4FD4"/>
    <w:rsid w:val="00BD53CE"/>
    <w:rsid w:val="00BD54A2"/>
    <w:rsid w:val="00BD586A"/>
    <w:rsid w:val="00BD59FF"/>
    <w:rsid w:val="00BD5C56"/>
    <w:rsid w:val="00BD61D8"/>
    <w:rsid w:val="00BD6523"/>
    <w:rsid w:val="00BD65D1"/>
    <w:rsid w:val="00BD6688"/>
    <w:rsid w:val="00BD68F3"/>
    <w:rsid w:val="00BD6D91"/>
    <w:rsid w:val="00BD6E28"/>
    <w:rsid w:val="00BD74AC"/>
    <w:rsid w:val="00BD77A6"/>
    <w:rsid w:val="00BD782B"/>
    <w:rsid w:val="00BD7931"/>
    <w:rsid w:val="00BD7AD5"/>
    <w:rsid w:val="00BD7BF9"/>
    <w:rsid w:val="00BD7F4F"/>
    <w:rsid w:val="00BE02C0"/>
    <w:rsid w:val="00BE05FC"/>
    <w:rsid w:val="00BE05FD"/>
    <w:rsid w:val="00BE0983"/>
    <w:rsid w:val="00BE0A72"/>
    <w:rsid w:val="00BE114B"/>
    <w:rsid w:val="00BE12FC"/>
    <w:rsid w:val="00BE1664"/>
    <w:rsid w:val="00BE1AA7"/>
    <w:rsid w:val="00BE1BF4"/>
    <w:rsid w:val="00BE1CDE"/>
    <w:rsid w:val="00BE1F7F"/>
    <w:rsid w:val="00BE253A"/>
    <w:rsid w:val="00BE2A2E"/>
    <w:rsid w:val="00BE2BF1"/>
    <w:rsid w:val="00BE2DE2"/>
    <w:rsid w:val="00BE3025"/>
    <w:rsid w:val="00BE31EF"/>
    <w:rsid w:val="00BE320E"/>
    <w:rsid w:val="00BE338C"/>
    <w:rsid w:val="00BE3654"/>
    <w:rsid w:val="00BE37E2"/>
    <w:rsid w:val="00BE3928"/>
    <w:rsid w:val="00BE4026"/>
    <w:rsid w:val="00BE40B2"/>
    <w:rsid w:val="00BE516F"/>
    <w:rsid w:val="00BE5711"/>
    <w:rsid w:val="00BE5981"/>
    <w:rsid w:val="00BE5CC4"/>
    <w:rsid w:val="00BE63B8"/>
    <w:rsid w:val="00BE6441"/>
    <w:rsid w:val="00BE6759"/>
    <w:rsid w:val="00BE67A2"/>
    <w:rsid w:val="00BE68D5"/>
    <w:rsid w:val="00BE6BB4"/>
    <w:rsid w:val="00BE6C2B"/>
    <w:rsid w:val="00BE71AE"/>
    <w:rsid w:val="00BE722F"/>
    <w:rsid w:val="00BE77EE"/>
    <w:rsid w:val="00BE7B0A"/>
    <w:rsid w:val="00BE7E44"/>
    <w:rsid w:val="00BE7FB1"/>
    <w:rsid w:val="00BF02A4"/>
    <w:rsid w:val="00BF02A6"/>
    <w:rsid w:val="00BF04B1"/>
    <w:rsid w:val="00BF062C"/>
    <w:rsid w:val="00BF0B26"/>
    <w:rsid w:val="00BF0D53"/>
    <w:rsid w:val="00BF0D64"/>
    <w:rsid w:val="00BF0E6A"/>
    <w:rsid w:val="00BF1CD5"/>
    <w:rsid w:val="00BF205E"/>
    <w:rsid w:val="00BF25E2"/>
    <w:rsid w:val="00BF2F28"/>
    <w:rsid w:val="00BF3160"/>
    <w:rsid w:val="00BF31EC"/>
    <w:rsid w:val="00BF320A"/>
    <w:rsid w:val="00BF344E"/>
    <w:rsid w:val="00BF3565"/>
    <w:rsid w:val="00BF38DA"/>
    <w:rsid w:val="00BF3CDD"/>
    <w:rsid w:val="00BF3E48"/>
    <w:rsid w:val="00BF41F2"/>
    <w:rsid w:val="00BF47FB"/>
    <w:rsid w:val="00BF4AF8"/>
    <w:rsid w:val="00BF4D3B"/>
    <w:rsid w:val="00BF4E15"/>
    <w:rsid w:val="00BF5493"/>
    <w:rsid w:val="00BF573D"/>
    <w:rsid w:val="00BF5855"/>
    <w:rsid w:val="00BF5CEB"/>
    <w:rsid w:val="00BF677F"/>
    <w:rsid w:val="00BF67F1"/>
    <w:rsid w:val="00BF6806"/>
    <w:rsid w:val="00BF6BE1"/>
    <w:rsid w:val="00BF6CFF"/>
    <w:rsid w:val="00BF6D78"/>
    <w:rsid w:val="00BF7275"/>
    <w:rsid w:val="00BF7D1D"/>
    <w:rsid w:val="00BF7E63"/>
    <w:rsid w:val="00C0096B"/>
    <w:rsid w:val="00C00A5C"/>
    <w:rsid w:val="00C00A9C"/>
    <w:rsid w:val="00C00E46"/>
    <w:rsid w:val="00C01245"/>
    <w:rsid w:val="00C01A24"/>
    <w:rsid w:val="00C01C67"/>
    <w:rsid w:val="00C02338"/>
    <w:rsid w:val="00C023FC"/>
    <w:rsid w:val="00C0294D"/>
    <w:rsid w:val="00C02961"/>
    <w:rsid w:val="00C02BCF"/>
    <w:rsid w:val="00C0307F"/>
    <w:rsid w:val="00C033F3"/>
    <w:rsid w:val="00C035F5"/>
    <w:rsid w:val="00C03890"/>
    <w:rsid w:val="00C038B8"/>
    <w:rsid w:val="00C03F28"/>
    <w:rsid w:val="00C043C3"/>
    <w:rsid w:val="00C04797"/>
    <w:rsid w:val="00C04819"/>
    <w:rsid w:val="00C04A86"/>
    <w:rsid w:val="00C04A92"/>
    <w:rsid w:val="00C04F47"/>
    <w:rsid w:val="00C0505E"/>
    <w:rsid w:val="00C05420"/>
    <w:rsid w:val="00C0562D"/>
    <w:rsid w:val="00C05682"/>
    <w:rsid w:val="00C0604D"/>
    <w:rsid w:val="00C06324"/>
    <w:rsid w:val="00C0632C"/>
    <w:rsid w:val="00C06483"/>
    <w:rsid w:val="00C0667D"/>
    <w:rsid w:val="00C068D0"/>
    <w:rsid w:val="00C06914"/>
    <w:rsid w:val="00C070FC"/>
    <w:rsid w:val="00C0729C"/>
    <w:rsid w:val="00C10129"/>
    <w:rsid w:val="00C10400"/>
    <w:rsid w:val="00C1069A"/>
    <w:rsid w:val="00C10B45"/>
    <w:rsid w:val="00C11246"/>
    <w:rsid w:val="00C1129B"/>
    <w:rsid w:val="00C1132E"/>
    <w:rsid w:val="00C115AD"/>
    <w:rsid w:val="00C1192B"/>
    <w:rsid w:val="00C11E4D"/>
    <w:rsid w:val="00C124A0"/>
    <w:rsid w:val="00C12914"/>
    <w:rsid w:val="00C12A56"/>
    <w:rsid w:val="00C12E89"/>
    <w:rsid w:val="00C12E8E"/>
    <w:rsid w:val="00C12F7C"/>
    <w:rsid w:val="00C12FD7"/>
    <w:rsid w:val="00C13187"/>
    <w:rsid w:val="00C13466"/>
    <w:rsid w:val="00C137B6"/>
    <w:rsid w:val="00C13906"/>
    <w:rsid w:val="00C1390D"/>
    <w:rsid w:val="00C13A46"/>
    <w:rsid w:val="00C13B65"/>
    <w:rsid w:val="00C13DC6"/>
    <w:rsid w:val="00C14246"/>
    <w:rsid w:val="00C14420"/>
    <w:rsid w:val="00C146F2"/>
    <w:rsid w:val="00C14770"/>
    <w:rsid w:val="00C149DC"/>
    <w:rsid w:val="00C14FBD"/>
    <w:rsid w:val="00C157E8"/>
    <w:rsid w:val="00C1580C"/>
    <w:rsid w:val="00C1585E"/>
    <w:rsid w:val="00C15B23"/>
    <w:rsid w:val="00C168A1"/>
    <w:rsid w:val="00C16F98"/>
    <w:rsid w:val="00C170D3"/>
    <w:rsid w:val="00C17160"/>
    <w:rsid w:val="00C1716C"/>
    <w:rsid w:val="00C171D8"/>
    <w:rsid w:val="00C173C4"/>
    <w:rsid w:val="00C17860"/>
    <w:rsid w:val="00C17DA1"/>
    <w:rsid w:val="00C17FDA"/>
    <w:rsid w:val="00C201FE"/>
    <w:rsid w:val="00C20559"/>
    <w:rsid w:val="00C20741"/>
    <w:rsid w:val="00C20A07"/>
    <w:rsid w:val="00C20A4C"/>
    <w:rsid w:val="00C20B09"/>
    <w:rsid w:val="00C20F63"/>
    <w:rsid w:val="00C20FBC"/>
    <w:rsid w:val="00C214AF"/>
    <w:rsid w:val="00C21617"/>
    <w:rsid w:val="00C2165A"/>
    <w:rsid w:val="00C21907"/>
    <w:rsid w:val="00C22476"/>
    <w:rsid w:val="00C2282E"/>
    <w:rsid w:val="00C229FF"/>
    <w:rsid w:val="00C22B32"/>
    <w:rsid w:val="00C22D36"/>
    <w:rsid w:val="00C22E54"/>
    <w:rsid w:val="00C2301B"/>
    <w:rsid w:val="00C2317A"/>
    <w:rsid w:val="00C231E8"/>
    <w:rsid w:val="00C2326C"/>
    <w:rsid w:val="00C235D5"/>
    <w:rsid w:val="00C23812"/>
    <w:rsid w:val="00C23E27"/>
    <w:rsid w:val="00C23E8C"/>
    <w:rsid w:val="00C23F8C"/>
    <w:rsid w:val="00C24386"/>
    <w:rsid w:val="00C24447"/>
    <w:rsid w:val="00C24819"/>
    <w:rsid w:val="00C248C6"/>
    <w:rsid w:val="00C24A75"/>
    <w:rsid w:val="00C24B81"/>
    <w:rsid w:val="00C24E3A"/>
    <w:rsid w:val="00C24F9B"/>
    <w:rsid w:val="00C24FE7"/>
    <w:rsid w:val="00C25072"/>
    <w:rsid w:val="00C256F7"/>
    <w:rsid w:val="00C25A1F"/>
    <w:rsid w:val="00C25D82"/>
    <w:rsid w:val="00C26273"/>
    <w:rsid w:val="00C26284"/>
    <w:rsid w:val="00C26488"/>
    <w:rsid w:val="00C26748"/>
    <w:rsid w:val="00C267F0"/>
    <w:rsid w:val="00C269BE"/>
    <w:rsid w:val="00C26A01"/>
    <w:rsid w:val="00C26B8A"/>
    <w:rsid w:val="00C26C4D"/>
    <w:rsid w:val="00C26F36"/>
    <w:rsid w:val="00C274C1"/>
    <w:rsid w:val="00C27DC9"/>
    <w:rsid w:val="00C30E0A"/>
    <w:rsid w:val="00C317A1"/>
    <w:rsid w:val="00C31811"/>
    <w:rsid w:val="00C31CC1"/>
    <w:rsid w:val="00C31E15"/>
    <w:rsid w:val="00C31EB0"/>
    <w:rsid w:val="00C327BA"/>
    <w:rsid w:val="00C32AA8"/>
    <w:rsid w:val="00C32CE3"/>
    <w:rsid w:val="00C331E6"/>
    <w:rsid w:val="00C33309"/>
    <w:rsid w:val="00C33671"/>
    <w:rsid w:val="00C337BD"/>
    <w:rsid w:val="00C3395E"/>
    <w:rsid w:val="00C33AA8"/>
    <w:rsid w:val="00C342D6"/>
    <w:rsid w:val="00C344A1"/>
    <w:rsid w:val="00C345BB"/>
    <w:rsid w:val="00C34722"/>
    <w:rsid w:val="00C3473A"/>
    <w:rsid w:val="00C347AE"/>
    <w:rsid w:val="00C34E02"/>
    <w:rsid w:val="00C34E5C"/>
    <w:rsid w:val="00C3597F"/>
    <w:rsid w:val="00C35C01"/>
    <w:rsid w:val="00C35C88"/>
    <w:rsid w:val="00C35E9A"/>
    <w:rsid w:val="00C36558"/>
    <w:rsid w:val="00C36670"/>
    <w:rsid w:val="00C368F2"/>
    <w:rsid w:val="00C36958"/>
    <w:rsid w:val="00C37087"/>
    <w:rsid w:val="00C377F3"/>
    <w:rsid w:val="00C37A46"/>
    <w:rsid w:val="00C37BBF"/>
    <w:rsid w:val="00C37C01"/>
    <w:rsid w:val="00C40331"/>
    <w:rsid w:val="00C40880"/>
    <w:rsid w:val="00C40EF3"/>
    <w:rsid w:val="00C41289"/>
    <w:rsid w:val="00C413D9"/>
    <w:rsid w:val="00C4141A"/>
    <w:rsid w:val="00C414B5"/>
    <w:rsid w:val="00C4166B"/>
    <w:rsid w:val="00C4175A"/>
    <w:rsid w:val="00C417BE"/>
    <w:rsid w:val="00C41EED"/>
    <w:rsid w:val="00C42161"/>
    <w:rsid w:val="00C4229C"/>
    <w:rsid w:val="00C42789"/>
    <w:rsid w:val="00C4291E"/>
    <w:rsid w:val="00C429A4"/>
    <w:rsid w:val="00C429C7"/>
    <w:rsid w:val="00C42C6C"/>
    <w:rsid w:val="00C42CAB"/>
    <w:rsid w:val="00C42F74"/>
    <w:rsid w:val="00C4334A"/>
    <w:rsid w:val="00C434C9"/>
    <w:rsid w:val="00C4355E"/>
    <w:rsid w:val="00C4372D"/>
    <w:rsid w:val="00C43A41"/>
    <w:rsid w:val="00C43A7E"/>
    <w:rsid w:val="00C43BBB"/>
    <w:rsid w:val="00C43E95"/>
    <w:rsid w:val="00C44124"/>
    <w:rsid w:val="00C44800"/>
    <w:rsid w:val="00C44FCF"/>
    <w:rsid w:val="00C45279"/>
    <w:rsid w:val="00C4557E"/>
    <w:rsid w:val="00C45919"/>
    <w:rsid w:val="00C460F2"/>
    <w:rsid w:val="00C46167"/>
    <w:rsid w:val="00C46266"/>
    <w:rsid w:val="00C46299"/>
    <w:rsid w:val="00C4662E"/>
    <w:rsid w:val="00C4699A"/>
    <w:rsid w:val="00C46B51"/>
    <w:rsid w:val="00C471CE"/>
    <w:rsid w:val="00C472CD"/>
    <w:rsid w:val="00C47319"/>
    <w:rsid w:val="00C47358"/>
    <w:rsid w:val="00C473E4"/>
    <w:rsid w:val="00C47654"/>
    <w:rsid w:val="00C476EA"/>
    <w:rsid w:val="00C4770D"/>
    <w:rsid w:val="00C479C5"/>
    <w:rsid w:val="00C47A1C"/>
    <w:rsid w:val="00C47B42"/>
    <w:rsid w:val="00C47B63"/>
    <w:rsid w:val="00C503FD"/>
    <w:rsid w:val="00C50989"/>
    <w:rsid w:val="00C50B59"/>
    <w:rsid w:val="00C50B67"/>
    <w:rsid w:val="00C50FA8"/>
    <w:rsid w:val="00C5129B"/>
    <w:rsid w:val="00C5141B"/>
    <w:rsid w:val="00C514C2"/>
    <w:rsid w:val="00C516FA"/>
    <w:rsid w:val="00C518D0"/>
    <w:rsid w:val="00C519FC"/>
    <w:rsid w:val="00C51C34"/>
    <w:rsid w:val="00C51CF6"/>
    <w:rsid w:val="00C52AEB"/>
    <w:rsid w:val="00C52B17"/>
    <w:rsid w:val="00C52DBD"/>
    <w:rsid w:val="00C52F9A"/>
    <w:rsid w:val="00C52FBA"/>
    <w:rsid w:val="00C532B1"/>
    <w:rsid w:val="00C537AE"/>
    <w:rsid w:val="00C53A95"/>
    <w:rsid w:val="00C53C6F"/>
    <w:rsid w:val="00C53D23"/>
    <w:rsid w:val="00C53D51"/>
    <w:rsid w:val="00C53E13"/>
    <w:rsid w:val="00C53E67"/>
    <w:rsid w:val="00C53E91"/>
    <w:rsid w:val="00C53EF8"/>
    <w:rsid w:val="00C5419A"/>
    <w:rsid w:val="00C54290"/>
    <w:rsid w:val="00C543F2"/>
    <w:rsid w:val="00C54520"/>
    <w:rsid w:val="00C54756"/>
    <w:rsid w:val="00C5477C"/>
    <w:rsid w:val="00C5517D"/>
    <w:rsid w:val="00C55234"/>
    <w:rsid w:val="00C554BE"/>
    <w:rsid w:val="00C556C6"/>
    <w:rsid w:val="00C55F83"/>
    <w:rsid w:val="00C55FFC"/>
    <w:rsid w:val="00C5612C"/>
    <w:rsid w:val="00C564A2"/>
    <w:rsid w:val="00C56C33"/>
    <w:rsid w:val="00C572D7"/>
    <w:rsid w:val="00C5740B"/>
    <w:rsid w:val="00C57C53"/>
    <w:rsid w:val="00C57DD3"/>
    <w:rsid w:val="00C57FAA"/>
    <w:rsid w:val="00C60214"/>
    <w:rsid w:val="00C60B7C"/>
    <w:rsid w:val="00C60CC3"/>
    <w:rsid w:val="00C60E26"/>
    <w:rsid w:val="00C610D4"/>
    <w:rsid w:val="00C6127C"/>
    <w:rsid w:val="00C61594"/>
    <w:rsid w:val="00C61E3C"/>
    <w:rsid w:val="00C625B3"/>
    <w:rsid w:val="00C6291F"/>
    <w:rsid w:val="00C62AA9"/>
    <w:rsid w:val="00C62AD8"/>
    <w:rsid w:val="00C62BC0"/>
    <w:rsid w:val="00C62C86"/>
    <w:rsid w:val="00C63163"/>
    <w:rsid w:val="00C6404B"/>
    <w:rsid w:val="00C6424D"/>
    <w:rsid w:val="00C643F3"/>
    <w:rsid w:val="00C644D4"/>
    <w:rsid w:val="00C646C8"/>
    <w:rsid w:val="00C64E04"/>
    <w:rsid w:val="00C6508F"/>
    <w:rsid w:val="00C651A4"/>
    <w:rsid w:val="00C654E4"/>
    <w:rsid w:val="00C655F3"/>
    <w:rsid w:val="00C6574B"/>
    <w:rsid w:val="00C65C03"/>
    <w:rsid w:val="00C65EA9"/>
    <w:rsid w:val="00C6611A"/>
    <w:rsid w:val="00C6637D"/>
    <w:rsid w:val="00C66534"/>
    <w:rsid w:val="00C668BE"/>
    <w:rsid w:val="00C66D72"/>
    <w:rsid w:val="00C66D8E"/>
    <w:rsid w:val="00C66F7D"/>
    <w:rsid w:val="00C672AA"/>
    <w:rsid w:val="00C6752D"/>
    <w:rsid w:val="00C67590"/>
    <w:rsid w:val="00C67DAF"/>
    <w:rsid w:val="00C67E68"/>
    <w:rsid w:val="00C67F2C"/>
    <w:rsid w:val="00C704EF"/>
    <w:rsid w:val="00C70FB4"/>
    <w:rsid w:val="00C718F2"/>
    <w:rsid w:val="00C71997"/>
    <w:rsid w:val="00C71A2C"/>
    <w:rsid w:val="00C71C50"/>
    <w:rsid w:val="00C72000"/>
    <w:rsid w:val="00C7238C"/>
    <w:rsid w:val="00C72653"/>
    <w:rsid w:val="00C72ECA"/>
    <w:rsid w:val="00C7314F"/>
    <w:rsid w:val="00C73518"/>
    <w:rsid w:val="00C7353C"/>
    <w:rsid w:val="00C73793"/>
    <w:rsid w:val="00C73BBF"/>
    <w:rsid w:val="00C740B6"/>
    <w:rsid w:val="00C74779"/>
    <w:rsid w:val="00C74876"/>
    <w:rsid w:val="00C74BB5"/>
    <w:rsid w:val="00C750DF"/>
    <w:rsid w:val="00C75352"/>
    <w:rsid w:val="00C75917"/>
    <w:rsid w:val="00C7621E"/>
    <w:rsid w:val="00C763AA"/>
    <w:rsid w:val="00C76771"/>
    <w:rsid w:val="00C76C3F"/>
    <w:rsid w:val="00C76FA2"/>
    <w:rsid w:val="00C76FF0"/>
    <w:rsid w:val="00C771F2"/>
    <w:rsid w:val="00C774DD"/>
    <w:rsid w:val="00C77907"/>
    <w:rsid w:val="00C77C33"/>
    <w:rsid w:val="00C77C54"/>
    <w:rsid w:val="00C77CD5"/>
    <w:rsid w:val="00C77F98"/>
    <w:rsid w:val="00C80018"/>
    <w:rsid w:val="00C803DE"/>
    <w:rsid w:val="00C807BC"/>
    <w:rsid w:val="00C80894"/>
    <w:rsid w:val="00C80A61"/>
    <w:rsid w:val="00C80B2F"/>
    <w:rsid w:val="00C80F01"/>
    <w:rsid w:val="00C80F39"/>
    <w:rsid w:val="00C819CC"/>
    <w:rsid w:val="00C8231D"/>
    <w:rsid w:val="00C8268B"/>
    <w:rsid w:val="00C828FD"/>
    <w:rsid w:val="00C82BD4"/>
    <w:rsid w:val="00C82BE8"/>
    <w:rsid w:val="00C83EBA"/>
    <w:rsid w:val="00C840ED"/>
    <w:rsid w:val="00C840FA"/>
    <w:rsid w:val="00C84807"/>
    <w:rsid w:val="00C84815"/>
    <w:rsid w:val="00C84830"/>
    <w:rsid w:val="00C84A35"/>
    <w:rsid w:val="00C84AE6"/>
    <w:rsid w:val="00C84B49"/>
    <w:rsid w:val="00C84CE9"/>
    <w:rsid w:val="00C85058"/>
    <w:rsid w:val="00C8536C"/>
    <w:rsid w:val="00C85D07"/>
    <w:rsid w:val="00C860FE"/>
    <w:rsid w:val="00C86290"/>
    <w:rsid w:val="00C862B5"/>
    <w:rsid w:val="00C86A4D"/>
    <w:rsid w:val="00C871EB"/>
    <w:rsid w:val="00C8743B"/>
    <w:rsid w:val="00C874E1"/>
    <w:rsid w:val="00C87CAF"/>
    <w:rsid w:val="00C87D9D"/>
    <w:rsid w:val="00C908DA"/>
    <w:rsid w:val="00C90A30"/>
    <w:rsid w:val="00C90BB4"/>
    <w:rsid w:val="00C90ECC"/>
    <w:rsid w:val="00C91626"/>
    <w:rsid w:val="00C91952"/>
    <w:rsid w:val="00C91A74"/>
    <w:rsid w:val="00C91CB9"/>
    <w:rsid w:val="00C91DA7"/>
    <w:rsid w:val="00C91FC4"/>
    <w:rsid w:val="00C91FF9"/>
    <w:rsid w:val="00C920F2"/>
    <w:rsid w:val="00C922BD"/>
    <w:rsid w:val="00C9262E"/>
    <w:rsid w:val="00C92737"/>
    <w:rsid w:val="00C927BC"/>
    <w:rsid w:val="00C92D8D"/>
    <w:rsid w:val="00C92F44"/>
    <w:rsid w:val="00C930CA"/>
    <w:rsid w:val="00C93234"/>
    <w:rsid w:val="00C93274"/>
    <w:rsid w:val="00C932E1"/>
    <w:rsid w:val="00C93501"/>
    <w:rsid w:val="00C939D1"/>
    <w:rsid w:val="00C939F1"/>
    <w:rsid w:val="00C93AF3"/>
    <w:rsid w:val="00C94672"/>
    <w:rsid w:val="00C94756"/>
    <w:rsid w:val="00C94A24"/>
    <w:rsid w:val="00C95283"/>
    <w:rsid w:val="00C95676"/>
    <w:rsid w:val="00C95A75"/>
    <w:rsid w:val="00C95FA3"/>
    <w:rsid w:val="00C96139"/>
    <w:rsid w:val="00C9617F"/>
    <w:rsid w:val="00C964FD"/>
    <w:rsid w:val="00C96708"/>
    <w:rsid w:val="00C9675C"/>
    <w:rsid w:val="00C9697F"/>
    <w:rsid w:val="00C96DA9"/>
    <w:rsid w:val="00C976C8"/>
    <w:rsid w:val="00C9784B"/>
    <w:rsid w:val="00C97CED"/>
    <w:rsid w:val="00C97EEF"/>
    <w:rsid w:val="00CA0077"/>
    <w:rsid w:val="00CA03BC"/>
    <w:rsid w:val="00CA046C"/>
    <w:rsid w:val="00CA04AC"/>
    <w:rsid w:val="00CA0633"/>
    <w:rsid w:val="00CA089A"/>
    <w:rsid w:val="00CA0DFB"/>
    <w:rsid w:val="00CA1271"/>
    <w:rsid w:val="00CA1685"/>
    <w:rsid w:val="00CA175B"/>
    <w:rsid w:val="00CA1AE9"/>
    <w:rsid w:val="00CA1B5A"/>
    <w:rsid w:val="00CA1F75"/>
    <w:rsid w:val="00CA209E"/>
    <w:rsid w:val="00CA2ADA"/>
    <w:rsid w:val="00CA2DE7"/>
    <w:rsid w:val="00CA2E9B"/>
    <w:rsid w:val="00CA3250"/>
    <w:rsid w:val="00CA381E"/>
    <w:rsid w:val="00CA3D22"/>
    <w:rsid w:val="00CA428E"/>
    <w:rsid w:val="00CA48E7"/>
    <w:rsid w:val="00CA49B4"/>
    <w:rsid w:val="00CA4A4E"/>
    <w:rsid w:val="00CA57FE"/>
    <w:rsid w:val="00CA57FF"/>
    <w:rsid w:val="00CA5B0F"/>
    <w:rsid w:val="00CA5C8C"/>
    <w:rsid w:val="00CA674A"/>
    <w:rsid w:val="00CA6ABF"/>
    <w:rsid w:val="00CA6B52"/>
    <w:rsid w:val="00CA763B"/>
    <w:rsid w:val="00CA795D"/>
    <w:rsid w:val="00CA7E54"/>
    <w:rsid w:val="00CA7F75"/>
    <w:rsid w:val="00CB0210"/>
    <w:rsid w:val="00CB0529"/>
    <w:rsid w:val="00CB0821"/>
    <w:rsid w:val="00CB0E5F"/>
    <w:rsid w:val="00CB10B2"/>
    <w:rsid w:val="00CB114C"/>
    <w:rsid w:val="00CB11DC"/>
    <w:rsid w:val="00CB154D"/>
    <w:rsid w:val="00CB1DAC"/>
    <w:rsid w:val="00CB1FA1"/>
    <w:rsid w:val="00CB2586"/>
    <w:rsid w:val="00CB28E7"/>
    <w:rsid w:val="00CB291A"/>
    <w:rsid w:val="00CB2B24"/>
    <w:rsid w:val="00CB2B4D"/>
    <w:rsid w:val="00CB2CAC"/>
    <w:rsid w:val="00CB2D52"/>
    <w:rsid w:val="00CB2D73"/>
    <w:rsid w:val="00CB2DB8"/>
    <w:rsid w:val="00CB2F67"/>
    <w:rsid w:val="00CB3F0C"/>
    <w:rsid w:val="00CB447D"/>
    <w:rsid w:val="00CB45C4"/>
    <w:rsid w:val="00CB4967"/>
    <w:rsid w:val="00CB4B9B"/>
    <w:rsid w:val="00CB4D48"/>
    <w:rsid w:val="00CB4D6F"/>
    <w:rsid w:val="00CB5BF7"/>
    <w:rsid w:val="00CB5CC8"/>
    <w:rsid w:val="00CB632C"/>
    <w:rsid w:val="00CB6781"/>
    <w:rsid w:val="00CB6814"/>
    <w:rsid w:val="00CB6975"/>
    <w:rsid w:val="00CB6C97"/>
    <w:rsid w:val="00CB6CC2"/>
    <w:rsid w:val="00CB7608"/>
    <w:rsid w:val="00CB781B"/>
    <w:rsid w:val="00CB7BCC"/>
    <w:rsid w:val="00CB7C57"/>
    <w:rsid w:val="00CB7C5E"/>
    <w:rsid w:val="00CB7F51"/>
    <w:rsid w:val="00CC0249"/>
    <w:rsid w:val="00CC0333"/>
    <w:rsid w:val="00CC04F2"/>
    <w:rsid w:val="00CC0691"/>
    <w:rsid w:val="00CC073F"/>
    <w:rsid w:val="00CC0BDA"/>
    <w:rsid w:val="00CC0EFB"/>
    <w:rsid w:val="00CC115F"/>
    <w:rsid w:val="00CC12D1"/>
    <w:rsid w:val="00CC12D2"/>
    <w:rsid w:val="00CC160D"/>
    <w:rsid w:val="00CC1803"/>
    <w:rsid w:val="00CC198D"/>
    <w:rsid w:val="00CC19EB"/>
    <w:rsid w:val="00CC22EC"/>
    <w:rsid w:val="00CC2F7F"/>
    <w:rsid w:val="00CC3230"/>
    <w:rsid w:val="00CC359A"/>
    <w:rsid w:val="00CC382C"/>
    <w:rsid w:val="00CC39D9"/>
    <w:rsid w:val="00CC3C5E"/>
    <w:rsid w:val="00CC44CB"/>
    <w:rsid w:val="00CC469B"/>
    <w:rsid w:val="00CC46CD"/>
    <w:rsid w:val="00CC4B2D"/>
    <w:rsid w:val="00CC4BEE"/>
    <w:rsid w:val="00CC5016"/>
    <w:rsid w:val="00CC5050"/>
    <w:rsid w:val="00CC51E4"/>
    <w:rsid w:val="00CC56D6"/>
    <w:rsid w:val="00CC574D"/>
    <w:rsid w:val="00CC5804"/>
    <w:rsid w:val="00CC5C40"/>
    <w:rsid w:val="00CC6063"/>
    <w:rsid w:val="00CC6324"/>
    <w:rsid w:val="00CC6BA1"/>
    <w:rsid w:val="00CC7921"/>
    <w:rsid w:val="00CC7BD3"/>
    <w:rsid w:val="00CC7D8F"/>
    <w:rsid w:val="00CD115E"/>
    <w:rsid w:val="00CD133E"/>
    <w:rsid w:val="00CD1560"/>
    <w:rsid w:val="00CD1765"/>
    <w:rsid w:val="00CD1A0C"/>
    <w:rsid w:val="00CD1A38"/>
    <w:rsid w:val="00CD1B0D"/>
    <w:rsid w:val="00CD1C4F"/>
    <w:rsid w:val="00CD1EC9"/>
    <w:rsid w:val="00CD220F"/>
    <w:rsid w:val="00CD245C"/>
    <w:rsid w:val="00CD2588"/>
    <w:rsid w:val="00CD26BF"/>
    <w:rsid w:val="00CD278F"/>
    <w:rsid w:val="00CD27EC"/>
    <w:rsid w:val="00CD2886"/>
    <w:rsid w:val="00CD2AB7"/>
    <w:rsid w:val="00CD2F21"/>
    <w:rsid w:val="00CD30AE"/>
    <w:rsid w:val="00CD31A3"/>
    <w:rsid w:val="00CD3230"/>
    <w:rsid w:val="00CD3380"/>
    <w:rsid w:val="00CD3645"/>
    <w:rsid w:val="00CD41F4"/>
    <w:rsid w:val="00CD47F4"/>
    <w:rsid w:val="00CD4800"/>
    <w:rsid w:val="00CD4911"/>
    <w:rsid w:val="00CD4EDE"/>
    <w:rsid w:val="00CD4F79"/>
    <w:rsid w:val="00CD4FF2"/>
    <w:rsid w:val="00CD5A45"/>
    <w:rsid w:val="00CD625B"/>
    <w:rsid w:val="00CD67D6"/>
    <w:rsid w:val="00CD69F7"/>
    <w:rsid w:val="00CD6A46"/>
    <w:rsid w:val="00CD6EE3"/>
    <w:rsid w:val="00CD712F"/>
    <w:rsid w:val="00CD71F3"/>
    <w:rsid w:val="00CD7205"/>
    <w:rsid w:val="00CD734F"/>
    <w:rsid w:val="00CD739B"/>
    <w:rsid w:val="00CE002F"/>
    <w:rsid w:val="00CE0323"/>
    <w:rsid w:val="00CE03B6"/>
    <w:rsid w:val="00CE0531"/>
    <w:rsid w:val="00CE0A11"/>
    <w:rsid w:val="00CE1115"/>
    <w:rsid w:val="00CE124F"/>
    <w:rsid w:val="00CE12F1"/>
    <w:rsid w:val="00CE139B"/>
    <w:rsid w:val="00CE1571"/>
    <w:rsid w:val="00CE18D0"/>
    <w:rsid w:val="00CE1C21"/>
    <w:rsid w:val="00CE1C58"/>
    <w:rsid w:val="00CE1D37"/>
    <w:rsid w:val="00CE1EA7"/>
    <w:rsid w:val="00CE1F09"/>
    <w:rsid w:val="00CE22FC"/>
    <w:rsid w:val="00CE248D"/>
    <w:rsid w:val="00CE2AB0"/>
    <w:rsid w:val="00CE320A"/>
    <w:rsid w:val="00CE324F"/>
    <w:rsid w:val="00CE330A"/>
    <w:rsid w:val="00CE3631"/>
    <w:rsid w:val="00CE37FA"/>
    <w:rsid w:val="00CE3F33"/>
    <w:rsid w:val="00CE45BF"/>
    <w:rsid w:val="00CE463C"/>
    <w:rsid w:val="00CE49BD"/>
    <w:rsid w:val="00CE4E02"/>
    <w:rsid w:val="00CE4E4B"/>
    <w:rsid w:val="00CE56CA"/>
    <w:rsid w:val="00CE603C"/>
    <w:rsid w:val="00CE62E0"/>
    <w:rsid w:val="00CE6302"/>
    <w:rsid w:val="00CE65CD"/>
    <w:rsid w:val="00CE69CF"/>
    <w:rsid w:val="00CE69D1"/>
    <w:rsid w:val="00CE7973"/>
    <w:rsid w:val="00CE7F1B"/>
    <w:rsid w:val="00CF0107"/>
    <w:rsid w:val="00CF016D"/>
    <w:rsid w:val="00CF0243"/>
    <w:rsid w:val="00CF0568"/>
    <w:rsid w:val="00CF06DF"/>
    <w:rsid w:val="00CF090E"/>
    <w:rsid w:val="00CF0B10"/>
    <w:rsid w:val="00CF10E5"/>
    <w:rsid w:val="00CF13FD"/>
    <w:rsid w:val="00CF16AF"/>
    <w:rsid w:val="00CF1763"/>
    <w:rsid w:val="00CF18A7"/>
    <w:rsid w:val="00CF1949"/>
    <w:rsid w:val="00CF1C35"/>
    <w:rsid w:val="00CF2113"/>
    <w:rsid w:val="00CF2F46"/>
    <w:rsid w:val="00CF38C2"/>
    <w:rsid w:val="00CF3E01"/>
    <w:rsid w:val="00CF4390"/>
    <w:rsid w:val="00CF4504"/>
    <w:rsid w:val="00CF5039"/>
    <w:rsid w:val="00CF537E"/>
    <w:rsid w:val="00CF5EB5"/>
    <w:rsid w:val="00CF6AB5"/>
    <w:rsid w:val="00CF7145"/>
    <w:rsid w:val="00CF7692"/>
    <w:rsid w:val="00CF79A1"/>
    <w:rsid w:val="00CF7F76"/>
    <w:rsid w:val="00D0021A"/>
    <w:rsid w:val="00D0057E"/>
    <w:rsid w:val="00D008E2"/>
    <w:rsid w:val="00D01AF3"/>
    <w:rsid w:val="00D01D8F"/>
    <w:rsid w:val="00D01EEE"/>
    <w:rsid w:val="00D02034"/>
    <w:rsid w:val="00D02360"/>
    <w:rsid w:val="00D02A11"/>
    <w:rsid w:val="00D02B27"/>
    <w:rsid w:val="00D031D7"/>
    <w:rsid w:val="00D0330B"/>
    <w:rsid w:val="00D0354C"/>
    <w:rsid w:val="00D0385E"/>
    <w:rsid w:val="00D03CAD"/>
    <w:rsid w:val="00D03F6D"/>
    <w:rsid w:val="00D04208"/>
    <w:rsid w:val="00D042ED"/>
    <w:rsid w:val="00D052A3"/>
    <w:rsid w:val="00D05594"/>
    <w:rsid w:val="00D056C0"/>
    <w:rsid w:val="00D05845"/>
    <w:rsid w:val="00D05DCB"/>
    <w:rsid w:val="00D05DCE"/>
    <w:rsid w:val="00D0604A"/>
    <w:rsid w:val="00D06191"/>
    <w:rsid w:val="00D06256"/>
    <w:rsid w:val="00D064BD"/>
    <w:rsid w:val="00D06CA7"/>
    <w:rsid w:val="00D06E5E"/>
    <w:rsid w:val="00D078C2"/>
    <w:rsid w:val="00D07C39"/>
    <w:rsid w:val="00D07E5B"/>
    <w:rsid w:val="00D10840"/>
    <w:rsid w:val="00D10C3E"/>
    <w:rsid w:val="00D10C65"/>
    <w:rsid w:val="00D10E50"/>
    <w:rsid w:val="00D10E86"/>
    <w:rsid w:val="00D1105D"/>
    <w:rsid w:val="00D11461"/>
    <w:rsid w:val="00D11523"/>
    <w:rsid w:val="00D117CC"/>
    <w:rsid w:val="00D118B2"/>
    <w:rsid w:val="00D119C3"/>
    <w:rsid w:val="00D11EE4"/>
    <w:rsid w:val="00D12E7F"/>
    <w:rsid w:val="00D133AC"/>
    <w:rsid w:val="00D1360A"/>
    <w:rsid w:val="00D13639"/>
    <w:rsid w:val="00D1381D"/>
    <w:rsid w:val="00D13AF5"/>
    <w:rsid w:val="00D13B0C"/>
    <w:rsid w:val="00D13F35"/>
    <w:rsid w:val="00D143AC"/>
    <w:rsid w:val="00D149C7"/>
    <w:rsid w:val="00D15CB7"/>
    <w:rsid w:val="00D15E63"/>
    <w:rsid w:val="00D16EB4"/>
    <w:rsid w:val="00D17650"/>
    <w:rsid w:val="00D178DC"/>
    <w:rsid w:val="00D20756"/>
    <w:rsid w:val="00D20C68"/>
    <w:rsid w:val="00D20CD5"/>
    <w:rsid w:val="00D210B6"/>
    <w:rsid w:val="00D2125F"/>
    <w:rsid w:val="00D214B1"/>
    <w:rsid w:val="00D21720"/>
    <w:rsid w:val="00D22122"/>
    <w:rsid w:val="00D2261E"/>
    <w:rsid w:val="00D2281F"/>
    <w:rsid w:val="00D231C6"/>
    <w:rsid w:val="00D232E4"/>
    <w:rsid w:val="00D23359"/>
    <w:rsid w:val="00D234BA"/>
    <w:rsid w:val="00D236ED"/>
    <w:rsid w:val="00D23728"/>
    <w:rsid w:val="00D23861"/>
    <w:rsid w:val="00D23BC9"/>
    <w:rsid w:val="00D23D11"/>
    <w:rsid w:val="00D23EC9"/>
    <w:rsid w:val="00D2415C"/>
    <w:rsid w:val="00D24189"/>
    <w:rsid w:val="00D247E2"/>
    <w:rsid w:val="00D24C71"/>
    <w:rsid w:val="00D24E65"/>
    <w:rsid w:val="00D24E89"/>
    <w:rsid w:val="00D24F18"/>
    <w:rsid w:val="00D252B2"/>
    <w:rsid w:val="00D253F5"/>
    <w:rsid w:val="00D254F4"/>
    <w:rsid w:val="00D2559D"/>
    <w:rsid w:val="00D25665"/>
    <w:rsid w:val="00D25690"/>
    <w:rsid w:val="00D25883"/>
    <w:rsid w:val="00D26134"/>
    <w:rsid w:val="00D26203"/>
    <w:rsid w:val="00D262E2"/>
    <w:rsid w:val="00D26770"/>
    <w:rsid w:val="00D267DE"/>
    <w:rsid w:val="00D26BA2"/>
    <w:rsid w:val="00D26ECF"/>
    <w:rsid w:val="00D27110"/>
    <w:rsid w:val="00D27186"/>
    <w:rsid w:val="00D2719A"/>
    <w:rsid w:val="00D273B1"/>
    <w:rsid w:val="00D27438"/>
    <w:rsid w:val="00D274BF"/>
    <w:rsid w:val="00D27924"/>
    <w:rsid w:val="00D2793E"/>
    <w:rsid w:val="00D27AEF"/>
    <w:rsid w:val="00D27C32"/>
    <w:rsid w:val="00D3000C"/>
    <w:rsid w:val="00D30353"/>
    <w:rsid w:val="00D3048B"/>
    <w:rsid w:val="00D30673"/>
    <w:rsid w:val="00D30736"/>
    <w:rsid w:val="00D30962"/>
    <w:rsid w:val="00D30A41"/>
    <w:rsid w:val="00D30D61"/>
    <w:rsid w:val="00D31039"/>
    <w:rsid w:val="00D31404"/>
    <w:rsid w:val="00D3145A"/>
    <w:rsid w:val="00D31827"/>
    <w:rsid w:val="00D31A1E"/>
    <w:rsid w:val="00D31CEB"/>
    <w:rsid w:val="00D3201D"/>
    <w:rsid w:val="00D320AA"/>
    <w:rsid w:val="00D32188"/>
    <w:rsid w:val="00D322B9"/>
    <w:rsid w:val="00D323AB"/>
    <w:rsid w:val="00D3262F"/>
    <w:rsid w:val="00D32644"/>
    <w:rsid w:val="00D32679"/>
    <w:rsid w:val="00D32680"/>
    <w:rsid w:val="00D326C2"/>
    <w:rsid w:val="00D3304E"/>
    <w:rsid w:val="00D33395"/>
    <w:rsid w:val="00D3357B"/>
    <w:rsid w:val="00D33C85"/>
    <w:rsid w:val="00D33CDA"/>
    <w:rsid w:val="00D34108"/>
    <w:rsid w:val="00D343F5"/>
    <w:rsid w:val="00D3459B"/>
    <w:rsid w:val="00D349C4"/>
    <w:rsid w:val="00D34D7D"/>
    <w:rsid w:val="00D34EAF"/>
    <w:rsid w:val="00D35230"/>
    <w:rsid w:val="00D35369"/>
    <w:rsid w:val="00D358F0"/>
    <w:rsid w:val="00D35FAD"/>
    <w:rsid w:val="00D3609E"/>
    <w:rsid w:val="00D36159"/>
    <w:rsid w:val="00D36477"/>
    <w:rsid w:val="00D3669D"/>
    <w:rsid w:val="00D36792"/>
    <w:rsid w:val="00D3680C"/>
    <w:rsid w:val="00D3691E"/>
    <w:rsid w:val="00D3715F"/>
    <w:rsid w:val="00D37338"/>
    <w:rsid w:val="00D3789B"/>
    <w:rsid w:val="00D37955"/>
    <w:rsid w:val="00D37BA9"/>
    <w:rsid w:val="00D37CC4"/>
    <w:rsid w:val="00D37F9C"/>
    <w:rsid w:val="00D403AB"/>
    <w:rsid w:val="00D40492"/>
    <w:rsid w:val="00D407B9"/>
    <w:rsid w:val="00D40B4E"/>
    <w:rsid w:val="00D4185A"/>
    <w:rsid w:val="00D418FD"/>
    <w:rsid w:val="00D41F9E"/>
    <w:rsid w:val="00D42108"/>
    <w:rsid w:val="00D4272E"/>
    <w:rsid w:val="00D42AAC"/>
    <w:rsid w:val="00D42F7A"/>
    <w:rsid w:val="00D43DA0"/>
    <w:rsid w:val="00D44DBE"/>
    <w:rsid w:val="00D44EA5"/>
    <w:rsid w:val="00D450F5"/>
    <w:rsid w:val="00D45530"/>
    <w:rsid w:val="00D45966"/>
    <w:rsid w:val="00D45D43"/>
    <w:rsid w:val="00D45ED8"/>
    <w:rsid w:val="00D465B3"/>
    <w:rsid w:val="00D466A6"/>
    <w:rsid w:val="00D46AEA"/>
    <w:rsid w:val="00D46F43"/>
    <w:rsid w:val="00D47450"/>
    <w:rsid w:val="00D47978"/>
    <w:rsid w:val="00D47A02"/>
    <w:rsid w:val="00D47AEE"/>
    <w:rsid w:val="00D47CE9"/>
    <w:rsid w:val="00D47E28"/>
    <w:rsid w:val="00D5008F"/>
    <w:rsid w:val="00D5040A"/>
    <w:rsid w:val="00D50628"/>
    <w:rsid w:val="00D507BA"/>
    <w:rsid w:val="00D508BE"/>
    <w:rsid w:val="00D508F9"/>
    <w:rsid w:val="00D50BDE"/>
    <w:rsid w:val="00D51A9C"/>
    <w:rsid w:val="00D51B78"/>
    <w:rsid w:val="00D522E4"/>
    <w:rsid w:val="00D524CF"/>
    <w:rsid w:val="00D524ED"/>
    <w:rsid w:val="00D527E9"/>
    <w:rsid w:val="00D528EB"/>
    <w:rsid w:val="00D52CB1"/>
    <w:rsid w:val="00D52FBE"/>
    <w:rsid w:val="00D53235"/>
    <w:rsid w:val="00D532A2"/>
    <w:rsid w:val="00D53728"/>
    <w:rsid w:val="00D5403F"/>
    <w:rsid w:val="00D5426B"/>
    <w:rsid w:val="00D54857"/>
    <w:rsid w:val="00D54934"/>
    <w:rsid w:val="00D54AA2"/>
    <w:rsid w:val="00D54AD8"/>
    <w:rsid w:val="00D54BBF"/>
    <w:rsid w:val="00D54E0D"/>
    <w:rsid w:val="00D55084"/>
    <w:rsid w:val="00D55092"/>
    <w:rsid w:val="00D551FD"/>
    <w:rsid w:val="00D55368"/>
    <w:rsid w:val="00D5593B"/>
    <w:rsid w:val="00D56012"/>
    <w:rsid w:val="00D564D2"/>
    <w:rsid w:val="00D566DD"/>
    <w:rsid w:val="00D571AF"/>
    <w:rsid w:val="00D57305"/>
    <w:rsid w:val="00D57407"/>
    <w:rsid w:val="00D57A06"/>
    <w:rsid w:val="00D57A87"/>
    <w:rsid w:val="00D57C5B"/>
    <w:rsid w:val="00D603A9"/>
    <w:rsid w:val="00D6070A"/>
    <w:rsid w:val="00D60CE2"/>
    <w:rsid w:val="00D60E20"/>
    <w:rsid w:val="00D60F14"/>
    <w:rsid w:val="00D61947"/>
    <w:rsid w:val="00D61C24"/>
    <w:rsid w:val="00D61CA2"/>
    <w:rsid w:val="00D61FC8"/>
    <w:rsid w:val="00D62412"/>
    <w:rsid w:val="00D6245A"/>
    <w:rsid w:val="00D627B4"/>
    <w:rsid w:val="00D6290F"/>
    <w:rsid w:val="00D62B23"/>
    <w:rsid w:val="00D62B58"/>
    <w:rsid w:val="00D62F71"/>
    <w:rsid w:val="00D638BB"/>
    <w:rsid w:val="00D63998"/>
    <w:rsid w:val="00D63C17"/>
    <w:rsid w:val="00D63C56"/>
    <w:rsid w:val="00D64066"/>
    <w:rsid w:val="00D643CA"/>
    <w:rsid w:val="00D643CB"/>
    <w:rsid w:val="00D64716"/>
    <w:rsid w:val="00D6498E"/>
    <w:rsid w:val="00D64CE8"/>
    <w:rsid w:val="00D65184"/>
    <w:rsid w:val="00D652E6"/>
    <w:rsid w:val="00D6537A"/>
    <w:rsid w:val="00D653FE"/>
    <w:rsid w:val="00D65452"/>
    <w:rsid w:val="00D65A27"/>
    <w:rsid w:val="00D65CAF"/>
    <w:rsid w:val="00D66AE3"/>
    <w:rsid w:val="00D66CBC"/>
    <w:rsid w:val="00D66E74"/>
    <w:rsid w:val="00D67212"/>
    <w:rsid w:val="00D67D1B"/>
    <w:rsid w:val="00D67E81"/>
    <w:rsid w:val="00D704CF"/>
    <w:rsid w:val="00D7097C"/>
    <w:rsid w:val="00D70AD6"/>
    <w:rsid w:val="00D71243"/>
    <w:rsid w:val="00D71446"/>
    <w:rsid w:val="00D71575"/>
    <w:rsid w:val="00D71A5C"/>
    <w:rsid w:val="00D71EB4"/>
    <w:rsid w:val="00D72003"/>
    <w:rsid w:val="00D721B8"/>
    <w:rsid w:val="00D7282D"/>
    <w:rsid w:val="00D72BCE"/>
    <w:rsid w:val="00D73130"/>
    <w:rsid w:val="00D73200"/>
    <w:rsid w:val="00D732EB"/>
    <w:rsid w:val="00D732FF"/>
    <w:rsid w:val="00D738F1"/>
    <w:rsid w:val="00D73951"/>
    <w:rsid w:val="00D73A1E"/>
    <w:rsid w:val="00D73CFD"/>
    <w:rsid w:val="00D73FCC"/>
    <w:rsid w:val="00D7401A"/>
    <w:rsid w:val="00D74172"/>
    <w:rsid w:val="00D74194"/>
    <w:rsid w:val="00D741CA"/>
    <w:rsid w:val="00D74D01"/>
    <w:rsid w:val="00D75C13"/>
    <w:rsid w:val="00D7617D"/>
    <w:rsid w:val="00D76396"/>
    <w:rsid w:val="00D764C8"/>
    <w:rsid w:val="00D7669E"/>
    <w:rsid w:val="00D766B8"/>
    <w:rsid w:val="00D76AAF"/>
    <w:rsid w:val="00D76DE4"/>
    <w:rsid w:val="00D76E02"/>
    <w:rsid w:val="00D77231"/>
    <w:rsid w:val="00D77362"/>
    <w:rsid w:val="00D7746A"/>
    <w:rsid w:val="00D77A08"/>
    <w:rsid w:val="00D80101"/>
    <w:rsid w:val="00D80B97"/>
    <w:rsid w:val="00D80C89"/>
    <w:rsid w:val="00D811A5"/>
    <w:rsid w:val="00D81240"/>
    <w:rsid w:val="00D8165F"/>
    <w:rsid w:val="00D8176F"/>
    <w:rsid w:val="00D81915"/>
    <w:rsid w:val="00D81A2F"/>
    <w:rsid w:val="00D81C65"/>
    <w:rsid w:val="00D821BA"/>
    <w:rsid w:val="00D824D0"/>
    <w:rsid w:val="00D825ED"/>
    <w:rsid w:val="00D82AEC"/>
    <w:rsid w:val="00D82CFA"/>
    <w:rsid w:val="00D82DE5"/>
    <w:rsid w:val="00D82E23"/>
    <w:rsid w:val="00D82ED3"/>
    <w:rsid w:val="00D82F7F"/>
    <w:rsid w:val="00D82F9B"/>
    <w:rsid w:val="00D83159"/>
    <w:rsid w:val="00D83A9B"/>
    <w:rsid w:val="00D83D62"/>
    <w:rsid w:val="00D83DFB"/>
    <w:rsid w:val="00D83E49"/>
    <w:rsid w:val="00D8432A"/>
    <w:rsid w:val="00D84521"/>
    <w:rsid w:val="00D84559"/>
    <w:rsid w:val="00D8467E"/>
    <w:rsid w:val="00D846D4"/>
    <w:rsid w:val="00D8497E"/>
    <w:rsid w:val="00D84C98"/>
    <w:rsid w:val="00D84E6B"/>
    <w:rsid w:val="00D84EFF"/>
    <w:rsid w:val="00D85169"/>
    <w:rsid w:val="00D851C4"/>
    <w:rsid w:val="00D855A1"/>
    <w:rsid w:val="00D855DC"/>
    <w:rsid w:val="00D85966"/>
    <w:rsid w:val="00D85B91"/>
    <w:rsid w:val="00D85E10"/>
    <w:rsid w:val="00D85E67"/>
    <w:rsid w:val="00D8645C"/>
    <w:rsid w:val="00D86EF8"/>
    <w:rsid w:val="00D872F4"/>
    <w:rsid w:val="00D87917"/>
    <w:rsid w:val="00D87C3E"/>
    <w:rsid w:val="00D87C6A"/>
    <w:rsid w:val="00D900E2"/>
    <w:rsid w:val="00D903A3"/>
    <w:rsid w:val="00D90562"/>
    <w:rsid w:val="00D90957"/>
    <w:rsid w:val="00D90B36"/>
    <w:rsid w:val="00D90F19"/>
    <w:rsid w:val="00D9120F"/>
    <w:rsid w:val="00D914A0"/>
    <w:rsid w:val="00D919D6"/>
    <w:rsid w:val="00D91B11"/>
    <w:rsid w:val="00D91E81"/>
    <w:rsid w:val="00D92188"/>
    <w:rsid w:val="00D9253F"/>
    <w:rsid w:val="00D929A1"/>
    <w:rsid w:val="00D92E50"/>
    <w:rsid w:val="00D9338B"/>
    <w:rsid w:val="00D93458"/>
    <w:rsid w:val="00D93AFB"/>
    <w:rsid w:val="00D93B3D"/>
    <w:rsid w:val="00D93C95"/>
    <w:rsid w:val="00D93D50"/>
    <w:rsid w:val="00D94290"/>
    <w:rsid w:val="00D94A2E"/>
    <w:rsid w:val="00D94E3E"/>
    <w:rsid w:val="00D9581E"/>
    <w:rsid w:val="00D96019"/>
    <w:rsid w:val="00D9609F"/>
    <w:rsid w:val="00D967E6"/>
    <w:rsid w:val="00D96A6E"/>
    <w:rsid w:val="00D96F69"/>
    <w:rsid w:val="00D971E3"/>
    <w:rsid w:val="00D97330"/>
    <w:rsid w:val="00D97655"/>
    <w:rsid w:val="00D979E5"/>
    <w:rsid w:val="00D97F0A"/>
    <w:rsid w:val="00DA02F6"/>
    <w:rsid w:val="00DA047A"/>
    <w:rsid w:val="00DA06E8"/>
    <w:rsid w:val="00DA0B62"/>
    <w:rsid w:val="00DA0BD0"/>
    <w:rsid w:val="00DA11DD"/>
    <w:rsid w:val="00DA13DD"/>
    <w:rsid w:val="00DA155A"/>
    <w:rsid w:val="00DA1AE9"/>
    <w:rsid w:val="00DA1BB4"/>
    <w:rsid w:val="00DA1F75"/>
    <w:rsid w:val="00DA2644"/>
    <w:rsid w:val="00DA2882"/>
    <w:rsid w:val="00DA2E60"/>
    <w:rsid w:val="00DA42C2"/>
    <w:rsid w:val="00DA4366"/>
    <w:rsid w:val="00DA43F1"/>
    <w:rsid w:val="00DA479A"/>
    <w:rsid w:val="00DA47F0"/>
    <w:rsid w:val="00DA48FE"/>
    <w:rsid w:val="00DA50AC"/>
    <w:rsid w:val="00DA58B2"/>
    <w:rsid w:val="00DA5A1E"/>
    <w:rsid w:val="00DA5AFD"/>
    <w:rsid w:val="00DA5E4B"/>
    <w:rsid w:val="00DA61E8"/>
    <w:rsid w:val="00DA655B"/>
    <w:rsid w:val="00DA6C11"/>
    <w:rsid w:val="00DA6C57"/>
    <w:rsid w:val="00DA6DEF"/>
    <w:rsid w:val="00DA6F06"/>
    <w:rsid w:val="00DA7032"/>
    <w:rsid w:val="00DA70E3"/>
    <w:rsid w:val="00DA710B"/>
    <w:rsid w:val="00DB0341"/>
    <w:rsid w:val="00DB07B9"/>
    <w:rsid w:val="00DB0880"/>
    <w:rsid w:val="00DB0EA3"/>
    <w:rsid w:val="00DB2F49"/>
    <w:rsid w:val="00DB32D8"/>
    <w:rsid w:val="00DB353A"/>
    <w:rsid w:val="00DB36EA"/>
    <w:rsid w:val="00DB3853"/>
    <w:rsid w:val="00DB3AF3"/>
    <w:rsid w:val="00DB3CC1"/>
    <w:rsid w:val="00DB3FD5"/>
    <w:rsid w:val="00DB475E"/>
    <w:rsid w:val="00DB4A0C"/>
    <w:rsid w:val="00DB524E"/>
    <w:rsid w:val="00DB5A9D"/>
    <w:rsid w:val="00DB6159"/>
    <w:rsid w:val="00DB6350"/>
    <w:rsid w:val="00DB64AF"/>
    <w:rsid w:val="00DB6581"/>
    <w:rsid w:val="00DB67B4"/>
    <w:rsid w:val="00DB782E"/>
    <w:rsid w:val="00DB79DC"/>
    <w:rsid w:val="00DB7A16"/>
    <w:rsid w:val="00DB7B6C"/>
    <w:rsid w:val="00DB7F9E"/>
    <w:rsid w:val="00DC0781"/>
    <w:rsid w:val="00DC09A9"/>
    <w:rsid w:val="00DC0D0F"/>
    <w:rsid w:val="00DC0E29"/>
    <w:rsid w:val="00DC0FED"/>
    <w:rsid w:val="00DC1463"/>
    <w:rsid w:val="00DC147D"/>
    <w:rsid w:val="00DC15F7"/>
    <w:rsid w:val="00DC1A97"/>
    <w:rsid w:val="00DC2905"/>
    <w:rsid w:val="00DC31B5"/>
    <w:rsid w:val="00DC33B4"/>
    <w:rsid w:val="00DC33CF"/>
    <w:rsid w:val="00DC34E0"/>
    <w:rsid w:val="00DC3556"/>
    <w:rsid w:val="00DC3603"/>
    <w:rsid w:val="00DC36A4"/>
    <w:rsid w:val="00DC38E7"/>
    <w:rsid w:val="00DC3987"/>
    <w:rsid w:val="00DC3E90"/>
    <w:rsid w:val="00DC4019"/>
    <w:rsid w:val="00DC410D"/>
    <w:rsid w:val="00DC41AD"/>
    <w:rsid w:val="00DC435D"/>
    <w:rsid w:val="00DC4B22"/>
    <w:rsid w:val="00DC4DFC"/>
    <w:rsid w:val="00DC55EC"/>
    <w:rsid w:val="00DC5A67"/>
    <w:rsid w:val="00DC5F90"/>
    <w:rsid w:val="00DC63FA"/>
    <w:rsid w:val="00DC67D0"/>
    <w:rsid w:val="00DC6BC0"/>
    <w:rsid w:val="00DC6D57"/>
    <w:rsid w:val="00DC73B7"/>
    <w:rsid w:val="00DC73DD"/>
    <w:rsid w:val="00DC7E4D"/>
    <w:rsid w:val="00DD009C"/>
    <w:rsid w:val="00DD01B7"/>
    <w:rsid w:val="00DD02A7"/>
    <w:rsid w:val="00DD030A"/>
    <w:rsid w:val="00DD0DB4"/>
    <w:rsid w:val="00DD1739"/>
    <w:rsid w:val="00DD1939"/>
    <w:rsid w:val="00DD1B6B"/>
    <w:rsid w:val="00DD1CF8"/>
    <w:rsid w:val="00DD2A60"/>
    <w:rsid w:val="00DD2D69"/>
    <w:rsid w:val="00DD2DF0"/>
    <w:rsid w:val="00DD2EF9"/>
    <w:rsid w:val="00DD3AD1"/>
    <w:rsid w:val="00DD3DC2"/>
    <w:rsid w:val="00DD4118"/>
    <w:rsid w:val="00DD4396"/>
    <w:rsid w:val="00DD457A"/>
    <w:rsid w:val="00DD459E"/>
    <w:rsid w:val="00DD4CD0"/>
    <w:rsid w:val="00DD5067"/>
    <w:rsid w:val="00DD515A"/>
    <w:rsid w:val="00DD53B6"/>
    <w:rsid w:val="00DD57C2"/>
    <w:rsid w:val="00DD5B37"/>
    <w:rsid w:val="00DD6639"/>
    <w:rsid w:val="00DD6839"/>
    <w:rsid w:val="00DD6BE0"/>
    <w:rsid w:val="00DD6F9F"/>
    <w:rsid w:val="00DD6FC9"/>
    <w:rsid w:val="00DD74E9"/>
    <w:rsid w:val="00DD7533"/>
    <w:rsid w:val="00DD7693"/>
    <w:rsid w:val="00DD7725"/>
    <w:rsid w:val="00DD7CEF"/>
    <w:rsid w:val="00DD7D55"/>
    <w:rsid w:val="00DE01C7"/>
    <w:rsid w:val="00DE024F"/>
    <w:rsid w:val="00DE0536"/>
    <w:rsid w:val="00DE058F"/>
    <w:rsid w:val="00DE140E"/>
    <w:rsid w:val="00DE148E"/>
    <w:rsid w:val="00DE1807"/>
    <w:rsid w:val="00DE1B83"/>
    <w:rsid w:val="00DE1B92"/>
    <w:rsid w:val="00DE1C9F"/>
    <w:rsid w:val="00DE225E"/>
    <w:rsid w:val="00DE29EC"/>
    <w:rsid w:val="00DE2E90"/>
    <w:rsid w:val="00DE304A"/>
    <w:rsid w:val="00DE3573"/>
    <w:rsid w:val="00DE35C7"/>
    <w:rsid w:val="00DE391B"/>
    <w:rsid w:val="00DE3A7A"/>
    <w:rsid w:val="00DE3AD6"/>
    <w:rsid w:val="00DE3B83"/>
    <w:rsid w:val="00DE3BE6"/>
    <w:rsid w:val="00DE3E78"/>
    <w:rsid w:val="00DE42C2"/>
    <w:rsid w:val="00DE4455"/>
    <w:rsid w:val="00DE46AE"/>
    <w:rsid w:val="00DE493E"/>
    <w:rsid w:val="00DE4D70"/>
    <w:rsid w:val="00DE4E89"/>
    <w:rsid w:val="00DE518A"/>
    <w:rsid w:val="00DE5420"/>
    <w:rsid w:val="00DE5BD3"/>
    <w:rsid w:val="00DE62FA"/>
    <w:rsid w:val="00DE634F"/>
    <w:rsid w:val="00DE65EF"/>
    <w:rsid w:val="00DE6814"/>
    <w:rsid w:val="00DE693F"/>
    <w:rsid w:val="00DE6FF0"/>
    <w:rsid w:val="00DE754A"/>
    <w:rsid w:val="00DE7CB0"/>
    <w:rsid w:val="00DF0662"/>
    <w:rsid w:val="00DF0C77"/>
    <w:rsid w:val="00DF12C6"/>
    <w:rsid w:val="00DF15D1"/>
    <w:rsid w:val="00DF16EE"/>
    <w:rsid w:val="00DF1835"/>
    <w:rsid w:val="00DF18D2"/>
    <w:rsid w:val="00DF1C7F"/>
    <w:rsid w:val="00DF1EF7"/>
    <w:rsid w:val="00DF205A"/>
    <w:rsid w:val="00DF21BF"/>
    <w:rsid w:val="00DF248F"/>
    <w:rsid w:val="00DF2553"/>
    <w:rsid w:val="00DF2C22"/>
    <w:rsid w:val="00DF2C3C"/>
    <w:rsid w:val="00DF37BE"/>
    <w:rsid w:val="00DF4103"/>
    <w:rsid w:val="00DF424C"/>
    <w:rsid w:val="00DF4337"/>
    <w:rsid w:val="00DF4447"/>
    <w:rsid w:val="00DF4670"/>
    <w:rsid w:val="00DF497C"/>
    <w:rsid w:val="00DF4AFF"/>
    <w:rsid w:val="00DF4E7D"/>
    <w:rsid w:val="00DF5368"/>
    <w:rsid w:val="00DF54D9"/>
    <w:rsid w:val="00DF56AD"/>
    <w:rsid w:val="00DF58ED"/>
    <w:rsid w:val="00DF5969"/>
    <w:rsid w:val="00DF598A"/>
    <w:rsid w:val="00DF5CB8"/>
    <w:rsid w:val="00DF5CFC"/>
    <w:rsid w:val="00DF5D82"/>
    <w:rsid w:val="00DF63A7"/>
    <w:rsid w:val="00DF65A8"/>
    <w:rsid w:val="00DF67C8"/>
    <w:rsid w:val="00DF72C3"/>
    <w:rsid w:val="00DF72CA"/>
    <w:rsid w:val="00DF72D2"/>
    <w:rsid w:val="00DF74B2"/>
    <w:rsid w:val="00DF75FF"/>
    <w:rsid w:val="00DF77CE"/>
    <w:rsid w:val="00DF7B58"/>
    <w:rsid w:val="00E00217"/>
    <w:rsid w:val="00E004E7"/>
    <w:rsid w:val="00E00695"/>
    <w:rsid w:val="00E00D91"/>
    <w:rsid w:val="00E00E43"/>
    <w:rsid w:val="00E010F6"/>
    <w:rsid w:val="00E01284"/>
    <w:rsid w:val="00E012DA"/>
    <w:rsid w:val="00E01614"/>
    <w:rsid w:val="00E018F4"/>
    <w:rsid w:val="00E01B9A"/>
    <w:rsid w:val="00E02030"/>
    <w:rsid w:val="00E0226A"/>
    <w:rsid w:val="00E02574"/>
    <w:rsid w:val="00E02710"/>
    <w:rsid w:val="00E029E9"/>
    <w:rsid w:val="00E0305D"/>
    <w:rsid w:val="00E0322F"/>
    <w:rsid w:val="00E032A3"/>
    <w:rsid w:val="00E03A26"/>
    <w:rsid w:val="00E03D1C"/>
    <w:rsid w:val="00E03DBE"/>
    <w:rsid w:val="00E03E18"/>
    <w:rsid w:val="00E0422D"/>
    <w:rsid w:val="00E047D9"/>
    <w:rsid w:val="00E04995"/>
    <w:rsid w:val="00E049A9"/>
    <w:rsid w:val="00E04B98"/>
    <w:rsid w:val="00E04C9B"/>
    <w:rsid w:val="00E04F61"/>
    <w:rsid w:val="00E051AE"/>
    <w:rsid w:val="00E052E3"/>
    <w:rsid w:val="00E057FC"/>
    <w:rsid w:val="00E05F7E"/>
    <w:rsid w:val="00E0619E"/>
    <w:rsid w:val="00E06372"/>
    <w:rsid w:val="00E06844"/>
    <w:rsid w:val="00E0696D"/>
    <w:rsid w:val="00E069F7"/>
    <w:rsid w:val="00E06B9D"/>
    <w:rsid w:val="00E06E3B"/>
    <w:rsid w:val="00E06F0D"/>
    <w:rsid w:val="00E07568"/>
    <w:rsid w:val="00E0762D"/>
    <w:rsid w:val="00E0763E"/>
    <w:rsid w:val="00E07957"/>
    <w:rsid w:val="00E079AA"/>
    <w:rsid w:val="00E07ADA"/>
    <w:rsid w:val="00E07D62"/>
    <w:rsid w:val="00E10047"/>
    <w:rsid w:val="00E10350"/>
    <w:rsid w:val="00E107D9"/>
    <w:rsid w:val="00E10D79"/>
    <w:rsid w:val="00E112F9"/>
    <w:rsid w:val="00E117DA"/>
    <w:rsid w:val="00E124A5"/>
    <w:rsid w:val="00E124ED"/>
    <w:rsid w:val="00E126C0"/>
    <w:rsid w:val="00E12988"/>
    <w:rsid w:val="00E13BE3"/>
    <w:rsid w:val="00E13ECB"/>
    <w:rsid w:val="00E1401B"/>
    <w:rsid w:val="00E144F6"/>
    <w:rsid w:val="00E14594"/>
    <w:rsid w:val="00E14F03"/>
    <w:rsid w:val="00E15485"/>
    <w:rsid w:val="00E15AF5"/>
    <w:rsid w:val="00E15C1E"/>
    <w:rsid w:val="00E15C99"/>
    <w:rsid w:val="00E1604D"/>
    <w:rsid w:val="00E160AC"/>
    <w:rsid w:val="00E16313"/>
    <w:rsid w:val="00E16520"/>
    <w:rsid w:val="00E16698"/>
    <w:rsid w:val="00E16862"/>
    <w:rsid w:val="00E16B9B"/>
    <w:rsid w:val="00E16C5F"/>
    <w:rsid w:val="00E16F03"/>
    <w:rsid w:val="00E17156"/>
    <w:rsid w:val="00E173E9"/>
    <w:rsid w:val="00E17711"/>
    <w:rsid w:val="00E17847"/>
    <w:rsid w:val="00E178C7"/>
    <w:rsid w:val="00E17AF1"/>
    <w:rsid w:val="00E17CF1"/>
    <w:rsid w:val="00E2027E"/>
    <w:rsid w:val="00E20472"/>
    <w:rsid w:val="00E2070B"/>
    <w:rsid w:val="00E20818"/>
    <w:rsid w:val="00E20B88"/>
    <w:rsid w:val="00E20CBE"/>
    <w:rsid w:val="00E20F53"/>
    <w:rsid w:val="00E20FD6"/>
    <w:rsid w:val="00E212B6"/>
    <w:rsid w:val="00E214C4"/>
    <w:rsid w:val="00E21BC3"/>
    <w:rsid w:val="00E21C15"/>
    <w:rsid w:val="00E21FBD"/>
    <w:rsid w:val="00E2214B"/>
    <w:rsid w:val="00E222E8"/>
    <w:rsid w:val="00E222FD"/>
    <w:rsid w:val="00E224F1"/>
    <w:rsid w:val="00E22EAB"/>
    <w:rsid w:val="00E2309B"/>
    <w:rsid w:val="00E2321C"/>
    <w:rsid w:val="00E233D3"/>
    <w:rsid w:val="00E23C7D"/>
    <w:rsid w:val="00E23EA5"/>
    <w:rsid w:val="00E23F28"/>
    <w:rsid w:val="00E24086"/>
    <w:rsid w:val="00E2441A"/>
    <w:rsid w:val="00E244B7"/>
    <w:rsid w:val="00E244EA"/>
    <w:rsid w:val="00E244EB"/>
    <w:rsid w:val="00E24663"/>
    <w:rsid w:val="00E24845"/>
    <w:rsid w:val="00E24F48"/>
    <w:rsid w:val="00E2531E"/>
    <w:rsid w:val="00E2542C"/>
    <w:rsid w:val="00E25491"/>
    <w:rsid w:val="00E255E7"/>
    <w:rsid w:val="00E258F7"/>
    <w:rsid w:val="00E2592E"/>
    <w:rsid w:val="00E25A2C"/>
    <w:rsid w:val="00E26217"/>
    <w:rsid w:val="00E2631B"/>
    <w:rsid w:val="00E26389"/>
    <w:rsid w:val="00E269D4"/>
    <w:rsid w:val="00E26F65"/>
    <w:rsid w:val="00E270CE"/>
    <w:rsid w:val="00E272F0"/>
    <w:rsid w:val="00E2776A"/>
    <w:rsid w:val="00E27AC9"/>
    <w:rsid w:val="00E30000"/>
    <w:rsid w:val="00E303B9"/>
    <w:rsid w:val="00E3187B"/>
    <w:rsid w:val="00E31A2E"/>
    <w:rsid w:val="00E3215F"/>
    <w:rsid w:val="00E32C47"/>
    <w:rsid w:val="00E32DB1"/>
    <w:rsid w:val="00E330DD"/>
    <w:rsid w:val="00E3313E"/>
    <w:rsid w:val="00E33510"/>
    <w:rsid w:val="00E33708"/>
    <w:rsid w:val="00E337A6"/>
    <w:rsid w:val="00E3385D"/>
    <w:rsid w:val="00E3391A"/>
    <w:rsid w:val="00E33ECD"/>
    <w:rsid w:val="00E34A98"/>
    <w:rsid w:val="00E34CEB"/>
    <w:rsid w:val="00E34FC5"/>
    <w:rsid w:val="00E35301"/>
    <w:rsid w:val="00E353E5"/>
    <w:rsid w:val="00E3567E"/>
    <w:rsid w:val="00E35720"/>
    <w:rsid w:val="00E35733"/>
    <w:rsid w:val="00E35E64"/>
    <w:rsid w:val="00E3620E"/>
    <w:rsid w:val="00E3626C"/>
    <w:rsid w:val="00E36AFF"/>
    <w:rsid w:val="00E36B72"/>
    <w:rsid w:val="00E378B4"/>
    <w:rsid w:val="00E37E00"/>
    <w:rsid w:val="00E37E7C"/>
    <w:rsid w:val="00E4012D"/>
    <w:rsid w:val="00E40250"/>
    <w:rsid w:val="00E40412"/>
    <w:rsid w:val="00E40428"/>
    <w:rsid w:val="00E4064B"/>
    <w:rsid w:val="00E409B6"/>
    <w:rsid w:val="00E40B69"/>
    <w:rsid w:val="00E4113C"/>
    <w:rsid w:val="00E4125E"/>
    <w:rsid w:val="00E412BB"/>
    <w:rsid w:val="00E41812"/>
    <w:rsid w:val="00E41DB5"/>
    <w:rsid w:val="00E42037"/>
    <w:rsid w:val="00E426CD"/>
    <w:rsid w:val="00E42CCD"/>
    <w:rsid w:val="00E42E19"/>
    <w:rsid w:val="00E43441"/>
    <w:rsid w:val="00E43830"/>
    <w:rsid w:val="00E43928"/>
    <w:rsid w:val="00E439EF"/>
    <w:rsid w:val="00E43A4A"/>
    <w:rsid w:val="00E4493A"/>
    <w:rsid w:val="00E44E4D"/>
    <w:rsid w:val="00E45215"/>
    <w:rsid w:val="00E4528C"/>
    <w:rsid w:val="00E45344"/>
    <w:rsid w:val="00E45560"/>
    <w:rsid w:val="00E455E3"/>
    <w:rsid w:val="00E457F1"/>
    <w:rsid w:val="00E458D3"/>
    <w:rsid w:val="00E45956"/>
    <w:rsid w:val="00E45D54"/>
    <w:rsid w:val="00E45FDA"/>
    <w:rsid w:val="00E467BC"/>
    <w:rsid w:val="00E469EF"/>
    <w:rsid w:val="00E46FE5"/>
    <w:rsid w:val="00E47295"/>
    <w:rsid w:val="00E47358"/>
    <w:rsid w:val="00E47628"/>
    <w:rsid w:val="00E4777E"/>
    <w:rsid w:val="00E47C57"/>
    <w:rsid w:val="00E47CB9"/>
    <w:rsid w:val="00E47E05"/>
    <w:rsid w:val="00E47E7E"/>
    <w:rsid w:val="00E500A7"/>
    <w:rsid w:val="00E500DE"/>
    <w:rsid w:val="00E50ACA"/>
    <w:rsid w:val="00E50CAC"/>
    <w:rsid w:val="00E50E59"/>
    <w:rsid w:val="00E514A0"/>
    <w:rsid w:val="00E517C8"/>
    <w:rsid w:val="00E51ABE"/>
    <w:rsid w:val="00E51F55"/>
    <w:rsid w:val="00E51F8B"/>
    <w:rsid w:val="00E52EFA"/>
    <w:rsid w:val="00E532A6"/>
    <w:rsid w:val="00E536AB"/>
    <w:rsid w:val="00E53DC9"/>
    <w:rsid w:val="00E53F00"/>
    <w:rsid w:val="00E53FAA"/>
    <w:rsid w:val="00E54247"/>
    <w:rsid w:val="00E54D76"/>
    <w:rsid w:val="00E5555A"/>
    <w:rsid w:val="00E557CE"/>
    <w:rsid w:val="00E55C93"/>
    <w:rsid w:val="00E560BC"/>
    <w:rsid w:val="00E563A6"/>
    <w:rsid w:val="00E56984"/>
    <w:rsid w:val="00E56FF5"/>
    <w:rsid w:val="00E570DE"/>
    <w:rsid w:val="00E571F3"/>
    <w:rsid w:val="00E57337"/>
    <w:rsid w:val="00E57964"/>
    <w:rsid w:val="00E57B7E"/>
    <w:rsid w:val="00E57DE0"/>
    <w:rsid w:val="00E57F80"/>
    <w:rsid w:val="00E600C9"/>
    <w:rsid w:val="00E602F9"/>
    <w:rsid w:val="00E603C6"/>
    <w:rsid w:val="00E607D3"/>
    <w:rsid w:val="00E609DE"/>
    <w:rsid w:val="00E60F8A"/>
    <w:rsid w:val="00E614F9"/>
    <w:rsid w:val="00E62126"/>
    <w:rsid w:val="00E621A2"/>
    <w:rsid w:val="00E62334"/>
    <w:rsid w:val="00E62837"/>
    <w:rsid w:val="00E62BED"/>
    <w:rsid w:val="00E63091"/>
    <w:rsid w:val="00E630D4"/>
    <w:rsid w:val="00E63103"/>
    <w:rsid w:val="00E63145"/>
    <w:rsid w:val="00E6391A"/>
    <w:rsid w:val="00E63A36"/>
    <w:rsid w:val="00E63B24"/>
    <w:rsid w:val="00E642EF"/>
    <w:rsid w:val="00E644A2"/>
    <w:rsid w:val="00E646B5"/>
    <w:rsid w:val="00E64CD3"/>
    <w:rsid w:val="00E64D24"/>
    <w:rsid w:val="00E65072"/>
    <w:rsid w:val="00E65262"/>
    <w:rsid w:val="00E65400"/>
    <w:rsid w:val="00E6599B"/>
    <w:rsid w:val="00E65BAC"/>
    <w:rsid w:val="00E660B7"/>
    <w:rsid w:val="00E6613C"/>
    <w:rsid w:val="00E66E1A"/>
    <w:rsid w:val="00E67821"/>
    <w:rsid w:val="00E6797D"/>
    <w:rsid w:val="00E67EB0"/>
    <w:rsid w:val="00E7063D"/>
    <w:rsid w:val="00E708A2"/>
    <w:rsid w:val="00E708A4"/>
    <w:rsid w:val="00E70C60"/>
    <w:rsid w:val="00E70C9F"/>
    <w:rsid w:val="00E70CE9"/>
    <w:rsid w:val="00E710DA"/>
    <w:rsid w:val="00E7183C"/>
    <w:rsid w:val="00E71BF9"/>
    <w:rsid w:val="00E71F3F"/>
    <w:rsid w:val="00E72129"/>
    <w:rsid w:val="00E72917"/>
    <w:rsid w:val="00E731B8"/>
    <w:rsid w:val="00E732E6"/>
    <w:rsid w:val="00E736D1"/>
    <w:rsid w:val="00E739FF"/>
    <w:rsid w:val="00E73C29"/>
    <w:rsid w:val="00E73E40"/>
    <w:rsid w:val="00E7400B"/>
    <w:rsid w:val="00E7409A"/>
    <w:rsid w:val="00E740B6"/>
    <w:rsid w:val="00E742F3"/>
    <w:rsid w:val="00E74579"/>
    <w:rsid w:val="00E74740"/>
    <w:rsid w:val="00E75127"/>
    <w:rsid w:val="00E752FA"/>
    <w:rsid w:val="00E75625"/>
    <w:rsid w:val="00E75731"/>
    <w:rsid w:val="00E75D3B"/>
    <w:rsid w:val="00E76191"/>
    <w:rsid w:val="00E76A97"/>
    <w:rsid w:val="00E770C3"/>
    <w:rsid w:val="00E77398"/>
    <w:rsid w:val="00E775FF"/>
    <w:rsid w:val="00E804F1"/>
    <w:rsid w:val="00E806F4"/>
    <w:rsid w:val="00E80C19"/>
    <w:rsid w:val="00E80CF0"/>
    <w:rsid w:val="00E80F2F"/>
    <w:rsid w:val="00E81204"/>
    <w:rsid w:val="00E81375"/>
    <w:rsid w:val="00E81390"/>
    <w:rsid w:val="00E81BCE"/>
    <w:rsid w:val="00E82042"/>
    <w:rsid w:val="00E821A8"/>
    <w:rsid w:val="00E82591"/>
    <w:rsid w:val="00E82FC1"/>
    <w:rsid w:val="00E82FC5"/>
    <w:rsid w:val="00E830A9"/>
    <w:rsid w:val="00E83673"/>
    <w:rsid w:val="00E83807"/>
    <w:rsid w:val="00E83ADB"/>
    <w:rsid w:val="00E83E34"/>
    <w:rsid w:val="00E847F6"/>
    <w:rsid w:val="00E84A6E"/>
    <w:rsid w:val="00E84AF0"/>
    <w:rsid w:val="00E84BF0"/>
    <w:rsid w:val="00E84C0B"/>
    <w:rsid w:val="00E84D9D"/>
    <w:rsid w:val="00E84DFC"/>
    <w:rsid w:val="00E85093"/>
    <w:rsid w:val="00E8518E"/>
    <w:rsid w:val="00E852BC"/>
    <w:rsid w:val="00E85923"/>
    <w:rsid w:val="00E85F86"/>
    <w:rsid w:val="00E864BE"/>
    <w:rsid w:val="00E864F8"/>
    <w:rsid w:val="00E86962"/>
    <w:rsid w:val="00E86A8B"/>
    <w:rsid w:val="00E86D4A"/>
    <w:rsid w:val="00E8742D"/>
    <w:rsid w:val="00E90183"/>
    <w:rsid w:val="00E90564"/>
    <w:rsid w:val="00E905B8"/>
    <w:rsid w:val="00E9067D"/>
    <w:rsid w:val="00E90A5D"/>
    <w:rsid w:val="00E90B6C"/>
    <w:rsid w:val="00E91CA5"/>
    <w:rsid w:val="00E91D4E"/>
    <w:rsid w:val="00E922A9"/>
    <w:rsid w:val="00E93109"/>
    <w:rsid w:val="00E934A0"/>
    <w:rsid w:val="00E93A79"/>
    <w:rsid w:val="00E93AAC"/>
    <w:rsid w:val="00E94040"/>
    <w:rsid w:val="00E940EF"/>
    <w:rsid w:val="00E94690"/>
    <w:rsid w:val="00E94A39"/>
    <w:rsid w:val="00E94B38"/>
    <w:rsid w:val="00E94B77"/>
    <w:rsid w:val="00E94CCA"/>
    <w:rsid w:val="00E94E75"/>
    <w:rsid w:val="00E9512F"/>
    <w:rsid w:val="00E9579C"/>
    <w:rsid w:val="00E95B1A"/>
    <w:rsid w:val="00E95E3A"/>
    <w:rsid w:val="00E95E50"/>
    <w:rsid w:val="00E960AE"/>
    <w:rsid w:val="00E96858"/>
    <w:rsid w:val="00E9690B"/>
    <w:rsid w:val="00E96AE8"/>
    <w:rsid w:val="00E97219"/>
    <w:rsid w:val="00E9748A"/>
    <w:rsid w:val="00E9763E"/>
    <w:rsid w:val="00E97679"/>
    <w:rsid w:val="00E97A81"/>
    <w:rsid w:val="00E97D6B"/>
    <w:rsid w:val="00E97EA7"/>
    <w:rsid w:val="00E97F6A"/>
    <w:rsid w:val="00EA019C"/>
    <w:rsid w:val="00EA02FD"/>
    <w:rsid w:val="00EA030F"/>
    <w:rsid w:val="00EA040C"/>
    <w:rsid w:val="00EA066E"/>
    <w:rsid w:val="00EA0D35"/>
    <w:rsid w:val="00EA1127"/>
    <w:rsid w:val="00EA1F99"/>
    <w:rsid w:val="00EA2726"/>
    <w:rsid w:val="00EA28BC"/>
    <w:rsid w:val="00EA29ED"/>
    <w:rsid w:val="00EA2BA4"/>
    <w:rsid w:val="00EA388E"/>
    <w:rsid w:val="00EA38C7"/>
    <w:rsid w:val="00EA3AC3"/>
    <w:rsid w:val="00EA3CEA"/>
    <w:rsid w:val="00EA4216"/>
    <w:rsid w:val="00EA4223"/>
    <w:rsid w:val="00EA4256"/>
    <w:rsid w:val="00EA5000"/>
    <w:rsid w:val="00EA5496"/>
    <w:rsid w:val="00EA56D5"/>
    <w:rsid w:val="00EA59BB"/>
    <w:rsid w:val="00EA5E39"/>
    <w:rsid w:val="00EA5E9B"/>
    <w:rsid w:val="00EA600A"/>
    <w:rsid w:val="00EA606C"/>
    <w:rsid w:val="00EA62AB"/>
    <w:rsid w:val="00EA62BA"/>
    <w:rsid w:val="00EA6633"/>
    <w:rsid w:val="00EA6D69"/>
    <w:rsid w:val="00EA715A"/>
    <w:rsid w:val="00EA7215"/>
    <w:rsid w:val="00EA74DB"/>
    <w:rsid w:val="00EA767B"/>
    <w:rsid w:val="00EA793E"/>
    <w:rsid w:val="00EA79A4"/>
    <w:rsid w:val="00EA7CA0"/>
    <w:rsid w:val="00EB0C47"/>
    <w:rsid w:val="00EB15E1"/>
    <w:rsid w:val="00EB16C7"/>
    <w:rsid w:val="00EB16C8"/>
    <w:rsid w:val="00EB200C"/>
    <w:rsid w:val="00EB219F"/>
    <w:rsid w:val="00EB225C"/>
    <w:rsid w:val="00EB26D3"/>
    <w:rsid w:val="00EB2B9F"/>
    <w:rsid w:val="00EB2D47"/>
    <w:rsid w:val="00EB2D7A"/>
    <w:rsid w:val="00EB3011"/>
    <w:rsid w:val="00EB3219"/>
    <w:rsid w:val="00EB326F"/>
    <w:rsid w:val="00EB3443"/>
    <w:rsid w:val="00EB398F"/>
    <w:rsid w:val="00EB4221"/>
    <w:rsid w:val="00EB470B"/>
    <w:rsid w:val="00EB4964"/>
    <w:rsid w:val="00EB4D2D"/>
    <w:rsid w:val="00EB4E07"/>
    <w:rsid w:val="00EB53A0"/>
    <w:rsid w:val="00EB55B7"/>
    <w:rsid w:val="00EB55C9"/>
    <w:rsid w:val="00EB59F6"/>
    <w:rsid w:val="00EB6354"/>
    <w:rsid w:val="00EB63EA"/>
    <w:rsid w:val="00EB6854"/>
    <w:rsid w:val="00EB70FF"/>
    <w:rsid w:val="00EB7C03"/>
    <w:rsid w:val="00EB7E0F"/>
    <w:rsid w:val="00EB7E63"/>
    <w:rsid w:val="00EB7F28"/>
    <w:rsid w:val="00EC02EA"/>
    <w:rsid w:val="00EC0346"/>
    <w:rsid w:val="00EC0507"/>
    <w:rsid w:val="00EC11B6"/>
    <w:rsid w:val="00EC1294"/>
    <w:rsid w:val="00EC1306"/>
    <w:rsid w:val="00EC16E0"/>
    <w:rsid w:val="00EC1C26"/>
    <w:rsid w:val="00EC1EFF"/>
    <w:rsid w:val="00EC2482"/>
    <w:rsid w:val="00EC2536"/>
    <w:rsid w:val="00EC2BF4"/>
    <w:rsid w:val="00EC2F3E"/>
    <w:rsid w:val="00EC32C0"/>
    <w:rsid w:val="00EC3B9D"/>
    <w:rsid w:val="00EC459E"/>
    <w:rsid w:val="00EC48DD"/>
    <w:rsid w:val="00EC4CE1"/>
    <w:rsid w:val="00EC5320"/>
    <w:rsid w:val="00EC5396"/>
    <w:rsid w:val="00EC54C8"/>
    <w:rsid w:val="00EC58EC"/>
    <w:rsid w:val="00EC5B1D"/>
    <w:rsid w:val="00EC5BB2"/>
    <w:rsid w:val="00EC5F7C"/>
    <w:rsid w:val="00EC61FF"/>
    <w:rsid w:val="00EC6436"/>
    <w:rsid w:val="00EC64BB"/>
    <w:rsid w:val="00EC6530"/>
    <w:rsid w:val="00EC66ED"/>
    <w:rsid w:val="00EC6895"/>
    <w:rsid w:val="00EC6DA7"/>
    <w:rsid w:val="00EC6E92"/>
    <w:rsid w:val="00EC7145"/>
    <w:rsid w:val="00EC738F"/>
    <w:rsid w:val="00EC78D4"/>
    <w:rsid w:val="00EC793F"/>
    <w:rsid w:val="00EC7ABE"/>
    <w:rsid w:val="00EC7B64"/>
    <w:rsid w:val="00ED00A3"/>
    <w:rsid w:val="00ED073B"/>
    <w:rsid w:val="00ED08A0"/>
    <w:rsid w:val="00ED08CB"/>
    <w:rsid w:val="00ED0DC3"/>
    <w:rsid w:val="00ED0EDF"/>
    <w:rsid w:val="00ED147A"/>
    <w:rsid w:val="00ED1972"/>
    <w:rsid w:val="00ED1B38"/>
    <w:rsid w:val="00ED1F61"/>
    <w:rsid w:val="00ED2702"/>
    <w:rsid w:val="00ED2AAE"/>
    <w:rsid w:val="00ED2DC8"/>
    <w:rsid w:val="00ED2E1F"/>
    <w:rsid w:val="00ED31D7"/>
    <w:rsid w:val="00ED3B0C"/>
    <w:rsid w:val="00ED40B3"/>
    <w:rsid w:val="00ED474C"/>
    <w:rsid w:val="00ED4D68"/>
    <w:rsid w:val="00ED4DBD"/>
    <w:rsid w:val="00ED513D"/>
    <w:rsid w:val="00ED54DD"/>
    <w:rsid w:val="00ED58B6"/>
    <w:rsid w:val="00ED5E76"/>
    <w:rsid w:val="00ED608C"/>
    <w:rsid w:val="00ED66BE"/>
    <w:rsid w:val="00ED66EB"/>
    <w:rsid w:val="00ED6BBA"/>
    <w:rsid w:val="00ED6FBC"/>
    <w:rsid w:val="00ED703F"/>
    <w:rsid w:val="00ED7075"/>
    <w:rsid w:val="00ED71A8"/>
    <w:rsid w:val="00ED7246"/>
    <w:rsid w:val="00ED78F2"/>
    <w:rsid w:val="00EE01BB"/>
    <w:rsid w:val="00EE0271"/>
    <w:rsid w:val="00EE04C0"/>
    <w:rsid w:val="00EE073A"/>
    <w:rsid w:val="00EE07CF"/>
    <w:rsid w:val="00EE1584"/>
    <w:rsid w:val="00EE2044"/>
    <w:rsid w:val="00EE2105"/>
    <w:rsid w:val="00EE2514"/>
    <w:rsid w:val="00EE3152"/>
    <w:rsid w:val="00EE3561"/>
    <w:rsid w:val="00EE364D"/>
    <w:rsid w:val="00EE39E8"/>
    <w:rsid w:val="00EE3FFD"/>
    <w:rsid w:val="00EE41C9"/>
    <w:rsid w:val="00EE4C4D"/>
    <w:rsid w:val="00EE5072"/>
    <w:rsid w:val="00EE5471"/>
    <w:rsid w:val="00EE55E6"/>
    <w:rsid w:val="00EE593F"/>
    <w:rsid w:val="00EE5C35"/>
    <w:rsid w:val="00EE5F44"/>
    <w:rsid w:val="00EE6396"/>
    <w:rsid w:val="00EE6B3C"/>
    <w:rsid w:val="00EE6CCB"/>
    <w:rsid w:val="00EE6D8E"/>
    <w:rsid w:val="00EE70BC"/>
    <w:rsid w:val="00EE7173"/>
    <w:rsid w:val="00EE732A"/>
    <w:rsid w:val="00EE781D"/>
    <w:rsid w:val="00EE7C5A"/>
    <w:rsid w:val="00EE7EDC"/>
    <w:rsid w:val="00EF054C"/>
    <w:rsid w:val="00EF077E"/>
    <w:rsid w:val="00EF0B97"/>
    <w:rsid w:val="00EF0C7E"/>
    <w:rsid w:val="00EF10F9"/>
    <w:rsid w:val="00EF1B58"/>
    <w:rsid w:val="00EF1EB4"/>
    <w:rsid w:val="00EF1FEB"/>
    <w:rsid w:val="00EF2142"/>
    <w:rsid w:val="00EF2214"/>
    <w:rsid w:val="00EF244F"/>
    <w:rsid w:val="00EF26AB"/>
    <w:rsid w:val="00EF2A45"/>
    <w:rsid w:val="00EF2F29"/>
    <w:rsid w:val="00EF3112"/>
    <w:rsid w:val="00EF36FE"/>
    <w:rsid w:val="00EF373B"/>
    <w:rsid w:val="00EF40C1"/>
    <w:rsid w:val="00EF4174"/>
    <w:rsid w:val="00EF4244"/>
    <w:rsid w:val="00EF42C4"/>
    <w:rsid w:val="00EF452D"/>
    <w:rsid w:val="00EF47B2"/>
    <w:rsid w:val="00EF4A1F"/>
    <w:rsid w:val="00EF4C2F"/>
    <w:rsid w:val="00EF4D20"/>
    <w:rsid w:val="00EF4D4A"/>
    <w:rsid w:val="00EF4D84"/>
    <w:rsid w:val="00EF4E53"/>
    <w:rsid w:val="00EF53D0"/>
    <w:rsid w:val="00EF5508"/>
    <w:rsid w:val="00EF562F"/>
    <w:rsid w:val="00EF5DF9"/>
    <w:rsid w:val="00EF5FC1"/>
    <w:rsid w:val="00EF630A"/>
    <w:rsid w:val="00EF63AA"/>
    <w:rsid w:val="00EF63ED"/>
    <w:rsid w:val="00EF641B"/>
    <w:rsid w:val="00EF6C84"/>
    <w:rsid w:val="00EF7170"/>
    <w:rsid w:val="00EF7A67"/>
    <w:rsid w:val="00EF7ED1"/>
    <w:rsid w:val="00F002FF"/>
    <w:rsid w:val="00F0047D"/>
    <w:rsid w:val="00F005E3"/>
    <w:rsid w:val="00F00954"/>
    <w:rsid w:val="00F00AF4"/>
    <w:rsid w:val="00F00EFB"/>
    <w:rsid w:val="00F01ACC"/>
    <w:rsid w:val="00F01C4F"/>
    <w:rsid w:val="00F023BC"/>
    <w:rsid w:val="00F025CC"/>
    <w:rsid w:val="00F02F46"/>
    <w:rsid w:val="00F02F53"/>
    <w:rsid w:val="00F02F9F"/>
    <w:rsid w:val="00F0307A"/>
    <w:rsid w:val="00F03179"/>
    <w:rsid w:val="00F032C3"/>
    <w:rsid w:val="00F034D2"/>
    <w:rsid w:val="00F0367D"/>
    <w:rsid w:val="00F038E4"/>
    <w:rsid w:val="00F03AE9"/>
    <w:rsid w:val="00F03C9F"/>
    <w:rsid w:val="00F03D65"/>
    <w:rsid w:val="00F04343"/>
    <w:rsid w:val="00F046D4"/>
    <w:rsid w:val="00F04D9D"/>
    <w:rsid w:val="00F05012"/>
    <w:rsid w:val="00F05089"/>
    <w:rsid w:val="00F0545B"/>
    <w:rsid w:val="00F05483"/>
    <w:rsid w:val="00F0591B"/>
    <w:rsid w:val="00F05B8D"/>
    <w:rsid w:val="00F05C13"/>
    <w:rsid w:val="00F05E68"/>
    <w:rsid w:val="00F06088"/>
    <w:rsid w:val="00F06196"/>
    <w:rsid w:val="00F061CC"/>
    <w:rsid w:val="00F064E4"/>
    <w:rsid w:val="00F066D6"/>
    <w:rsid w:val="00F06745"/>
    <w:rsid w:val="00F068C4"/>
    <w:rsid w:val="00F06A4D"/>
    <w:rsid w:val="00F06B92"/>
    <w:rsid w:val="00F06D69"/>
    <w:rsid w:val="00F06E67"/>
    <w:rsid w:val="00F06FDF"/>
    <w:rsid w:val="00F07053"/>
    <w:rsid w:val="00F070CB"/>
    <w:rsid w:val="00F073E7"/>
    <w:rsid w:val="00F07697"/>
    <w:rsid w:val="00F07C70"/>
    <w:rsid w:val="00F1031E"/>
    <w:rsid w:val="00F103F3"/>
    <w:rsid w:val="00F10718"/>
    <w:rsid w:val="00F10823"/>
    <w:rsid w:val="00F1092A"/>
    <w:rsid w:val="00F10DE1"/>
    <w:rsid w:val="00F11186"/>
    <w:rsid w:val="00F111E4"/>
    <w:rsid w:val="00F112A1"/>
    <w:rsid w:val="00F11518"/>
    <w:rsid w:val="00F1157D"/>
    <w:rsid w:val="00F115A0"/>
    <w:rsid w:val="00F11798"/>
    <w:rsid w:val="00F117EA"/>
    <w:rsid w:val="00F1188F"/>
    <w:rsid w:val="00F11E35"/>
    <w:rsid w:val="00F11E9B"/>
    <w:rsid w:val="00F12109"/>
    <w:rsid w:val="00F12CF5"/>
    <w:rsid w:val="00F12EB3"/>
    <w:rsid w:val="00F13087"/>
    <w:rsid w:val="00F131C2"/>
    <w:rsid w:val="00F13216"/>
    <w:rsid w:val="00F132C5"/>
    <w:rsid w:val="00F13343"/>
    <w:rsid w:val="00F13387"/>
    <w:rsid w:val="00F13581"/>
    <w:rsid w:val="00F13B8D"/>
    <w:rsid w:val="00F142FD"/>
    <w:rsid w:val="00F14546"/>
    <w:rsid w:val="00F1460F"/>
    <w:rsid w:val="00F14637"/>
    <w:rsid w:val="00F14CFB"/>
    <w:rsid w:val="00F14D19"/>
    <w:rsid w:val="00F150CE"/>
    <w:rsid w:val="00F15204"/>
    <w:rsid w:val="00F15693"/>
    <w:rsid w:val="00F15C82"/>
    <w:rsid w:val="00F15E31"/>
    <w:rsid w:val="00F1609D"/>
    <w:rsid w:val="00F16299"/>
    <w:rsid w:val="00F1649B"/>
    <w:rsid w:val="00F164DA"/>
    <w:rsid w:val="00F166D6"/>
    <w:rsid w:val="00F16A39"/>
    <w:rsid w:val="00F16B8B"/>
    <w:rsid w:val="00F16DDB"/>
    <w:rsid w:val="00F16F39"/>
    <w:rsid w:val="00F1709D"/>
    <w:rsid w:val="00F1718D"/>
    <w:rsid w:val="00F1783B"/>
    <w:rsid w:val="00F17AC3"/>
    <w:rsid w:val="00F17B33"/>
    <w:rsid w:val="00F17B8D"/>
    <w:rsid w:val="00F17D19"/>
    <w:rsid w:val="00F17D2D"/>
    <w:rsid w:val="00F17D96"/>
    <w:rsid w:val="00F17E6B"/>
    <w:rsid w:val="00F20431"/>
    <w:rsid w:val="00F20571"/>
    <w:rsid w:val="00F2079E"/>
    <w:rsid w:val="00F208D9"/>
    <w:rsid w:val="00F20E52"/>
    <w:rsid w:val="00F21326"/>
    <w:rsid w:val="00F21522"/>
    <w:rsid w:val="00F21BDF"/>
    <w:rsid w:val="00F21CA3"/>
    <w:rsid w:val="00F22176"/>
    <w:rsid w:val="00F22513"/>
    <w:rsid w:val="00F225C6"/>
    <w:rsid w:val="00F22715"/>
    <w:rsid w:val="00F22892"/>
    <w:rsid w:val="00F2293B"/>
    <w:rsid w:val="00F23315"/>
    <w:rsid w:val="00F235A6"/>
    <w:rsid w:val="00F2395B"/>
    <w:rsid w:val="00F23BCB"/>
    <w:rsid w:val="00F241A1"/>
    <w:rsid w:val="00F24231"/>
    <w:rsid w:val="00F2489E"/>
    <w:rsid w:val="00F24967"/>
    <w:rsid w:val="00F24CF9"/>
    <w:rsid w:val="00F25485"/>
    <w:rsid w:val="00F25748"/>
    <w:rsid w:val="00F25E25"/>
    <w:rsid w:val="00F25F52"/>
    <w:rsid w:val="00F261FF"/>
    <w:rsid w:val="00F26D5E"/>
    <w:rsid w:val="00F27042"/>
    <w:rsid w:val="00F27450"/>
    <w:rsid w:val="00F274F3"/>
    <w:rsid w:val="00F27CB3"/>
    <w:rsid w:val="00F27F3E"/>
    <w:rsid w:val="00F301AA"/>
    <w:rsid w:val="00F30B28"/>
    <w:rsid w:val="00F30D4D"/>
    <w:rsid w:val="00F31F21"/>
    <w:rsid w:val="00F31F6D"/>
    <w:rsid w:val="00F32571"/>
    <w:rsid w:val="00F32A0C"/>
    <w:rsid w:val="00F32E7D"/>
    <w:rsid w:val="00F32EB4"/>
    <w:rsid w:val="00F32EE5"/>
    <w:rsid w:val="00F33951"/>
    <w:rsid w:val="00F33A8F"/>
    <w:rsid w:val="00F340AC"/>
    <w:rsid w:val="00F343A3"/>
    <w:rsid w:val="00F34848"/>
    <w:rsid w:val="00F353E4"/>
    <w:rsid w:val="00F3541E"/>
    <w:rsid w:val="00F356BA"/>
    <w:rsid w:val="00F35903"/>
    <w:rsid w:val="00F35BE9"/>
    <w:rsid w:val="00F35CAB"/>
    <w:rsid w:val="00F3633B"/>
    <w:rsid w:val="00F36672"/>
    <w:rsid w:val="00F369C7"/>
    <w:rsid w:val="00F36B34"/>
    <w:rsid w:val="00F36CBA"/>
    <w:rsid w:val="00F371DC"/>
    <w:rsid w:val="00F3729A"/>
    <w:rsid w:val="00F373B8"/>
    <w:rsid w:val="00F374EE"/>
    <w:rsid w:val="00F3755B"/>
    <w:rsid w:val="00F3762F"/>
    <w:rsid w:val="00F37FE1"/>
    <w:rsid w:val="00F4022D"/>
    <w:rsid w:val="00F40554"/>
    <w:rsid w:val="00F40639"/>
    <w:rsid w:val="00F423CA"/>
    <w:rsid w:val="00F423F7"/>
    <w:rsid w:val="00F428CF"/>
    <w:rsid w:val="00F42936"/>
    <w:rsid w:val="00F429E6"/>
    <w:rsid w:val="00F43234"/>
    <w:rsid w:val="00F43494"/>
    <w:rsid w:val="00F438DC"/>
    <w:rsid w:val="00F43BC4"/>
    <w:rsid w:val="00F43BDE"/>
    <w:rsid w:val="00F43C55"/>
    <w:rsid w:val="00F43FDC"/>
    <w:rsid w:val="00F44184"/>
    <w:rsid w:val="00F441BD"/>
    <w:rsid w:val="00F44E06"/>
    <w:rsid w:val="00F44F9C"/>
    <w:rsid w:val="00F4522A"/>
    <w:rsid w:val="00F458C0"/>
    <w:rsid w:val="00F45D60"/>
    <w:rsid w:val="00F45FB5"/>
    <w:rsid w:val="00F45FC2"/>
    <w:rsid w:val="00F4602F"/>
    <w:rsid w:val="00F46154"/>
    <w:rsid w:val="00F461A6"/>
    <w:rsid w:val="00F461FD"/>
    <w:rsid w:val="00F46995"/>
    <w:rsid w:val="00F46CCC"/>
    <w:rsid w:val="00F46FBA"/>
    <w:rsid w:val="00F4701F"/>
    <w:rsid w:val="00F477BD"/>
    <w:rsid w:val="00F47B80"/>
    <w:rsid w:val="00F47CB0"/>
    <w:rsid w:val="00F47D30"/>
    <w:rsid w:val="00F47E6F"/>
    <w:rsid w:val="00F5056C"/>
    <w:rsid w:val="00F50697"/>
    <w:rsid w:val="00F50A11"/>
    <w:rsid w:val="00F50FC2"/>
    <w:rsid w:val="00F5101D"/>
    <w:rsid w:val="00F5155C"/>
    <w:rsid w:val="00F51737"/>
    <w:rsid w:val="00F5194A"/>
    <w:rsid w:val="00F51A22"/>
    <w:rsid w:val="00F51F11"/>
    <w:rsid w:val="00F52121"/>
    <w:rsid w:val="00F523CF"/>
    <w:rsid w:val="00F5243B"/>
    <w:rsid w:val="00F525E2"/>
    <w:rsid w:val="00F52CEF"/>
    <w:rsid w:val="00F52FD7"/>
    <w:rsid w:val="00F53203"/>
    <w:rsid w:val="00F53224"/>
    <w:rsid w:val="00F5340B"/>
    <w:rsid w:val="00F534B2"/>
    <w:rsid w:val="00F53D48"/>
    <w:rsid w:val="00F5416E"/>
    <w:rsid w:val="00F544EE"/>
    <w:rsid w:val="00F5451A"/>
    <w:rsid w:val="00F549A3"/>
    <w:rsid w:val="00F54B65"/>
    <w:rsid w:val="00F554CC"/>
    <w:rsid w:val="00F5570E"/>
    <w:rsid w:val="00F55718"/>
    <w:rsid w:val="00F5578E"/>
    <w:rsid w:val="00F55A78"/>
    <w:rsid w:val="00F55F29"/>
    <w:rsid w:val="00F565AB"/>
    <w:rsid w:val="00F567D1"/>
    <w:rsid w:val="00F568FC"/>
    <w:rsid w:val="00F56B41"/>
    <w:rsid w:val="00F56C85"/>
    <w:rsid w:val="00F56F08"/>
    <w:rsid w:val="00F56FA0"/>
    <w:rsid w:val="00F579A8"/>
    <w:rsid w:val="00F57AF4"/>
    <w:rsid w:val="00F57F32"/>
    <w:rsid w:val="00F60322"/>
    <w:rsid w:val="00F60376"/>
    <w:rsid w:val="00F603CE"/>
    <w:rsid w:val="00F6063A"/>
    <w:rsid w:val="00F60764"/>
    <w:rsid w:val="00F60CD9"/>
    <w:rsid w:val="00F61068"/>
    <w:rsid w:val="00F617BD"/>
    <w:rsid w:val="00F619E8"/>
    <w:rsid w:val="00F61F24"/>
    <w:rsid w:val="00F62246"/>
    <w:rsid w:val="00F629E4"/>
    <w:rsid w:val="00F63130"/>
    <w:rsid w:val="00F63205"/>
    <w:rsid w:val="00F63311"/>
    <w:rsid w:val="00F63537"/>
    <w:rsid w:val="00F639DD"/>
    <w:rsid w:val="00F63BBD"/>
    <w:rsid w:val="00F6426E"/>
    <w:rsid w:val="00F6441D"/>
    <w:rsid w:val="00F6498F"/>
    <w:rsid w:val="00F649BC"/>
    <w:rsid w:val="00F64A44"/>
    <w:rsid w:val="00F64EF2"/>
    <w:rsid w:val="00F64F05"/>
    <w:rsid w:val="00F650C1"/>
    <w:rsid w:val="00F6527D"/>
    <w:rsid w:val="00F653A2"/>
    <w:rsid w:val="00F6542B"/>
    <w:rsid w:val="00F6548E"/>
    <w:rsid w:val="00F657F6"/>
    <w:rsid w:val="00F65F90"/>
    <w:rsid w:val="00F6626A"/>
    <w:rsid w:val="00F67505"/>
    <w:rsid w:val="00F67674"/>
    <w:rsid w:val="00F676F3"/>
    <w:rsid w:val="00F679AD"/>
    <w:rsid w:val="00F7005E"/>
    <w:rsid w:val="00F704F6"/>
    <w:rsid w:val="00F705B6"/>
    <w:rsid w:val="00F70636"/>
    <w:rsid w:val="00F70B14"/>
    <w:rsid w:val="00F70C14"/>
    <w:rsid w:val="00F70E49"/>
    <w:rsid w:val="00F70FA4"/>
    <w:rsid w:val="00F71445"/>
    <w:rsid w:val="00F71CEC"/>
    <w:rsid w:val="00F71D95"/>
    <w:rsid w:val="00F71EE4"/>
    <w:rsid w:val="00F731B1"/>
    <w:rsid w:val="00F731D2"/>
    <w:rsid w:val="00F73356"/>
    <w:rsid w:val="00F734A9"/>
    <w:rsid w:val="00F73594"/>
    <w:rsid w:val="00F736F7"/>
    <w:rsid w:val="00F73A14"/>
    <w:rsid w:val="00F73E0B"/>
    <w:rsid w:val="00F73E24"/>
    <w:rsid w:val="00F741ED"/>
    <w:rsid w:val="00F749E7"/>
    <w:rsid w:val="00F74E92"/>
    <w:rsid w:val="00F755A2"/>
    <w:rsid w:val="00F75849"/>
    <w:rsid w:val="00F75ADA"/>
    <w:rsid w:val="00F75D00"/>
    <w:rsid w:val="00F75E2E"/>
    <w:rsid w:val="00F75F69"/>
    <w:rsid w:val="00F75FDC"/>
    <w:rsid w:val="00F76116"/>
    <w:rsid w:val="00F762E8"/>
    <w:rsid w:val="00F7634F"/>
    <w:rsid w:val="00F770EA"/>
    <w:rsid w:val="00F80494"/>
    <w:rsid w:val="00F80634"/>
    <w:rsid w:val="00F8079A"/>
    <w:rsid w:val="00F807EF"/>
    <w:rsid w:val="00F80B98"/>
    <w:rsid w:val="00F80C5B"/>
    <w:rsid w:val="00F80DDC"/>
    <w:rsid w:val="00F80F70"/>
    <w:rsid w:val="00F8148B"/>
    <w:rsid w:val="00F814D3"/>
    <w:rsid w:val="00F81983"/>
    <w:rsid w:val="00F819D0"/>
    <w:rsid w:val="00F82D8F"/>
    <w:rsid w:val="00F82E4C"/>
    <w:rsid w:val="00F831DF"/>
    <w:rsid w:val="00F83467"/>
    <w:rsid w:val="00F834DC"/>
    <w:rsid w:val="00F83742"/>
    <w:rsid w:val="00F837B6"/>
    <w:rsid w:val="00F8396B"/>
    <w:rsid w:val="00F8398C"/>
    <w:rsid w:val="00F83C8F"/>
    <w:rsid w:val="00F83F3D"/>
    <w:rsid w:val="00F84065"/>
    <w:rsid w:val="00F844D6"/>
    <w:rsid w:val="00F84591"/>
    <w:rsid w:val="00F84F25"/>
    <w:rsid w:val="00F84F6F"/>
    <w:rsid w:val="00F8512F"/>
    <w:rsid w:val="00F8524E"/>
    <w:rsid w:val="00F85910"/>
    <w:rsid w:val="00F85DD6"/>
    <w:rsid w:val="00F866BB"/>
    <w:rsid w:val="00F86AE6"/>
    <w:rsid w:val="00F86CCD"/>
    <w:rsid w:val="00F8700F"/>
    <w:rsid w:val="00F8713E"/>
    <w:rsid w:val="00F874CC"/>
    <w:rsid w:val="00F8757A"/>
    <w:rsid w:val="00F8758E"/>
    <w:rsid w:val="00F878BA"/>
    <w:rsid w:val="00F87BF1"/>
    <w:rsid w:val="00F87CFB"/>
    <w:rsid w:val="00F9064C"/>
    <w:rsid w:val="00F90842"/>
    <w:rsid w:val="00F90CC5"/>
    <w:rsid w:val="00F90CDB"/>
    <w:rsid w:val="00F91015"/>
    <w:rsid w:val="00F91528"/>
    <w:rsid w:val="00F919B6"/>
    <w:rsid w:val="00F91E05"/>
    <w:rsid w:val="00F92343"/>
    <w:rsid w:val="00F924D2"/>
    <w:rsid w:val="00F92842"/>
    <w:rsid w:val="00F92CD1"/>
    <w:rsid w:val="00F92E2D"/>
    <w:rsid w:val="00F93612"/>
    <w:rsid w:val="00F93997"/>
    <w:rsid w:val="00F93D91"/>
    <w:rsid w:val="00F93E65"/>
    <w:rsid w:val="00F94BE8"/>
    <w:rsid w:val="00F94C22"/>
    <w:rsid w:val="00F95222"/>
    <w:rsid w:val="00F957C6"/>
    <w:rsid w:val="00F958C2"/>
    <w:rsid w:val="00F95A3B"/>
    <w:rsid w:val="00F95ADC"/>
    <w:rsid w:val="00F95ADF"/>
    <w:rsid w:val="00F95EF9"/>
    <w:rsid w:val="00F9611B"/>
    <w:rsid w:val="00F967F9"/>
    <w:rsid w:val="00F968DD"/>
    <w:rsid w:val="00F96A76"/>
    <w:rsid w:val="00F96F00"/>
    <w:rsid w:val="00F971BE"/>
    <w:rsid w:val="00F97506"/>
    <w:rsid w:val="00F97AF0"/>
    <w:rsid w:val="00F97F46"/>
    <w:rsid w:val="00F97F66"/>
    <w:rsid w:val="00FA0613"/>
    <w:rsid w:val="00FA0D6E"/>
    <w:rsid w:val="00FA0DDE"/>
    <w:rsid w:val="00FA0F76"/>
    <w:rsid w:val="00FA134C"/>
    <w:rsid w:val="00FA1388"/>
    <w:rsid w:val="00FA1742"/>
    <w:rsid w:val="00FA19D7"/>
    <w:rsid w:val="00FA1A7F"/>
    <w:rsid w:val="00FA1D04"/>
    <w:rsid w:val="00FA1E61"/>
    <w:rsid w:val="00FA202F"/>
    <w:rsid w:val="00FA21DC"/>
    <w:rsid w:val="00FA236B"/>
    <w:rsid w:val="00FA23E6"/>
    <w:rsid w:val="00FA2DFD"/>
    <w:rsid w:val="00FA2EBF"/>
    <w:rsid w:val="00FA310B"/>
    <w:rsid w:val="00FA3341"/>
    <w:rsid w:val="00FA34A4"/>
    <w:rsid w:val="00FA3BB6"/>
    <w:rsid w:val="00FA3F22"/>
    <w:rsid w:val="00FA3FA5"/>
    <w:rsid w:val="00FA440D"/>
    <w:rsid w:val="00FA4437"/>
    <w:rsid w:val="00FA47E5"/>
    <w:rsid w:val="00FA48B2"/>
    <w:rsid w:val="00FA496E"/>
    <w:rsid w:val="00FA49F4"/>
    <w:rsid w:val="00FA4D80"/>
    <w:rsid w:val="00FA55E7"/>
    <w:rsid w:val="00FA5722"/>
    <w:rsid w:val="00FA589B"/>
    <w:rsid w:val="00FA58F3"/>
    <w:rsid w:val="00FA5DED"/>
    <w:rsid w:val="00FA5F22"/>
    <w:rsid w:val="00FA5FDB"/>
    <w:rsid w:val="00FA611C"/>
    <w:rsid w:val="00FA6399"/>
    <w:rsid w:val="00FA658B"/>
    <w:rsid w:val="00FA6630"/>
    <w:rsid w:val="00FA6809"/>
    <w:rsid w:val="00FA6FBE"/>
    <w:rsid w:val="00FA705D"/>
    <w:rsid w:val="00FA749D"/>
    <w:rsid w:val="00FA789D"/>
    <w:rsid w:val="00FA78D7"/>
    <w:rsid w:val="00FA7C33"/>
    <w:rsid w:val="00FB005F"/>
    <w:rsid w:val="00FB021C"/>
    <w:rsid w:val="00FB05F9"/>
    <w:rsid w:val="00FB0719"/>
    <w:rsid w:val="00FB0877"/>
    <w:rsid w:val="00FB0971"/>
    <w:rsid w:val="00FB1938"/>
    <w:rsid w:val="00FB1C96"/>
    <w:rsid w:val="00FB1CF3"/>
    <w:rsid w:val="00FB2153"/>
    <w:rsid w:val="00FB228A"/>
    <w:rsid w:val="00FB25A6"/>
    <w:rsid w:val="00FB2690"/>
    <w:rsid w:val="00FB358D"/>
    <w:rsid w:val="00FB3667"/>
    <w:rsid w:val="00FB38BD"/>
    <w:rsid w:val="00FB4195"/>
    <w:rsid w:val="00FB445C"/>
    <w:rsid w:val="00FB454A"/>
    <w:rsid w:val="00FB4A7B"/>
    <w:rsid w:val="00FB4A95"/>
    <w:rsid w:val="00FB4AC9"/>
    <w:rsid w:val="00FB4BA1"/>
    <w:rsid w:val="00FB4BA8"/>
    <w:rsid w:val="00FB5235"/>
    <w:rsid w:val="00FB5367"/>
    <w:rsid w:val="00FB548E"/>
    <w:rsid w:val="00FB57E1"/>
    <w:rsid w:val="00FB585A"/>
    <w:rsid w:val="00FB5E1B"/>
    <w:rsid w:val="00FB5FAD"/>
    <w:rsid w:val="00FB5FEB"/>
    <w:rsid w:val="00FB6B76"/>
    <w:rsid w:val="00FB7227"/>
    <w:rsid w:val="00FB72F4"/>
    <w:rsid w:val="00FB7630"/>
    <w:rsid w:val="00FB764F"/>
    <w:rsid w:val="00FB76C1"/>
    <w:rsid w:val="00FB7B1F"/>
    <w:rsid w:val="00FC08E7"/>
    <w:rsid w:val="00FC0ABC"/>
    <w:rsid w:val="00FC0BA6"/>
    <w:rsid w:val="00FC0C30"/>
    <w:rsid w:val="00FC0E51"/>
    <w:rsid w:val="00FC0FA4"/>
    <w:rsid w:val="00FC1508"/>
    <w:rsid w:val="00FC1A47"/>
    <w:rsid w:val="00FC1EC7"/>
    <w:rsid w:val="00FC1F88"/>
    <w:rsid w:val="00FC21E3"/>
    <w:rsid w:val="00FC2356"/>
    <w:rsid w:val="00FC23B8"/>
    <w:rsid w:val="00FC2692"/>
    <w:rsid w:val="00FC2D51"/>
    <w:rsid w:val="00FC2DD7"/>
    <w:rsid w:val="00FC30B0"/>
    <w:rsid w:val="00FC363D"/>
    <w:rsid w:val="00FC3978"/>
    <w:rsid w:val="00FC4008"/>
    <w:rsid w:val="00FC4142"/>
    <w:rsid w:val="00FC417D"/>
    <w:rsid w:val="00FC4505"/>
    <w:rsid w:val="00FC4712"/>
    <w:rsid w:val="00FC4B14"/>
    <w:rsid w:val="00FC4ED9"/>
    <w:rsid w:val="00FC5423"/>
    <w:rsid w:val="00FC54BB"/>
    <w:rsid w:val="00FC5598"/>
    <w:rsid w:val="00FC58A7"/>
    <w:rsid w:val="00FC5AA1"/>
    <w:rsid w:val="00FC5ECC"/>
    <w:rsid w:val="00FC637B"/>
    <w:rsid w:val="00FC6ABB"/>
    <w:rsid w:val="00FC6B58"/>
    <w:rsid w:val="00FC720C"/>
    <w:rsid w:val="00FC7C3C"/>
    <w:rsid w:val="00FC7D2B"/>
    <w:rsid w:val="00FC7DF3"/>
    <w:rsid w:val="00FD0319"/>
    <w:rsid w:val="00FD0929"/>
    <w:rsid w:val="00FD0E97"/>
    <w:rsid w:val="00FD0FA3"/>
    <w:rsid w:val="00FD1028"/>
    <w:rsid w:val="00FD1109"/>
    <w:rsid w:val="00FD1444"/>
    <w:rsid w:val="00FD17E5"/>
    <w:rsid w:val="00FD1D59"/>
    <w:rsid w:val="00FD1F29"/>
    <w:rsid w:val="00FD212E"/>
    <w:rsid w:val="00FD2155"/>
    <w:rsid w:val="00FD24F9"/>
    <w:rsid w:val="00FD26CB"/>
    <w:rsid w:val="00FD2A44"/>
    <w:rsid w:val="00FD2AAE"/>
    <w:rsid w:val="00FD2D44"/>
    <w:rsid w:val="00FD2F12"/>
    <w:rsid w:val="00FD3080"/>
    <w:rsid w:val="00FD355F"/>
    <w:rsid w:val="00FD396B"/>
    <w:rsid w:val="00FD3DF6"/>
    <w:rsid w:val="00FD417D"/>
    <w:rsid w:val="00FD42F6"/>
    <w:rsid w:val="00FD44D2"/>
    <w:rsid w:val="00FD4666"/>
    <w:rsid w:val="00FD48C1"/>
    <w:rsid w:val="00FD49FB"/>
    <w:rsid w:val="00FD4D8C"/>
    <w:rsid w:val="00FD54C8"/>
    <w:rsid w:val="00FD5C22"/>
    <w:rsid w:val="00FD5CAA"/>
    <w:rsid w:val="00FD6012"/>
    <w:rsid w:val="00FD6068"/>
    <w:rsid w:val="00FD6948"/>
    <w:rsid w:val="00FD6E41"/>
    <w:rsid w:val="00FD70F2"/>
    <w:rsid w:val="00FD7547"/>
    <w:rsid w:val="00FD767B"/>
    <w:rsid w:val="00FD781D"/>
    <w:rsid w:val="00FD7E33"/>
    <w:rsid w:val="00FE0719"/>
    <w:rsid w:val="00FE07BD"/>
    <w:rsid w:val="00FE0949"/>
    <w:rsid w:val="00FE0ED1"/>
    <w:rsid w:val="00FE13B8"/>
    <w:rsid w:val="00FE172F"/>
    <w:rsid w:val="00FE191D"/>
    <w:rsid w:val="00FE1982"/>
    <w:rsid w:val="00FE1B03"/>
    <w:rsid w:val="00FE1CB7"/>
    <w:rsid w:val="00FE1D6D"/>
    <w:rsid w:val="00FE1ED7"/>
    <w:rsid w:val="00FE1FB9"/>
    <w:rsid w:val="00FE23A7"/>
    <w:rsid w:val="00FE23F1"/>
    <w:rsid w:val="00FE24E2"/>
    <w:rsid w:val="00FE272C"/>
    <w:rsid w:val="00FE280A"/>
    <w:rsid w:val="00FE2A0E"/>
    <w:rsid w:val="00FE2B86"/>
    <w:rsid w:val="00FE2E33"/>
    <w:rsid w:val="00FE2F82"/>
    <w:rsid w:val="00FE360F"/>
    <w:rsid w:val="00FE3C48"/>
    <w:rsid w:val="00FE4124"/>
    <w:rsid w:val="00FE41FD"/>
    <w:rsid w:val="00FE4287"/>
    <w:rsid w:val="00FE43F9"/>
    <w:rsid w:val="00FE4604"/>
    <w:rsid w:val="00FE476A"/>
    <w:rsid w:val="00FE4D06"/>
    <w:rsid w:val="00FE4DF0"/>
    <w:rsid w:val="00FE52CA"/>
    <w:rsid w:val="00FE5A9B"/>
    <w:rsid w:val="00FE6149"/>
    <w:rsid w:val="00FE6239"/>
    <w:rsid w:val="00FE62E2"/>
    <w:rsid w:val="00FE63F3"/>
    <w:rsid w:val="00FE66A3"/>
    <w:rsid w:val="00FE6A92"/>
    <w:rsid w:val="00FE6BEC"/>
    <w:rsid w:val="00FE6CA9"/>
    <w:rsid w:val="00FE6D1C"/>
    <w:rsid w:val="00FE6DE9"/>
    <w:rsid w:val="00FE6E2B"/>
    <w:rsid w:val="00FE6E7A"/>
    <w:rsid w:val="00FE7466"/>
    <w:rsid w:val="00FE768E"/>
    <w:rsid w:val="00FE77A2"/>
    <w:rsid w:val="00FE7899"/>
    <w:rsid w:val="00FE7974"/>
    <w:rsid w:val="00FE7983"/>
    <w:rsid w:val="00FE7AB0"/>
    <w:rsid w:val="00FE7B56"/>
    <w:rsid w:val="00FF0128"/>
    <w:rsid w:val="00FF026B"/>
    <w:rsid w:val="00FF02F6"/>
    <w:rsid w:val="00FF0489"/>
    <w:rsid w:val="00FF04BF"/>
    <w:rsid w:val="00FF0B99"/>
    <w:rsid w:val="00FF0BB2"/>
    <w:rsid w:val="00FF10E9"/>
    <w:rsid w:val="00FF1670"/>
    <w:rsid w:val="00FF1DBA"/>
    <w:rsid w:val="00FF20EC"/>
    <w:rsid w:val="00FF226F"/>
    <w:rsid w:val="00FF2A22"/>
    <w:rsid w:val="00FF2C2D"/>
    <w:rsid w:val="00FF2EE1"/>
    <w:rsid w:val="00FF36E1"/>
    <w:rsid w:val="00FF3CEE"/>
    <w:rsid w:val="00FF3CF5"/>
    <w:rsid w:val="00FF4067"/>
    <w:rsid w:val="00FF40C2"/>
    <w:rsid w:val="00FF4440"/>
    <w:rsid w:val="00FF44B4"/>
    <w:rsid w:val="00FF48D6"/>
    <w:rsid w:val="00FF4C8A"/>
    <w:rsid w:val="00FF4D57"/>
    <w:rsid w:val="00FF5255"/>
    <w:rsid w:val="00FF5444"/>
    <w:rsid w:val="00FF54E8"/>
    <w:rsid w:val="00FF58E1"/>
    <w:rsid w:val="00FF5C69"/>
    <w:rsid w:val="00FF5EC7"/>
    <w:rsid w:val="00FF5FF1"/>
    <w:rsid w:val="00FF6349"/>
    <w:rsid w:val="00FF6746"/>
    <w:rsid w:val="00FF6A09"/>
    <w:rsid w:val="00FF6DF1"/>
    <w:rsid w:val="00FF7418"/>
    <w:rsid w:val="00FF7E2C"/>
  </w:rsids>
  <m:mathPr>
    <m:mathFont m:val="Cambria Math"/>
    <m:brkBin m:val="before"/>
    <m:brkBinSub m:val="--"/>
    <m:smallFrac m:val="0"/>
    <m:dispDef/>
    <m:lMargin m:val="0"/>
    <m:rMargin m:val="0"/>
    <m:defJc m:val="centerGroup"/>
    <m:wrapIndent m:val="1440"/>
    <m:intLim m:val="subSup"/>
    <m:naryLim m:val="undOvr"/>
  </m:mathPr>
  <w:themeFontLang w:val="fr-FR" w:bidi="bo-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1D5240C4"/>
  <w15:docId w15:val="{826095CC-4B58-45DA-8E85-81331E445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ali">
    <w:name w:val="Normal"/>
    <w:qFormat/>
    <w:rsid w:val="008A6441"/>
    <w:pPr>
      <w:widowControl w:val="0"/>
    </w:pPr>
    <w:rPr>
      <w:sz w:val="24"/>
      <w:lang w:val="en-US" w:eastAsia="en-US"/>
    </w:rPr>
  </w:style>
  <w:style w:type="paragraph" w:styleId="Otsikko1">
    <w:name w:val="heading 1"/>
    <w:next w:val="Normaali"/>
    <w:qFormat/>
    <w:rsid w:val="00D418FD"/>
    <w:pPr>
      <w:keepNext/>
      <w:numPr>
        <w:numId w:val="1"/>
      </w:numPr>
      <w:ind w:left="431" w:hanging="431"/>
      <w:outlineLvl w:val="0"/>
    </w:pPr>
    <w:rPr>
      <w:rFonts w:eastAsia="Times"/>
      <w:b/>
      <w:noProof/>
      <w:sz w:val="24"/>
      <w:lang w:val="en-US"/>
    </w:rPr>
  </w:style>
  <w:style w:type="paragraph" w:styleId="Otsikko2">
    <w:name w:val="heading 2"/>
    <w:basedOn w:val="Otsikko1"/>
    <w:next w:val="Normaali"/>
    <w:qFormat/>
    <w:rsid w:val="00806660"/>
    <w:pPr>
      <w:numPr>
        <w:ilvl w:val="1"/>
      </w:numPr>
      <w:tabs>
        <w:tab w:val="clear" w:pos="576"/>
      </w:tabs>
      <w:ind w:left="578" w:hanging="578"/>
      <w:outlineLvl w:val="1"/>
    </w:pPr>
  </w:style>
  <w:style w:type="paragraph" w:styleId="Otsikko3">
    <w:name w:val="heading 3"/>
    <w:basedOn w:val="Normaali"/>
    <w:next w:val="Normaali"/>
    <w:qFormat/>
    <w:pPr>
      <w:keepNext/>
      <w:numPr>
        <w:ilvl w:val="2"/>
        <w:numId w:val="1"/>
      </w:numPr>
      <w:spacing w:after="120"/>
      <w:outlineLvl w:val="2"/>
    </w:pPr>
    <w:rPr>
      <w:b/>
    </w:rPr>
  </w:style>
  <w:style w:type="paragraph" w:styleId="Otsikko4">
    <w:name w:val="heading 4"/>
    <w:basedOn w:val="Normaali"/>
    <w:next w:val="Normaali"/>
    <w:qFormat/>
    <w:rsid w:val="00D00ECA"/>
    <w:pPr>
      <w:keepNext/>
      <w:numPr>
        <w:ilvl w:val="3"/>
        <w:numId w:val="1"/>
      </w:numPr>
      <w:ind w:left="0" w:firstLine="0"/>
      <w:outlineLvl w:val="3"/>
    </w:pPr>
    <w:rPr>
      <w:sz w:val="22"/>
    </w:rPr>
  </w:style>
  <w:style w:type="paragraph" w:styleId="Otsikko5">
    <w:name w:val="heading 5"/>
    <w:basedOn w:val="Normaali"/>
    <w:next w:val="Normaali"/>
    <w:qFormat/>
    <w:pPr>
      <w:numPr>
        <w:ilvl w:val="4"/>
        <w:numId w:val="1"/>
      </w:numPr>
      <w:spacing w:before="240" w:after="60"/>
      <w:outlineLvl w:val="4"/>
    </w:pPr>
  </w:style>
  <w:style w:type="paragraph" w:styleId="Otsikko6">
    <w:name w:val="heading 6"/>
    <w:basedOn w:val="Normaali"/>
    <w:next w:val="Normaali"/>
    <w:qFormat/>
    <w:pPr>
      <w:numPr>
        <w:ilvl w:val="5"/>
        <w:numId w:val="1"/>
      </w:numPr>
      <w:spacing w:before="240" w:after="60"/>
      <w:outlineLvl w:val="5"/>
    </w:pPr>
    <w:rPr>
      <w:rFonts w:ascii="Times" w:hAnsi="Times"/>
      <w:i/>
    </w:rPr>
  </w:style>
  <w:style w:type="paragraph" w:styleId="Otsikko7">
    <w:name w:val="heading 7"/>
    <w:basedOn w:val="Normaali"/>
    <w:next w:val="Normaali"/>
    <w:qFormat/>
    <w:pPr>
      <w:numPr>
        <w:ilvl w:val="6"/>
        <w:numId w:val="1"/>
      </w:numPr>
      <w:spacing w:before="240" w:after="60"/>
      <w:outlineLvl w:val="6"/>
    </w:pPr>
    <w:rPr>
      <w:rFonts w:ascii="Helvetica" w:hAnsi="Helvetica"/>
      <w:sz w:val="20"/>
    </w:rPr>
  </w:style>
  <w:style w:type="paragraph" w:styleId="Otsikko8">
    <w:name w:val="heading 8"/>
    <w:basedOn w:val="Normaali"/>
    <w:next w:val="Normaali"/>
    <w:qFormat/>
    <w:pPr>
      <w:numPr>
        <w:ilvl w:val="7"/>
        <w:numId w:val="1"/>
      </w:numPr>
      <w:spacing w:before="240" w:after="60"/>
      <w:outlineLvl w:val="7"/>
    </w:pPr>
    <w:rPr>
      <w:rFonts w:ascii="Helvetica" w:hAnsi="Helvetica"/>
      <w:i/>
      <w:sz w:val="20"/>
    </w:rPr>
  </w:style>
  <w:style w:type="paragraph" w:styleId="Otsikko9">
    <w:name w:val="heading 9"/>
    <w:basedOn w:val="Normaali"/>
    <w:next w:val="Normaali"/>
    <w:qFormat/>
    <w:pPr>
      <w:numPr>
        <w:ilvl w:val="8"/>
        <w:numId w:val="1"/>
      </w:numPr>
      <w:spacing w:before="240" w:after="60"/>
      <w:outlineLvl w:val="8"/>
    </w:pPr>
    <w:rPr>
      <w:rFonts w:ascii="Helvetica" w:hAnsi="Helvetica"/>
      <w:b/>
      <w:i/>
      <w:sz w:val="18"/>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paragraph" w:styleId="Alatunniste">
    <w:name w:val="footer"/>
    <w:basedOn w:val="Normaali"/>
    <w:link w:val="AlatunnisteChar"/>
    <w:uiPriority w:val="99"/>
    <w:rPr>
      <w:sz w:val="20"/>
    </w:rPr>
  </w:style>
  <w:style w:type="paragraph" w:customStyle="1" w:styleId="freetranslationenglish">
    <w:name w:val="free translation english"/>
    <w:basedOn w:val="Normaali"/>
    <w:link w:val="freetranslationenglishCar"/>
    <w:rsid w:val="00CE4E4B"/>
    <w:pPr>
      <w:ind w:left="851"/>
    </w:pPr>
  </w:style>
  <w:style w:type="paragraph" w:customStyle="1" w:styleId="gloseinenglish">
    <w:name w:val="glose in english"/>
    <w:basedOn w:val="Normaali"/>
  </w:style>
  <w:style w:type="paragraph" w:customStyle="1" w:styleId="morphemebreak">
    <w:name w:val="morpheme break"/>
    <w:basedOn w:val="Normaali"/>
    <w:link w:val="morphemebreakCar"/>
    <w:uiPriority w:val="99"/>
    <w:rsid w:val="00DC1C71"/>
    <w:pPr>
      <w:keepNext/>
    </w:pPr>
  </w:style>
  <w:style w:type="paragraph" w:customStyle="1" w:styleId="partofspeech">
    <w:name w:val="part of speech"/>
    <w:basedOn w:val="Normaali"/>
    <w:pPr>
      <w:ind w:left="720"/>
    </w:pPr>
    <w:rPr>
      <w:sz w:val="20"/>
    </w:rPr>
  </w:style>
  <w:style w:type="paragraph" w:customStyle="1" w:styleId="recordname">
    <w:name w:val="record name"/>
    <w:basedOn w:val="Normaali"/>
    <w:pPr>
      <w:spacing w:before="360"/>
    </w:pPr>
    <w:rPr>
      <w:sz w:val="20"/>
    </w:rPr>
  </w:style>
  <w:style w:type="paragraph" w:customStyle="1" w:styleId="Corpsdetexte21">
    <w:name w:val="Corps de texte 21"/>
    <w:basedOn w:val="Normaali"/>
    <w:next w:val="Leipteksti2"/>
    <w:rPr>
      <w:i/>
    </w:rPr>
  </w:style>
  <w:style w:type="character" w:styleId="Sivunumero">
    <w:name w:val="page number"/>
    <w:basedOn w:val="Kappaleenoletusfontti"/>
  </w:style>
  <w:style w:type="paragraph" w:customStyle="1" w:styleId="Corpsdetexte22">
    <w:name w:val="Corps de texte 22"/>
    <w:basedOn w:val="Normaali"/>
    <w:rPr>
      <w:i/>
    </w:rPr>
  </w:style>
  <w:style w:type="paragraph" w:customStyle="1" w:styleId="ex">
    <w:name w:val="ex"/>
    <w:basedOn w:val="Normaali"/>
    <w:rPr>
      <w:sz w:val="18"/>
    </w:rPr>
  </w:style>
  <w:style w:type="character" w:styleId="Alaviitteenviite">
    <w:name w:val="footnote reference"/>
    <w:rPr>
      <w:vertAlign w:val="superscript"/>
    </w:rPr>
  </w:style>
  <w:style w:type="paragraph" w:styleId="Alaviitteenteksti">
    <w:name w:val="footnote text"/>
    <w:basedOn w:val="Normaali"/>
    <w:link w:val="AlaviitteentekstiChar"/>
    <w:rsid w:val="00E126C0"/>
    <w:rPr>
      <w:sz w:val="18"/>
    </w:rPr>
  </w:style>
  <w:style w:type="paragraph" w:customStyle="1" w:styleId="Corpsdetexte31">
    <w:name w:val="Corps de texte 31"/>
    <w:basedOn w:val="Normaali"/>
    <w:next w:val="Leipteksti3"/>
    <w:rPr>
      <w:b/>
      <w:i/>
    </w:rPr>
  </w:style>
  <w:style w:type="paragraph" w:styleId="Yltunniste">
    <w:name w:val="header"/>
    <w:basedOn w:val="Normaali"/>
    <w:pPr>
      <w:tabs>
        <w:tab w:val="center" w:pos="4320"/>
        <w:tab w:val="right" w:pos="8640"/>
      </w:tabs>
    </w:pPr>
  </w:style>
  <w:style w:type="paragraph" w:customStyle="1" w:styleId="number">
    <w:name w:val="number"/>
    <w:basedOn w:val="Normaali"/>
    <w:rPr>
      <w:sz w:val="18"/>
    </w:rPr>
  </w:style>
  <w:style w:type="paragraph" w:customStyle="1" w:styleId="Explorateurdedocuments1">
    <w:name w:val="Explorateur de documents1"/>
    <w:basedOn w:val="Normaali"/>
    <w:next w:val="Asiakirjanrakenneruutu"/>
    <w:pPr>
      <w:shd w:val="clear" w:color="auto" w:fill="000080"/>
    </w:pPr>
    <w:rPr>
      <w:rFonts w:ascii="Geneva" w:hAnsi="Geneva"/>
    </w:rPr>
  </w:style>
  <w:style w:type="paragraph" w:styleId="Leipteksti">
    <w:name w:val="Body Text"/>
    <w:basedOn w:val="Normaali"/>
    <w:rPr>
      <w:sz w:val="22"/>
    </w:rPr>
  </w:style>
  <w:style w:type="paragraph" w:styleId="Loppuviitteenteksti">
    <w:name w:val="endnote text"/>
    <w:basedOn w:val="Normaali"/>
    <w:rPr>
      <w:sz w:val="20"/>
    </w:rPr>
  </w:style>
  <w:style w:type="character" w:styleId="Loppuviitteenviite">
    <w:name w:val="endnote reference"/>
    <w:rPr>
      <w:vertAlign w:val="superscript"/>
    </w:rPr>
  </w:style>
  <w:style w:type="character" w:customStyle="1" w:styleId="Lienhypertexte1">
    <w:name w:val="Lien hypertexte1"/>
    <w:rPr>
      <w:color w:val="0000FF"/>
      <w:u w:val="single"/>
    </w:rPr>
  </w:style>
  <w:style w:type="paragraph" w:customStyle="1" w:styleId="Retraitcorpsdetexte21">
    <w:name w:val="Retrait corps de texte 21"/>
    <w:basedOn w:val="Normaali"/>
    <w:next w:val="Sisennettyleipteksti2"/>
    <w:pPr>
      <w:ind w:left="1440"/>
    </w:pPr>
  </w:style>
  <w:style w:type="paragraph" w:customStyle="1" w:styleId="freetranslationspanish">
    <w:name w:val="free translation spanish"/>
    <w:basedOn w:val="freetranslationenglish"/>
    <w:uiPriority w:val="99"/>
    <w:pPr>
      <w:spacing w:before="240"/>
    </w:pPr>
    <w:rPr>
      <w:sz w:val="20"/>
    </w:rPr>
  </w:style>
  <w:style w:type="paragraph" w:styleId="Otsikko">
    <w:name w:val="Title"/>
    <w:basedOn w:val="Normaali"/>
    <w:qFormat/>
    <w:pPr>
      <w:widowControl/>
      <w:spacing w:before="480" w:after="480"/>
      <w:jc w:val="center"/>
    </w:pPr>
    <w:rPr>
      <w:rFonts w:eastAsia="Times"/>
      <w:b/>
      <w:sz w:val="32"/>
    </w:rPr>
  </w:style>
  <w:style w:type="paragraph" w:customStyle="1" w:styleId="lexicalentry">
    <w:name w:val="lexical entry"/>
    <w:basedOn w:val="Normaali"/>
    <w:rPr>
      <w:rFonts w:ascii="Times" w:hAnsi="Times"/>
      <w:sz w:val="20"/>
      <w:lang w:val="en-AU"/>
    </w:rPr>
  </w:style>
  <w:style w:type="paragraph" w:styleId="Asiakirjanrakenneruutu">
    <w:name w:val="Document Map"/>
    <w:basedOn w:val="Normaali"/>
    <w:pPr>
      <w:shd w:val="clear" w:color="auto" w:fill="000080"/>
    </w:pPr>
    <w:rPr>
      <w:rFonts w:ascii="Geneva" w:hAnsi="Geneva"/>
    </w:rPr>
  </w:style>
  <w:style w:type="paragraph" w:styleId="Kuvaotsikko">
    <w:name w:val="caption"/>
    <w:basedOn w:val="Normaali"/>
    <w:next w:val="Normaali"/>
    <w:link w:val="KuvaotsikkoChar"/>
    <w:qFormat/>
    <w:rsid w:val="0097031D"/>
    <w:rPr>
      <w:i/>
      <w:sz w:val="22"/>
    </w:rPr>
  </w:style>
  <w:style w:type="paragraph" w:styleId="Sisennettyleipteksti">
    <w:name w:val="Body Text Indent"/>
    <w:basedOn w:val="Normaali"/>
    <w:pPr>
      <w:ind w:left="720"/>
    </w:pPr>
    <w:rPr>
      <w:rFonts w:ascii="Courier New" w:hAnsi="Courier New"/>
      <w:sz w:val="22"/>
    </w:rPr>
  </w:style>
  <w:style w:type="paragraph" w:styleId="Leipteksti2">
    <w:name w:val="Body Text 2"/>
    <w:basedOn w:val="Normaali"/>
    <w:pPr>
      <w:spacing w:after="120" w:line="480" w:lineRule="auto"/>
    </w:pPr>
  </w:style>
  <w:style w:type="paragraph" w:styleId="Leipteksti3">
    <w:name w:val="Body Text 3"/>
    <w:basedOn w:val="Normaali"/>
    <w:pPr>
      <w:spacing w:after="120"/>
    </w:pPr>
    <w:rPr>
      <w:sz w:val="16"/>
    </w:rPr>
  </w:style>
  <w:style w:type="character" w:styleId="Hyperlinkki">
    <w:name w:val="Hyperlink"/>
    <w:rPr>
      <w:color w:val="0000FF"/>
      <w:u w:val="single"/>
    </w:rPr>
  </w:style>
  <w:style w:type="paragraph" w:styleId="Sisennettyleipteksti2">
    <w:name w:val="Body Text Indent 2"/>
    <w:basedOn w:val="Normaali"/>
    <w:pPr>
      <w:spacing w:after="120" w:line="480" w:lineRule="auto"/>
      <w:ind w:left="360"/>
    </w:pPr>
  </w:style>
  <w:style w:type="paragraph" w:styleId="Merkittyluettelo">
    <w:name w:val="List Bullet"/>
    <w:basedOn w:val="Normaali"/>
    <w:link w:val="MerkittyluetteloChar"/>
    <w:autoRedefine/>
    <w:pPr>
      <w:numPr>
        <w:numId w:val="2"/>
      </w:numPr>
    </w:pPr>
  </w:style>
  <w:style w:type="paragraph" w:customStyle="1" w:styleId="glossinEnglish">
    <w:name w:val="gloss in English"/>
    <w:basedOn w:val="Normaali"/>
    <w:uiPriority w:val="99"/>
    <w:rsid w:val="0025461F"/>
  </w:style>
  <w:style w:type="paragraph" w:styleId="Sisennettyleipteksti3">
    <w:name w:val="Body Text Indent 3"/>
    <w:basedOn w:val="Normaali"/>
    <w:rsid w:val="00491E16"/>
    <w:pPr>
      <w:ind w:firstLine="567"/>
    </w:pPr>
  </w:style>
  <w:style w:type="paragraph" w:customStyle="1" w:styleId="freetranslationisSpanish">
    <w:name w:val="free translation is Spanish"/>
    <w:basedOn w:val="Normaali"/>
    <w:uiPriority w:val="99"/>
    <w:rsid w:val="00B4477F"/>
    <w:pPr>
      <w:autoSpaceDE w:val="0"/>
      <w:autoSpaceDN w:val="0"/>
      <w:adjustRightInd w:val="0"/>
    </w:pPr>
    <w:rPr>
      <w:rFonts w:ascii="Times" w:hAnsi="Times"/>
      <w:sz w:val="20"/>
      <w:lang w:eastAsia="fr-FR"/>
    </w:rPr>
  </w:style>
  <w:style w:type="table" w:styleId="TaulukkoRuudukko">
    <w:name w:val="Table Grid"/>
    <w:basedOn w:val="Normaalitaulukko"/>
    <w:rsid w:val="00CF52FA"/>
    <w:pPr>
      <w:widowControl w:val="0"/>
      <w:spacing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ulukkoYksinkertainen2">
    <w:name w:val="Table Simple 2"/>
    <w:basedOn w:val="Normaalitaulukko"/>
    <w:rsid w:val="00D00ECA"/>
    <w:rPr>
      <w:rFonts w:eastAsia="SimSun"/>
      <w:lang w:bidi="x-none"/>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customStyle="1" w:styleId="References">
    <w:name w:val="References"/>
    <w:basedOn w:val="Normaali"/>
    <w:autoRedefine/>
    <w:rsid w:val="00DC1C71"/>
    <w:pPr>
      <w:tabs>
        <w:tab w:val="left" w:pos="284"/>
        <w:tab w:val="left" w:pos="1134"/>
      </w:tabs>
      <w:spacing w:after="120"/>
      <w:ind w:left="1134" w:hanging="1134"/>
    </w:pPr>
    <w:rPr>
      <w:sz w:val="20"/>
    </w:rPr>
  </w:style>
  <w:style w:type="paragraph" w:styleId="NormaaliWWW">
    <w:name w:val="Normal (Web)"/>
    <w:basedOn w:val="Normaali"/>
    <w:rsid w:val="00FC21E3"/>
    <w:pPr>
      <w:widowControl/>
      <w:spacing w:before="100" w:beforeAutospacing="1" w:after="100" w:afterAutospacing="1"/>
    </w:pPr>
    <w:rPr>
      <w:szCs w:val="24"/>
      <w:lang w:val="fr-FR" w:eastAsia="fr-FR"/>
    </w:rPr>
  </w:style>
  <w:style w:type="paragraph" w:styleId="Vaintekstin">
    <w:name w:val="Plain Text"/>
    <w:basedOn w:val="Normaali"/>
    <w:rsid w:val="00B7237E"/>
    <w:pPr>
      <w:widowControl/>
    </w:pPr>
    <w:rPr>
      <w:rFonts w:ascii="Courier New" w:hAnsi="Courier New" w:cs="Courier New"/>
      <w:sz w:val="20"/>
      <w:lang w:eastAsia="fr-FR"/>
    </w:rPr>
  </w:style>
  <w:style w:type="paragraph" w:customStyle="1" w:styleId="Cavinena">
    <w:name w:val="Cavinena"/>
    <w:basedOn w:val="Normaali"/>
    <w:rsid w:val="002E2985"/>
    <w:pPr>
      <w:widowControl/>
      <w:spacing w:line="360" w:lineRule="atLeast"/>
    </w:pPr>
    <w:rPr>
      <w:rFonts w:ascii="Times" w:hAnsi="Times"/>
      <w:i/>
      <w:lang w:val="es-ES_tradnl"/>
    </w:rPr>
  </w:style>
  <w:style w:type="character" w:customStyle="1" w:styleId="MerkittyluetteloChar">
    <w:name w:val="Merkitty luettelo Char"/>
    <w:link w:val="Merkittyluettelo"/>
    <w:rsid w:val="002C5322"/>
    <w:rPr>
      <w:sz w:val="24"/>
      <w:lang w:val="en-US" w:eastAsia="en-US"/>
    </w:rPr>
  </w:style>
  <w:style w:type="paragraph" w:customStyle="1" w:styleId="Default">
    <w:name w:val="Default"/>
    <w:rsid w:val="00244535"/>
    <w:pPr>
      <w:autoSpaceDE w:val="0"/>
      <w:autoSpaceDN w:val="0"/>
      <w:adjustRightInd w:val="0"/>
    </w:pPr>
    <w:rPr>
      <w:color w:val="000000"/>
      <w:sz w:val="24"/>
      <w:szCs w:val="24"/>
    </w:rPr>
  </w:style>
  <w:style w:type="character" w:customStyle="1" w:styleId="freetranslationenglishCar">
    <w:name w:val="free translation english Car"/>
    <w:link w:val="freetranslationenglish"/>
    <w:rsid w:val="00BB7ADE"/>
    <w:rPr>
      <w:sz w:val="24"/>
      <w:lang w:val="en-US" w:eastAsia="en-US" w:bidi="ar-SA"/>
    </w:rPr>
  </w:style>
  <w:style w:type="paragraph" w:customStyle="1" w:styleId="reference">
    <w:name w:val="reference"/>
    <w:basedOn w:val="Normaali"/>
    <w:rsid w:val="00AD17DC"/>
    <w:pPr>
      <w:spacing w:line="360" w:lineRule="auto"/>
    </w:pPr>
  </w:style>
  <w:style w:type="paragraph" w:customStyle="1" w:styleId="intertitre">
    <w:name w:val="intertitre"/>
    <w:basedOn w:val="Normaali"/>
    <w:rsid w:val="00144C1B"/>
    <w:pPr>
      <w:widowControl/>
      <w:spacing w:line="480" w:lineRule="auto"/>
    </w:pPr>
    <w:rPr>
      <w:b/>
      <w:bCs/>
      <w:lang w:val="fr-FR" w:eastAsia="fr-FR"/>
    </w:rPr>
  </w:style>
  <w:style w:type="character" w:customStyle="1" w:styleId="AlaviitteentekstiChar">
    <w:name w:val="Alaviitteen teksti Char"/>
    <w:link w:val="Alaviitteenteksti"/>
    <w:rsid w:val="004F05A9"/>
    <w:rPr>
      <w:sz w:val="18"/>
      <w:lang w:val="en-US" w:eastAsia="en-US" w:bidi="ar-SA"/>
    </w:rPr>
  </w:style>
  <w:style w:type="character" w:customStyle="1" w:styleId="FreetranslationinEnglish">
    <w:name w:val="Free translation in English"/>
    <w:rsid w:val="00AF579E"/>
  </w:style>
  <w:style w:type="character" w:styleId="Korostus">
    <w:name w:val="Emphasis"/>
    <w:qFormat/>
    <w:rsid w:val="00196534"/>
    <w:rPr>
      <w:i/>
      <w:iCs/>
    </w:rPr>
  </w:style>
  <w:style w:type="character" w:customStyle="1" w:styleId="KuvaotsikkoChar">
    <w:name w:val="Kuvaotsikko Char"/>
    <w:link w:val="Kuvaotsikko"/>
    <w:rsid w:val="00196534"/>
    <w:rPr>
      <w:i/>
      <w:sz w:val="22"/>
      <w:lang w:val="en-US" w:eastAsia="en-US"/>
    </w:rPr>
  </w:style>
  <w:style w:type="character" w:customStyle="1" w:styleId="morphemebreakCar">
    <w:name w:val="morpheme break Car"/>
    <w:link w:val="morphemebreak"/>
    <w:uiPriority w:val="99"/>
    <w:rsid w:val="00F679AD"/>
    <w:rPr>
      <w:sz w:val="24"/>
      <w:lang w:val="en-US" w:eastAsia="en-US"/>
    </w:rPr>
  </w:style>
  <w:style w:type="paragraph" w:customStyle="1" w:styleId="ExLigne2">
    <w:name w:val="ExLigne2"/>
    <w:basedOn w:val="Normaali"/>
    <w:next w:val="ExGlose1"/>
    <w:link w:val="ExLigne2Car"/>
    <w:autoRedefine/>
    <w:rsid w:val="004C4AA4"/>
    <w:pPr>
      <w:keepNext/>
      <w:widowControl/>
      <w:tabs>
        <w:tab w:val="left" w:pos="284"/>
        <w:tab w:val="left" w:pos="510"/>
        <w:tab w:val="left" w:pos="567"/>
        <w:tab w:val="left" w:pos="737"/>
        <w:tab w:val="left" w:pos="964"/>
        <w:tab w:val="left" w:pos="1191"/>
        <w:tab w:val="left" w:pos="1418"/>
        <w:tab w:val="left" w:pos="1644"/>
        <w:tab w:val="left" w:pos="1871"/>
        <w:tab w:val="left" w:pos="2098"/>
        <w:tab w:val="left" w:pos="2325"/>
        <w:tab w:val="left" w:pos="2552"/>
        <w:tab w:val="left" w:pos="2778"/>
        <w:tab w:val="left" w:pos="3005"/>
        <w:tab w:val="left" w:pos="3232"/>
        <w:tab w:val="left" w:pos="3459"/>
        <w:tab w:val="left" w:pos="3686"/>
        <w:tab w:val="left" w:pos="3912"/>
        <w:tab w:val="left" w:pos="4139"/>
        <w:tab w:val="left" w:pos="4366"/>
        <w:tab w:val="left" w:pos="4593"/>
        <w:tab w:val="left" w:pos="4820"/>
        <w:tab w:val="left" w:pos="5046"/>
        <w:tab w:val="left" w:pos="5273"/>
        <w:tab w:val="left" w:pos="5500"/>
        <w:tab w:val="left" w:pos="5727"/>
        <w:tab w:val="left" w:pos="5954"/>
        <w:tab w:val="left" w:pos="6180"/>
        <w:tab w:val="left" w:pos="6407"/>
        <w:tab w:val="left" w:pos="6634"/>
        <w:tab w:val="left" w:pos="6861"/>
        <w:tab w:val="left" w:pos="7088"/>
        <w:tab w:val="left" w:pos="7314"/>
        <w:tab w:val="left" w:pos="7541"/>
        <w:tab w:val="left" w:pos="7768"/>
        <w:tab w:val="left" w:pos="7995"/>
        <w:tab w:val="left" w:pos="8222"/>
        <w:tab w:val="left" w:pos="8448"/>
        <w:tab w:val="left" w:pos="8675"/>
      </w:tabs>
    </w:pPr>
    <w:rPr>
      <w:rFonts w:eastAsia="PMingLiU"/>
      <w:iCs/>
      <w:noProof/>
      <w:lang w:val="pt-BR" w:eastAsia="fr-FR"/>
    </w:rPr>
  </w:style>
  <w:style w:type="paragraph" w:customStyle="1" w:styleId="ExGlose1">
    <w:name w:val="ExGlose1"/>
    <w:basedOn w:val="Normaali"/>
    <w:next w:val="Normaali"/>
    <w:link w:val="ExGlose1Car"/>
    <w:autoRedefine/>
    <w:rsid w:val="004C4AA4"/>
    <w:pPr>
      <w:keepNext/>
      <w:widowControl/>
      <w:tabs>
        <w:tab w:val="left" w:pos="284"/>
        <w:tab w:val="left" w:pos="510"/>
        <w:tab w:val="left" w:pos="737"/>
        <w:tab w:val="left" w:pos="964"/>
        <w:tab w:val="left" w:pos="1191"/>
        <w:tab w:val="left" w:pos="1418"/>
        <w:tab w:val="left" w:pos="1644"/>
        <w:tab w:val="left" w:pos="1871"/>
        <w:tab w:val="left" w:pos="2098"/>
        <w:tab w:val="left" w:pos="2325"/>
        <w:tab w:val="left" w:pos="2552"/>
        <w:tab w:val="left" w:pos="2778"/>
        <w:tab w:val="left" w:pos="3005"/>
        <w:tab w:val="left" w:pos="3232"/>
        <w:tab w:val="left" w:pos="3459"/>
        <w:tab w:val="left" w:pos="3686"/>
        <w:tab w:val="left" w:pos="3912"/>
        <w:tab w:val="left" w:pos="4139"/>
        <w:tab w:val="left" w:pos="4366"/>
        <w:tab w:val="left" w:pos="4593"/>
        <w:tab w:val="left" w:pos="4820"/>
        <w:tab w:val="left" w:pos="5046"/>
        <w:tab w:val="left" w:pos="5273"/>
        <w:tab w:val="left" w:pos="5500"/>
        <w:tab w:val="left" w:pos="5727"/>
        <w:tab w:val="left" w:pos="5954"/>
        <w:tab w:val="left" w:pos="6180"/>
        <w:tab w:val="left" w:pos="6407"/>
        <w:tab w:val="left" w:pos="6634"/>
        <w:tab w:val="left" w:pos="6861"/>
        <w:tab w:val="left" w:pos="7088"/>
        <w:tab w:val="left" w:pos="7314"/>
        <w:tab w:val="left" w:pos="7541"/>
        <w:tab w:val="left" w:pos="7768"/>
        <w:tab w:val="left" w:pos="7995"/>
        <w:tab w:val="left" w:pos="8222"/>
        <w:tab w:val="left" w:pos="8448"/>
        <w:tab w:val="left" w:pos="8675"/>
      </w:tabs>
      <w:ind w:left="510"/>
    </w:pPr>
    <w:rPr>
      <w:iCs/>
      <w:noProof/>
      <w:sz w:val="20"/>
      <w:lang w:val="en-GB" w:eastAsia="fr-FR"/>
    </w:rPr>
  </w:style>
  <w:style w:type="character" w:customStyle="1" w:styleId="ABCPETITESMAJ">
    <w:name w:val="ABC PETITES MAJ"/>
    <w:rsid w:val="004C4AA4"/>
    <w:rPr>
      <w:smallCaps/>
      <w:lang w:val="en-GB"/>
    </w:rPr>
  </w:style>
  <w:style w:type="character" w:customStyle="1" w:styleId="abcitaliquegras">
    <w:name w:val="abc italique gras"/>
    <w:rsid w:val="004C4AA4"/>
    <w:rPr>
      <w:b/>
      <w:i/>
      <w:lang w:val="en-GB"/>
    </w:rPr>
  </w:style>
  <w:style w:type="character" w:customStyle="1" w:styleId="ExLigne2Car">
    <w:name w:val="ExLigne2 Car"/>
    <w:link w:val="ExLigne2"/>
    <w:rsid w:val="004C4AA4"/>
    <w:rPr>
      <w:rFonts w:eastAsia="PMingLiU"/>
      <w:iCs/>
      <w:noProof/>
      <w:sz w:val="24"/>
      <w:lang w:val="pt-BR"/>
    </w:rPr>
  </w:style>
  <w:style w:type="character" w:customStyle="1" w:styleId="ExGlose1Car">
    <w:name w:val="ExGlose1 Car"/>
    <w:link w:val="ExGlose1"/>
    <w:rsid w:val="004C4AA4"/>
    <w:rPr>
      <w:iCs/>
      <w:noProof/>
      <w:lang w:val="en-GB"/>
    </w:rPr>
  </w:style>
  <w:style w:type="character" w:customStyle="1" w:styleId="ABCPETITEMAJGRAS">
    <w:name w:val="ABC PETITE MAJ GRAS"/>
    <w:rsid w:val="004C4AA4"/>
    <w:rPr>
      <w:b/>
      <w:smallCaps/>
      <w:lang w:val="en-GB"/>
    </w:rPr>
  </w:style>
  <w:style w:type="paragraph" w:customStyle="1" w:styleId="traduction2">
    <w:name w:val="traduction 2"/>
    <w:basedOn w:val="Normaali"/>
    <w:next w:val="Normaali"/>
    <w:link w:val="traduction2Car"/>
    <w:autoRedefine/>
    <w:rsid w:val="004C4AA4"/>
    <w:pPr>
      <w:keepNext/>
      <w:widowControl/>
      <w:tabs>
        <w:tab w:val="left" w:pos="284"/>
        <w:tab w:val="left" w:pos="510"/>
        <w:tab w:val="left" w:pos="567"/>
        <w:tab w:val="left" w:pos="737"/>
        <w:tab w:val="left" w:pos="964"/>
        <w:tab w:val="left" w:pos="1191"/>
        <w:tab w:val="left" w:pos="1418"/>
        <w:tab w:val="left" w:pos="1644"/>
        <w:tab w:val="left" w:pos="1871"/>
        <w:tab w:val="left" w:pos="2098"/>
        <w:tab w:val="left" w:pos="2325"/>
        <w:tab w:val="left" w:pos="2552"/>
        <w:tab w:val="left" w:pos="2778"/>
        <w:tab w:val="left" w:pos="3005"/>
        <w:tab w:val="left" w:pos="3232"/>
        <w:tab w:val="left" w:pos="3459"/>
        <w:tab w:val="left" w:pos="3686"/>
        <w:tab w:val="left" w:pos="3912"/>
        <w:tab w:val="left" w:pos="4139"/>
        <w:tab w:val="left" w:pos="4366"/>
        <w:tab w:val="left" w:pos="4593"/>
        <w:tab w:val="left" w:pos="4820"/>
        <w:tab w:val="left" w:pos="5046"/>
        <w:tab w:val="left" w:pos="5273"/>
        <w:tab w:val="left" w:pos="5500"/>
        <w:tab w:val="left" w:pos="5727"/>
        <w:tab w:val="left" w:pos="5954"/>
        <w:tab w:val="left" w:pos="6180"/>
        <w:tab w:val="left" w:pos="6407"/>
        <w:tab w:val="left" w:pos="6634"/>
        <w:tab w:val="left" w:pos="6861"/>
        <w:tab w:val="left" w:pos="7088"/>
        <w:tab w:val="left" w:pos="7314"/>
        <w:tab w:val="left" w:pos="7541"/>
        <w:tab w:val="left" w:pos="7768"/>
        <w:tab w:val="left" w:pos="7995"/>
        <w:tab w:val="left" w:pos="8222"/>
        <w:tab w:val="left" w:pos="8448"/>
        <w:tab w:val="left" w:pos="8675"/>
      </w:tabs>
      <w:spacing w:before="60"/>
      <w:ind w:left="737"/>
    </w:pPr>
    <w:rPr>
      <w:rFonts w:eastAsia="PMingLiU"/>
      <w:iCs/>
      <w:noProof/>
      <w:lang w:val="zu-ZA" w:eastAsia="fr-FR"/>
    </w:rPr>
  </w:style>
  <w:style w:type="character" w:customStyle="1" w:styleId="traduction2Car">
    <w:name w:val="traduction 2 Car"/>
    <w:link w:val="traduction2"/>
    <w:rsid w:val="004C4AA4"/>
    <w:rPr>
      <w:rFonts w:eastAsia="PMingLiU"/>
      <w:iCs/>
      <w:noProof/>
      <w:sz w:val="24"/>
      <w:lang w:val="zu-ZA"/>
    </w:rPr>
  </w:style>
  <w:style w:type="paragraph" w:styleId="Seliteteksti">
    <w:name w:val="Balloon Text"/>
    <w:basedOn w:val="Normaali"/>
    <w:link w:val="SelitetekstiChar"/>
    <w:rsid w:val="00117D97"/>
    <w:rPr>
      <w:rFonts w:ascii="Arial" w:hAnsi="Arial" w:cs="Arial"/>
      <w:sz w:val="16"/>
      <w:szCs w:val="16"/>
    </w:rPr>
  </w:style>
  <w:style w:type="character" w:customStyle="1" w:styleId="SelitetekstiChar">
    <w:name w:val="Seliteteksti Char"/>
    <w:link w:val="Seliteteksti"/>
    <w:rsid w:val="00117D97"/>
    <w:rPr>
      <w:rFonts w:ascii="Arial" w:hAnsi="Arial" w:cs="Arial"/>
      <w:sz w:val="16"/>
      <w:szCs w:val="16"/>
      <w:lang w:val="en-US" w:eastAsia="en-US"/>
    </w:rPr>
  </w:style>
  <w:style w:type="paragraph" w:styleId="Lhdeluettelo">
    <w:name w:val="Bibliography"/>
    <w:basedOn w:val="Normaali"/>
    <w:next w:val="Normaali"/>
    <w:uiPriority w:val="37"/>
    <w:unhideWhenUsed/>
    <w:rsid w:val="005C575C"/>
    <w:pPr>
      <w:ind w:left="720" w:hanging="720"/>
    </w:pPr>
    <w:rPr>
      <w:sz w:val="22"/>
    </w:rPr>
  </w:style>
  <w:style w:type="paragraph" w:customStyle="1" w:styleId="traduction">
    <w:name w:val="traduction"/>
    <w:basedOn w:val="ExLigne2"/>
    <w:next w:val="Normaali"/>
    <w:link w:val="traductionCar"/>
    <w:autoRedefine/>
    <w:rsid w:val="002610F5"/>
    <w:pPr>
      <w:spacing w:before="60"/>
      <w:ind w:left="510"/>
    </w:pPr>
    <w:rPr>
      <w:lang w:val="zu-ZA"/>
    </w:rPr>
  </w:style>
  <w:style w:type="character" w:customStyle="1" w:styleId="traductionCar">
    <w:name w:val="traduction Car"/>
    <w:link w:val="traduction"/>
    <w:rsid w:val="002610F5"/>
    <w:rPr>
      <w:rFonts w:eastAsia="PMingLiU"/>
      <w:iCs/>
      <w:noProof/>
      <w:sz w:val="24"/>
      <w:lang w:val="zu-ZA"/>
    </w:rPr>
  </w:style>
  <w:style w:type="paragraph" w:customStyle="1" w:styleId="ExLigne1">
    <w:name w:val="ExLigne1"/>
    <w:basedOn w:val="Normaali"/>
    <w:next w:val="ExGlose1"/>
    <w:link w:val="ExLigne1Car"/>
    <w:autoRedefine/>
    <w:rsid w:val="002610F5"/>
    <w:pPr>
      <w:keepNext/>
      <w:widowControl/>
      <w:numPr>
        <w:numId w:val="3"/>
      </w:numPr>
      <w:tabs>
        <w:tab w:val="left" w:pos="284"/>
        <w:tab w:val="left" w:pos="510"/>
        <w:tab w:val="left" w:pos="737"/>
        <w:tab w:val="left" w:pos="964"/>
        <w:tab w:val="left" w:pos="1191"/>
        <w:tab w:val="left" w:pos="1418"/>
        <w:tab w:val="left" w:pos="1644"/>
        <w:tab w:val="left" w:pos="1871"/>
        <w:tab w:val="left" w:pos="2098"/>
        <w:tab w:val="left" w:pos="2325"/>
        <w:tab w:val="left" w:pos="2552"/>
        <w:tab w:val="left" w:pos="2778"/>
        <w:tab w:val="left" w:pos="3005"/>
        <w:tab w:val="left" w:pos="3232"/>
        <w:tab w:val="left" w:pos="3459"/>
        <w:tab w:val="left" w:pos="3686"/>
        <w:tab w:val="left" w:pos="3912"/>
        <w:tab w:val="left" w:pos="4139"/>
        <w:tab w:val="left" w:pos="4366"/>
        <w:tab w:val="left" w:pos="4593"/>
        <w:tab w:val="left" w:pos="4820"/>
        <w:tab w:val="left" w:pos="5046"/>
        <w:tab w:val="left" w:pos="5273"/>
        <w:tab w:val="left" w:pos="5500"/>
        <w:tab w:val="left" w:pos="5727"/>
        <w:tab w:val="left" w:pos="5954"/>
        <w:tab w:val="left" w:pos="6180"/>
        <w:tab w:val="left" w:pos="6407"/>
        <w:tab w:val="left" w:pos="6634"/>
        <w:tab w:val="left" w:pos="6861"/>
        <w:tab w:val="left" w:pos="7088"/>
        <w:tab w:val="left" w:pos="7314"/>
        <w:tab w:val="left" w:pos="7541"/>
        <w:tab w:val="left" w:pos="7768"/>
        <w:tab w:val="left" w:pos="7995"/>
        <w:tab w:val="left" w:pos="8222"/>
        <w:tab w:val="left" w:pos="8448"/>
        <w:tab w:val="left" w:pos="8675"/>
      </w:tabs>
      <w:spacing w:before="120"/>
    </w:pPr>
    <w:rPr>
      <w:iCs/>
      <w:noProof/>
      <w:szCs w:val="24"/>
      <w:lang w:val="en-GB" w:eastAsia="fr-FR"/>
    </w:rPr>
  </w:style>
  <w:style w:type="character" w:customStyle="1" w:styleId="ExLigne1Car">
    <w:name w:val="ExLigne1 Car"/>
    <w:link w:val="ExLigne1"/>
    <w:rsid w:val="002610F5"/>
    <w:rPr>
      <w:iCs/>
      <w:noProof/>
      <w:sz w:val="24"/>
      <w:szCs w:val="24"/>
      <w:lang w:val="en-GB"/>
    </w:rPr>
  </w:style>
  <w:style w:type="character" w:styleId="Voimakas">
    <w:name w:val="Strong"/>
    <w:qFormat/>
    <w:rsid w:val="002610F5"/>
    <w:rPr>
      <w:b/>
      <w:bCs/>
    </w:rPr>
  </w:style>
  <w:style w:type="character" w:customStyle="1" w:styleId="AlatunnisteChar">
    <w:name w:val="Alatunniste Char"/>
    <w:link w:val="Alatunniste"/>
    <w:uiPriority w:val="99"/>
    <w:rsid w:val="003660A2"/>
    <w:rPr>
      <w:lang w:val="en-US" w:eastAsia="en-US"/>
    </w:rPr>
  </w:style>
  <w:style w:type="paragraph" w:customStyle="1" w:styleId="glossinSpanish">
    <w:name w:val="gloss in Spanish"/>
    <w:basedOn w:val="Normaali"/>
    <w:uiPriority w:val="99"/>
    <w:rsid w:val="00BB7C21"/>
    <w:pPr>
      <w:autoSpaceDE w:val="0"/>
      <w:autoSpaceDN w:val="0"/>
      <w:adjustRightInd w:val="0"/>
    </w:pPr>
    <w:rPr>
      <w:lang w:val="es-ES_tradnl" w:eastAsia="fr-FR"/>
    </w:rPr>
  </w:style>
  <w:style w:type="character" w:styleId="Kommentinviite">
    <w:name w:val="annotation reference"/>
    <w:semiHidden/>
    <w:unhideWhenUsed/>
    <w:rsid w:val="00222C51"/>
    <w:rPr>
      <w:sz w:val="16"/>
      <w:szCs w:val="16"/>
    </w:rPr>
  </w:style>
  <w:style w:type="paragraph" w:styleId="Kommentinteksti">
    <w:name w:val="annotation text"/>
    <w:basedOn w:val="Normaali"/>
    <w:link w:val="KommentintekstiChar"/>
    <w:semiHidden/>
    <w:unhideWhenUsed/>
    <w:rsid w:val="00222C51"/>
    <w:rPr>
      <w:sz w:val="20"/>
    </w:rPr>
  </w:style>
  <w:style w:type="character" w:customStyle="1" w:styleId="KommentintekstiChar">
    <w:name w:val="Kommentin teksti Char"/>
    <w:link w:val="Kommentinteksti"/>
    <w:semiHidden/>
    <w:rsid w:val="00222C51"/>
    <w:rPr>
      <w:lang w:val="en-US" w:eastAsia="en-US"/>
    </w:rPr>
  </w:style>
  <w:style w:type="paragraph" w:styleId="Kommentinotsikko">
    <w:name w:val="annotation subject"/>
    <w:basedOn w:val="Kommentinteksti"/>
    <w:next w:val="Kommentinteksti"/>
    <w:link w:val="KommentinotsikkoChar"/>
    <w:semiHidden/>
    <w:unhideWhenUsed/>
    <w:rsid w:val="00222C51"/>
    <w:rPr>
      <w:b/>
      <w:bCs/>
    </w:rPr>
  </w:style>
  <w:style w:type="character" w:customStyle="1" w:styleId="KommentinotsikkoChar">
    <w:name w:val="Kommentin otsikko Char"/>
    <w:link w:val="Kommentinotsikko"/>
    <w:semiHidden/>
    <w:rsid w:val="00222C51"/>
    <w:rPr>
      <w:b/>
      <w:bCs/>
      <w:lang w:val="en-US" w:eastAsia="en-US"/>
    </w:rPr>
  </w:style>
  <w:style w:type="paragraph" w:styleId="Luettelokappale">
    <w:name w:val="List Paragraph"/>
    <w:basedOn w:val="Normaali"/>
    <w:uiPriority w:val="34"/>
    <w:qFormat/>
    <w:rsid w:val="00DF65A8"/>
    <w:pPr>
      <w:ind w:left="720"/>
      <w:contextualSpacing/>
    </w:pPr>
  </w:style>
  <w:style w:type="paragraph" w:styleId="Muutos">
    <w:name w:val="Revision"/>
    <w:hidden/>
    <w:uiPriority w:val="99"/>
    <w:semiHidden/>
    <w:rsid w:val="00600387"/>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232259">
      <w:bodyDiv w:val="1"/>
      <w:marLeft w:val="0"/>
      <w:marRight w:val="0"/>
      <w:marTop w:val="0"/>
      <w:marBottom w:val="0"/>
      <w:divBdr>
        <w:top w:val="none" w:sz="0" w:space="0" w:color="auto"/>
        <w:left w:val="none" w:sz="0" w:space="0" w:color="auto"/>
        <w:bottom w:val="none" w:sz="0" w:space="0" w:color="auto"/>
        <w:right w:val="none" w:sz="0" w:space="0" w:color="auto"/>
      </w:divBdr>
    </w:div>
    <w:div w:id="531915978">
      <w:bodyDiv w:val="1"/>
      <w:marLeft w:val="0"/>
      <w:marRight w:val="0"/>
      <w:marTop w:val="0"/>
      <w:marBottom w:val="0"/>
      <w:divBdr>
        <w:top w:val="none" w:sz="0" w:space="0" w:color="auto"/>
        <w:left w:val="none" w:sz="0" w:space="0" w:color="auto"/>
        <w:bottom w:val="none" w:sz="0" w:space="0" w:color="auto"/>
        <w:right w:val="none" w:sz="0" w:space="0" w:color="auto"/>
      </w:divBdr>
    </w:div>
    <w:div w:id="953177092">
      <w:bodyDiv w:val="1"/>
      <w:marLeft w:val="0"/>
      <w:marRight w:val="0"/>
      <w:marTop w:val="0"/>
      <w:marBottom w:val="0"/>
      <w:divBdr>
        <w:top w:val="none" w:sz="0" w:space="0" w:color="auto"/>
        <w:left w:val="none" w:sz="0" w:space="0" w:color="auto"/>
        <w:bottom w:val="none" w:sz="0" w:space="0" w:color="auto"/>
        <w:right w:val="none" w:sz="0" w:space="0" w:color="auto"/>
      </w:divBdr>
    </w:div>
    <w:div w:id="1353799194">
      <w:bodyDiv w:val="1"/>
      <w:marLeft w:val="0"/>
      <w:marRight w:val="0"/>
      <w:marTop w:val="0"/>
      <w:marBottom w:val="0"/>
      <w:divBdr>
        <w:top w:val="none" w:sz="0" w:space="0" w:color="auto"/>
        <w:left w:val="none" w:sz="0" w:space="0" w:color="auto"/>
        <w:bottom w:val="none" w:sz="0" w:space="0" w:color="auto"/>
        <w:right w:val="none" w:sz="0" w:space="0" w:color="auto"/>
      </w:divBdr>
    </w:div>
    <w:div w:id="1488474256">
      <w:bodyDiv w:val="1"/>
      <w:marLeft w:val="0"/>
      <w:marRight w:val="0"/>
      <w:marTop w:val="0"/>
      <w:marBottom w:val="0"/>
      <w:divBdr>
        <w:top w:val="none" w:sz="0" w:space="0" w:color="auto"/>
        <w:left w:val="none" w:sz="0" w:space="0" w:color="auto"/>
        <w:bottom w:val="none" w:sz="0" w:space="0" w:color="auto"/>
        <w:right w:val="none" w:sz="0" w:space="0" w:color="auto"/>
      </w:divBdr>
      <w:divsChild>
        <w:div w:id="1404721167">
          <w:marLeft w:val="0"/>
          <w:marRight w:val="0"/>
          <w:marTop w:val="0"/>
          <w:marBottom w:val="0"/>
          <w:divBdr>
            <w:top w:val="none" w:sz="0" w:space="0" w:color="auto"/>
            <w:left w:val="none" w:sz="0" w:space="0" w:color="auto"/>
            <w:bottom w:val="none" w:sz="0" w:space="0" w:color="auto"/>
            <w:right w:val="none" w:sz="0" w:space="0" w:color="auto"/>
          </w:divBdr>
          <w:divsChild>
            <w:div w:id="123596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616902">
      <w:bodyDiv w:val="1"/>
      <w:marLeft w:val="0"/>
      <w:marRight w:val="0"/>
      <w:marTop w:val="0"/>
      <w:marBottom w:val="0"/>
      <w:divBdr>
        <w:top w:val="none" w:sz="0" w:space="0" w:color="auto"/>
        <w:left w:val="none" w:sz="0" w:space="0" w:color="auto"/>
        <w:bottom w:val="none" w:sz="0" w:space="0" w:color="auto"/>
        <w:right w:val="none" w:sz="0" w:space="0" w:color="auto"/>
      </w:divBdr>
    </w:div>
    <w:div w:id="1786852866">
      <w:bodyDiv w:val="1"/>
      <w:marLeft w:val="0"/>
      <w:marRight w:val="0"/>
      <w:marTop w:val="0"/>
      <w:marBottom w:val="0"/>
      <w:divBdr>
        <w:top w:val="none" w:sz="0" w:space="0" w:color="auto"/>
        <w:left w:val="none" w:sz="0" w:space="0" w:color="auto"/>
        <w:bottom w:val="none" w:sz="0" w:space="0" w:color="auto"/>
        <w:right w:val="none" w:sz="0" w:space="0" w:color="auto"/>
      </w:divBdr>
    </w:div>
    <w:div w:id="1825855403">
      <w:bodyDiv w:val="1"/>
      <w:marLeft w:val="0"/>
      <w:marRight w:val="0"/>
      <w:marTop w:val="0"/>
      <w:marBottom w:val="0"/>
      <w:divBdr>
        <w:top w:val="none" w:sz="0" w:space="0" w:color="auto"/>
        <w:left w:val="none" w:sz="0" w:space="0" w:color="auto"/>
        <w:bottom w:val="none" w:sz="0" w:space="0" w:color="auto"/>
        <w:right w:val="none" w:sz="0" w:space="0" w:color="auto"/>
      </w:divBdr>
    </w:div>
    <w:div w:id="1896158332">
      <w:bodyDiv w:val="1"/>
      <w:marLeft w:val="0"/>
      <w:marRight w:val="0"/>
      <w:marTop w:val="0"/>
      <w:marBottom w:val="0"/>
      <w:divBdr>
        <w:top w:val="none" w:sz="0" w:space="0" w:color="auto"/>
        <w:left w:val="none" w:sz="0" w:space="0" w:color="auto"/>
        <w:bottom w:val="none" w:sz="0" w:space="0" w:color="auto"/>
        <w:right w:val="none" w:sz="0" w:space="0" w:color="auto"/>
      </w:divBdr>
      <w:divsChild>
        <w:div w:id="157155669">
          <w:marLeft w:val="850"/>
          <w:marRight w:val="0"/>
          <w:marTop w:val="86"/>
          <w:marBottom w:val="0"/>
          <w:divBdr>
            <w:top w:val="none" w:sz="0" w:space="0" w:color="auto"/>
            <w:left w:val="none" w:sz="0" w:space="0" w:color="auto"/>
            <w:bottom w:val="none" w:sz="0" w:space="0" w:color="auto"/>
            <w:right w:val="none" w:sz="0" w:space="0" w:color="auto"/>
          </w:divBdr>
        </w:div>
        <w:div w:id="815757147">
          <w:marLeft w:val="850"/>
          <w:marRight w:val="0"/>
          <w:marTop w:val="86"/>
          <w:marBottom w:val="0"/>
          <w:divBdr>
            <w:top w:val="none" w:sz="0" w:space="0" w:color="auto"/>
            <w:left w:val="none" w:sz="0" w:space="0" w:color="auto"/>
            <w:bottom w:val="none" w:sz="0" w:space="0" w:color="auto"/>
            <w:right w:val="none" w:sz="0" w:space="0" w:color="auto"/>
          </w:divBdr>
        </w:div>
        <w:div w:id="919754538">
          <w:marLeft w:val="850"/>
          <w:marRight w:val="0"/>
          <w:marTop w:val="86"/>
          <w:marBottom w:val="0"/>
          <w:divBdr>
            <w:top w:val="none" w:sz="0" w:space="0" w:color="auto"/>
            <w:left w:val="none" w:sz="0" w:space="0" w:color="auto"/>
            <w:bottom w:val="none" w:sz="0" w:space="0" w:color="auto"/>
            <w:right w:val="none" w:sz="0" w:space="0" w:color="auto"/>
          </w:divBdr>
        </w:div>
        <w:div w:id="1280794156">
          <w:marLeft w:val="850"/>
          <w:marRight w:val="0"/>
          <w:marTop w:val="86"/>
          <w:marBottom w:val="0"/>
          <w:divBdr>
            <w:top w:val="none" w:sz="0" w:space="0" w:color="auto"/>
            <w:left w:val="none" w:sz="0" w:space="0" w:color="auto"/>
            <w:bottom w:val="none" w:sz="0" w:space="0" w:color="auto"/>
            <w:right w:val="none" w:sz="0" w:space="0" w:color="auto"/>
          </w:divBdr>
        </w:div>
        <w:div w:id="1402483718">
          <w:marLeft w:val="850"/>
          <w:marRight w:val="0"/>
          <w:marTop w:val="86"/>
          <w:marBottom w:val="0"/>
          <w:divBdr>
            <w:top w:val="none" w:sz="0" w:space="0" w:color="auto"/>
            <w:left w:val="none" w:sz="0" w:space="0" w:color="auto"/>
            <w:bottom w:val="none" w:sz="0" w:space="0" w:color="auto"/>
            <w:right w:val="none" w:sz="0" w:space="0" w:color="auto"/>
          </w:divBdr>
        </w:div>
        <w:div w:id="1573658399">
          <w:marLeft w:val="850"/>
          <w:marRight w:val="0"/>
          <w:marTop w:val="86"/>
          <w:marBottom w:val="0"/>
          <w:divBdr>
            <w:top w:val="none" w:sz="0" w:space="0" w:color="auto"/>
            <w:left w:val="none" w:sz="0" w:space="0" w:color="auto"/>
            <w:bottom w:val="none" w:sz="0" w:space="0" w:color="auto"/>
            <w:right w:val="none" w:sz="0" w:space="0" w:color="auto"/>
          </w:divBdr>
        </w:div>
        <w:div w:id="1642077822">
          <w:marLeft w:val="850"/>
          <w:marRight w:val="0"/>
          <w:marTop w:val="86"/>
          <w:marBottom w:val="0"/>
          <w:divBdr>
            <w:top w:val="none" w:sz="0" w:space="0" w:color="auto"/>
            <w:left w:val="none" w:sz="0" w:space="0" w:color="auto"/>
            <w:bottom w:val="none" w:sz="0" w:space="0" w:color="auto"/>
            <w:right w:val="none" w:sz="0" w:space="0" w:color="auto"/>
          </w:divBdr>
        </w:div>
        <w:div w:id="1684088509">
          <w:marLeft w:val="850"/>
          <w:marRight w:val="0"/>
          <w:marTop w:val="86"/>
          <w:marBottom w:val="0"/>
          <w:divBdr>
            <w:top w:val="none" w:sz="0" w:space="0" w:color="auto"/>
            <w:left w:val="none" w:sz="0" w:space="0" w:color="auto"/>
            <w:bottom w:val="none" w:sz="0" w:space="0" w:color="auto"/>
            <w:right w:val="none" w:sz="0" w:space="0" w:color="auto"/>
          </w:divBdr>
        </w:div>
        <w:div w:id="2085103712">
          <w:marLeft w:val="850"/>
          <w:marRight w:val="0"/>
          <w:marTop w:val="86"/>
          <w:marBottom w:val="0"/>
          <w:divBdr>
            <w:top w:val="none" w:sz="0" w:space="0" w:color="auto"/>
            <w:left w:val="none" w:sz="0" w:space="0" w:color="auto"/>
            <w:bottom w:val="none" w:sz="0" w:space="0" w:color="auto"/>
            <w:right w:val="none" w:sz="0" w:space="0" w:color="auto"/>
          </w:divBdr>
        </w:div>
      </w:divsChild>
    </w:div>
    <w:div w:id="1950772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0B5220-8C00-4E5C-A952-0CE2D9382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4246</Words>
  <Characters>76503</Characters>
  <Application>Microsoft Office Word</Application>
  <DocSecurity>4</DocSecurity>
  <Lines>2013</Lines>
  <Paragraphs>1243</Paragraphs>
  <ScaleCrop>false</ScaleCrop>
  <HeadingPairs>
    <vt:vector size="10" baseType="variant">
      <vt:variant>
        <vt:lpstr>Otsikko</vt:lpstr>
      </vt:variant>
      <vt:variant>
        <vt:i4>1</vt:i4>
      </vt:variant>
      <vt:variant>
        <vt:lpstr>Titre</vt:lpstr>
      </vt:variant>
      <vt:variant>
        <vt:i4>1</vt:i4>
      </vt:variant>
      <vt:variant>
        <vt:lpstr>Title</vt:lpstr>
      </vt:variant>
      <vt:variant>
        <vt:i4>1</vt:i4>
      </vt:variant>
      <vt:variant>
        <vt:lpstr>Título</vt:lpstr>
      </vt:variant>
      <vt:variant>
        <vt:i4>1</vt:i4>
      </vt:variant>
      <vt:variant>
        <vt:lpstr>ASSOCIATED MOTION IN CAVINEÑA</vt:lpstr>
      </vt:variant>
      <vt:variant>
        <vt:i4>0</vt:i4>
      </vt:variant>
    </vt:vector>
  </HeadingPairs>
  <TitlesOfParts>
    <vt:vector size="4" baseType="lpstr">
      <vt:lpstr>ASSOCIATED MOTION IN CAVINEÑA</vt:lpstr>
      <vt:lpstr>ASSOCIATED MOTION IN CAVINEÑA</vt:lpstr>
      <vt:lpstr>ASSOCIATED MOTION IN CAVINEÑA</vt:lpstr>
      <vt:lpstr>ASSOCIATED MOTION IN CAVINEÑA</vt:lpstr>
    </vt:vector>
  </TitlesOfParts>
  <Company>YLC</Company>
  <LinksUpToDate>false</LinksUpToDate>
  <CharactersWithSpaces>89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OCIATED MOTION IN CAVINEÑA</dc:title>
  <dc:subject/>
  <dc:creator>Hard Drive 6</dc:creator>
  <cp:keywords/>
  <dc:description/>
  <cp:lastModifiedBy>Manner, Niina J</cp:lastModifiedBy>
  <cp:revision>2</cp:revision>
  <cp:lastPrinted>2017-09-08T06:58:00Z</cp:lastPrinted>
  <dcterms:created xsi:type="dcterms:W3CDTF">2019-10-22T07:33:00Z</dcterms:created>
  <dcterms:modified xsi:type="dcterms:W3CDTF">2019-10-22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ZSfjClyL"/&gt;&lt;style id="http://www.zotero.org/styles/unified-style-linguistics"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s&gt;&lt;/data&gt;</vt:lpwstr>
  </property>
</Properties>
</file>